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xml:space="preserve">), while fishes were counted within a 2-m x 2-m box along </w:t>
      </w:r>
      <w:proofErr w:type="gramStart"/>
      <w:r>
        <w:t>the transect</w:t>
      </w:r>
      <w:proofErr w:type="gramEnd"/>
      <w:r>
        <w:t xml:space="preserve">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w:t>
      </w:r>
      <w:proofErr w:type="gramStart"/>
      <w:r w:rsidRPr="00175D23">
        <w:rPr>
          <w:rFonts w:eastAsia="Gungsuh"/>
        </w:rPr>
        <w:t>Individual</w:t>
      </w:r>
      <w:r>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 xml:space="preserve">For percent cover of sessile and sedentary invertebrates and algae, we recorded the organism directly under </w:t>
      </w:r>
      <w:proofErr w:type="gramStart"/>
      <w:r>
        <w:t>the transect</w:t>
      </w:r>
      <w:proofErr w:type="gramEnd"/>
      <w:r>
        <w:t xml:space="preserve">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pPr>
        <w:rPr>
          <w:ins w:id="1" w:author="Nick.Tolimieri" w:date="2022-09-26T11:28:00Z"/>
        </w:rPr>
      </w:pPr>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rPr>
          <w:ins w:id="2" w:author="Nick.Tolimieri" w:date="2022-09-26T13:02:00Z"/>
        </w:rPr>
      </w:pPr>
      <w:bookmarkStart w:id="3" w:name="_jp468p2oc9iz" w:colFirst="0" w:colLast="0"/>
      <w:bookmarkStart w:id="4" w:name="_j5x39n4vczlu" w:colFirst="0" w:colLast="0"/>
      <w:bookmarkEnd w:id="3"/>
      <w:bookmarkEnd w:id="4"/>
      <w:ins w:id="5" w:author="Nick.Tolimieri" w:date="2022-09-26T13:02:00Z">
        <w:r>
          <w:br w:type="page"/>
        </w:r>
      </w:ins>
    </w:p>
    <w:p w:rsidR="0038698C" w:rsidRDefault="0038698C" w:rsidP="0038698C">
      <w:pPr>
        <w:pStyle w:val="Heading2"/>
      </w:pPr>
      <w:r>
        <w:lastRenderedPageBreak/>
        <w:t>Supplement Tables</w:t>
      </w:r>
    </w:p>
    <w:p w:rsidR="0038698C" w:rsidRDefault="0038698C" w:rsidP="0038698C">
      <w:pPr>
        <w:pStyle w:val="Heading5"/>
      </w:pPr>
      <w:bookmarkStart w:id="6" w:name="_dsu0wlp4dfo" w:colFirst="0" w:colLast="0"/>
      <w:bookmarkEnd w:id="6"/>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7" w:author="Nick.Tolimieri [2]"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8">
          <w:tblGrid>
            <w:gridCol w:w="1005"/>
            <w:gridCol w:w="1980"/>
            <w:gridCol w:w="720"/>
            <w:gridCol w:w="2355"/>
          </w:tblGrid>
        </w:tblGridChange>
      </w:tblGrid>
      <w:tr w:rsidR="0038698C" w:rsidTr="008E6C62">
        <w:trPr>
          <w:trHeight w:val="20"/>
          <w:trPrChange w:id="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11" w:author="Nick.Tolimieri [2]"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2" w:author="Nick.Tolimieri [2]"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3" w:author="Nick.Tolimieri [2]"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4" w:author="Nick.Tolimieri [2]"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5" w:author="Nick.Tolimieri [2]"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6" w:author="Nick.Tolimieri [2]"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7" w:author="Nick.Tolimieri [2]"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8" w:author="Nick.Tolimieri [2]"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6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6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8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0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1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6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61" w:author="Nick.Tolimieri [2]"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62" w:author="Nick.Tolimieri [2]"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3" w:author="Nick.Tolimieri [2]"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4" w:author="Nick.Tolimieri [2]" w:date="2022-09-02T10:08:00Z"/>
        </w:rPr>
      </w:pPr>
    </w:p>
    <w:p w:rsidR="0038698C" w:rsidRDefault="0038698C" w:rsidP="0038698C">
      <w:pPr>
        <w:pStyle w:val="Heading5"/>
      </w:pPr>
      <w:bookmarkStart w:id="165" w:name="_r9nsv8bfn4i1" w:colFirst="0" w:colLast="0"/>
      <w:bookmarkEnd w:id="165"/>
      <w:r>
        <w:br w:type="page"/>
      </w:r>
    </w:p>
    <w:p w:rsidR="0038698C" w:rsidRDefault="0038698C" w:rsidP="0038698C">
      <w:pPr>
        <w:pStyle w:val="Heading5"/>
        <w:ind w:right="3240"/>
      </w:pPr>
      <w:bookmarkStart w:id="166" w:name="_oqaids1n23wr" w:colFirst="0" w:colLast="0"/>
      <w:bookmarkEnd w:id="166"/>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7" w:name="_xjuj7385wg2e" w:colFirst="0" w:colLast="0"/>
      <w:bookmarkEnd w:id="167"/>
    </w:p>
    <w:p w:rsidR="0038698C" w:rsidRDefault="0038698C" w:rsidP="0038698C">
      <w:pPr>
        <w:pStyle w:val="Heading5"/>
      </w:pPr>
      <w:bookmarkStart w:id="168" w:name="_skv4plpry6w1" w:colFirst="0" w:colLast="0"/>
      <w:bookmarkEnd w:id="168"/>
      <w:r>
        <w:br w:type="page"/>
      </w:r>
    </w:p>
    <w:p w:rsidR="0038698C" w:rsidRDefault="0038698C" w:rsidP="0038698C">
      <w:pPr>
        <w:pStyle w:val="Heading5"/>
      </w:pPr>
      <w:bookmarkStart w:id="169" w:name="_hwx622owzuun" w:colFirst="0" w:colLast="0"/>
      <w:bookmarkEnd w:id="169"/>
      <w:r>
        <w:lastRenderedPageBreak/>
        <w:t xml:space="preserve">Table </w:t>
      </w:r>
      <w:del w:id="170" w:author="Nick.Tolimieri [2]" w:date="2022-09-02T10:14:00Z">
        <w:r w:rsidDel="00B14AC6">
          <w:delText>S3</w:delText>
        </w:r>
      </w:del>
      <w:ins w:id="171" w:author="Nick.Tolimieri [2]" w:date="2022-09-02T10:14:00Z">
        <w:r w:rsidR="00B14AC6">
          <w:t>S</w:t>
        </w:r>
      </w:ins>
      <w:ins w:id="172" w:author="Nick.Tolimieri [2]"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3" w:name="_jevyb6ayauur" w:colFirst="0" w:colLast="0"/>
      <w:bookmarkEnd w:id="173"/>
      <w:r>
        <w:br w:type="page"/>
      </w:r>
    </w:p>
    <w:p w:rsidR="0038698C" w:rsidRDefault="0038698C" w:rsidP="0038698C">
      <w:pPr>
        <w:pStyle w:val="Heading5"/>
      </w:pPr>
      <w:bookmarkStart w:id="174" w:name="_hbmkrdb4vkpx" w:colFirst="0" w:colLast="0"/>
      <w:bookmarkEnd w:id="174"/>
      <w:r>
        <w:lastRenderedPageBreak/>
        <w:t xml:space="preserve">Table </w:t>
      </w:r>
      <w:del w:id="175" w:author="Nick.Tolimieri [2]" w:date="2022-09-02T10:14:00Z">
        <w:r w:rsidDel="00B14AC6">
          <w:delText>S4</w:delText>
        </w:r>
      </w:del>
      <w:ins w:id="176" w:author="Nick.Tolimieri [2]" w:date="2022-09-02T10:14:00Z">
        <w:r w:rsidR="00B14AC6">
          <w:t>S</w:t>
        </w:r>
      </w:ins>
      <w:ins w:id="177" w:author="Nick.Tolimieri [2]"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8" w:name="_q6022ym9txhx" w:colFirst="0" w:colLast="0"/>
      <w:bookmarkEnd w:id="178"/>
    </w:p>
    <w:p w:rsidR="0038698C" w:rsidRDefault="0038698C" w:rsidP="0038698C">
      <w:bookmarkStart w:id="179" w:name="_c1i22ejfw50x" w:colFirst="0" w:colLast="0"/>
      <w:bookmarkEnd w:id="179"/>
    </w:p>
    <w:p w:rsidR="0038698C" w:rsidRDefault="0038698C" w:rsidP="0038698C"/>
    <w:p w:rsidR="0038698C" w:rsidRDefault="0038698C" w:rsidP="0038698C">
      <w:pPr>
        <w:pStyle w:val="Heading5"/>
        <w:ind w:right="900"/>
      </w:pPr>
      <w:r>
        <w:t xml:space="preserve">Table </w:t>
      </w:r>
      <w:del w:id="180" w:author="Nick.Tolimieri [2]" w:date="2022-09-02T10:15:00Z">
        <w:r w:rsidDel="00B14AC6">
          <w:delText>S5</w:delText>
        </w:r>
      </w:del>
      <w:ins w:id="181" w:author="Nick.Tolimieri [2]" w:date="2022-09-02T10:15:00Z">
        <w:r w:rsidR="00B14AC6">
          <w:t>S</w:t>
        </w:r>
      </w:ins>
      <w:ins w:id="182" w:author="Nick.Tolimieri [2]"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3" w:author="Nick.Tolimieri [2]" w:date="2022-09-02T10:21:00Z"/>
        </w:rPr>
      </w:pPr>
      <w:bookmarkStart w:id="184" w:name="_ki29orrn0w1t" w:colFirst="0" w:colLast="0"/>
      <w:bookmarkEnd w:id="184"/>
      <w:r>
        <w:br w:type="page"/>
      </w:r>
    </w:p>
    <w:p w:rsidR="00277D38" w:rsidRPr="00627D25" w:rsidRDefault="00277D38">
      <w:pPr>
        <w:pStyle w:val="Heading5"/>
        <w:rPr>
          <w:ins w:id="185" w:author="Nick.Tolimieri [2]" w:date="2022-09-02T10:21:00Z"/>
        </w:rPr>
        <w:pPrChange w:id="186" w:author="Nick.Tolimieri [2]" w:date="2022-09-06T14:21:00Z">
          <w:pPr>
            <w:pStyle w:val="Heading2"/>
          </w:pPr>
        </w:pPrChange>
      </w:pPr>
      <w:ins w:id="187" w:author="Nick.Tolimieri [2]" w:date="2022-09-02T10:21:00Z">
        <w:r w:rsidRPr="001255CF">
          <w:lastRenderedPageBreak/>
          <w:t xml:space="preserve">Table S6. </w:t>
        </w:r>
      </w:ins>
      <w:ins w:id="188" w:author="Nick.Tolimieri [2]" w:date="2022-09-06T13:02:00Z">
        <w:r w:rsidR="00CC2848" w:rsidRPr="00627D25">
          <w:t xml:space="preserve">Marine heatwave statistics for four </w:t>
        </w:r>
      </w:ins>
      <w:ins w:id="189" w:author="Nick.Tolimieri [2]" w:date="2022-09-06T15:09:00Z">
        <w:r w:rsidR="00DA5CFE" w:rsidRPr="00627D25">
          <w:t>locations</w:t>
        </w:r>
      </w:ins>
      <w:ins w:id="190" w:author="Nick.Tolimieri [2]" w:date="2022-09-06T13:02:00Z">
        <w:r w:rsidR="00CC2848" w:rsidRPr="00627D25">
          <w:t xml:space="preserve"> from 1992-2021. </w:t>
        </w:r>
      </w:ins>
      <w:ins w:id="191" w:author="Nick.Tolimieri [2]" w:date="2022-09-13T12:46:00Z">
        <w:r w:rsidR="004C5EBF">
          <w:t xml:space="preserve">Days above 90% indicate the total number of days above the </w:t>
        </w:r>
      </w:ins>
      <w:ins w:id="192" w:author="Nick.Tolimieri [2]" w:date="2022-09-13T12:47:00Z">
        <w:r w:rsidR="004C5EBF">
          <w:t>90</w:t>
        </w:r>
        <w:r w:rsidR="004C5EBF" w:rsidRPr="004C5EBF">
          <w:rPr>
            <w:vertAlign w:val="superscript"/>
            <w:rPrChange w:id="193" w:author="Nick.Tolimieri [2]" w:date="2022-09-13T12:47:00Z">
              <w:rPr>
                <w:b w:val="0"/>
                <w:i w:val="0"/>
              </w:rPr>
            </w:rPrChange>
          </w:rPr>
          <w:t>th</w:t>
        </w:r>
        <w:r w:rsidR="004C5EBF">
          <w:t xml:space="preserve"> percentile regardless of whether those days were within a 5+ day MHW; MHW events is the number of </w:t>
        </w:r>
      </w:ins>
      <w:ins w:id="194" w:author="Nick.Tolimieri [2]" w:date="2022-09-13T12:48:00Z">
        <w:r w:rsidR="004C5EBF">
          <w:t xml:space="preserve">MHWs in a year, MHW days (5+) is the number of days </w:t>
        </w:r>
        <w:r w:rsidR="00731687">
          <w:t xml:space="preserve">within a MHW; </w:t>
        </w:r>
      </w:ins>
      <w:ins w:id="195" w:author="Nick.Tolimieri [2]" w:date="2022-09-13T12:49:00Z">
        <w:r w:rsidR="00731687">
          <w:t xml:space="preserve">Min and Max days are the length of individual MHWs.  Mean intensity and other statistics are the intensity of the anomaly </w:t>
        </w:r>
        <w:proofErr w:type="gramStart"/>
        <w:r w:rsidR="00731687">
          <w:t xml:space="preserve">in </w:t>
        </w:r>
        <w:r w:rsidR="00731687" w:rsidRPr="00731687">
          <w:t xml:space="preserve"> °</w:t>
        </w:r>
        <w:proofErr w:type="gramEnd"/>
        <w:r w:rsidR="00731687" w:rsidRPr="00731687">
          <w:t>C</w:t>
        </w:r>
        <w:r w:rsidR="00731687">
          <w:t>.</w:t>
        </w:r>
      </w:ins>
    </w:p>
    <w:tbl>
      <w:tblPr>
        <w:tblW w:w="9725" w:type="dxa"/>
        <w:tblLayout w:type="fixed"/>
        <w:tblLook w:val="04A0" w:firstRow="1" w:lastRow="0" w:firstColumn="1" w:lastColumn="0" w:noHBand="0" w:noVBand="1"/>
        <w:tblPrChange w:id="196" w:author="Nick.Tolimieri [2]"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7">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198" w:author="Nick.Tolimieri [2]" w:date="2022-09-06T13:51:00Z"/>
          <w:trPrChange w:id="199" w:author="Nick.Tolimieri [2]"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0" w:author="Nick.Tolimieri [2]"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1" w:author="Nick.Tolimieri [2]" w:date="2022-09-06T13:51:00Z"/>
                <w:color w:val="000000"/>
                <w:sz w:val="20"/>
                <w:szCs w:val="20"/>
                <w:lang w:val="en-US"/>
              </w:rPr>
            </w:pPr>
            <w:ins w:id="202" w:author="Nick.Tolimieri [2]"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3" w:author="Nick.Tolimieri [2]"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4" w:author="Nick.Tolimieri [2]" w:date="2022-09-06T13:51:00Z"/>
                <w:color w:val="000000"/>
                <w:sz w:val="20"/>
                <w:szCs w:val="20"/>
                <w:lang w:val="en-US"/>
              </w:rPr>
            </w:pPr>
            <w:ins w:id="205" w:author="Nick.Tolimieri [2]"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6" w:author="Nick.Tolimieri [2]"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7" w:author="Nick.Tolimieri [2]" w:date="2022-09-06T13:51:00Z"/>
                <w:color w:val="000000"/>
                <w:sz w:val="20"/>
                <w:szCs w:val="20"/>
                <w:lang w:val="en-US"/>
              </w:rPr>
            </w:pPr>
            <w:ins w:id="208" w:author="Nick.Tolimieri [2]" w:date="2022-09-06T13:51:00Z">
              <w:r w:rsidRPr="00C97A89">
                <w:rPr>
                  <w:color w:val="000000"/>
                  <w:sz w:val="20"/>
                  <w:szCs w:val="20"/>
                  <w:lang w:val="en-US"/>
                </w:rPr>
                <w:t>Days &gt; 15</w:t>
              </w:r>
            </w:ins>
            <w:ins w:id="209" w:author="Nick.Tolimieri [2]" w:date="2022-09-06T14:24:00Z">
              <w:r w:rsidR="0048438B" w:rsidRPr="008245DB">
                <w:t>°</w:t>
              </w:r>
            </w:ins>
            <w:ins w:id="210" w:author="Nick.Tolimieri [2]"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1" w:author="Nick.Tolimieri [2]"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2" w:author="Nick.Tolimieri [2]" w:date="2022-09-06T13:51:00Z"/>
                <w:color w:val="000000"/>
                <w:sz w:val="20"/>
                <w:szCs w:val="20"/>
                <w:lang w:val="en-US"/>
              </w:rPr>
            </w:pPr>
            <w:ins w:id="213" w:author="Nick.Tolimieri [2]" w:date="2022-09-06T13:51:00Z">
              <w:r w:rsidRPr="00C97A89">
                <w:rPr>
                  <w:color w:val="000000"/>
                  <w:sz w:val="20"/>
                  <w:szCs w:val="20"/>
                  <w:lang w:val="en-US"/>
                </w:rPr>
                <w:t xml:space="preserve">Days above </w:t>
              </w:r>
            </w:ins>
            <w:ins w:id="214" w:author="Nick.Tolimieri [2]"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5" w:author="Nick.Tolimieri [2]"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6" w:author="Nick.Tolimieri [2]" w:date="2022-09-06T13:51:00Z"/>
                <w:color w:val="000000"/>
                <w:sz w:val="20"/>
                <w:szCs w:val="20"/>
                <w:lang w:val="en-US"/>
              </w:rPr>
            </w:pPr>
            <w:ins w:id="217" w:author="Nick.Tolimieri [2]"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18" w:author="Nick.Tolimieri [2]"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19" w:author="Nick.Tolimieri [2]" w:date="2022-09-06T13:51:00Z"/>
                <w:color w:val="000000"/>
                <w:sz w:val="20"/>
                <w:szCs w:val="20"/>
                <w:lang w:val="en-US"/>
              </w:rPr>
            </w:pPr>
            <w:ins w:id="220" w:author="Nick.Tolimieri [2]" w:date="2022-09-13T12:47:00Z">
              <w:r>
                <w:rPr>
                  <w:color w:val="000000"/>
                  <w:sz w:val="20"/>
                  <w:szCs w:val="20"/>
                  <w:lang w:val="en-US"/>
                </w:rPr>
                <w:t>M</w:t>
              </w:r>
            </w:ins>
            <w:ins w:id="221" w:author="Nick.Tolimieri [2]"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2" w:author="Nick.Tolimieri [2]"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3" w:author="Nick.Tolimieri [2]" w:date="2022-09-06T13:51:00Z"/>
                <w:color w:val="000000"/>
                <w:sz w:val="20"/>
                <w:szCs w:val="20"/>
                <w:lang w:val="en-US"/>
              </w:rPr>
            </w:pPr>
            <w:ins w:id="224" w:author="Nick.Tolimieri [2]"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5" w:author="Nick.Tolimieri [2]"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2]" w:date="2022-09-06T13:51:00Z"/>
                <w:color w:val="000000"/>
                <w:sz w:val="20"/>
                <w:szCs w:val="20"/>
                <w:lang w:val="en-US"/>
              </w:rPr>
            </w:pPr>
            <w:ins w:id="227" w:author="Nick.Tolimieri [2]"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8"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2]" w:date="2022-09-06T13:51:00Z"/>
                <w:color w:val="000000"/>
                <w:sz w:val="20"/>
                <w:szCs w:val="20"/>
                <w:lang w:val="en-US"/>
              </w:rPr>
            </w:pPr>
            <w:ins w:id="230" w:author="Nick.Tolimieri [2]"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1"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2]" w:date="2022-09-06T13:51:00Z"/>
                <w:color w:val="000000"/>
                <w:sz w:val="20"/>
                <w:szCs w:val="20"/>
                <w:lang w:val="en-US"/>
              </w:rPr>
            </w:pPr>
            <w:proofErr w:type="spellStart"/>
            <w:ins w:id="233" w:author="Nick.Tolimieri [2]"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4"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5" w:author="Nick.Tolimieri [2]" w:date="2022-09-06T13:51:00Z"/>
                <w:color w:val="000000"/>
                <w:sz w:val="20"/>
                <w:szCs w:val="20"/>
                <w:lang w:val="en-US"/>
              </w:rPr>
            </w:pPr>
            <w:ins w:id="236" w:author="Nick.Tolimieri [2]" w:date="2022-09-06T13:51:00Z">
              <w:r w:rsidRPr="00C97A89">
                <w:rPr>
                  <w:color w:val="000000"/>
                  <w:sz w:val="20"/>
                  <w:szCs w:val="20"/>
                  <w:lang w:val="en-US"/>
                </w:rPr>
                <w:t>Max intensity</w:t>
              </w:r>
            </w:ins>
          </w:p>
        </w:tc>
      </w:tr>
      <w:tr w:rsidR="00C97A89" w:rsidRPr="00C97A89" w:rsidTr="004C5EBF">
        <w:tblPrEx>
          <w:tblPrExChange w:id="237" w:author="Nick.Tolimieri [2]" w:date="2022-09-13T12:47:00Z">
            <w:tblPrEx>
              <w:tblW w:w="10017" w:type="dxa"/>
            </w:tblPrEx>
          </w:tblPrExChange>
        </w:tblPrEx>
        <w:trPr>
          <w:trHeight w:val="255"/>
          <w:ins w:id="238" w:author="Nick.Tolimieri [2]" w:date="2022-09-06T13:51:00Z"/>
          <w:trPrChange w:id="2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1" w:author="Nick.Tolimieri [2]" w:date="2022-09-06T13:51:00Z"/>
                <w:color w:val="000000"/>
                <w:sz w:val="20"/>
                <w:szCs w:val="20"/>
                <w:lang w:val="en-US"/>
              </w:rPr>
            </w:pPr>
            <w:proofErr w:type="spellStart"/>
            <w:ins w:id="2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 w:author="Nick.Tolimieri [2]" w:date="2022-09-06T13:51:00Z"/>
                <w:color w:val="000000"/>
                <w:sz w:val="20"/>
                <w:szCs w:val="20"/>
                <w:lang w:val="en-US"/>
              </w:rPr>
            </w:pPr>
            <w:ins w:id="24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2]" w:date="2022-09-06T13:51:00Z"/>
                <w:color w:val="000000"/>
                <w:sz w:val="20"/>
                <w:szCs w:val="20"/>
                <w:lang w:val="en-US"/>
              </w:rPr>
            </w:pPr>
            <w:ins w:id="24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2]" w:date="2022-09-06T13:51:00Z"/>
                <w:color w:val="000000"/>
                <w:sz w:val="20"/>
                <w:szCs w:val="20"/>
                <w:lang w:val="en-US"/>
              </w:rPr>
            </w:pPr>
            <w:ins w:id="251" w:author="Nick.Tolimieri [2]"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2]" w:date="2022-09-06T13:51:00Z"/>
                <w:color w:val="000000"/>
                <w:sz w:val="20"/>
                <w:szCs w:val="20"/>
                <w:lang w:val="en-US"/>
              </w:rPr>
            </w:pPr>
            <w:ins w:id="25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2]" w:date="2022-09-06T13:51:00Z"/>
                <w:color w:val="000000"/>
                <w:sz w:val="20"/>
                <w:szCs w:val="20"/>
                <w:lang w:val="en-US"/>
              </w:rPr>
            </w:pPr>
            <w:ins w:id="257" w:author="Nick.Tolimieri [2]"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2]" w:date="2022-09-06T13:51:00Z"/>
                <w:color w:val="000000"/>
                <w:sz w:val="20"/>
                <w:szCs w:val="20"/>
                <w:lang w:val="en-US"/>
              </w:rPr>
            </w:pPr>
            <w:ins w:id="26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2]" w:date="2022-09-06T13:51:00Z"/>
                <w:color w:val="000000"/>
                <w:sz w:val="20"/>
                <w:szCs w:val="20"/>
                <w:lang w:val="en-US"/>
              </w:rPr>
            </w:pPr>
            <w:ins w:id="2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2]" w:date="2022-09-06T13:51:00Z"/>
                <w:color w:val="000000"/>
                <w:sz w:val="20"/>
                <w:szCs w:val="20"/>
                <w:lang w:val="en-US"/>
              </w:rPr>
            </w:pPr>
            <w:ins w:id="266" w:author="Nick.Tolimieri [2]"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2]" w:date="2022-09-06T13:51:00Z"/>
                <w:color w:val="000000"/>
                <w:sz w:val="20"/>
                <w:szCs w:val="20"/>
                <w:lang w:val="en-US"/>
              </w:rPr>
            </w:pPr>
            <w:ins w:id="269"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1" w:author="Nick.Tolimieri [2]" w:date="2022-09-06T13:51:00Z"/>
                <w:color w:val="000000"/>
                <w:sz w:val="20"/>
                <w:szCs w:val="20"/>
                <w:lang w:val="en-US"/>
              </w:rPr>
            </w:pPr>
            <w:ins w:id="272" w:author="Nick.Tolimieri [2]" w:date="2022-09-06T13:51:00Z">
              <w:r w:rsidRPr="00C97A89">
                <w:rPr>
                  <w:color w:val="000000"/>
                  <w:sz w:val="20"/>
                  <w:szCs w:val="20"/>
                  <w:lang w:val="en-US"/>
                </w:rPr>
                <w:t>3.34</w:t>
              </w:r>
            </w:ins>
          </w:p>
        </w:tc>
      </w:tr>
      <w:tr w:rsidR="00C97A89" w:rsidRPr="00C97A89" w:rsidTr="004C5EBF">
        <w:tblPrEx>
          <w:tblPrExChange w:id="273" w:author="Nick.Tolimieri [2]" w:date="2022-09-13T12:47:00Z">
            <w:tblPrEx>
              <w:tblW w:w="10017" w:type="dxa"/>
            </w:tblPrEx>
          </w:tblPrExChange>
        </w:tblPrEx>
        <w:trPr>
          <w:trHeight w:val="255"/>
          <w:ins w:id="274" w:author="Nick.Tolimieri [2]" w:date="2022-09-06T13:51:00Z"/>
          <w:trPrChange w:id="2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 w:author="Nick.Tolimieri [2]" w:date="2022-09-06T13:51:00Z"/>
                <w:color w:val="000000"/>
                <w:sz w:val="20"/>
                <w:szCs w:val="20"/>
                <w:lang w:val="en-US"/>
              </w:rPr>
            </w:pPr>
            <w:proofErr w:type="spellStart"/>
            <w:ins w:id="2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 w:author="Nick.Tolimieri [2]" w:date="2022-09-06T13:51:00Z"/>
                <w:color w:val="000000"/>
                <w:sz w:val="20"/>
                <w:szCs w:val="20"/>
                <w:lang w:val="en-US"/>
              </w:rPr>
            </w:pPr>
            <w:ins w:id="28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2]" w:date="2022-09-06T13:51:00Z"/>
                <w:color w:val="000000"/>
                <w:sz w:val="20"/>
                <w:szCs w:val="20"/>
                <w:lang w:val="en-US"/>
              </w:rPr>
            </w:pPr>
            <w:ins w:id="284"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2]" w:date="2022-09-06T13:51:00Z"/>
                <w:color w:val="000000"/>
                <w:sz w:val="20"/>
                <w:szCs w:val="20"/>
                <w:lang w:val="en-US"/>
              </w:rPr>
            </w:pPr>
            <w:ins w:id="287" w:author="Nick.Tolimieri [2]"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2]" w:date="2022-09-06T13:51:00Z"/>
                <w:color w:val="000000"/>
                <w:sz w:val="20"/>
                <w:szCs w:val="20"/>
                <w:lang w:val="en-US"/>
              </w:rPr>
            </w:pPr>
            <w:ins w:id="2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2]" w:date="2022-09-06T13:51:00Z"/>
                <w:color w:val="000000"/>
                <w:sz w:val="20"/>
                <w:szCs w:val="20"/>
                <w:lang w:val="en-US"/>
              </w:rPr>
            </w:pPr>
            <w:ins w:id="29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2]" w:date="2022-09-06T13:51:00Z"/>
                <w:color w:val="000000"/>
                <w:sz w:val="20"/>
                <w:szCs w:val="20"/>
                <w:lang w:val="en-US"/>
              </w:rPr>
            </w:pPr>
            <w:ins w:id="29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2]" w:date="2022-09-06T13:51:00Z"/>
                <w:color w:val="000000"/>
                <w:sz w:val="20"/>
                <w:szCs w:val="20"/>
                <w:lang w:val="en-US"/>
              </w:rPr>
            </w:pPr>
            <w:ins w:id="299"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2]" w:date="2022-09-06T13:51:00Z"/>
                <w:color w:val="000000"/>
                <w:sz w:val="20"/>
                <w:szCs w:val="20"/>
                <w:lang w:val="en-US"/>
              </w:rPr>
            </w:pPr>
            <w:ins w:id="302"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2]" w:date="2022-09-06T13:51:00Z"/>
                <w:color w:val="000000"/>
                <w:sz w:val="20"/>
                <w:szCs w:val="20"/>
                <w:lang w:val="en-US"/>
              </w:rPr>
            </w:pPr>
            <w:ins w:id="305" w:author="Nick.Tolimieri [2]"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 w:author="Nick.Tolimieri [2]" w:date="2022-09-06T13:51:00Z"/>
                <w:color w:val="000000"/>
                <w:sz w:val="20"/>
                <w:szCs w:val="20"/>
                <w:lang w:val="en-US"/>
              </w:rPr>
            </w:pPr>
            <w:ins w:id="308" w:author="Nick.Tolimieri [2]" w:date="2022-09-06T13:51:00Z">
              <w:r w:rsidRPr="00C97A89">
                <w:rPr>
                  <w:color w:val="000000"/>
                  <w:sz w:val="20"/>
                  <w:szCs w:val="20"/>
                  <w:lang w:val="en-US"/>
                </w:rPr>
                <w:t>4.3</w:t>
              </w:r>
            </w:ins>
          </w:p>
        </w:tc>
      </w:tr>
      <w:tr w:rsidR="00C97A89" w:rsidRPr="00C97A89" w:rsidTr="004C5EBF">
        <w:tblPrEx>
          <w:tblPrExChange w:id="309" w:author="Nick.Tolimieri [2]" w:date="2022-09-13T12:47:00Z">
            <w:tblPrEx>
              <w:tblW w:w="10017" w:type="dxa"/>
            </w:tblPrEx>
          </w:tblPrExChange>
        </w:tblPrEx>
        <w:trPr>
          <w:trHeight w:val="255"/>
          <w:ins w:id="310" w:author="Nick.Tolimieri [2]" w:date="2022-09-06T13:51:00Z"/>
          <w:trPrChange w:id="3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 w:author="Nick.Tolimieri [2]" w:date="2022-09-06T13:51:00Z"/>
                <w:color w:val="000000"/>
                <w:sz w:val="20"/>
                <w:szCs w:val="20"/>
                <w:lang w:val="en-US"/>
              </w:rPr>
            </w:pPr>
            <w:proofErr w:type="spellStart"/>
            <w:ins w:id="3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 w:author="Nick.Tolimieri [2]" w:date="2022-09-06T13:51:00Z"/>
                <w:color w:val="000000"/>
                <w:sz w:val="20"/>
                <w:szCs w:val="20"/>
                <w:lang w:val="en-US"/>
              </w:rPr>
            </w:pPr>
            <w:ins w:id="31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2]" w:date="2022-09-06T13:51:00Z"/>
                <w:color w:val="000000"/>
                <w:sz w:val="20"/>
                <w:szCs w:val="20"/>
                <w:lang w:val="en-US"/>
              </w:rPr>
            </w:pPr>
            <w:ins w:id="320"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2]" w:date="2022-09-06T13:51:00Z"/>
                <w:color w:val="000000"/>
                <w:sz w:val="20"/>
                <w:szCs w:val="20"/>
                <w:lang w:val="en-US"/>
              </w:rPr>
            </w:pPr>
            <w:ins w:id="323" w:author="Nick.Tolimieri [2]"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2]" w:date="2022-09-06T13:51:00Z"/>
                <w:color w:val="000000"/>
                <w:sz w:val="20"/>
                <w:szCs w:val="20"/>
                <w:lang w:val="en-US"/>
              </w:rPr>
            </w:pPr>
            <w:ins w:id="32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2]" w:date="2022-09-06T13:51:00Z"/>
                <w:color w:val="000000"/>
                <w:sz w:val="20"/>
                <w:szCs w:val="20"/>
                <w:lang w:val="en-US"/>
              </w:rPr>
            </w:pPr>
            <w:ins w:id="329"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2]" w:date="2022-09-06T13:51:00Z"/>
                <w:color w:val="000000"/>
                <w:sz w:val="20"/>
                <w:szCs w:val="20"/>
                <w:lang w:val="en-US"/>
              </w:rPr>
            </w:pPr>
            <w:ins w:id="332" w:author="Nick.Tolimieri [2]"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2]" w:date="2022-09-06T13:51:00Z"/>
                <w:color w:val="000000"/>
                <w:sz w:val="20"/>
                <w:szCs w:val="20"/>
                <w:lang w:val="en-US"/>
              </w:rPr>
            </w:pPr>
            <w:ins w:id="335"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2]" w:date="2022-09-06T13:51:00Z"/>
                <w:color w:val="000000"/>
                <w:sz w:val="20"/>
                <w:szCs w:val="20"/>
                <w:lang w:val="en-US"/>
              </w:rPr>
            </w:pPr>
            <w:ins w:id="338" w:author="Nick.Tolimieri [2]"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2]" w:date="2022-09-06T13:51:00Z"/>
                <w:color w:val="000000"/>
                <w:sz w:val="20"/>
                <w:szCs w:val="20"/>
                <w:lang w:val="en-US"/>
              </w:rPr>
            </w:pPr>
            <w:ins w:id="341" w:author="Nick.Tolimieri [2]"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 w:author="Nick.Tolimieri [2]" w:date="2022-09-06T13:51:00Z"/>
                <w:color w:val="000000"/>
                <w:sz w:val="20"/>
                <w:szCs w:val="20"/>
                <w:lang w:val="en-US"/>
              </w:rPr>
            </w:pPr>
            <w:ins w:id="344" w:author="Nick.Tolimieri [2]" w:date="2022-09-06T13:51:00Z">
              <w:r w:rsidRPr="00C97A89">
                <w:rPr>
                  <w:color w:val="000000"/>
                  <w:sz w:val="20"/>
                  <w:szCs w:val="20"/>
                  <w:lang w:val="en-US"/>
                </w:rPr>
                <w:t>4.14</w:t>
              </w:r>
            </w:ins>
          </w:p>
        </w:tc>
      </w:tr>
      <w:tr w:rsidR="00C97A89" w:rsidRPr="00C97A89" w:rsidTr="004C5EBF">
        <w:tblPrEx>
          <w:tblPrExChange w:id="345" w:author="Nick.Tolimieri [2]" w:date="2022-09-13T12:47:00Z">
            <w:tblPrEx>
              <w:tblW w:w="10017" w:type="dxa"/>
            </w:tblPrEx>
          </w:tblPrExChange>
        </w:tblPrEx>
        <w:trPr>
          <w:trHeight w:val="255"/>
          <w:ins w:id="346" w:author="Nick.Tolimieri [2]" w:date="2022-09-06T13:51:00Z"/>
          <w:trPrChange w:id="3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9" w:author="Nick.Tolimieri [2]" w:date="2022-09-06T13:51:00Z"/>
                <w:color w:val="000000"/>
                <w:sz w:val="20"/>
                <w:szCs w:val="20"/>
                <w:lang w:val="en-US"/>
              </w:rPr>
            </w:pPr>
            <w:proofErr w:type="spellStart"/>
            <w:ins w:id="3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 w:author="Nick.Tolimieri [2]" w:date="2022-09-06T13:51:00Z"/>
                <w:color w:val="000000"/>
                <w:sz w:val="20"/>
                <w:szCs w:val="20"/>
                <w:lang w:val="en-US"/>
              </w:rPr>
            </w:pPr>
            <w:ins w:id="35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2]" w:date="2022-09-06T13:51:00Z"/>
                <w:color w:val="000000"/>
                <w:sz w:val="20"/>
                <w:szCs w:val="20"/>
                <w:lang w:val="en-US"/>
              </w:rPr>
            </w:pPr>
            <w:ins w:id="356"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2]" w:date="2022-09-06T13:51:00Z"/>
                <w:color w:val="000000"/>
                <w:sz w:val="20"/>
                <w:szCs w:val="20"/>
                <w:lang w:val="en-US"/>
              </w:rPr>
            </w:pPr>
            <w:ins w:id="359" w:author="Nick.Tolimieri [2]"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2]" w:date="2022-09-06T13:51:00Z"/>
                <w:color w:val="000000"/>
                <w:sz w:val="20"/>
                <w:szCs w:val="20"/>
                <w:lang w:val="en-US"/>
              </w:rPr>
            </w:pPr>
            <w:ins w:id="36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2]" w:date="2022-09-06T13:51:00Z"/>
                <w:color w:val="000000"/>
                <w:sz w:val="20"/>
                <w:szCs w:val="20"/>
                <w:lang w:val="en-US"/>
              </w:rPr>
            </w:pPr>
            <w:ins w:id="365"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2]" w:date="2022-09-06T13:51:00Z"/>
                <w:color w:val="000000"/>
                <w:sz w:val="20"/>
                <w:szCs w:val="20"/>
                <w:lang w:val="en-US"/>
              </w:rPr>
            </w:pPr>
            <w:ins w:id="3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2]" w:date="2022-09-06T13:51:00Z"/>
                <w:color w:val="000000"/>
                <w:sz w:val="20"/>
                <w:szCs w:val="20"/>
                <w:lang w:val="en-US"/>
              </w:rPr>
            </w:pPr>
            <w:ins w:id="37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2]" w:date="2022-09-06T13:51:00Z"/>
                <w:color w:val="000000"/>
                <w:sz w:val="20"/>
                <w:szCs w:val="20"/>
                <w:lang w:val="en-US"/>
              </w:rPr>
            </w:pPr>
            <w:ins w:id="374" w:author="Nick.Tolimieri [2]"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2]" w:date="2022-09-06T13:51:00Z"/>
                <w:color w:val="000000"/>
                <w:sz w:val="20"/>
                <w:szCs w:val="20"/>
                <w:lang w:val="en-US"/>
              </w:rPr>
            </w:pPr>
            <w:ins w:id="377"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9" w:author="Nick.Tolimieri [2]" w:date="2022-09-06T13:51:00Z"/>
                <w:color w:val="000000"/>
                <w:sz w:val="20"/>
                <w:szCs w:val="20"/>
                <w:lang w:val="en-US"/>
              </w:rPr>
            </w:pPr>
            <w:ins w:id="380" w:author="Nick.Tolimieri [2]" w:date="2022-09-06T13:51:00Z">
              <w:r w:rsidRPr="00C97A89">
                <w:rPr>
                  <w:color w:val="000000"/>
                  <w:sz w:val="20"/>
                  <w:szCs w:val="20"/>
                  <w:lang w:val="en-US"/>
                </w:rPr>
                <w:t>5.18</w:t>
              </w:r>
            </w:ins>
          </w:p>
        </w:tc>
      </w:tr>
      <w:tr w:rsidR="00C97A89" w:rsidRPr="00C97A89" w:rsidTr="004C5EBF">
        <w:tblPrEx>
          <w:tblPrExChange w:id="381" w:author="Nick.Tolimieri [2]" w:date="2022-09-13T12:47:00Z">
            <w:tblPrEx>
              <w:tblW w:w="10017" w:type="dxa"/>
            </w:tblPrEx>
          </w:tblPrExChange>
        </w:tblPrEx>
        <w:trPr>
          <w:trHeight w:val="255"/>
          <w:ins w:id="382" w:author="Nick.Tolimieri [2]" w:date="2022-09-06T13:51:00Z"/>
          <w:trPrChange w:id="3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 w:author="Nick.Tolimieri [2]" w:date="2022-09-06T13:51:00Z"/>
                <w:color w:val="000000"/>
                <w:sz w:val="20"/>
                <w:szCs w:val="20"/>
                <w:lang w:val="en-US"/>
              </w:rPr>
            </w:pPr>
            <w:proofErr w:type="spellStart"/>
            <w:ins w:id="3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 w:author="Nick.Tolimieri [2]" w:date="2022-09-06T13:51:00Z"/>
                <w:color w:val="000000"/>
                <w:sz w:val="20"/>
                <w:szCs w:val="20"/>
                <w:lang w:val="en-US"/>
              </w:rPr>
            </w:pPr>
            <w:ins w:id="38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2]" w:date="2022-09-06T13:51:00Z"/>
                <w:color w:val="000000"/>
                <w:sz w:val="20"/>
                <w:szCs w:val="20"/>
                <w:lang w:val="en-US"/>
              </w:rPr>
            </w:pPr>
            <w:ins w:id="3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2]" w:date="2022-09-06T13:51:00Z"/>
                <w:color w:val="000000"/>
                <w:sz w:val="20"/>
                <w:szCs w:val="20"/>
                <w:lang w:val="en-US"/>
              </w:rPr>
            </w:pPr>
            <w:ins w:id="39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2]" w:date="2022-09-06T13:51:00Z"/>
                <w:color w:val="000000"/>
                <w:sz w:val="20"/>
                <w:szCs w:val="20"/>
                <w:lang w:val="en-US"/>
              </w:rPr>
            </w:pPr>
            <w:ins w:id="3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2]" w:date="2022-09-06T13:51:00Z"/>
                <w:color w:val="000000"/>
                <w:sz w:val="20"/>
                <w:szCs w:val="20"/>
                <w:lang w:val="en-US"/>
              </w:rPr>
            </w:pPr>
            <w:ins w:id="40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2]" w:date="2022-09-06T13:51:00Z"/>
                <w:color w:val="000000"/>
                <w:sz w:val="20"/>
                <w:szCs w:val="20"/>
                <w:lang w:val="en-US"/>
              </w:rPr>
            </w:pPr>
            <w:ins w:id="40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2]" w:date="2022-09-06T13:51:00Z"/>
                <w:color w:val="000000"/>
                <w:sz w:val="20"/>
                <w:szCs w:val="20"/>
                <w:lang w:val="en-US"/>
              </w:rPr>
            </w:pPr>
            <w:ins w:id="40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2]" w:date="2022-09-06T13:51:00Z"/>
                <w:color w:val="000000"/>
                <w:sz w:val="20"/>
                <w:szCs w:val="20"/>
                <w:lang w:val="en-US"/>
              </w:rPr>
            </w:pPr>
            <w:ins w:id="410" w:author="Nick.Tolimieri [2]"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2]" w:date="2022-09-06T13:51:00Z"/>
                <w:color w:val="000000"/>
                <w:sz w:val="20"/>
                <w:szCs w:val="20"/>
                <w:lang w:val="en-US"/>
              </w:rPr>
            </w:pPr>
            <w:ins w:id="41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5" w:author="Nick.Tolimieri [2]" w:date="2022-09-06T13:51:00Z"/>
                <w:color w:val="000000"/>
                <w:sz w:val="20"/>
                <w:szCs w:val="20"/>
                <w:lang w:val="en-US"/>
              </w:rPr>
            </w:pPr>
            <w:ins w:id="416" w:author="Nick.Tolimieri [2]" w:date="2022-09-06T13:51:00Z">
              <w:r w:rsidRPr="00C97A89">
                <w:rPr>
                  <w:color w:val="000000"/>
                  <w:sz w:val="20"/>
                  <w:szCs w:val="20"/>
                  <w:lang w:val="en-US"/>
                </w:rPr>
                <w:t>1.98</w:t>
              </w:r>
            </w:ins>
          </w:p>
        </w:tc>
      </w:tr>
      <w:tr w:rsidR="00C97A89" w:rsidRPr="00C97A89" w:rsidTr="004C5EBF">
        <w:tblPrEx>
          <w:tblPrExChange w:id="417" w:author="Nick.Tolimieri [2]" w:date="2022-09-13T12:47:00Z">
            <w:tblPrEx>
              <w:tblW w:w="10017" w:type="dxa"/>
            </w:tblPrEx>
          </w:tblPrExChange>
        </w:tblPrEx>
        <w:trPr>
          <w:trHeight w:val="255"/>
          <w:ins w:id="418" w:author="Nick.Tolimieri [2]" w:date="2022-09-06T13:51:00Z"/>
          <w:trPrChange w:id="4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1" w:author="Nick.Tolimieri [2]" w:date="2022-09-06T13:51:00Z"/>
                <w:color w:val="000000"/>
                <w:sz w:val="20"/>
                <w:szCs w:val="20"/>
                <w:lang w:val="en-US"/>
              </w:rPr>
            </w:pPr>
            <w:proofErr w:type="spellStart"/>
            <w:ins w:id="42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 w:author="Nick.Tolimieri [2]" w:date="2022-09-06T13:51:00Z"/>
                <w:color w:val="000000"/>
                <w:sz w:val="20"/>
                <w:szCs w:val="20"/>
                <w:lang w:val="en-US"/>
              </w:rPr>
            </w:pPr>
            <w:ins w:id="42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2]" w:date="2022-09-06T13:51:00Z"/>
                <w:color w:val="000000"/>
                <w:sz w:val="20"/>
                <w:szCs w:val="20"/>
                <w:lang w:val="en-US"/>
              </w:rPr>
            </w:pPr>
            <w:ins w:id="428" w:author="Nick.Tolimieri [2]"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2]" w:date="2022-09-06T13:51:00Z"/>
                <w:color w:val="000000"/>
                <w:sz w:val="20"/>
                <w:szCs w:val="20"/>
                <w:lang w:val="en-US"/>
              </w:rPr>
            </w:pPr>
            <w:ins w:id="43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2]" w:date="2022-09-06T13:51:00Z"/>
                <w:color w:val="000000"/>
                <w:sz w:val="20"/>
                <w:szCs w:val="20"/>
                <w:lang w:val="en-US"/>
              </w:rPr>
            </w:pPr>
            <w:ins w:id="43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2]" w:date="2022-09-06T13:51:00Z"/>
                <w:color w:val="000000"/>
                <w:sz w:val="20"/>
                <w:szCs w:val="20"/>
                <w:lang w:val="en-US"/>
              </w:rPr>
            </w:pPr>
            <w:ins w:id="437"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2]" w:date="2022-09-06T13:51:00Z"/>
                <w:color w:val="000000"/>
                <w:sz w:val="20"/>
                <w:szCs w:val="20"/>
                <w:lang w:val="en-US"/>
              </w:rPr>
            </w:pPr>
            <w:ins w:id="44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2]" w:date="2022-09-06T13:51:00Z"/>
                <w:color w:val="000000"/>
                <w:sz w:val="20"/>
                <w:szCs w:val="20"/>
                <w:lang w:val="en-US"/>
              </w:rPr>
            </w:pPr>
            <w:ins w:id="44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2]" w:date="2022-09-06T13:51:00Z"/>
                <w:color w:val="000000"/>
                <w:sz w:val="20"/>
                <w:szCs w:val="20"/>
                <w:lang w:val="en-US"/>
              </w:rPr>
            </w:pPr>
            <w:ins w:id="446"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2]" w:date="2022-09-06T13:51:00Z"/>
                <w:color w:val="000000"/>
                <w:sz w:val="20"/>
                <w:szCs w:val="20"/>
                <w:lang w:val="en-US"/>
              </w:rPr>
            </w:pPr>
            <w:ins w:id="449"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 w:author="Nick.Tolimieri [2]" w:date="2022-09-06T13:51:00Z"/>
                <w:color w:val="000000"/>
                <w:sz w:val="20"/>
                <w:szCs w:val="20"/>
                <w:lang w:val="en-US"/>
              </w:rPr>
            </w:pPr>
            <w:ins w:id="452" w:author="Nick.Tolimieri [2]" w:date="2022-09-06T13:51:00Z">
              <w:r w:rsidRPr="00C97A89">
                <w:rPr>
                  <w:color w:val="000000"/>
                  <w:sz w:val="20"/>
                  <w:szCs w:val="20"/>
                  <w:lang w:val="en-US"/>
                </w:rPr>
                <w:t>4.25</w:t>
              </w:r>
            </w:ins>
          </w:p>
        </w:tc>
      </w:tr>
      <w:tr w:rsidR="00C97A89" w:rsidRPr="00C97A89" w:rsidTr="004C5EBF">
        <w:tblPrEx>
          <w:tblPrExChange w:id="453" w:author="Nick.Tolimieri [2]" w:date="2022-09-13T12:47:00Z">
            <w:tblPrEx>
              <w:tblW w:w="10017" w:type="dxa"/>
            </w:tblPrEx>
          </w:tblPrExChange>
        </w:tblPrEx>
        <w:trPr>
          <w:trHeight w:val="255"/>
          <w:ins w:id="454" w:author="Nick.Tolimieri [2]" w:date="2022-09-06T13:51:00Z"/>
          <w:trPrChange w:id="4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7" w:author="Nick.Tolimieri [2]" w:date="2022-09-06T13:51:00Z"/>
                <w:color w:val="000000"/>
                <w:sz w:val="20"/>
                <w:szCs w:val="20"/>
                <w:lang w:val="en-US"/>
              </w:rPr>
            </w:pPr>
            <w:proofErr w:type="spellStart"/>
            <w:ins w:id="45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0" w:author="Nick.Tolimieri [2]" w:date="2022-09-06T13:51:00Z"/>
                <w:color w:val="000000"/>
                <w:sz w:val="20"/>
                <w:szCs w:val="20"/>
                <w:lang w:val="en-US"/>
              </w:rPr>
            </w:pPr>
            <w:ins w:id="46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2]" w:date="2022-09-06T13:51:00Z"/>
                <w:color w:val="000000"/>
                <w:sz w:val="20"/>
                <w:szCs w:val="20"/>
                <w:lang w:val="en-US"/>
              </w:rPr>
            </w:pPr>
            <w:ins w:id="464"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2]" w:date="2022-09-06T13:51:00Z"/>
                <w:color w:val="000000"/>
                <w:sz w:val="20"/>
                <w:szCs w:val="20"/>
                <w:lang w:val="en-US"/>
              </w:rPr>
            </w:pPr>
            <w:ins w:id="467" w:author="Nick.Tolimieri [2]"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2]" w:date="2022-09-06T13:51:00Z"/>
                <w:color w:val="000000"/>
                <w:sz w:val="20"/>
                <w:szCs w:val="20"/>
                <w:lang w:val="en-US"/>
              </w:rPr>
            </w:pPr>
            <w:ins w:id="47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2]" w:date="2022-09-06T13:51:00Z"/>
                <w:color w:val="000000"/>
                <w:sz w:val="20"/>
                <w:szCs w:val="20"/>
                <w:lang w:val="en-US"/>
              </w:rPr>
            </w:pPr>
            <w:ins w:id="473" w:author="Nick.Tolimieri [2]"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2]" w:date="2022-09-06T13:51:00Z"/>
                <w:color w:val="000000"/>
                <w:sz w:val="20"/>
                <w:szCs w:val="20"/>
                <w:lang w:val="en-US"/>
              </w:rPr>
            </w:pPr>
            <w:ins w:id="476"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2]" w:date="2022-09-06T13:51:00Z"/>
                <w:color w:val="000000"/>
                <w:sz w:val="20"/>
                <w:szCs w:val="20"/>
                <w:lang w:val="en-US"/>
              </w:rPr>
            </w:pPr>
            <w:ins w:id="479" w:author="Nick.Tolimieri [2]"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2]" w:date="2022-09-06T13:51:00Z"/>
                <w:color w:val="000000"/>
                <w:sz w:val="20"/>
                <w:szCs w:val="20"/>
                <w:lang w:val="en-US"/>
              </w:rPr>
            </w:pPr>
            <w:ins w:id="48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2]" w:date="2022-09-06T13:51:00Z"/>
                <w:color w:val="000000"/>
                <w:sz w:val="20"/>
                <w:szCs w:val="20"/>
                <w:lang w:val="en-US"/>
              </w:rPr>
            </w:pPr>
            <w:ins w:id="485"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7" w:author="Nick.Tolimieri [2]" w:date="2022-09-06T13:51:00Z"/>
                <w:color w:val="000000"/>
                <w:sz w:val="20"/>
                <w:szCs w:val="20"/>
                <w:lang w:val="en-US"/>
              </w:rPr>
            </w:pPr>
            <w:ins w:id="488" w:author="Nick.Tolimieri [2]" w:date="2022-09-06T13:51:00Z">
              <w:r w:rsidRPr="00C97A89">
                <w:rPr>
                  <w:color w:val="000000"/>
                  <w:sz w:val="20"/>
                  <w:szCs w:val="20"/>
                  <w:lang w:val="en-US"/>
                </w:rPr>
                <w:t>3.81</w:t>
              </w:r>
            </w:ins>
          </w:p>
        </w:tc>
      </w:tr>
      <w:tr w:rsidR="00C97A89" w:rsidRPr="00C97A89" w:rsidTr="004C5EBF">
        <w:tblPrEx>
          <w:tblPrExChange w:id="489" w:author="Nick.Tolimieri [2]" w:date="2022-09-13T12:47:00Z">
            <w:tblPrEx>
              <w:tblW w:w="10017" w:type="dxa"/>
            </w:tblPrEx>
          </w:tblPrExChange>
        </w:tblPrEx>
        <w:trPr>
          <w:trHeight w:val="255"/>
          <w:ins w:id="490" w:author="Nick.Tolimieri [2]" w:date="2022-09-06T13:51:00Z"/>
          <w:trPrChange w:id="4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3" w:author="Nick.Tolimieri [2]" w:date="2022-09-06T13:51:00Z"/>
                <w:color w:val="000000"/>
                <w:sz w:val="20"/>
                <w:szCs w:val="20"/>
                <w:lang w:val="en-US"/>
              </w:rPr>
            </w:pPr>
            <w:proofErr w:type="spellStart"/>
            <w:ins w:id="49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6" w:author="Nick.Tolimieri [2]" w:date="2022-09-06T13:51:00Z"/>
                <w:color w:val="000000"/>
                <w:sz w:val="20"/>
                <w:szCs w:val="20"/>
                <w:lang w:val="en-US"/>
              </w:rPr>
            </w:pPr>
            <w:ins w:id="49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2]" w:date="2022-09-06T13:51:00Z"/>
                <w:color w:val="000000"/>
                <w:sz w:val="20"/>
                <w:szCs w:val="20"/>
                <w:lang w:val="en-US"/>
              </w:rPr>
            </w:pPr>
            <w:ins w:id="50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2]" w:date="2022-09-06T13:51:00Z"/>
                <w:color w:val="000000"/>
                <w:sz w:val="20"/>
                <w:szCs w:val="20"/>
                <w:lang w:val="en-US"/>
              </w:rPr>
            </w:pPr>
            <w:ins w:id="5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2]" w:date="2022-09-06T13:51:00Z"/>
                <w:color w:val="000000"/>
                <w:sz w:val="20"/>
                <w:szCs w:val="20"/>
                <w:lang w:val="en-US"/>
              </w:rPr>
            </w:pPr>
            <w:ins w:id="5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8" w:author="Nick.Tolimieri [2]" w:date="2022-09-06T13:51:00Z"/>
                <w:color w:val="000000"/>
                <w:sz w:val="20"/>
                <w:szCs w:val="20"/>
                <w:lang w:val="en-US"/>
              </w:rPr>
            </w:pPr>
            <w:ins w:id="5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1" w:author="Nick.Tolimieri [2]" w:date="2022-09-06T13:51:00Z"/>
                <w:color w:val="000000"/>
                <w:sz w:val="20"/>
                <w:szCs w:val="20"/>
                <w:lang w:val="en-US"/>
              </w:rPr>
            </w:pPr>
            <w:ins w:id="5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2]" w:date="2022-09-06T13:51:00Z"/>
                <w:color w:val="000000"/>
                <w:sz w:val="20"/>
                <w:szCs w:val="20"/>
                <w:lang w:val="en-US"/>
              </w:rPr>
            </w:pPr>
            <w:ins w:id="5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2]" w:date="2022-09-06T13:51:00Z"/>
                <w:color w:val="000000"/>
                <w:sz w:val="20"/>
                <w:szCs w:val="20"/>
                <w:lang w:val="en-US"/>
              </w:rPr>
            </w:pPr>
            <w:ins w:id="5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2]" w:date="2022-09-06T13:51:00Z"/>
                <w:color w:val="000000"/>
                <w:sz w:val="20"/>
                <w:szCs w:val="20"/>
                <w:lang w:val="en-US"/>
              </w:rPr>
            </w:pPr>
            <w:ins w:id="5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3" w:author="Nick.Tolimieri [2]" w:date="2022-09-06T13:51:00Z"/>
                <w:color w:val="000000"/>
                <w:sz w:val="20"/>
                <w:szCs w:val="20"/>
                <w:lang w:val="en-US"/>
              </w:rPr>
            </w:pPr>
            <w:ins w:id="524" w:author="Nick.Tolimieri [2]" w:date="2022-09-06T13:51:00Z">
              <w:r w:rsidRPr="00C97A89">
                <w:rPr>
                  <w:color w:val="000000"/>
                  <w:sz w:val="20"/>
                  <w:szCs w:val="20"/>
                  <w:lang w:val="en-US"/>
                </w:rPr>
                <w:t>-</w:t>
              </w:r>
            </w:ins>
          </w:p>
        </w:tc>
      </w:tr>
      <w:tr w:rsidR="00C97A89" w:rsidRPr="00C97A89" w:rsidTr="004C5EBF">
        <w:tblPrEx>
          <w:tblPrExChange w:id="525" w:author="Nick.Tolimieri [2]" w:date="2022-09-13T12:47:00Z">
            <w:tblPrEx>
              <w:tblW w:w="10017" w:type="dxa"/>
            </w:tblPrEx>
          </w:tblPrExChange>
        </w:tblPrEx>
        <w:trPr>
          <w:trHeight w:val="255"/>
          <w:ins w:id="526" w:author="Nick.Tolimieri [2]" w:date="2022-09-06T13:51:00Z"/>
          <w:trPrChange w:id="5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9" w:author="Nick.Tolimieri [2]" w:date="2022-09-06T13:51:00Z"/>
                <w:color w:val="000000"/>
                <w:sz w:val="20"/>
                <w:szCs w:val="20"/>
                <w:lang w:val="en-US"/>
              </w:rPr>
            </w:pPr>
            <w:proofErr w:type="spellStart"/>
            <w:ins w:id="53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2" w:author="Nick.Tolimieri [2]" w:date="2022-09-06T13:51:00Z"/>
                <w:color w:val="000000"/>
                <w:sz w:val="20"/>
                <w:szCs w:val="20"/>
                <w:lang w:val="en-US"/>
              </w:rPr>
            </w:pPr>
            <w:ins w:id="53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2]" w:date="2022-09-06T13:51:00Z"/>
                <w:color w:val="000000"/>
                <w:sz w:val="20"/>
                <w:szCs w:val="20"/>
                <w:lang w:val="en-US"/>
              </w:rPr>
            </w:pPr>
            <w:ins w:id="5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2]" w:date="2022-09-06T13:51:00Z"/>
                <w:color w:val="000000"/>
                <w:sz w:val="20"/>
                <w:szCs w:val="20"/>
                <w:lang w:val="en-US"/>
              </w:rPr>
            </w:pPr>
            <w:ins w:id="5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2]" w:date="2022-09-06T13:51:00Z"/>
                <w:color w:val="000000"/>
                <w:sz w:val="20"/>
                <w:szCs w:val="20"/>
                <w:lang w:val="en-US"/>
              </w:rPr>
            </w:pPr>
            <w:ins w:id="5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4" w:author="Nick.Tolimieri [2]" w:date="2022-09-06T13:51:00Z"/>
                <w:color w:val="000000"/>
                <w:sz w:val="20"/>
                <w:szCs w:val="20"/>
                <w:lang w:val="en-US"/>
              </w:rPr>
            </w:pPr>
            <w:ins w:id="5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7" w:author="Nick.Tolimieri [2]" w:date="2022-09-06T13:51:00Z"/>
                <w:color w:val="000000"/>
                <w:sz w:val="20"/>
                <w:szCs w:val="20"/>
                <w:lang w:val="en-US"/>
              </w:rPr>
            </w:pPr>
            <w:ins w:id="5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2]" w:date="2022-09-06T13:51:00Z"/>
                <w:color w:val="000000"/>
                <w:sz w:val="20"/>
                <w:szCs w:val="20"/>
                <w:lang w:val="en-US"/>
              </w:rPr>
            </w:pPr>
            <w:ins w:id="5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2]" w:date="2022-09-06T13:51:00Z"/>
                <w:color w:val="000000"/>
                <w:sz w:val="20"/>
                <w:szCs w:val="20"/>
                <w:lang w:val="en-US"/>
              </w:rPr>
            </w:pPr>
            <w:ins w:id="5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2]" w:date="2022-09-06T13:51:00Z"/>
                <w:color w:val="000000"/>
                <w:sz w:val="20"/>
                <w:szCs w:val="20"/>
                <w:lang w:val="en-US"/>
              </w:rPr>
            </w:pPr>
            <w:ins w:id="5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9" w:author="Nick.Tolimieri [2]" w:date="2022-09-06T13:51:00Z"/>
                <w:color w:val="000000"/>
                <w:sz w:val="20"/>
                <w:szCs w:val="20"/>
                <w:lang w:val="en-US"/>
              </w:rPr>
            </w:pPr>
            <w:ins w:id="560" w:author="Nick.Tolimieri [2]" w:date="2022-09-06T13:51:00Z">
              <w:r w:rsidRPr="00C97A89">
                <w:rPr>
                  <w:color w:val="000000"/>
                  <w:sz w:val="20"/>
                  <w:szCs w:val="20"/>
                  <w:lang w:val="en-US"/>
                </w:rPr>
                <w:t>-</w:t>
              </w:r>
            </w:ins>
          </w:p>
        </w:tc>
      </w:tr>
      <w:tr w:rsidR="00C97A89" w:rsidRPr="00C97A89" w:rsidTr="004C5EBF">
        <w:tblPrEx>
          <w:tblPrExChange w:id="561" w:author="Nick.Tolimieri [2]" w:date="2022-09-13T12:47:00Z">
            <w:tblPrEx>
              <w:tblW w:w="10017" w:type="dxa"/>
            </w:tblPrEx>
          </w:tblPrExChange>
        </w:tblPrEx>
        <w:trPr>
          <w:trHeight w:val="255"/>
          <w:ins w:id="562" w:author="Nick.Tolimieri [2]" w:date="2022-09-06T13:51:00Z"/>
          <w:trPrChange w:id="5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5" w:author="Nick.Tolimieri [2]" w:date="2022-09-06T13:51:00Z"/>
                <w:color w:val="000000"/>
                <w:sz w:val="20"/>
                <w:szCs w:val="20"/>
                <w:lang w:val="en-US"/>
              </w:rPr>
            </w:pPr>
            <w:proofErr w:type="spellStart"/>
            <w:ins w:id="56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8" w:author="Nick.Tolimieri [2]" w:date="2022-09-06T13:51:00Z"/>
                <w:color w:val="000000"/>
                <w:sz w:val="20"/>
                <w:szCs w:val="20"/>
                <w:lang w:val="en-US"/>
              </w:rPr>
            </w:pPr>
            <w:ins w:id="56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2]" w:date="2022-09-06T13:51:00Z"/>
                <w:color w:val="000000"/>
                <w:sz w:val="20"/>
                <w:szCs w:val="20"/>
                <w:lang w:val="en-US"/>
              </w:rPr>
            </w:pPr>
            <w:ins w:id="5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2]" w:date="2022-09-06T13:51:00Z"/>
                <w:color w:val="000000"/>
                <w:sz w:val="20"/>
                <w:szCs w:val="20"/>
                <w:lang w:val="en-US"/>
              </w:rPr>
            </w:pPr>
            <w:ins w:id="5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2]" w:date="2022-09-06T13:51:00Z"/>
                <w:color w:val="000000"/>
                <w:sz w:val="20"/>
                <w:szCs w:val="20"/>
                <w:lang w:val="en-US"/>
              </w:rPr>
            </w:pPr>
            <w:ins w:id="5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0" w:author="Nick.Tolimieri [2]" w:date="2022-09-06T13:51:00Z"/>
                <w:color w:val="000000"/>
                <w:sz w:val="20"/>
                <w:szCs w:val="20"/>
                <w:lang w:val="en-US"/>
              </w:rPr>
            </w:pPr>
            <w:ins w:id="5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3" w:author="Nick.Tolimieri [2]" w:date="2022-09-06T13:51:00Z"/>
                <w:color w:val="000000"/>
                <w:sz w:val="20"/>
                <w:szCs w:val="20"/>
                <w:lang w:val="en-US"/>
              </w:rPr>
            </w:pPr>
            <w:ins w:id="5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2]" w:date="2022-09-06T13:51:00Z"/>
                <w:color w:val="000000"/>
                <w:sz w:val="20"/>
                <w:szCs w:val="20"/>
                <w:lang w:val="en-US"/>
              </w:rPr>
            </w:pPr>
            <w:ins w:id="5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2]" w:date="2022-09-06T13:51:00Z"/>
                <w:color w:val="000000"/>
                <w:sz w:val="20"/>
                <w:szCs w:val="20"/>
                <w:lang w:val="en-US"/>
              </w:rPr>
            </w:pPr>
            <w:ins w:id="5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2]" w:date="2022-09-06T13:51:00Z"/>
                <w:color w:val="000000"/>
                <w:sz w:val="20"/>
                <w:szCs w:val="20"/>
                <w:lang w:val="en-US"/>
              </w:rPr>
            </w:pPr>
            <w:ins w:id="5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5" w:author="Nick.Tolimieri [2]" w:date="2022-09-06T13:51:00Z"/>
                <w:color w:val="000000"/>
                <w:sz w:val="20"/>
                <w:szCs w:val="20"/>
                <w:lang w:val="en-US"/>
              </w:rPr>
            </w:pPr>
            <w:ins w:id="596" w:author="Nick.Tolimieri [2]" w:date="2022-09-06T13:51:00Z">
              <w:r w:rsidRPr="00C97A89">
                <w:rPr>
                  <w:color w:val="000000"/>
                  <w:sz w:val="20"/>
                  <w:szCs w:val="20"/>
                  <w:lang w:val="en-US"/>
                </w:rPr>
                <w:t>-</w:t>
              </w:r>
            </w:ins>
          </w:p>
        </w:tc>
      </w:tr>
      <w:tr w:rsidR="00C97A89" w:rsidRPr="00C97A89" w:rsidTr="004C5EBF">
        <w:tblPrEx>
          <w:tblPrExChange w:id="597" w:author="Nick.Tolimieri [2]" w:date="2022-09-13T12:47:00Z">
            <w:tblPrEx>
              <w:tblW w:w="10017" w:type="dxa"/>
            </w:tblPrEx>
          </w:tblPrExChange>
        </w:tblPrEx>
        <w:trPr>
          <w:trHeight w:val="255"/>
          <w:ins w:id="598" w:author="Nick.Tolimieri [2]" w:date="2022-09-06T13:51:00Z"/>
          <w:trPrChange w:id="5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1" w:author="Nick.Tolimieri [2]" w:date="2022-09-06T13:51:00Z"/>
                <w:color w:val="000000"/>
                <w:sz w:val="20"/>
                <w:szCs w:val="20"/>
                <w:lang w:val="en-US"/>
              </w:rPr>
            </w:pPr>
            <w:proofErr w:type="spellStart"/>
            <w:ins w:id="60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4" w:author="Nick.Tolimieri [2]" w:date="2022-09-06T13:51:00Z"/>
                <w:color w:val="000000"/>
                <w:sz w:val="20"/>
                <w:szCs w:val="20"/>
                <w:lang w:val="en-US"/>
              </w:rPr>
            </w:pPr>
            <w:ins w:id="60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2]" w:date="2022-09-06T13:51:00Z"/>
                <w:color w:val="000000"/>
                <w:sz w:val="20"/>
                <w:szCs w:val="20"/>
                <w:lang w:val="en-US"/>
              </w:rPr>
            </w:pPr>
            <w:ins w:id="6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2]" w:date="2022-09-06T13:51:00Z"/>
                <w:color w:val="000000"/>
                <w:sz w:val="20"/>
                <w:szCs w:val="20"/>
                <w:lang w:val="en-US"/>
              </w:rPr>
            </w:pPr>
            <w:ins w:id="611" w:author="Nick.Tolimieri [2]"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2]" w:date="2022-09-06T13:51:00Z"/>
                <w:color w:val="000000"/>
                <w:sz w:val="20"/>
                <w:szCs w:val="20"/>
                <w:lang w:val="en-US"/>
              </w:rPr>
            </w:pPr>
            <w:ins w:id="6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2]" w:date="2022-09-06T13:51:00Z"/>
                <w:color w:val="000000"/>
                <w:sz w:val="20"/>
                <w:szCs w:val="20"/>
                <w:lang w:val="en-US"/>
              </w:rPr>
            </w:pPr>
            <w:ins w:id="617"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2]" w:date="2022-09-06T13:51:00Z"/>
                <w:color w:val="000000"/>
                <w:sz w:val="20"/>
                <w:szCs w:val="20"/>
                <w:lang w:val="en-US"/>
              </w:rPr>
            </w:pPr>
            <w:ins w:id="620" w:author="Nick.Tolimieri [2]"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2]" w:date="2022-09-06T13:51:00Z"/>
                <w:color w:val="000000"/>
                <w:sz w:val="20"/>
                <w:szCs w:val="20"/>
                <w:lang w:val="en-US"/>
              </w:rPr>
            </w:pPr>
            <w:ins w:id="623"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2]" w:date="2022-09-06T13:51:00Z"/>
                <w:color w:val="000000"/>
                <w:sz w:val="20"/>
                <w:szCs w:val="20"/>
                <w:lang w:val="en-US"/>
              </w:rPr>
            </w:pPr>
            <w:ins w:id="626" w:author="Nick.Tolimieri [2]"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2]" w:date="2022-09-06T13:51:00Z"/>
                <w:color w:val="000000"/>
                <w:sz w:val="20"/>
                <w:szCs w:val="20"/>
                <w:lang w:val="en-US"/>
              </w:rPr>
            </w:pPr>
            <w:ins w:id="629"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1" w:author="Nick.Tolimieri [2]" w:date="2022-09-06T13:51:00Z"/>
                <w:color w:val="000000"/>
                <w:sz w:val="20"/>
                <w:szCs w:val="20"/>
                <w:lang w:val="en-US"/>
              </w:rPr>
            </w:pPr>
            <w:ins w:id="632" w:author="Nick.Tolimieri [2]" w:date="2022-09-06T13:51:00Z">
              <w:r w:rsidRPr="00C97A89">
                <w:rPr>
                  <w:color w:val="000000"/>
                  <w:sz w:val="20"/>
                  <w:szCs w:val="20"/>
                  <w:lang w:val="en-US"/>
                </w:rPr>
                <w:t>1.92</w:t>
              </w:r>
            </w:ins>
          </w:p>
        </w:tc>
      </w:tr>
      <w:tr w:rsidR="00C97A89" w:rsidRPr="00C97A89" w:rsidTr="004C5EBF">
        <w:tblPrEx>
          <w:tblPrExChange w:id="633" w:author="Nick.Tolimieri [2]" w:date="2022-09-13T12:47:00Z">
            <w:tblPrEx>
              <w:tblW w:w="10017" w:type="dxa"/>
            </w:tblPrEx>
          </w:tblPrExChange>
        </w:tblPrEx>
        <w:trPr>
          <w:trHeight w:val="255"/>
          <w:ins w:id="634" w:author="Nick.Tolimieri [2]" w:date="2022-09-06T13:51:00Z"/>
          <w:trPrChange w:id="6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7" w:author="Nick.Tolimieri [2]" w:date="2022-09-06T13:51:00Z"/>
                <w:color w:val="000000"/>
                <w:sz w:val="20"/>
                <w:szCs w:val="20"/>
                <w:lang w:val="en-US"/>
              </w:rPr>
            </w:pPr>
            <w:proofErr w:type="spellStart"/>
            <w:ins w:id="63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0" w:author="Nick.Tolimieri [2]" w:date="2022-09-06T13:51:00Z"/>
                <w:color w:val="000000"/>
                <w:sz w:val="20"/>
                <w:szCs w:val="20"/>
                <w:lang w:val="en-US"/>
              </w:rPr>
            </w:pPr>
            <w:ins w:id="64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2]" w:date="2022-09-06T13:51:00Z"/>
                <w:color w:val="000000"/>
                <w:sz w:val="20"/>
                <w:szCs w:val="20"/>
                <w:lang w:val="en-US"/>
              </w:rPr>
            </w:pPr>
            <w:ins w:id="64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2]" w:date="2022-09-06T13:51:00Z"/>
                <w:color w:val="000000"/>
                <w:sz w:val="20"/>
                <w:szCs w:val="20"/>
                <w:lang w:val="en-US"/>
              </w:rPr>
            </w:pPr>
            <w:ins w:id="647" w:author="Nick.Tolimieri [2]"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2]" w:date="2022-09-06T13:51:00Z"/>
                <w:color w:val="000000"/>
                <w:sz w:val="20"/>
                <w:szCs w:val="20"/>
                <w:lang w:val="en-US"/>
              </w:rPr>
            </w:pPr>
            <w:ins w:id="65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2]" w:date="2022-09-06T13:51:00Z"/>
                <w:color w:val="000000"/>
                <w:sz w:val="20"/>
                <w:szCs w:val="20"/>
                <w:lang w:val="en-US"/>
              </w:rPr>
            </w:pPr>
            <w:ins w:id="653" w:author="Nick.Tolimieri [2]"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2]" w:date="2022-09-06T13:51:00Z"/>
                <w:color w:val="000000"/>
                <w:sz w:val="20"/>
                <w:szCs w:val="20"/>
                <w:lang w:val="en-US"/>
              </w:rPr>
            </w:pPr>
            <w:ins w:id="6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2]" w:date="2022-09-06T13:51:00Z"/>
                <w:color w:val="000000"/>
                <w:sz w:val="20"/>
                <w:szCs w:val="20"/>
                <w:lang w:val="en-US"/>
              </w:rPr>
            </w:pPr>
            <w:ins w:id="65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2]" w:date="2022-09-06T13:51:00Z"/>
                <w:color w:val="000000"/>
                <w:sz w:val="20"/>
                <w:szCs w:val="20"/>
                <w:lang w:val="en-US"/>
              </w:rPr>
            </w:pPr>
            <w:ins w:id="662"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2]" w:date="2022-09-06T13:51:00Z"/>
                <w:color w:val="000000"/>
                <w:sz w:val="20"/>
                <w:szCs w:val="20"/>
                <w:lang w:val="en-US"/>
              </w:rPr>
            </w:pPr>
            <w:ins w:id="665"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7" w:author="Nick.Tolimieri [2]" w:date="2022-09-06T13:51:00Z"/>
                <w:color w:val="000000"/>
                <w:sz w:val="20"/>
                <w:szCs w:val="20"/>
                <w:lang w:val="en-US"/>
              </w:rPr>
            </w:pPr>
            <w:ins w:id="668" w:author="Nick.Tolimieri [2]" w:date="2022-09-06T13:51:00Z">
              <w:r w:rsidRPr="00C97A89">
                <w:rPr>
                  <w:color w:val="000000"/>
                  <w:sz w:val="20"/>
                  <w:szCs w:val="20"/>
                  <w:lang w:val="en-US"/>
                </w:rPr>
                <w:t>2.51</w:t>
              </w:r>
            </w:ins>
          </w:p>
        </w:tc>
      </w:tr>
      <w:tr w:rsidR="00C97A89" w:rsidRPr="00C97A89" w:rsidTr="004C5EBF">
        <w:tblPrEx>
          <w:tblPrExChange w:id="669" w:author="Nick.Tolimieri [2]" w:date="2022-09-13T12:47:00Z">
            <w:tblPrEx>
              <w:tblW w:w="10017" w:type="dxa"/>
            </w:tblPrEx>
          </w:tblPrExChange>
        </w:tblPrEx>
        <w:trPr>
          <w:trHeight w:val="255"/>
          <w:ins w:id="670" w:author="Nick.Tolimieri [2]" w:date="2022-09-06T13:51:00Z"/>
          <w:trPrChange w:id="6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3" w:author="Nick.Tolimieri [2]" w:date="2022-09-06T13:51:00Z"/>
                <w:color w:val="000000"/>
                <w:sz w:val="20"/>
                <w:szCs w:val="20"/>
                <w:lang w:val="en-US"/>
              </w:rPr>
            </w:pPr>
            <w:proofErr w:type="spellStart"/>
            <w:ins w:id="67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6" w:author="Nick.Tolimieri [2]" w:date="2022-09-06T13:51:00Z"/>
                <w:color w:val="000000"/>
                <w:sz w:val="20"/>
                <w:szCs w:val="20"/>
                <w:lang w:val="en-US"/>
              </w:rPr>
            </w:pPr>
            <w:ins w:id="67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2]" w:date="2022-09-06T13:51:00Z"/>
                <w:color w:val="000000"/>
                <w:sz w:val="20"/>
                <w:szCs w:val="20"/>
                <w:lang w:val="en-US"/>
              </w:rPr>
            </w:pPr>
            <w:ins w:id="68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2]" w:date="2022-09-06T13:51:00Z"/>
                <w:color w:val="000000"/>
                <w:sz w:val="20"/>
                <w:szCs w:val="20"/>
                <w:lang w:val="en-US"/>
              </w:rPr>
            </w:pPr>
            <w:ins w:id="6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2]" w:date="2022-09-06T13:51:00Z"/>
                <w:color w:val="000000"/>
                <w:sz w:val="20"/>
                <w:szCs w:val="20"/>
                <w:lang w:val="en-US"/>
              </w:rPr>
            </w:pPr>
            <w:ins w:id="6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8" w:author="Nick.Tolimieri [2]" w:date="2022-09-06T13:51:00Z"/>
                <w:color w:val="000000"/>
                <w:sz w:val="20"/>
                <w:szCs w:val="20"/>
                <w:lang w:val="en-US"/>
              </w:rPr>
            </w:pPr>
            <w:ins w:id="6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1" w:author="Nick.Tolimieri [2]" w:date="2022-09-06T13:51:00Z"/>
                <w:color w:val="000000"/>
                <w:sz w:val="20"/>
                <w:szCs w:val="20"/>
                <w:lang w:val="en-US"/>
              </w:rPr>
            </w:pPr>
            <w:ins w:id="6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2]" w:date="2022-09-06T13:51:00Z"/>
                <w:color w:val="000000"/>
                <w:sz w:val="20"/>
                <w:szCs w:val="20"/>
                <w:lang w:val="en-US"/>
              </w:rPr>
            </w:pPr>
            <w:ins w:id="6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2]" w:date="2022-09-06T13:51:00Z"/>
                <w:color w:val="000000"/>
                <w:sz w:val="20"/>
                <w:szCs w:val="20"/>
                <w:lang w:val="en-US"/>
              </w:rPr>
            </w:pPr>
            <w:ins w:id="6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2]" w:date="2022-09-06T13:51:00Z"/>
                <w:color w:val="000000"/>
                <w:sz w:val="20"/>
                <w:szCs w:val="20"/>
                <w:lang w:val="en-US"/>
              </w:rPr>
            </w:pPr>
            <w:ins w:id="7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3" w:author="Nick.Tolimieri [2]" w:date="2022-09-06T13:51:00Z"/>
                <w:color w:val="000000"/>
                <w:sz w:val="20"/>
                <w:szCs w:val="20"/>
                <w:lang w:val="en-US"/>
              </w:rPr>
            </w:pPr>
            <w:ins w:id="704" w:author="Nick.Tolimieri [2]" w:date="2022-09-06T13:51:00Z">
              <w:r w:rsidRPr="00C97A89">
                <w:rPr>
                  <w:color w:val="000000"/>
                  <w:sz w:val="20"/>
                  <w:szCs w:val="20"/>
                  <w:lang w:val="en-US"/>
                </w:rPr>
                <w:t>-</w:t>
              </w:r>
            </w:ins>
          </w:p>
        </w:tc>
      </w:tr>
      <w:tr w:rsidR="00C97A89" w:rsidRPr="00C97A89" w:rsidTr="004C5EBF">
        <w:tblPrEx>
          <w:tblPrExChange w:id="705" w:author="Nick.Tolimieri [2]" w:date="2022-09-13T12:47:00Z">
            <w:tblPrEx>
              <w:tblW w:w="10017" w:type="dxa"/>
            </w:tblPrEx>
          </w:tblPrExChange>
        </w:tblPrEx>
        <w:trPr>
          <w:trHeight w:val="255"/>
          <w:ins w:id="706" w:author="Nick.Tolimieri [2]" w:date="2022-09-06T13:51:00Z"/>
          <w:trPrChange w:id="7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9" w:author="Nick.Tolimieri [2]" w:date="2022-09-06T13:51:00Z"/>
                <w:color w:val="000000"/>
                <w:sz w:val="20"/>
                <w:szCs w:val="20"/>
                <w:lang w:val="en-US"/>
              </w:rPr>
            </w:pPr>
            <w:proofErr w:type="spellStart"/>
            <w:ins w:id="71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2" w:author="Nick.Tolimieri [2]" w:date="2022-09-06T13:51:00Z"/>
                <w:color w:val="000000"/>
                <w:sz w:val="20"/>
                <w:szCs w:val="20"/>
                <w:lang w:val="en-US"/>
              </w:rPr>
            </w:pPr>
            <w:ins w:id="71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2]" w:date="2022-09-06T13:51:00Z"/>
                <w:color w:val="000000"/>
                <w:sz w:val="20"/>
                <w:szCs w:val="20"/>
                <w:lang w:val="en-US"/>
              </w:rPr>
            </w:pPr>
            <w:ins w:id="7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2]" w:date="2022-09-06T13:51:00Z"/>
                <w:color w:val="000000"/>
                <w:sz w:val="20"/>
                <w:szCs w:val="20"/>
                <w:lang w:val="en-US"/>
              </w:rPr>
            </w:pPr>
            <w:ins w:id="719" w:author="Nick.Tolimieri [2]"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2]" w:date="2022-09-06T13:51:00Z"/>
                <w:color w:val="000000"/>
                <w:sz w:val="20"/>
                <w:szCs w:val="20"/>
                <w:lang w:val="en-US"/>
              </w:rPr>
            </w:pPr>
            <w:ins w:id="7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2]" w:date="2022-09-06T13:51:00Z"/>
                <w:color w:val="000000"/>
                <w:sz w:val="20"/>
                <w:szCs w:val="20"/>
                <w:lang w:val="en-US"/>
              </w:rPr>
            </w:pPr>
            <w:ins w:id="7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2]" w:date="2022-09-06T13:51:00Z"/>
                <w:color w:val="000000"/>
                <w:sz w:val="20"/>
                <w:szCs w:val="20"/>
                <w:lang w:val="en-US"/>
              </w:rPr>
            </w:pPr>
            <w:ins w:id="7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2]" w:date="2022-09-06T13:51:00Z"/>
                <w:color w:val="000000"/>
                <w:sz w:val="20"/>
                <w:szCs w:val="20"/>
                <w:lang w:val="en-US"/>
              </w:rPr>
            </w:pPr>
            <w:ins w:id="7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2]" w:date="2022-09-06T13:51:00Z"/>
                <w:color w:val="000000"/>
                <w:sz w:val="20"/>
                <w:szCs w:val="20"/>
                <w:lang w:val="en-US"/>
              </w:rPr>
            </w:pPr>
            <w:ins w:id="73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2]" w:date="2022-09-06T13:51:00Z"/>
                <w:color w:val="000000"/>
                <w:sz w:val="20"/>
                <w:szCs w:val="20"/>
                <w:lang w:val="en-US"/>
              </w:rPr>
            </w:pPr>
            <w:ins w:id="737"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9" w:author="Nick.Tolimieri [2]" w:date="2022-09-06T13:51:00Z"/>
                <w:color w:val="000000"/>
                <w:sz w:val="20"/>
                <w:szCs w:val="20"/>
                <w:lang w:val="en-US"/>
              </w:rPr>
            </w:pPr>
            <w:ins w:id="740" w:author="Nick.Tolimieri [2]" w:date="2022-09-06T13:51:00Z">
              <w:r w:rsidRPr="00C97A89">
                <w:rPr>
                  <w:color w:val="000000"/>
                  <w:sz w:val="20"/>
                  <w:szCs w:val="20"/>
                  <w:lang w:val="en-US"/>
                </w:rPr>
                <w:t>2.58</w:t>
              </w:r>
            </w:ins>
          </w:p>
        </w:tc>
      </w:tr>
      <w:tr w:rsidR="00C97A89" w:rsidRPr="00C97A89" w:rsidTr="004C5EBF">
        <w:tblPrEx>
          <w:tblPrExChange w:id="741" w:author="Nick.Tolimieri [2]" w:date="2022-09-13T12:47:00Z">
            <w:tblPrEx>
              <w:tblW w:w="10017" w:type="dxa"/>
            </w:tblPrEx>
          </w:tblPrExChange>
        </w:tblPrEx>
        <w:trPr>
          <w:trHeight w:val="255"/>
          <w:ins w:id="742" w:author="Nick.Tolimieri [2]" w:date="2022-09-06T13:51:00Z"/>
          <w:trPrChange w:id="7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5" w:author="Nick.Tolimieri [2]" w:date="2022-09-06T13:51:00Z"/>
                <w:color w:val="000000"/>
                <w:sz w:val="20"/>
                <w:szCs w:val="20"/>
                <w:lang w:val="en-US"/>
              </w:rPr>
            </w:pPr>
            <w:proofErr w:type="spellStart"/>
            <w:ins w:id="74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8" w:author="Nick.Tolimieri [2]" w:date="2022-09-06T13:51:00Z"/>
                <w:color w:val="000000"/>
                <w:sz w:val="20"/>
                <w:szCs w:val="20"/>
                <w:lang w:val="en-US"/>
              </w:rPr>
            </w:pPr>
            <w:ins w:id="74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2]" w:date="2022-09-06T13:51:00Z"/>
                <w:color w:val="000000"/>
                <w:sz w:val="20"/>
                <w:szCs w:val="20"/>
                <w:lang w:val="en-US"/>
              </w:rPr>
            </w:pPr>
            <w:ins w:id="7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2]" w:date="2022-09-06T13:51:00Z"/>
                <w:color w:val="000000"/>
                <w:sz w:val="20"/>
                <w:szCs w:val="20"/>
                <w:lang w:val="en-US"/>
              </w:rPr>
            </w:pPr>
            <w:ins w:id="755"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2]" w:date="2022-09-06T13:51:00Z"/>
                <w:color w:val="000000"/>
                <w:sz w:val="20"/>
                <w:szCs w:val="20"/>
                <w:lang w:val="en-US"/>
              </w:rPr>
            </w:pPr>
            <w:ins w:id="75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2]" w:date="2022-09-06T13:51:00Z"/>
                <w:color w:val="000000"/>
                <w:sz w:val="20"/>
                <w:szCs w:val="20"/>
                <w:lang w:val="en-US"/>
              </w:rPr>
            </w:pPr>
            <w:ins w:id="761"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2]" w:date="2022-09-06T13:51:00Z"/>
                <w:color w:val="000000"/>
                <w:sz w:val="20"/>
                <w:szCs w:val="20"/>
                <w:lang w:val="en-US"/>
              </w:rPr>
            </w:pPr>
            <w:ins w:id="764"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2]" w:date="2022-09-06T13:51:00Z"/>
                <w:color w:val="000000"/>
                <w:sz w:val="20"/>
                <w:szCs w:val="20"/>
                <w:lang w:val="en-US"/>
              </w:rPr>
            </w:pPr>
            <w:ins w:id="767"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2]" w:date="2022-09-06T13:51:00Z"/>
                <w:color w:val="000000"/>
                <w:sz w:val="20"/>
                <w:szCs w:val="20"/>
                <w:lang w:val="en-US"/>
              </w:rPr>
            </w:pPr>
            <w:ins w:id="77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2]" w:date="2022-09-06T13:51:00Z"/>
                <w:color w:val="000000"/>
                <w:sz w:val="20"/>
                <w:szCs w:val="20"/>
                <w:lang w:val="en-US"/>
              </w:rPr>
            </w:pPr>
            <w:ins w:id="77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5" w:author="Nick.Tolimieri [2]" w:date="2022-09-06T13:51:00Z"/>
                <w:color w:val="000000"/>
                <w:sz w:val="20"/>
                <w:szCs w:val="20"/>
                <w:lang w:val="en-US"/>
              </w:rPr>
            </w:pPr>
            <w:ins w:id="776" w:author="Nick.Tolimieri [2]" w:date="2022-09-06T13:51:00Z">
              <w:r w:rsidRPr="00C97A89">
                <w:rPr>
                  <w:color w:val="000000"/>
                  <w:sz w:val="20"/>
                  <w:szCs w:val="20"/>
                  <w:lang w:val="en-US"/>
                </w:rPr>
                <w:t>2.38</w:t>
              </w:r>
            </w:ins>
          </w:p>
        </w:tc>
      </w:tr>
      <w:tr w:rsidR="00C97A89" w:rsidRPr="00C97A89" w:rsidTr="004C5EBF">
        <w:tblPrEx>
          <w:tblPrExChange w:id="777" w:author="Nick.Tolimieri [2]" w:date="2022-09-13T12:47:00Z">
            <w:tblPrEx>
              <w:tblW w:w="10017" w:type="dxa"/>
            </w:tblPrEx>
          </w:tblPrExChange>
        </w:tblPrEx>
        <w:trPr>
          <w:trHeight w:val="255"/>
          <w:ins w:id="778" w:author="Nick.Tolimieri [2]" w:date="2022-09-06T13:51:00Z"/>
          <w:trPrChange w:id="7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1" w:author="Nick.Tolimieri [2]" w:date="2022-09-06T13:51:00Z"/>
                <w:color w:val="000000"/>
                <w:sz w:val="20"/>
                <w:szCs w:val="20"/>
                <w:lang w:val="en-US"/>
              </w:rPr>
            </w:pPr>
            <w:proofErr w:type="spellStart"/>
            <w:ins w:id="78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4" w:author="Nick.Tolimieri [2]" w:date="2022-09-06T13:51:00Z"/>
                <w:color w:val="000000"/>
                <w:sz w:val="20"/>
                <w:szCs w:val="20"/>
                <w:lang w:val="en-US"/>
              </w:rPr>
            </w:pPr>
            <w:ins w:id="78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2]" w:date="2022-09-06T13:51:00Z"/>
                <w:color w:val="000000"/>
                <w:sz w:val="20"/>
                <w:szCs w:val="20"/>
                <w:lang w:val="en-US"/>
              </w:rPr>
            </w:pPr>
            <w:ins w:id="788"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2]" w:date="2022-09-06T13:51:00Z"/>
                <w:color w:val="000000"/>
                <w:sz w:val="20"/>
                <w:szCs w:val="20"/>
                <w:lang w:val="en-US"/>
              </w:rPr>
            </w:pPr>
            <w:ins w:id="791" w:author="Nick.Tolimieri [2]"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2]" w:date="2022-09-06T13:51:00Z"/>
                <w:color w:val="000000"/>
                <w:sz w:val="20"/>
                <w:szCs w:val="20"/>
                <w:lang w:val="en-US"/>
              </w:rPr>
            </w:pPr>
            <w:ins w:id="7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2]" w:date="2022-09-06T13:51:00Z"/>
                <w:color w:val="000000"/>
                <w:sz w:val="20"/>
                <w:szCs w:val="20"/>
                <w:lang w:val="en-US"/>
              </w:rPr>
            </w:pPr>
            <w:ins w:id="79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2]" w:date="2022-09-06T13:51:00Z"/>
                <w:color w:val="000000"/>
                <w:sz w:val="20"/>
                <w:szCs w:val="20"/>
                <w:lang w:val="en-US"/>
              </w:rPr>
            </w:pPr>
            <w:ins w:id="80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2]" w:date="2022-09-06T13:51:00Z"/>
                <w:color w:val="000000"/>
                <w:sz w:val="20"/>
                <w:szCs w:val="20"/>
                <w:lang w:val="en-US"/>
              </w:rPr>
            </w:pPr>
            <w:ins w:id="80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2]" w:date="2022-09-06T13:51:00Z"/>
                <w:color w:val="000000"/>
                <w:sz w:val="20"/>
                <w:szCs w:val="20"/>
                <w:lang w:val="en-US"/>
              </w:rPr>
            </w:pPr>
            <w:ins w:id="806" w:author="Nick.Tolimieri [2]"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2]" w:date="2022-09-06T13:51:00Z"/>
                <w:color w:val="000000"/>
                <w:sz w:val="20"/>
                <w:szCs w:val="20"/>
                <w:lang w:val="en-US"/>
              </w:rPr>
            </w:pPr>
            <w:ins w:id="809" w:author="Nick.Tolimieri [2]"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1" w:author="Nick.Tolimieri [2]" w:date="2022-09-06T13:51:00Z"/>
                <w:color w:val="000000"/>
                <w:sz w:val="20"/>
                <w:szCs w:val="20"/>
                <w:lang w:val="en-US"/>
              </w:rPr>
            </w:pPr>
            <w:ins w:id="812" w:author="Nick.Tolimieri [2]" w:date="2022-09-06T13:51:00Z">
              <w:r w:rsidRPr="00C97A89">
                <w:rPr>
                  <w:color w:val="000000"/>
                  <w:sz w:val="20"/>
                  <w:szCs w:val="20"/>
                  <w:lang w:val="en-US"/>
                </w:rPr>
                <w:t>3.33</w:t>
              </w:r>
            </w:ins>
          </w:p>
        </w:tc>
      </w:tr>
      <w:tr w:rsidR="00C97A89" w:rsidRPr="00C97A89" w:rsidTr="004C5EBF">
        <w:tblPrEx>
          <w:tblPrExChange w:id="813" w:author="Nick.Tolimieri [2]" w:date="2022-09-13T12:47:00Z">
            <w:tblPrEx>
              <w:tblW w:w="10017" w:type="dxa"/>
            </w:tblPrEx>
          </w:tblPrExChange>
        </w:tblPrEx>
        <w:trPr>
          <w:trHeight w:val="255"/>
          <w:ins w:id="814" w:author="Nick.Tolimieri [2]" w:date="2022-09-06T13:51:00Z"/>
          <w:trPrChange w:id="8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7" w:author="Nick.Tolimieri [2]" w:date="2022-09-06T13:51:00Z"/>
                <w:color w:val="000000"/>
                <w:sz w:val="20"/>
                <w:szCs w:val="20"/>
                <w:lang w:val="en-US"/>
              </w:rPr>
            </w:pPr>
            <w:proofErr w:type="spellStart"/>
            <w:ins w:id="81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0" w:author="Nick.Tolimieri [2]" w:date="2022-09-06T13:51:00Z"/>
                <w:color w:val="000000"/>
                <w:sz w:val="20"/>
                <w:szCs w:val="20"/>
                <w:lang w:val="en-US"/>
              </w:rPr>
            </w:pPr>
            <w:ins w:id="82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2]" w:date="2022-09-06T13:51:00Z"/>
                <w:color w:val="000000"/>
                <w:sz w:val="20"/>
                <w:szCs w:val="20"/>
                <w:lang w:val="en-US"/>
              </w:rPr>
            </w:pPr>
            <w:ins w:id="8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2]" w:date="2022-09-06T13:51:00Z"/>
                <w:color w:val="000000"/>
                <w:sz w:val="20"/>
                <w:szCs w:val="20"/>
                <w:lang w:val="en-US"/>
              </w:rPr>
            </w:pPr>
            <w:ins w:id="82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2]" w:date="2022-09-06T13:51:00Z"/>
                <w:color w:val="000000"/>
                <w:sz w:val="20"/>
                <w:szCs w:val="20"/>
                <w:lang w:val="en-US"/>
              </w:rPr>
            </w:pPr>
            <w:ins w:id="83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2" w:author="Nick.Tolimieri [2]" w:date="2022-09-06T13:51:00Z"/>
                <w:color w:val="000000"/>
                <w:sz w:val="20"/>
                <w:szCs w:val="20"/>
                <w:lang w:val="en-US"/>
              </w:rPr>
            </w:pPr>
            <w:ins w:id="83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5" w:author="Nick.Tolimieri [2]" w:date="2022-09-06T13:51:00Z"/>
                <w:color w:val="000000"/>
                <w:sz w:val="20"/>
                <w:szCs w:val="20"/>
                <w:lang w:val="en-US"/>
              </w:rPr>
            </w:pPr>
            <w:ins w:id="83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2]" w:date="2022-09-06T13:51:00Z"/>
                <w:color w:val="000000"/>
                <w:sz w:val="20"/>
                <w:szCs w:val="20"/>
                <w:lang w:val="en-US"/>
              </w:rPr>
            </w:pPr>
            <w:ins w:id="83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2]" w:date="2022-09-06T13:51:00Z"/>
                <w:color w:val="000000"/>
                <w:sz w:val="20"/>
                <w:szCs w:val="20"/>
                <w:lang w:val="en-US"/>
              </w:rPr>
            </w:pPr>
            <w:ins w:id="84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2]" w:date="2022-09-06T13:51:00Z"/>
                <w:color w:val="000000"/>
                <w:sz w:val="20"/>
                <w:szCs w:val="20"/>
                <w:lang w:val="en-US"/>
              </w:rPr>
            </w:pPr>
            <w:ins w:id="84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7" w:author="Nick.Tolimieri [2]" w:date="2022-09-06T13:51:00Z"/>
                <w:color w:val="000000"/>
                <w:sz w:val="20"/>
                <w:szCs w:val="20"/>
                <w:lang w:val="en-US"/>
              </w:rPr>
            </w:pPr>
            <w:ins w:id="848" w:author="Nick.Tolimieri [2]" w:date="2022-09-06T13:51:00Z">
              <w:r w:rsidRPr="00C97A89">
                <w:rPr>
                  <w:color w:val="000000"/>
                  <w:sz w:val="20"/>
                  <w:szCs w:val="20"/>
                  <w:lang w:val="en-US"/>
                </w:rPr>
                <w:t>-</w:t>
              </w:r>
            </w:ins>
          </w:p>
        </w:tc>
      </w:tr>
      <w:tr w:rsidR="00C97A89" w:rsidRPr="00C97A89" w:rsidTr="004C5EBF">
        <w:tblPrEx>
          <w:tblPrExChange w:id="849" w:author="Nick.Tolimieri [2]" w:date="2022-09-13T12:47:00Z">
            <w:tblPrEx>
              <w:tblW w:w="10017" w:type="dxa"/>
            </w:tblPrEx>
          </w:tblPrExChange>
        </w:tblPrEx>
        <w:trPr>
          <w:trHeight w:val="255"/>
          <w:ins w:id="850" w:author="Nick.Tolimieri [2]" w:date="2022-09-06T13:51:00Z"/>
          <w:trPrChange w:id="8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3" w:author="Nick.Tolimieri [2]" w:date="2022-09-06T13:51:00Z"/>
                <w:color w:val="000000"/>
                <w:sz w:val="20"/>
                <w:szCs w:val="20"/>
                <w:lang w:val="en-US"/>
              </w:rPr>
            </w:pPr>
            <w:proofErr w:type="spellStart"/>
            <w:ins w:id="85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6" w:author="Nick.Tolimieri [2]" w:date="2022-09-06T13:51:00Z"/>
                <w:color w:val="000000"/>
                <w:sz w:val="20"/>
                <w:szCs w:val="20"/>
                <w:lang w:val="en-US"/>
              </w:rPr>
            </w:pPr>
            <w:ins w:id="85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2]" w:date="2022-09-06T13:51:00Z"/>
                <w:color w:val="000000"/>
                <w:sz w:val="20"/>
                <w:szCs w:val="20"/>
                <w:lang w:val="en-US"/>
              </w:rPr>
            </w:pPr>
            <w:ins w:id="8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2]" w:date="2022-09-06T13:51:00Z"/>
                <w:color w:val="000000"/>
                <w:sz w:val="20"/>
                <w:szCs w:val="20"/>
                <w:lang w:val="en-US"/>
              </w:rPr>
            </w:pPr>
            <w:ins w:id="8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2]" w:date="2022-09-06T13:51:00Z"/>
                <w:color w:val="000000"/>
                <w:sz w:val="20"/>
                <w:szCs w:val="20"/>
                <w:lang w:val="en-US"/>
              </w:rPr>
            </w:pPr>
            <w:ins w:id="8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8" w:author="Nick.Tolimieri [2]" w:date="2022-09-06T13:51:00Z"/>
                <w:color w:val="000000"/>
                <w:sz w:val="20"/>
                <w:szCs w:val="20"/>
                <w:lang w:val="en-US"/>
              </w:rPr>
            </w:pPr>
            <w:ins w:id="8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1" w:author="Nick.Tolimieri [2]" w:date="2022-09-06T13:51:00Z"/>
                <w:color w:val="000000"/>
                <w:sz w:val="20"/>
                <w:szCs w:val="20"/>
                <w:lang w:val="en-US"/>
              </w:rPr>
            </w:pPr>
            <w:ins w:id="8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2]" w:date="2022-09-06T13:51:00Z"/>
                <w:color w:val="000000"/>
                <w:sz w:val="20"/>
                <w:szCs w:val="20"/>
                <w:lang w:val="en-US"/>
              </w:rPr>
            </w:pPr>
            <w:ins w:id="8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2]" w:date="2022-09-06T13:51:00Z"/>
                <w:color w:val="000000"/>
                <w:sz w:val="20"/>
                <w:szCs w:val="20"/>
                <w:lang w:val="en-US"/>
              </w:rPr>
            </w:pPr>
            <w:ins w:id="8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2]" w:date="2022-09-06T13:51:00Z"/>
                <w:color w:val="000000"/>
                <w:sz w:val="20"/>
                <w:szCs w:val="20"/>
                <w:lang w:val="en-US"/>
              </w:rPr>
            </w:pPr>
            <w:ins w:id="8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3" w:author="Nick.Tolimieri [2]" w:date="2022-09-06T13:51:00Z"/>
                <w:color w:val="000000"/>
                <w:sz w:val="20"/>
                <w:szCs w:val="20"/>
                <w:lang w:val="en-US"/>
              </w:rPr>
            </w:pPr>
            <w:ins w:id="884" w:author="Nick.Tolimieri [2]" w:date="2022-09-06T13:51:00Z">
              <w:r w:rsidRPr="00C97A89">
                <w:rPr>
                  <w:color w:val="000000"/>
                  <w:sz w:val="20"/>
                  <w:szCs w:val="20"/>
                  <w:lang w:val="en-US"/>
                </w:rPr>
                <w:t>-</w:t>
              </w:r>
            </w:ins>
          </w:p>
        </w:tc>
      </w:tr>
      <w:tr w:rsidR="00C97A89" w:rsidRPr="00C97A89" w:rsidTr="004C5EBF">
        <w:tblPrEx>
          <w:tblPrExChange w:id="885" w:author="Nick.Tolimieri [2]" w:date="2022-09-13T12:47:00Z">
            <w:tblPrEx>
              <w:tblW w:w="10017" w:type="dxa"/>
            </w:tblPrEx>
          </w:tblPrExChange>
        </w:tblPrEx>
        <w:trPr>
          <w:trHeight w:val="255"/>
          <w:ins w:id="886" w:author="Nick.Tolimieri [2]" w:date="2022-09-06T13:51:00Z"/>
          <w:trPrChange w:id="8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9" w:author="Nick.Tolimieri [2]" w:date="2022-09-06T13:51:00Z"/>
                <w:color w:val="000000"/>
                <w:sz w:val="20"/>
                <w:szCs w:val="20"/>
                <w:lang w:val="en-US"/>
              </w:rPr>
            </w:pPr>
            <w:proofErr w:type="spellStart"/>
            <w:ins w:id="89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2" w:author="Nick.Tolimieri [2]" w:date="2022-09-06T13:51:00Z"/>
                <w:color w:val="000000"/>
                <w:sz w:val="20"/>
                <w:szCs w:val="20"/>
                <w:lang w:val="en-US"/>
              </w:rPr>
            </w:pPr>
            <w:ins w:id="89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2]" w:date="2022-09-06T13:51:00Z"/>
                <w:color w:val="000000"/>
                <w:sz w:val="20"/>
                <w:szCs w:val="20"/>
                <w:lang w:val="en-US"/>
              </w:rPr>
            </w:pPr>
            <w:ins w:id="8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2]" w:date="2022-09-06T13:51:00Z"/>
                <w:color w:val="000000"/>
                <w:sz w:val="20"/>
                <w:szCs w:val="20"/>
                <w:lang w:val="en-US"/>
              </w:rPr>
            </w:pPr>
            <w:ins w:id="899"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2]" w:date="2022-09-06T13:51:00Z"/>
                <w:color w:val="000000"/>
                <w:sz w:val="20"/>
                <w:szCs w:val="20"/>
                <w:lang w:val="en-US"/>
              </w:rPr>
            </w:pPr>
            <w:ins w:id="90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2]" w:date="2022-09-06T13:51:00Z"/>
                <w:color w:val="000000"/>
                <w:sz w:val="20"/>
                <w:szCs w:val="20"/>
                <w:lang w:val="en-US"/>
              </w:rPr>
            </w:pPr>
            <w:ins w:id="90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2]" w:date="2022-09-06T13:51:00Z"/>
                <w:color w:val="000000"/>
                <w:sz w:val="20"/>
                <w:szCs w:val="20"/>
                <w:lang w:val="en-US"/>
              </w:rPr>
            </w:pPr>
            <w:ins w:id="9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2]" w:date="2022-09-06T13:51:00Z"/>
                <w:color w:val="000000"/>
                <w:sz w:val="20"/>
                <w:szCs w:val="20"/>
                <w:lang w:val="en-US"/>
              </w:rPr>
            </w:pPr>
            <w:ins w:id="911"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2]" w:date="2022-09-06T13:51:00Z"/>
                <w:color w:val="000000"/>
                <w:sz w:val="20"/>
                <w:szCs w:val="20"/>
                <w:lang w:val="en-US"/>
              </w:rPr>
            </w:pPr>
            <w:ins w:id="914" w:author="Nick.Tolimieri [2]"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2]" w:date="2022-09-06T13:51:00Z"/>
                <w:color w:val="000000"/>
                <w:sz w:val="20"/>
                <w:szCs w:val="20"/>
                <w:lang w:val="en-US"/>
              </w:rPr>
            </w:pPr>
            <w:ins w:id="917" w:author="Nick.Tolimieri [2]"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9" w:author="Nick.Tolimieri [2]" w:date="2022-09-06T13:51:00Z"/>
                <w:color w:val="000000"/>
                <w:sz w:val="20"/>
                <w:szCs w:val="20"/>
                <w:lang w:val="en-US"/>
              </w:rPr>
            </w:pPr>
            <w:ins w:id="920" w:author="Nick.Tolimieri [2]" w:date="2022-09-06T13:51:00Z">
              <w:r w:rsidRPr="00C97A89">
                <w:rPr>
                  <w:color w:val="000000"/>
                  <w:sz w:val="20"/>
                  <w:szCs w:val="20"/>
                  <w:lang w:val="en-US"/>
                </w:rPr>
                <w:t>1.75</w:t>
              </w:r>
            </w:ins>
          </w:p>
        </w:tc>
      </w:tr>
      <w:tr w:rsidR="00C97A89" w:rsidRPr="00C97A89" w:rsidTr="004C5EBF">
        <w:tblPrEx>
          <w:tblPrExChange w:id="921" w:author="Nick.Tolimieri [2]" w:date="2022-09-13T12:47:00Z">
            <w:tblPrEx>
              <w:tblW w:w="10017" w:type="dxa"/>
            </w:tblPrEx>
          </w:tblPrExChange>
        </w:tblPrEx>
        <w:trPr>
          <w:trHeight w:val="255"/>
          <w:ins w:id="922" w:author="Nick.Tolimieri [2]" w:date="2022-09-06T13:51:00Z"/>
          <w:trPrChange w:id="9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5" w:author="Nick.Tolimieri [2]" w:date="2022-09-06T13:51:00Z"/>
                <w:color w:val="000000"/>
                <w:sz w:val="20"/>
                <w:szCs w:val="20"/>
                <w:lang w:val="en-US"/>
              </w:rPr>
            </w:pPr>
            <w:proofErr w:type="spellStart"/>
            <w:ins w:id="92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8" w:author="Nick.Tolimieri [2]" w:date="2022-09-06T13:51:00Z"/>
                <w:color w:val="000000"/>
                <w:sz w:val="20"/>
                <w:szCs w:val="20"/>
                <w:lang w:val="en-US"/>
              </w:rPr>
            </w:pPr>
            <w:ins w:id="92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2]" w:date="2022-09-06T13:51:00Z"/>
                <w:color w:val="000000"/>
                <w:sz w:val="20"/>
                <w:szCs w:val="20"/>
                <w:lang w:val="en-US"/>
              </w:rPr>
            </w:pPr>
            <w:ins w:id="9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2]" w:date="2022-09-06T13:51:00Z"/>
                <w:color w:val="000000"/>
                <w:sz w:val="20"/>
                <w:szCs w:val="20"/>
                <w:lang w:val="en-US"/>
              </w:rPr>
            </w:pPr>
            <w:ins w:id="935"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2]" w:date="2022-09-06T13:51:00Z"/>
                <w:color w:val="000000"/>
                <w:sz w:val="20"/>
                <w:szCs w:val="20"/>
                <w:lang w:val="en-US"/>
              </w:rPr>
            </w:pPr>
            <w:ins w:id="9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2]" w:date="2022-09-06T13:51:00Z"/>
                <w:color w:val="000000"/>
                <w:sz w:val="20"/>
                <w:szCs w:val="20"/>
                <w:lang w:val="en-US"/>
              </w:rPr>
            </w:pPr>
            <w:ins w:id="94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2]" w:date="2022-09-06T13:51:00Z"/>
                <w:color w:val="000000"/>
                <w:sz w:val="20"/>
                <w:szCs w:val="20"/>
                <w:lang w:val="en-US"/>
              </w:rPr>
            </w:pPr>
            <w:ins w:id="94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2]" w:date="2022-09-06T13:51:00Z"/>
                <w:color w:val="000000"/>
                <w:sz w:val="20"/>
                <w:szCs w:val="20"/>
                <w:lang w:val="en-US"/>
              </w:rPr>
            </w:pPr>
            <w:ins w:id="94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2]" w:date="2022-09-06T13:51:00Z"/>
                <w:color w:val="000000"/>
                <w:sz w:val="20"/>
                <w:szCs w:val="20"/>
                <w:lang w:val="en-US"/>
              </w:rPr>
            </w:pPr>
            <w:ins w:id="95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2]" w:date="2022-09-06T13:51:00Z"/>
                <w:color w:val="000000"/>
                <w:sz w:val="20"/>
                <w:szCs w:val="20"/>
                <w:lang w:val="en-US"/>
              </w:rPr>
            </w:pPr>
            <w:ins w:id="953"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5" w:author="Nick.Tolimieri [2]" w:date="2022-09-06T13:51:00Z"/>
                <w:color w:val="000000"/>
                <w:sz w:val="20"/>
                <w:szCs w:val="20"/>
                <w:lang w:val="en-US"/>
              </w:rPr>
            </w:pPr>
            <w:ins w:id="956" w:author="Nick.Tolimieri [2]" w:date="2022-09-06T13:51:00Z">
              <w:r w:rsidRPr="00C97A89">
                <w:rPr>
                  <w:color w:val="000000"/>
                  <w:sz w:val="20"/>
                  <w:szCs w:val="20"/>
                  <w:lang w:val="en-US"/>
                </w:rPr>
                <w:t>2.05</w:t>
              </w:r>
            </w:ins>
          </w:p>
        </w:tc>
      </w:tr>
      <w:tr w:rsidR="00C97A89" w:rsidRPr="00C97A89" w:rsidTr="004C5EBF">
        <w:tblPrEx>
          <w:tblPrExChange w:id="957" w:author="Nick.Tolimieri [2]" w:date="2022-09-13T12:47:00Z">
            <w:tblPrEx>
              <w:tblW w:w="10017" w:type="dxa"/>
            </w:tblPrEx>
          </w:tblPrExChange>
        </w:tblPrEx>
        <w:trPr>
          <w:trHeight w:val="255"/>
          <w:ins w:id="958" w:author="Nick.Tolimieri [2]" w:date="2022-09-06T13:51:00Z"/>
          <w:trPrChange w:id="9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1" w:author="Nick.Tolimieri [2]" w:date="2022-09-06T13:51:00Z"/>
                <w:color w:val="000000"/>
                <w:sz w:val="20"/>
                <w:szCs w:val="20"/>
                <w:lang w:val="en-US"/>
              </w:rPr>
            </w:pPr>
            <w:proofErr w:type="spellStart"/>
            <w:ins w:id="96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4" w:author="Nick.Tolimieri [2]" w:date="2022-09-06T13:51:00Z"/>
                <w:color w:val="000000"/>
                <w:sz w:val="20"/>
                <w:szCs w:val="20"/>
                <w:lang w:val="en-US"/>
              </w:rPr>
            </w:pPr>
            <w:ins w:id="96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2]" w:date="2022-09-06T13:51:00Z"/>
                <w:color w:val="000000"/>
                <w:sz w:val="20"/>
                <w:szCs w:val="20"/>
                <w:lang w:val="en-US"/>
              </w:rPr>
            </w:pPr>
            <w:ins w:id="9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2]" w:date="2022-09-06T13:51:00Z"/>
                <w:color w:val="000000"/>
                <w:sz w:val="20"/>
                <w:szCs w:val="20"/>
                <w:lang w:val="en-US"/>
              </w:rPr>
            </w:pPr>
            <w:ins w:id="9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2]" w:date="2022-09-06T13:51:00Z"/>
                <w:color w:val="000000"/>
                <w:sz w:val="20"/>
                <w:szCs w:val="20"/>
                <w:lang w:val="en-US"/>
              </w:rPr>
            </w:pPr>
            <w:ins w:id="9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6" w:author="Nick.Tolimieri [2]" w:date="2022-09-06T13:51:00Z"/>
                <w:color w:val="000000"/>
                <w:sz w:val="20"/>
                <w:szCs w:val="20"/>
                <w:lang w:val="en-US"/>
              </w:rPr>
            </w:pPr>
            <w:ins w:id="9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9" w:author="Nick.Tolimieri [2]" w:date="2022-09-06T13:51:00Z"/>
                <w:color w:val="000000"/>
                <w:sz w:val="20"/>
                <w:szCs w:val="20"/>
                <w:lang w:val="en-US"/>
              </w:rPr>
            </w:pPr>
            <w:ins w:id="9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2]" w:date="2022-09-06T13:51:00Z"/>
                <w:color w:val="000000"/>
                <w:sz w:val="20"/>
                <w:szCs w:val="20"/>
                <w:lang w:val="en-US"/>
              </w:rPr>
            </w:pPr>
            <w:ins w:id="9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2]" w:date="2022-09-06T13:51:00Z"/>
                <w:color w:val="000000"/>
                <w:sz w:val="20"/>
                <w:szCs w:val="20"/>
                <w:lang w:val="en-US"/>
              </w:rPr>
            </w:pPr>
            <w:ins w:id="9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2]" w:date="2022-09-06T13:51:00Z"/>
                <w:color w:val="000000"/>
                <w:sz w:val="20"/>
                <w:szCs w:val="20"/>
                <w:lang w:val="en-US"/>
              </w:rPr>
            </w:pPr>
            <w:ins w:id="9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1" w:author="Nick.Tolimieri [2]" w:date="2022-09-06T13:51:00Z"/>
                <w:color w:val="000000"/>
                <w:sz w:val="20"/>
                <w:szCs w:val="20"/>
                <w:lang w:val="en-US"/>
              </w:rPr>
            </w:pPr>
            <w:ins w:id="992" w:author="Nick.Tolimieri [2]" w:date="2022-09-06T13:51:00Z">
              <w:r w:rsidRPr="00C97A89">
                <w:rPr>
                  <w:color w:val="000000"/>
                  <w:sz w:val="20"/>
                  <w:szCs w:val="20"/>
                  <w:lang w:val="en-US"/>
                </w:rPr>
                <w:t>-</w:t>
              </w:r>
            </w:ins>
          </w:p>
        </w:tc>
      </w:tr>
      <w:tr w:rsidR="00C97A89" w:rsidRPr="00C97A89" w:rsidTr="004C5EBF">
        <w:tblPrEx>
          <w:tblPrExChange w:id="993" w:author="Nick.Tolimieri [2]" w:date="2022-09-13T12:47:00Z">
            <w:tblPrEx>
              <w:tblW w:w="10017" w:type="dxa"/>
            </w:tblPrEx>
          </w:tblPrExChange>
        </w:tblPrEx>
        <w:trPr>
          <w:trHeight w:val="255"/>
          <w:ins w:id="994" w:author="Nick.Tolimieri [2]" w:date="2022-09-06T13:51:00Z"/>
          <w:trPrChange w:id="9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7" w:author="Nick.Tolimieri [2]" w:date="2022-09-06T13:51:00Z"/>
                <w:color w:val="000000"/>
                <w:sz w:val="20"/>
                <w:szCs w:val="20"/>
                <w:lang w:val="en-US"/>
              </w:rPr>
            </w:pPr>
            <w:proofErr w:type="spellStart"/>
            <w:ins w:id="99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0" w:author="Nick.Tolimieri [2]" w:date="2022-09-06T13:51:00Z"/>
                <w:color w:val="000000"/>
                <w:sz w:val="20"/>
                <w:szCs w:val="20"/>
                <w:lang w:val="en-US"/>
              </w:rPr>
            </w:pPr>
            <w:ins w:id="100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3" w:author="Nick.Tolimieri [2]" w:date="2022-09-06T13:51:00Z"/>
                <w:color w:val="000000"/>
                <w:sz w:val="20"/>
                <w:szCs w:val="20"/>
                <w:lang w:val="en-US"/>
              </w:rPr>
            </w:pPr>
            <w:ins w:id="1004"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6" w:author="Nick.Tolimieri [2]" w:date="2022-09-06T13:51:00Z"/>
                <w:color w:val="000000"/>
                <w:sz w:val="20"/>
                <w:szCs w:val="20"/>
                <w:lang w:val="en-US"/>
              </w:rPr>
            </w:pPr>
            <w:ins w:id="1007" w:author="Nick.Tolimieri [2]"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9" w:author="Nick.Tolimieri [2]" w:date="2022-09-06T13:51:00Z"/>
                <w:color w:val="000000"/>
                <w:sz w:val="20"/>
                <w:szCs w:val="20"/>
                <w:lang w:val="en-US"/>
              </w:rPr>
            </w:pPr>
            <w:ins w:id="101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2" w:author="Nick.Tolimieri [2]" w:date="2022-09-06T13:51:00Z"/>
                <w:color w:val="000000"/>
                <w:sz w:val="20"/>
                <w:szCs w:val="20"/>
                <w:lang w:val="en-US"/>
              </w:rPr>
            </w:pPr>
            <w:ins w:id="101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5" w:author="Nick.Tolimieri [2]" w:date="2022-09-06T13:51:00Z"/>
                <w:color w:val="000000"/>
                <w:sz w:val="20"/>
                <w:szCs w:val="20"/>
                <w:lang w:val="en-US"/>
              </w:rPr>
            </w:pPr>
            <w:ins w:id="10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8" w:author="Nick.Tolimieri [2]" w:date="2022-09-06T13:51:00Z"/>
                <w:color w:val="000000"/>
                <w:sz w:val="20"/>
                <w:szCs w:val="20"/>
                <w:lang w:val="en-US"/>
              </w:rPr>
            </w:pPr>
            <w:ins w:id="1019"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1" w:author="Nick.Tolimieri [2]" w:date="2022-09-06T13:51:00Z"/>
                <w:color w:val="000000"/>
                <w:sz w:val="20"/>
                <w:szCs w:val="20"/>
                <w:lang w:val="en-US"/>
              </w:rPr>
            </w:pPr>
            <w:ins w:id="1022" w:author="Nick.Tolimieri [2]"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4" w:author="Nick.Tolimieri [2]" w:date="2022-09-06T13:51:00Z"/>
                <w:color w:val="000000"/>
                <w:sz w:val="20"/>
                <w:szCs w:val="20"/>
                <w:lang w:val="en-US"/>
              </w:rPr>
            </w:pPr>
            <w:ins w:id="1025"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7" w:author="Nick.Tolimieri [2]" w:date="2022-09-06T13:51:00Z"/>
                <w:color w:val="000000"/>
                <w:sz w:val="20"/>
                <w:szCs w:val="20"/>
                <w:lang w:val="en-US"/>
              </w:rPr>
            </w:pPr>
            <w:ins w:id="1028" w:author="Nick.Tolimieri [2]" w:date="2022-09-06T13:51:00Z">
              <w:r w:rsidRPr="00C97A89">
                <w:rPr>
                  <w:color w:val="000000"/>
                  <w:sz w:val="20"/>
                  <w:szCs w:val="20"/>
                  <w:lang w:val="en-US"/>
                </w:rPr>
                <w:t>4.43</w:t>
              </w:r>
            </w:ins>
          </w:p>
        </w:tc>
      </w:tr>
      <w:tr w:rsidR="00C97A89" w:rsidRPr="00C97A89" w:rsidTr="004C5EBF">
        <w:tblPrEx>
          <w:tblPrExChange w:id="1029" w:author="Nick.Tolimieri [2]" w:date="2022-09-13T12:47:00Z">
            <w:tblPrEx>
              <w:tblW w:w="10017" w:type="dxa"/>
            </w:tblPrEx>
          </w:tblPrExChange>
        </w:tblPrEx>
        <w:trPr>
          <w:trHeight w:val="255"/>
          <w:ins w:id="1030" w:author="Nick.Tolimieri [2]" w:date="2022-09-06T13:51:00Z"/>
          <w:trPrChange w:id="10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3" w:author="Nick.Tolimieri [2]" w:date="2022-09-06T13:51:00Z"/>
                <w:color w:val="000000"/>
                <w:sz w:val="20"/>
                <w:szCs w:val="20"/>
                <w:lang w:val="en-US"/>
              </w:rPr>
            </w:pPr>
            <w:proofErr w:type="spellStart"/>
            <w:ins w:id="103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6" w:author="Nick.Tolimieri [2]" w:date="2022-09-06T13:51:00Z"/>
                <w:color w:val="000000"/>
                <w:sz w:val="20"/>
                <w:szCs w:val="20"/>
                <w:lang w:val="en-US"/>
              </w:rPr>
            </w:pPr>
            <w:ins w:id="103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9" w:author="Nick.Tolimieri [2]" w:date="2022-09-06T13:51:00Z"/>
                <w:color w:val="000000"/>
                <w:sz w:val="20"/>
                <w:szCs w:val="20"/>
                <w:lang w:val="en-US"/>
              </w:rPr>
            </w:pPr>
            <w:ins w:id="1040"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2" w:author="Nick.Tolimieri [2]" w:date="2022-09-06T13:51:00Z"/>
                <w:color w:val="000000"/>
                <w:sz w:val="20"/>
                <w:szCs w:val="20"/>
                <w:lang w:val="en-US"/>
              </w:rPr>
            </w:pPr>
            <w:ins w:id="1043" w:author="Nick.Tolimieri [2]"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5" w:author="Nick.Tolimieri [2]" w:date="2022-09-06T13:51:00Z"/>
                <w:color w:val="000000"/>
                <w:sz w:val="20"/>
                <w:szCs w:val="20"/>
                <w:lang w:val="en-US"/>
              </w:rPr>
            </w:pPr>
            <w:ins w:id="104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8" w:author="Nick.Tolimieri [2]" w:date="2022-09-06T13:51:00Z"/>
                <w:color w:val="000000"/>
                <w:sz w:val="20"/>
                <w:szCs w:val="20"/>
                <w:lang w:val="en-US"/>
              </w:rPr>
            </w:pPr>
            <w:ins w:id="1049"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1" w:author="Nick.Tolimieri [2]" w:date="2022-09-06T13:51:00Z"/>
                <w:color w:val="000000"/>
                <w:sz w:val="20"/>
                <w:szCs w:val="20"/>
                <w:lang w:val="en-US"/>
              </w:rPr>
            </w:pPr>
            <w:ins w:id="105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4" w:author="Nick.Tolimieri [2]" w:date="2022-09-06T13:51:00Z"/>
                <w:color w:val="000000"/>
                <w:sz w:val="20"/>
                <w:szCs w:val="20"/>
                <w:lang w:val="en-US"/>
              </w:rPr>
            </w:pPr>
            <w:ins w:id="1055"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7" w:author="Nick.Tolimieri [2]" w:date="2022-09-06T13:51:00Z"/>
                <w:color w:val="000000"/>
                <w:sz w:val="20"/>
                <w:szCs w:val="20"/>
                <w:lang w:val="en-US"/>
              </w:rPr>
            </w:pPr>
            <w:ins w:id="1058" w:author="Nick.Tolimieri [2]"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0" w:author="Nick.Tolimieri [2]" w:date="2022-09-06T13:51:00Z"/>
                <w:color w:val="000000"/>
                <w:sz w:val="20"/>
                <w:szCs w:val="20"/>
                <w:lang w:val="en-US"/>
              </w:rPr>
            </w:pPr>
            <w:ins w:id="1061"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3" w:author="Nick.Tolimieri [2]" w:date="2022-09-06T13:51:00Z"/>
                <w:color w:val="000000"/>
                <w:sz w:val="20"/>
                <w:szCs w:val="20"/>
                <w:lang w:val="en-US"/>
              </w:rPr>
            </w:pPr>
            <w:ins w:id="1064" w:author="Nick.Tolimieri [2]" w:date="2022-09-06T13:51:00Z">
              <w:r w:rsidRPr="00C97A89">
                <w:rPr>
                  <w:color w:val="000000"/>
                  <w:sz w:val="20"/>
                  <w:szCs w:val="20"/>
                  <w:lang w:val="en-US"/>
                </w:rPr>
                <w:t>3.73</w:t>
              </w:r>
            </w:ins>
          </w:p>
        </w:tc>
      </w:tr>
      <w:tr w:rsidR="00C97A89" w:rsidRPr="00C97A89" w:rsidTr="004C5EBF">
        <w:tblPrEx>
          <w:tblPrExChange w:id="1065" w:author="Nick.Tolimieri [2]" w:date="2022-09-13T12:47:00Z">
            <w:tblPrEx>
              <w:tblW w:w="10017" w:type="dxa"/>
            </w:tblPrEx>
          </w:tblPrExChange>
        </w:tblPrEx>
        <w:trPr>
          <w:trHeight w:val="255"/>
          <w:ins w:id="1066" w:author="Nick.Tolimieri [2]" w:date="2022-09-06T13:51:00Z"/>
          <w:trPrChange w:id="10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69" w:author="Nick.Tolimieri [2]" w:date="2022-09-06T13:51:00Z"/>
                <w:color w:val="000000"/>
                <w:sz w:val="20"/>
                <w:szCs w:val="20"/>
                <w:lang w:val="en-US"/>
              </w:rPr>
            </w:pPr>
            <w:proofErr w:type="spellStart"/>
            <w:ins w:id="107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2" w:author="Nick.Tolimieri [2]" w:date="2022-09-06T13:51:00Z"/>
                <w:color w:val="000000"/>
                <w:sz w:val="20"/>
                <w:szCs w:val="20"/>
                <w:lang w:val="en-US"/>
              </w:rPr>
            </w:pPr>
            <w:ins w:id="107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5" w:author="Nick.Tolimieri [2]" w:date="2022-09-06T13:51:00Z"/>
                <w:color w:val="000000"/>
                <w:sz w:val="20"/>
                <w:szCs w:val="20"/>
                <w:lang w:val="en-US"/>
              </w:rPr>
            </w:pPr>
            <w:ins w:id="10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8" w:author="Nick.Tolimieri [2]" w:date="2022-09-06T13:51:00Z"/>
                <w:color w:val="000000"/>
                <w:sz w:val="20"/>
                <w:szCs w:val="20"/>
                <w:lang w:val="en-US"/>
              </w:rPr>
            </w:pPr>
            <w:ins w:id="1079" w:author="Nick.Tolimieri [2]"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1" w:author="Nick.Tolimieri [2]" w:date="2022-09-06T13:51:00Z"/>
                <w:color w:val="000000"/>
                <w:sz w:val="20"/>
                <w:szCs w:val="20"/>
                <w:lang w:val="en-US"/>
              </w:rPr>
            </w:pPr>
            <w:ins w:id="108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4" w:author="Nick.Tolimieri [2]" w:date="2022-09-06T13:51:00Z"/>
                <w:color w:val="000000"/>
                <w:sz w:val="20"/>
                <w:szCs w:val="20"/>
                <w:lang w:val="en-US"/>
              </w:rPr>
            </w:pPr>
            <w:ins w:id="1085"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7" w:author="Nick.Tolimieri [2]" w:date="2022-09-06T13:51:00Z"/>
                <w:color w:val="000000"/>
                <w:sz w:val="20"/>
                <w:szCs w:val="20"/>
                <w:lang w:val="en-US"/>
              </w:rPr>
            </w:pPr>
            <w:ins w:id="10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0" w:author="Nick.Tolimieri [2]" w:date="2022-09-06T13:51:00Z"/>
                <w:color w:val="000000"/>
                <w:sz w:val="20"/>
                <w:szCs w:val="20"/>
                <w:lang w:val="en-US"/>
              </w:rPr>
            </w:pPr>
            <w:ins w:id="1091"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3" w:author="Nick.Tolimieri [2]" w:date="2022-09-06T13:51:00Z"/>
                <w:color w:val="000000"/>
                <w:sz w:val="20"/>
                <w:szCs w:val="20"/>
                <w:lang w:val="en-US"/>
              </w:rPr>
            </w:pPr>
            <w:ins w:id="1094" w:author="Nick.Tolimieri [2]"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6" w:author="Nick.Tolimieri [2]" w:date="2022-09-06T13:51:00Z"/>
                <w:color w:val="000000"/>
                <w:sz w:val="20"/>
                <w:szCs w:val="20"/>
                <w:lang w:val="en-US"/>
              </w:rPr>
            </w:pPr>
            <w:ins w:id="1097"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9" w:author="Nick.Tolimieri [2]" w:date="2022-09-06T13:51:00Z"/>
                <w:color w:val="000000"/>
                <w:sz w:val="20"/>
                <w:szCs w:val="20"/>
                <w:lang w:val="en-US"/>
              </w:rPr>
            </w:pPr>
            <w:ins w:id="1100" w:author="Nick.Tolimieri [2]" w:date="2022-09-06T13:51:00Z">
              <w:r w:rsidRPr="00C97A89">
                <w:rPr>
                  <w:color w:val="000000"/>
                  <w:sz w:val="20"/>
                  <w:szCs w:val="20"/>
                  <w:lang w:val="en-US"/>
                </w:rPr>
                <w:t>2.41</w:t>
              </w:r>
            </w:ins>
          </w:p>
        </w:tc>
      </w:tr>
      <w:tr w:rsidR="00C97A89" w:rsidRPr="00C97A89" w:rsidTr="004C5EBF">
        <w:tblPrEx>
          <w:tblPrExChange w:id="1101" w:author="Nick.Tolimieri [2]" w:date="2022-09-13T12:47:00Z">
            <w:tblPrEx>
              <w:tblW w:w="10017" w:type="dxa"/>
            </w:tblPrEx>
          </w:tblPrExChange>
        </w:tblPrEx>
        <w:trPr>
          <w:trHeight w:val="255"/>
          <w:ins w:id="1102" w:author="Nick.Tolimieri [2]" w:date="2022-09-06T13:51:00Z"/>
          <w:trPrChange w:id="11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5" w:author="Nick.Tolimieri [2]" w:date="2022-09-06T13:51:00Z"/>
                <w:color w:val="000000"/>
                <w:sz w:val="20"/>
                <w:szCs w:val="20"/>
                <w:lang w:val="en-US"/>
              </w:rPr>
            </w:pPr>
            <w:proofErr w:type="spellStart"/>
            <w:ins w:id="110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8" w:author="Nick.Tolimieri [2]" w:date="2022-09-06T13:51:00Z"/>
                <w:color w:val="000000"/>
                <w:sz w:val="20"/>
                <w:szCs w:val="20"/>
                <w:lang w:val="en-US"/>
              </w:rPr>
            </w:pPr>
            <w:ins w:id="110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1" w:author="Nick.Tolimieri [2]" w:date="2022-09-06T13:51:00Z"/>
                <w:color w:val="000000"/>
                <w:sz w:val="20"/>
                <w:szCs w:val="20"/>
                <w:lang w:val="en-US"/>
              </w:rPr>
            </w:pPr>
            <w:ins w:id="11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4" w:author="Nick.Tolimieri [2]" w:date="2022-09-06T13:51:00Z"/>
                <w:color w:val="000000"/>
                <w:sz w:val="20"/>
                <w:szCs w:val="20"/>
                <w:lang w:val="en-US"/>
              </w:rPr>
            </w:pPr>
            <w:ins w:id="1115" w:author="Nick.Tolimieri [2]"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7" w:author="Nick.Tolimieri [2]" w:date="2022-09-06T13:51:00Z"/>
                <w:color w:val="000000"/>
                <w:sz w:val="20"/>
                <w:szCs w:val="20"/>
                <w:lang w:val="en-US"/>
              </w:rPr>
            </w:pPr>
            <w:ins w:id="111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0" w:author="Nick.Tolimieri [2]" w:date="2022-09-06T13:51:00Z"/>
                <w:color w:val="000000"/>
                <w:sz w:val="20"/>
                <w:szCs w:val="20"/>
                <w:lang w:val="en-US"/>
              </w:rPr>
            </w:pPr>
            <w:ins w:id="1121"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3" w:author="Nick.Tolimieri [2]" w:date="2022-09-06T13:51:00Z"/>
                <w:color w:val="000000"/>
                <w:sz w:val="20"/>
                <w:szCs w:val="20"/>
                <w:lang w:val="en-US"/>
              </w:rPr>
            </w:pPr>
            <w:ins w:id="112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6" w:author="Nick.Tolimieri [2]" w:date="2022-09-06T13:51:00Z"/>
                <w:color w:val="000000"/>
                <w:sz w:val="20"/>
                <w:szCs w:val="20"/>
                <w:lang w:val="en-US"/>
              </w:rPr>
            </w:pPr>
            <w:ins w:id="112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9" w:author="Nick.Tolimieri [2]" w:date="2022-09-06T13:51:00Z"/>
                <w:color w:val="000000"/>
                <w:sz w:val="20"/>
                <w:szCs w:val="20"/>
                <w:lang w:val="en-US"/>
              </w:rPr>
            </w:pPr>
            <w:ins w:id="1130" w:author="Nick.Tolimieri [2]"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2" w:author="Nick.Tolimieri [2]" w:date="2022-09-06T13:51:00Z"/>
                <w:color w:val="000000"/>
                <w:sz w:val="20"/>
                <w:szCs w:val="20"/>
                <w:lang w:val="en-US"/>
              </w:rPr>
            </w:pPr>
            <w:ins w:id="1133"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5" w:author="Nick.Tolimieri [2]" w:date="2022-09-06T13:51:00Z"/>
                <w:color w:val="000000"/>
                <w:sz w:val="20"/>
                <w:szCs w:val="20"/>
                <w:lang w:val="en-US"/>
              </w:rPr>
            </w:pPr>
            <w:ins w:id="1136" w:author="Nick.Tolimieri [2]" w:date="2022-09-06T13:51:00Z">
              <w:r w:rsidRPr="00C97A89">
                <w:rPr>
                  <w:color w:val="000000"/>
                  <w:sz w:val="20"/>
                  <w:szCs w:val="20"/>
                  <w:lang w:val="en-US"/>
                </w:rPr>
                <w:t>3.37</w:t>
              </w:r>
            </w:ins>
          </w:p>
        </w:tc>
      </w:tr>
      <w:tr w:rsidR="00C97A89" w:rsidRPr="00C97A89" w:rsidTr="004C5EBF">
        <w:tblPrEx>
          <w:tblPrExChange w:id="1137" w:author="Nick.Tolimieri [2]" w:date="2022-09-13T12:47:00Z">
            <w:tblPrEx>
              <w:tblW w:w="10017" w:type="dxa"/>
            </w:tblPrEx>
          </w:tblPrExChange>
        </w:tblPrEx>
        <w:trPr>
          <w:trHeight w:val="255"/>
          <w:ins w:id="1138" w:author="Nick.Tolimieri [2]" w:date="2022-09-06T13:51:00Z"/>
          <w:trPrChange w:id="11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1" w:author="Nick.Tolimieri [2]" w:date="2022-09-06T13:51:00Z"/>
                <w:color w:val="000000"/>
                <w:sz w:val="20"/>
                <w:szCs w:val="20"/>
                <w:lang w:val="en-US"/>
              </w:rPr>
            </w:pPr>
            <w:proofErr w:type="spellStart"/>
            <w:ins w:id="11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4" w:author="Nick.Tolimieri [2]" w:date="2022-09-06T13:51:00Z"/>
                <w:color w:val="000000"/>
                <w:sz w:val="20"/>
                <w:szCs w:val="20"/>
                <w:lang w:val="en-US"/>
              </w:rPr>
            </w:pPr>
            <w:ins w:id="114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7" w:author="Nick.Tolimieri [2]" w:date="2022-09-06T13:51:00Z"/>
                <w:color w:val="000000"/>
                <w:sz w:val="20"/>
                <w:szCs w:val="20"/>
                <w:lang w:val="en-US"/>
              </w:rPr>
            </w:pPr>
            <w:ins w:id="114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0" w:author="Nick.Tolimieri [2]" w:date="2022-09-06T13:51:00Z"/>
                <w:color w:val="000000"/>
                <w:sz w:val="20"/>
                <w:szCs w:val="20"/>
                <w:lang w:val="en-US"/>
              </w:rPr>
            </w:pPr>
            <w:ins w:id="11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3" w:author="Nick.Tolimieri [2]" w:date="2022-09-06T13:51:00Z"/>
                <w:color w:val="000000"/>
                <w:sz w:val="20"/>
                <w:szCs w:val="20"/>
                <w:lang w:val="en-US"/>
              </w:rPr>
            </w:pPr>
            <w:ins w:id="11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6" w:author="Nick.Tolimieri [2]" w:date="2022-09-06T13:51:00Z"/>
                <w:color w:val="000000"/>
                <w:sz w:val="20"/>
                <w:szCs w:val="20"/>
                <w:lang w:val="en-US"/>
              </w:rPr>
            </w:pPr>
            <w:ins w:id="11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9" w:author="Nick.Tolimieri [2]" w:date="2022-09-06T13:51:00Z"/>
                <w:color w:val="000000"/>
                <w:sz w:val="20"/>
                <w:szCs w:val="20"/>
                <w:lang w:val="en-US"/>
              </w:rPr>
            </w:pPr>
            <w:ins w:id="11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2" w:author="Nick.Tolimieri [2]" w:date="2022-09-06T13:51:00Z"/>
                <w:color w:val="000000"/>
                <w:sz w:val="20"/>
                <w:szCs w:val="20"/>
                <w:lang w:val="en-US"/>
              </w:rPr>
            </w:pPr>
            <w:ins w:id="11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5" w:author="Nick.Tolimieri [2]" w:date="2022-09-06T13:51:00Z"/>
                <w:color w:val="000000"/>
                <w:sz w:val="20"/>
                <w:szCs w:val="20"/>
                <w:lang w:val="en-US"/>
              </w:rPr>
            </w:pPr>
            <w:ins w:id="11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8" w:author="Nick.Tolimieri [2]" w:date="2022-09-06T13:51:00Z"/>
                <w:color w:val="000000"/>
                <w:sz w:val="20"/>
                <w:szCs w:val="20"/>
                <w:lang w:val="en-US"/>
              </w:rPr>
            </w:pPr>
            <w:ins w:id="11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1" w:author="Nick.Tolimieri [2]" w:date="2022-09-06T13:51:00Z"/>
                <w:color w:val="000000"/>
                <w:sz w:val="20"/>
                <w:szCs w:val="20"/>
                <w:lang w:val="en-US"/>
              </w:rPr>
            </w:pPr>
            <w:ins w:id="1172" w:author="Nick.Tolimieri [2]" w:date="2022-09-06T13:51:00Z">
              <w:r w:rsidRPr="00C97A89">
                <w:rPr>
                  <w:color w:val="000000"/>
                  <w:sz w:val="20"/>
                  <w:szCs w:val="20"/>
                  <w:lang w:val="en-US"/>
                </w:rPr>
                <w:t>-</w:t>
              </w:r>
            </w:ins>
          </w:p>
        </w:tc>
      </w:tr>
      <w:tr w:rsidR="00C97A89" w:rsidRPr="00C97A89" w:rsidTr="004C5EBF">
        <w:tblPrEx>
          <w:tblPrExChange w:id="1173" w:author="Nick.Tolimieri [2]" w:date="2022-09-13T12:47:00Z">
            <w:tblPrEx>
              <w:tblW w:w="10017" w:type="dxa"/>
            </w:tblPrEx>
          </w:tblPrExChange>
        </w:tblPrEx>
        <w:trPr>
          <w:trHeight w:val="255"/>
          <w:ins w:id="1174" w:author="Nick.Tolimieri [2]" w:date="2022-09-06T13:51:00Z"/>
          <w:trPrChange w:id="11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7" w:author="Nick.Tolimieri [2]" w:date="2022-09-06T13:51:00Z"/>
                <w:color w:val="000000"/>
                <w:sz w:val="20"/>
                <w:szCs w:val="20"/>
                <w:lang w:val="en-US"/>
              </w:rPr>
            </w:pPr>
            <w:proofErr w:type="spellStart"/>
            <w:ins w:id="11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0" w:author="Nick.Tolimieri [2]" w:date="2022-09-06T13:51:00Z"/>
                <w:color w:val="000000"/>
                <w:sz w:val="20"/>
                <w:szCs w:val="20"/>
                <w:lang w:val="en-US"/>
              </w:rPr>
            </w:pPr>
            <w:ins w:id="118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3" w:author="Nick.Tolimieri [2]" w:date="2022-09-06T13:51:00Z"/>
                <w:color w:val="000000"/>
                <w:sz w:val="20"/>
                <w:szCs w:val="20"/>
                <w:lang w:val="en-US"/>
              </w:rPr>
            </w:pPr>
            <w:ins w:id="11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6" w:author="Nick.Tolimieri [2]" w:date="2022-09-06T13:51:00Z"/>
                <w:color w:val="000000"/>
                <w:sz w:val="20"/>
                <w:szCs w:val="20"/>
                <w:lang w:val="en-US"/>
              </w:rPr>
            </w:pPr>
            <w:ins w:id="11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9" w:author="Nick.Tolimieri [2]" w:date="2022-09-06T13:51:00Z"/>
                <w:color w:val="000000"/>
                <w:sz w:val="20"/>
                <w:szCs w:val="20"/>
                <w:lang w:val="en-US"/>
              </w:rPr>
            </w:pPr>
            <w:ins w:id="11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2" w:author="Nick.Tolimieri [2]" w:date="2022-09-06T13:51:00Z"/>
                <w:color w:val="000000"/>
                <w:sz w:val="20"/>
                <w:szCs w:val="20"/>
                <w:lang w:val="en-US"/>
              </w:rPr>
            </w:pPr>
            <w:ins w:id="11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5" w:author="Nick.Tolimieri [2]" w:date="2022-09-06T13:51:00Z"/>
                <w:color w:val="000000"/>
                <w:sz w:val="20"/>
                <w:szCs w:val="20"/>
                <w:lang w:val="en-US"/>
              </w:rPr>
            </w:pPr>
            <w:ins w:id="11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8" w:author="Nick.Tolimieri [2]" w:date="2022-09-06T13:51:00Z"/>
                <w:color w:val="000000"/>
                <w:sz w:val="20"/>
                <w:szCs w:val="20"/>
                <w:lang w:val="en-US"/>
              </w:rPr>
            </w:pPr>
            <w:ins w:id="11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1" w:author="Nick.Tolimieri [2]" w:date="2022-09-06T13:51:00Z"/>
                <w:color w:val="000000"/>
                <w:sz w:val="20"/>
                <w:szCs w:val="20"/>
                <w:lang w:val="en-US"/>
              </w:rPr>
            </w:pPr>
            <w:ins w:id="12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4" w:author="Nick.Tolimieri [2]" w:date="2022-09-06T13:51:00Z"/>
                <w:color w:val="000000"/>
                <w:sz w:val="20"/>
                <w:szCs w:val="20"/>
                <w:lang w:val="en-US"/>
              </w:rPr>
            </w:pPr>
            <w:ins w:id="12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7" w:author="Nick.Tolimieri [2]" w:date="2022-09-06T13:51:00Z"/>
                <w:color w:val="000000"/>
                <w:sz w:val="20"/>
                <w:szCs w:val="20"/>
                <w:lang w:val="en-US"/>
              </w:rPr>
            </w:pPr>
            <w:ins w:id="1208" w:author="Nick.Tolimieri [2]" w:date="2022-09-06T13:51:00Z">
              <w:r w:rsidRPr="00C97A89">
                <w:rPr>
                  <w:color w:val="000000"/>
                  <w:sz w:val="20"/>
                  <w:szCs w:val="20"/>
                  <w:lang w:val="en-US"/>
                </w:rPr>
                <w:t>-</w:t>
              </w:r>
            </w:ins>
          </w:p>
        </w:tc>
      </w:tr>
      <w:tr w:rsidR="00C97A89" w:rsidRPr="00C97A89" w:rsidTr="004C5EBF">
        <w:tblPrEx>
          <w:tblPrExChange w:id="1209" w:author="Nick.Tolimieri [2]" w:date="2022-09-13T12:47:00Z">
            <w:tblPrEx>
              <w:tblW w:w="10017" w:type="dxa"/>
            </w:tblPrEx>
          </w:tblPrExChange>
        </w:tblPrEx>
        <w:trPr>
          <w:trHeight w:val="255"/>
          <w:ins w:id="1210" w:author="Nick.Tolimieri [2]" w:date="2022-09-06T13:51:00Z"/>
          <w:trPrChange w:id="12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3" w:author="Nick.Tolimieri [2]" w:date="2022-09-06T13:51:00Z"/>
                <w:color w:val="000000"/>
                <w:sz w:val="20"/>
                <w:szCs w:val="20"/>
                <w:lang w:val="en-US"/>
              </w:rPr>
            </w:pPr>
            <w:proofErr w:type="spellStart"/>
            <w:ins w:id="12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6" w:author="Nick.Tolimieri [2]" w:date="2022-09-06T13:51:00Z"/>
                <w:color w:val="000000"/>
                <w:sz w:val="20"/>
                <w:szCs w:val="20"/>
                <w:lang w:val="en-US"/>
              </w:rPr>
            </w:pPr>
            <w:ins w:id="121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9" w:author="Nick.Tolimieri [2]" w:date="2022-09-06T13:51:00Z"/>
                <w:color w:val="000000"/>
                <w:sz w:val="20"/>
                <w:szCs w:val="20"/>
                <w:lang w:val="en-US"/>
              </w:rPr>
            </w:pPr>
            <w:ins w:id="1220"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2" w:author="Nick.Tolimieri [2]" w:date="2022-09-06T13:51:00Z"/>
                <w:color w:val="000000"/>
                <w:sz w:val="20"/>
                <w:szCs w:val="20"/>
                <w:lang w:val="en-US"/>
              </w:rPr>
            </w:pPr>
            <w:ins w:id="1223"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5" w:author="Nick.Tolimieri [2]" w:date="2022-09-06T13:51:00Z"/>
                <w:color w:val="000000"/>
                <w:sz w:val="20"/>
                <w:szCs w:val="20"/>
                <w:lang w:val="en-US"/>
              </w:rPr>
            </w:pPr>
            <w:ins w:id="12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8" w:author="Nick.Tolimieri [2]" w:date="2022-09-06T13:51:00Z"/>
                <w:color w:val="000000"/>
                <w:sz w:val="20"/>
                <w:szCs w:val="20"/>
                <w:lang w:val="en-US"/>
              </w:rPr>
            </w:pPr>
            <w:ins w:id="122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1" w:author="Nick.Tolimieri [2]" w:date="2022-09-06T13:51:00Z"/>
                <w:color w:val="000000"/>
                <w:sz w:val="20"/>
                <w:szCs w:val="20"/>
                <w:lang w:val="en-US"/>
              </w:rPr>
            </w:pPr>
            <w:ins w:id="12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4" w:author="Nick.Tolimieri [2]" w:date="2022-09-06T13:51:00Z"/>
                <w:color w:val="000000"/>
                <w:sz w:val="20"/>
                <w:szCs w:val="20"/>
                <w:lang w:val="en-US"/>
              </w:rPr>
            </w:pPr>
            <w:ins w:id="1235"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7" w:author="Nick.Tolimieri [2]" w:date="2022-09-06T13:51:00Z"/>
                <w:color w:val="000000"/>
                <w:sz w:val="20"/>
                <w:szCs w:val="20"/>
                <w:lang w:val="en-US"/>
              </w:rPr>
            </w:pPr>
            <w:ins w:id="1238"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0" w:author="Nick.Tolimieri [2]" w:date="2022-09-06T13:51:00Z"/>
                <w:color w:val="000000"/>
                <w:sz w:val="20"/>
                <w:szCs w:val="20"/>
                <w:lang w:val="en-US"/>
              </w:rPr>
            </w:pPr>
            <w:ins w:id="1241"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3" w:author="Nick.Tolimieri [2]" w:date="2022-09-06T13:51:00Z"/>
                <w:color w:val="000000"/>
                <w:sz w:val="20"/>
                <w:szCs w:val="20"/>
                <w:lang w:val="en-US"/>
              </w:rPr>
            </w:pPr>
            <w:ins w:id="1244" w:author="Nick.Tolimieri [2]" w:date="2022-09-06T13:51:00Z">
              <w:r w:rsidRPr="00C97A89">
                <w:rPr>
                  <w:color w:val="000000"/>
                  <w:sz w:val="20"/>
                  <w:szCs w:val="20"/>
                  <w:lang w:val="en-US"/>
                </w:rPr>
                <w:t>3.83</w:t>
              </w:r>
            </w:ins>
          </w:p>
        </w:tc>
      </w:tr>
      <w:tr w:rsidR="00C97A89" w:rsidRPr="00C97A89" w:rsidTr="004C5EBF">
        <w:tblPrEx>
          <w:tblPrExChange w:id="1245" w:author="Nick.Tolimieri [2]" w:date="2022-09-13T12:47:00Z">
            <w:tblPrEx>
              <w:tblW w:w="10017" w:type="dxa"/>
            </w:tblPrEx>
          </w:tblPrExChange>
        </w:tblPrEx>
        <w:trPr>
          <w:trHeight w:val="255"/>
          <w:ins w:id="1246" w:author="Nick.Tolimieri [2]" w:date="2022-09-06T13:51:00Z"/>
          <w:trPrChange w:id="12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49" w:author="Nick.Tolimieri [2]" w:date="2022-09-06T13:51:00Z"/>
                <w:color w:val="000000"/>
                <w:sz w:val="20"/>
                <w:szCs w:val="20"/>
                <w:lang w:val="en-US"/>
              </w:rPr>
            </w:pPr>
            <w:proofErr w:type="spellStart"/>
            <w:ins w:id="12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2" w:author="Nick.Tolimieri [2]" w:date="2022-09-06T13:51:00Z"/>
                <w:color w:val="000000"/>
                <w:sz w:val="20"/>
                <w:szCs w:val="20"/>
                <w:lang w:val="en-US"/>
              </w:rPr>
            </w:pPr>
            <w:ins w:id="125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5" w:author="Nick.Tolimieri [2]" w:date="2022-09-06T13:51:00Z"/>
                <w:color w:val="000000"/>
                <w:sz w:val="20"/>
                <w:szCs w:val="20"/>
                <w:lang w:val="en-US"/>
              </w:rPr>
            </w:pPr>
            <w:ins w:id="12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8" w:author="Nick.Tolimieri [2]" w:date="2022-09-06T13:51:00Z"/>
                <w:color w:val="000000"/>
                <w:sz w:val="20"/>
                <w:szCs w:val="20"/>
                <w:lang w:val="en-US"/>
              </w:rPr>
            </w:pPr>
            <w:ins w:id="1259"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1" w:author="Nick.Tolimieri [2]" w:date="2022-09-06T13:51:00Z"/>
                <w:color w:val="000000"/>
                <w:sz w:val="20"/>
                <w:szCs w:val="20"/>
                <w:lang w:val="en-US"/>
              </w:rPr>
            </w:pPr>
            <w:ins w:id="12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4" w:author="Nick.Tolimieri [2]" w:date="2022-09-06T13:51:00Z"/>
                <w:color w:val="000000"/>
                <w:sz w:val="20"/>
                <w:szCs w:val="20"/>
                <w:lang w:val="en-US"/>
              </w:rPr>
            </w:pPr>
            <w:ins w:id="1265" w:author="Nick.Tolimieri [2]"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7" w:author="Nick.Tolimieri [2]" w:date="2022-09-06T13:51:00Z"/>
                <w:color w:val="000000"/>
                <w:sz w:val="20"/>
                <w:szCs w:val="20"/>
                <w:lang w:val="en-US"/>
              </w:rPr>
            </w:pPr>
            <w:ins w:id="1268" w:author="Nick.Tolimieri [2]"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0" w:author="Nick.Tolimieri [2]" w:date="2022-09-06T13:51:00Z"/>
                <w:color w:val="000000"/>
                <w:sz w:val="20"/>
                <w:szCs w:val="20"/>
                <w:lang w:val="en-US"/>
              </w:rPr>
            </w:pPr>
            <w:ins w:id="1271"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3" w:author="Nick.Tolimieri [2]" w:date="2022-09-06T13:51:00Z"/>
                <w:color w:val="000000"/>
                <w:sz w:val="20"/>
                <w:szCs w:val="20"/>
                <w:lang w:val="en-US"/>
              </w:rPr>
            </w:pPr>
            <w:ins w:id="1274" w:author="Nick.Tolimieri [2]"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6" w:author="Nick.Tolimieri [2]" w:date="2022-09-06T13:51:00Z"/>
                <w:color w:val="000000"/>
                <w:sz w:val="20"/>
                <w:szCs w:val="20"/>
                <w:lang w:val="en-US"/>
              </w:rPr>
            </w:pPr>
            <w:ins w:id="1277"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9" w:author="Nick.Tolimieri [2]" w:date="2022-09-06T13:51:00Z"/>
                <w:color w:val="000000"/>
                <w:sz w:val="20"/>
                <w:szCs w:val="20"/>
                <w:lang w:val="en-US"/>
              </w:rPr>
            </w:pPr>
            <w:ins w:id="1280" w:author="Nick.Tolimieri [2]" w:date="2022-09-06T13:51:00Z">
              <w:r w:rsidRPr="00C97A89">
                <w:rPr>
                  <w:color w:val="000000"/>
                  <w:sz w:val="20"/>
                  <w:szCs w:val="20"/>
                  <w:lang w:val="en-US"/>
                </w:rPr>
                <w:t>2.9</w:t>
              </w:r>
            </w:ins>
          </w:p>
        </w:tc>
      </w:tr>
      <w:tr w:rsidR="00C97A89" w:rsidRPr="00C97A89" w:rsidTr="004C5EBF">
        <w:tblPrEx>
          <w:tblPrExChange w:id="1281" w:author="Nick.Tolimieri [2]" w:date="2022-09-13T12:47:00Z">
            <w:tblPrEx>
              <w:tblW w:w="10017" w:type="dxa"/>
            </w:tblPrEx>
          </w:tblPrExChange>
        </w:tblPrEx>
        <w:trPr>
          <w:trHeight w:val="255"/>
          <w:ins w:id="1282" w:author="Nick.Tolimieri [2]" w:date="2022-09-06T13:51:00Z"/>
          <w:trPrChange w:id="12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5" w:author="Nick.Tolimieri [2]" w:date="2022-09-06T13:51:00Z"/>
                <w:color w:val="000000"/>
                <w:sz w:val="20"/>
                <w:szCs w:val="20"/>
                <w:lang w:val="en-US"/>
              </w:rPr>
            </w:pPr>
            <w:proofErr w:type="spellStart"/>
            <w:ins w:id="12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8" w:author="Nick.Tolimieri [2]" w:date="2022-09-06T13:51:00Z"/>
                <w:color w:val="000000"/>
                <w:sz w:val="20"/>
                <w:szCs w:val="20"/>
                <w:lang w:val="en-US"/>
              </w:rPr>
            </w:pPr>
            <w:ins w:id="128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1" w:author="Nick.Tolimieri [2]" w:date="2022-09-06T13:51:00Z"/>
                <w:color w:val="000000"/>
                <w:sz w:val="20"/>
                <w:szCs w:val="20"/>
                <w:lang w:val="en-US"/>
              </w:rPr>
            </w:pPr>
            <w:ins w:id="12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4" w:author="Nick.Tolimieri [2]" w:date="2022-09-06T13:51:00Z"/>
                <w:color w:val="000000"/>
                <w:sz w:val="20"/>
                <w:szCs w:val="20"/>
                <w:lang w:val="en-US"/>
              </w:rPr>
            </w:pPr>
            <w:ins w:id="1295"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7" w:author="Nick.Tolimieri [2]" w:date="2022-09-06T13:51:00Z"/>
                <w:color w:val="000000"/>
                <w:sz w:val="20"/>
                <w:szCs w:val="20"/>
                <w:lang w:val="en-US"/>
              </w:rPr>
            </w:pPr>
            <w:ins w:id="129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2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0" w:author="Nick.Tolimieri [2]" w:date="2022-09-06T13:51:00Z"/>
                <w:color w:val="000000"/>
                <w:sz w:val="20"/>
                <w:szCs w:val="20"/>
                <w:lang w:val="en-US"/>
              </w:rPr>
            </w:pPr>
            <w:ins w:id="1301" w:author="Nick.Tolimieri [2]"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3" w:author="Nick.Tolimieri [2]" w:date="2022-09-06T13:51:00Z"/>
                <w:color w:val="000000"/>
                <w:sz w:val="20"/>
                <w:szCs w:val="20"/>
                <w:lang w:val="en-US"/>
              </w:rPr>
            </w:pPr>
            <w:ins w:id="13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6" w:author="Nick.Tolimieri [2]" w:date="2022-09-06T13:51:00Z"/>
                <w:color w:val="000000"/>
                <w:sz w:val="20"/>
                <w:szCs w:val="20"/>
                <w:lang w:val="en-US"/>
              </w:rPr>
            </w:pPr>
            <w:ins w:id="1307"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9" w:author="Nick.Tolimieri [2]" w:date="2022-09-06T13:51:00Z"/>
                <w:color w:val="000000"/>
                <w:sz w:val="20"/>
                <w:szCs w:val="20"/>
                <w:lang w:val="en-US"/>
              </w:rPr>
            </w:pPr>
            <w:ins w:id="1310"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2" w:author="Nick.Tolimieri [2]" w:date="2022-09-06T13:51:00Z"/>
                <w:color w:val="000000"/>
                <w:sz w:val="20"/>
                <w:szCs w:val="20"/>
                <w:lang w:val="en-US"/>
              </w:rPr>
            </w:pPr>
            <w:ins w:id="1313"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5" w:author="Nick.Tolimieri [2]" w:date="2022-09-06T13:51:00Z"/>
                <w:color w:val="000000"/>
                <w:sz w:val="20"/>
                <w:szCs w:val="20"/>
                <w:lang w:val="en-US"/>
              </w:rPr>
            </w:pPr>
            <w:ins w:id="1316" w:author="Nick.Tolimieri [2]" w:date="2022-09-06T13:51:00Z">
              <w:r w:rsidRPr="00C97A89">
                <w:rPr>
                  <w:color w:val="000000"/>
                  <w:sz w:val="20"/>
                  <w:szCs w:val="20"/>
                  <w:lang w:val="en-US"/>
                </w:rPr>
                <w:t>2.23</w:t>
              </w:r>
            </w:ins>
          </w:p>
        </w:tc>
      </w:tr>
      <w:tr w:rsidR="00C97A89" w:rsidRPr="00C97A89" w:rsidTr="004C5EBF">
        <w:tblPrEx>
          <w:tblPrExChange w:id="1317" w:author="Nick.Tolimieri [2]" w:date="2022-09-13T12:47:00Z">
            <w:tblPrEx>
              <w:tblW w:w="10017" w:type="dxa"/>
            </w:tblPrEx>
          </w:tblPrExChange>
        </w:tblPrEx>
        <w:trPr>
          <w:trHeight w:val="255"/>
          <w:ins w:id="1318" w:author="Nick.Tolimieri [2]" w:date="2022-09-06T13:51:00Z"/>
          <w:trPrChange w:id="13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1" w:author="Nick.Tolimieri [2]" w:date="2022-09-06T13:51:00Z"/>
                <w:color w:val="000000"/>
                <w:sz w:val="20"/>
                <w:szCs w:val="20"/>
                <w:lang w:val="en-US"/>
              </w:rPr>
            </w:pPr>
            <w:ins w:id="13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4" w:author="Nick.Tolimieri [2]" w:date="2022-09-06T13:51:00Z"/>
                <w:color w:val="000000"/>
                <w:sz w:val="20"/>
                <w:szCs w:val="20"/>
                <w:lang w:val="en-US"/>
              </w:rPr>
            </w:pPr>
            <w:ins w:id="132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7" w:author="Nick.Tolimieri [2]" w:date="2022-09-06T13:51:00Z"/>
                <w:color w:val="000000"/>
                <w:sz w:val="20"/>
                <w:szCs w:val="20"/>
                <w:lang w:val="en-US"/>
              </w:rPr>
            </w:pPr>
            <w:ins w:id="13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0" w:author="Nick.Tolimieri [2]" w:date="2022-09-06T13:51:00Z"/>
                <w:color w:val="000000"/>
                <w:sz w:val="20"/>
                <w:szCs w:val="20"/>
                <w:lang w:val="en-US"/>
              </w:rPr>
            </w:pPr>
            <w:ins w:id="133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3" w:author="Nick.Tolimieri [2]" w:date="2022-09-06T13:51:00Z"/>
                <w:color w:val="000000"/>
                <w:sz w:val="20"/>
                <w:szCs w:val="20"/>
                <w:lang w:val="en-US"/>
              </w:rPr>
            </w:pPr>
            <w:ins w:id="133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6" w:author="Nick.Tolimieri [2]" w:date="2022-09-06T13:51:00Z"/>
                <w:color w:val="000000"/>
                <w:sz w:val="20"/>
                <w:szCs w:val="20"/>
                <w:lang w:val="en-US"/>
              </w:rPr>
            </w:pPr>
            <w:ins w:id="1337" w:author="Nick.Tolimieri [2]"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9" w:author="Nick.Tolimieri [2]" w:date="2022-09-06T13:51:00Z"/>
                <w:color w:val="000000"/>
                <w:sz w:val="20"/>
                <w:szCs w:val="20"/>
                <w:lang w:val="en-US"/>
              </w:rPr>
            </w:pPr>
            <w:ins w:id="134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2" w:author="Nick.Tolimieri [2]" w:date="2022-09-06T13:51:00Z"/>
                <w:color w:val="000000"/>
                <w:sz w:val="20"/>
                <w:szCs w:val="20"/>
                <w:lang w:val="en-US"/>
              </w:rPr>
            </w:pPr>
            <w:ins w:id="1343"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5" w:author="Nick.Tolimieri [2]" w:date="2022-09-06T13:51:00Z"/>
                <w:color w:val="000000"/>
                <w:sz w:val="20"/>
                <w:szCs w:val="20"/>
                <w:lang w:val="en-US"/>
              </w:rPr>
            </w:pPr>
            <w:ins w:id="1346"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8" w:author="Nick.Tolimieri [2]" w:date="2022-09-06T13:51:00Z"/>
                <w:color w:val="000000"/>
                <w:sz w:val="20"/>
                <w:szCs w:val="20"/>
                <w:lang w:val="en-US"/>
              </w:rPr>
            </w:pPr>
            <w:ins w:id="1349"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1" w:author="Nick.Tolimieri [2]" w:date="2022-09-06T13:51:00Z"/>
                <w:color w:val="000000"/>
                <w:sz w:val="20"/>
                <w:szCs w:val="20"/>
                <w:lang w:val="en-US"/>
              </w:rPr>
            </w:pPr>
            <w:ins w:id="1352" w:author="Nick.Tolimieri [2]" w:date="2022-09-06T13:51:00Z">
              <w:r w:rsidRPr="00C97A89">
                <w:rPr>
                  <w:color w:val="000000"/>
                  <w:sz w:val="20"/>
                  <w:szCs w:val="20"/>
                  <w:lang w:val="en-US"/>
                </w:rPr>
                <w:t>2.72</w:t>
              </w:r>
            </w:ins>
          </w:p>
        </w:tc>
      </w:tr>
      <w:tr w:rsidR="00C97A89" w:rsidRPr="00C97A89" w:rsidTr="004C5EBF">
        <w:tblPrEx>
          <w:tblPrExChange w:id="1353" w:author="Nick.Tolimieri [2]" w:date="2022-09-13T12:47:00Z">
            <w:tblPrEx>
              <w:tblW w:w="10017" w:type="dxa"/>
            </w:tblPrEx>
          </w:tblPrExChange>
        </w:tblPrEx>
        <w:trPr>
          <w:trHeight w:val="255"/>
          <w:ins w:id="1354" w:author="Nick.Tolimieri [2]" w:date="2022-09-06T13:51:00Z"/>
          <w:trPrChange w:id="13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7" w:author="Nick.Tolimieri [2]" w:date="2022-09-06T13:51:00Z"/>
                <w:color w:val="000000"/>
                <w:sz w:val="20"/>
                <w:szCs w:val="20"/>
                <w:lang w:val="en-US"/>
              </w:rPr>
            </w:pPr>
            <w:ins w:id="13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0" w:author="Nick.Tolimieri [2]" w:date="2022-09-06T13:51:00Z"/>
                <w:color w:val="000000"/>
                <w:sz w:val="20"/>
                <w:szCs w:val="20"/>
                <w:lang w:val="en-US"/>
              </w:rPr>
            </w:pPr>
            <w:ins w:id="136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3" w:author="Nick.Tolimieri [2]" w:date="2022-09-06T13:51:00Z"/>
                <w:color w:val="000000"/>
                <w:sz w:val="20"/>
                <w:szCs w:val="20"/>
                <w:lang w:val="en-US"/>
              </w:rPr>
            </w:pPr>
            <w:ins w:id="1364"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6" w:author="Nick.Tolimieri [2]" w:date="2022-09-06T13:51:00Z"/>
                <w:color w:val="000000"/>
                <w:sz w:val="20"/>
                <w:szCs w:val="20"/>
                <w:lang w:val="en-US"/>
              </w:rPr>
            </w:pPr>
            <w:ins w:id="1367"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9" w:author="Nick.Tolimieri [2]" w:date="2022-09-06T13:51:00Z"/>
                <w:color w:val="000000"/>
                <w:sz w:val="20"/>
                <w:szCs w:val="20"/>
                <w:lang w:val="en-US"/>
              </w:rPr>
            </w:pPr>
            <w:ins w:id="137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2" w:author="Nick.Tolimieri [2]" w:date="2022-09-06T13:51:00Z"/>
                <w:color w:val="000000"/>
                <w:sz w:val="20"/>
                <w:szCs w:val="20"/>
                <w:lang w:val="en-US"/>
              </w:rPr>
            </w:pPr>
            <w:ins w:id="137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5" w:author="Nick.Tolimieri [2]" w:date="2022-09-06T13:51:00Z"/>
                <w:color w:val="000000"/>
                <w:sz w:val="20"/>
                <w:szCs w:val="20"/>
                <w:lang w:val="en-US"/>
              </w:rPr>
            </w:pPr>
            <w:ins w:id="137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8" w:author="Nick.Tolimieri [2]" w:date="2022-09-06T13:51:00Z"/>
                <w:color w:val="000000"/>
                <w:sz w:val="20"/>
                <w:szCs w:val="20"/>
                <w:lang w:val="en-US"/>
              </w:rPr>
            </w:pPr>
            <w:ins w:id="137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1" w:author="Nick.Tolimieri [2]" w:date="2022-09-06T13:51:00Z"/>
                <w:color w:val="000000"/>
                <w:sz w:val="20"/>
                <w:szCs w:val="20"/>
                <w:lang w:val="en-US"/>
              </w:rPr>
            </w:pPr>
            <w:ins w:id="1382" w:author="Nick.Tolimieri [2]"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4" w:author="Nick.Tolimieri [2]" w:date="2022-09-06T13:51:00Z"/>
                <w:color w:val="000000"/>
                <w:sz w:val="20"/>
                <w:szCs w:val="20"/>
                <w:lang w:val="en-US"/>
              </w:rPr>
            </w:pPr>
            <w:ins w:id="1385" w:author="Nick.Tolimieri [2]"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7" w:author="Nick.Tolimieri [2]" w:date="2022-09-06T13:51:00Z"/>
                <w:color w:val="000000"/>
                <w:sz w:val="20"/>
                <w:szCs w:val="20"/>
                <w:lang w:val="en-US"/>
              </w:rPr>
            </w:pPr>
            <w:ins w:id="1388" w:author="Nick.Tolimieri [2]" w:date="2022-09-06T13:51:00Z">
              <w:r w:rsidRPr="00C97A89">
                <w:rPr>
                  <w:color w:val="000000"/>
                  <w:sz w:val="20"/>
                  <w:szCs w:val="20"/>
                  <w:lang w:val="en-US"/>
                </w:rPr>
                <w:t>3.65</w:t>
              </w:r>
            </w:ins>
          </w:p>
        </w:tc>
      </w:tr>
      <w:tr w:rsidR="00C97A89" w:rsidRPr="00C97A89" w:rsidTr="004C5EBF">
        <w:tblPrEx>
          <w:tblPrExChange w:id="1389" w:author="Nick.Tolimieri [2]" w:date="2022-09-13T12:47:00Z">
            <w:tblPrEx>
              <w:tblW w:w="10017" w:type="dxa"/>
            </w:tblPrEx>
          </w:tblPrExChange>
        </w:tblPrEx>
        <w:trPr>
          <w:trHeight w:val="255"/>
          <w:ins w:id="1390" w:author="Nick.Tolimieri [2]" w:date="2022-09-06T13:51:00Z"/>
          <w:trPrChange w:id="13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3" w:author="Nick.Tolimieri [2]" w:date="2022-09-06T13:51:00Z"/>
                <w:color w:val="000000"/>
                <w:sz w:val="20"/>
                <w:szCs w:val="20"/>
                <w:lang w:val="en-US"/>
              </w:rPr>
            </w:pPr>
            <w:ins w:id="13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6" w:author="Nick.Tolimieri [2]" w:date="2022-09-06T13:51:00Z"/>
                <w:color w:val="000000"/>
                <w:sz w:val="20"/>
                <w:szCs w:val="20"/>
                <w:lang w:val="en-US"/>
              </w:rPr>
            </w:pPr>
            <w:ins w:id="139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9" w:author="Nick.Tolimieri [2]" w:date="2022-09-06T13:51:00Z"/>
                <w:color w:val="000000"/>
                <w:sz w:val="20"/>
                <w:szCs w:val="20"/>
                <w:lang w:val="en-US"/>
              </w:rPr>
            </w:pPr>
            <w:ins w:id="1400"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2" w:author="Nick.Tolimieri [2]" w:date="2022-09-06T13:51:00Z"/>
                <w:color w:val="000000"/>
                <w:sz w:val="20"/>
                <w:szCs w:val="20"/>
                <w:lang w:val="en-US"/>
              </w:rPr>
            </w:pPr>
            <w:ins w:id="1403"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5" w:author="Nick.Tolimieri [2]" w:date="2022-09-06T13:51:00Z"/>
                <w:color w:val="000000"/>
                <w:sz w:val="20"/>
                <w:szCs w:val="20"/>
                <w:lang w:val="en-US"/>
              </w:rPr>
            </w:pPr>
            <w:ins w:id="140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8" w:author="Nick.Tolimieri [2]" w:date="2022-09-06T13:51:00Z"/>
                <w:color w:val="000000"/>
                <w:sz w:val="20"/>
                <w:szCs w:val="20"/>
                <w:lang w:val="en-US"/>
              </w:rPr>
            </w:pPr>
            <w:ins w:id="1409" w:author="Nick.Tolimieri [2]"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1" w:author="Nick.Tolimieri [2]" w:date="2022-09-06T13:51:00Z"/>
                <w:color w:val="000000"/>
                <w:sz w:val="20"/>
                <w:szCs w:val="20"/>
                <w:lang w:val="en-US"/>
              </w:rPr>
            </w:pPr>
            <w:ins w:id="1412" w:author="Nick.Tolimieri [2]"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4" w:author="Nick.Tolimieri [2]" w:date="2022-09-06T13:51:00Z"/>
                <w:color w:val="000000"/>
                <w:sz w:val="20"/>
                <w:szCs w:val="20"/>
                <w:lang w:val="en-US"/>
              </w:rPr>
            </w:pPr>
            <w:ins w:id="1415"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7" w:author="Nick.Tolimieri [2]" w:date="2022-09-06T13:51:00Z"/>
                <w:color w:val="000000"/>
                <w:sz w:val="20"/>
                <w:szCs w:val="20"/>
                <w:lang w:val="en-US"/>
              </w:rPr>
            </w:pPr>
            <w:ins w:id="1418" w:author="Nick.Tolimieri [2]"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0" w:author="Nick.Tolimieri [2]" w:date="2022-09-06T13:51:00Z"/>
                <w:color w:val="000000"/>
                <w:sz w:val="20"/>
                <w:szCs w:val="20"/>
                <w:lang w:val="en-US"/>
              </w:rPr>
            </w:pPr>
            <w:ins w:id="1421"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3" w:author="Nick.Tolimieri [2]" w:date="2022-09-06T13:51:00Z"/>
                <w:color w:val="000000"/>
                <w:sz w:val="20"/>
                <w:szCs w:val="20"/>
                <w:lang w:val="en-US"/>
              </w:rPr>
            </w:pPr>
            <w:ins w:id="1424" w:author="Nick.Tolimieri [2]" w:date="2022-09-06T13:51:00Z">
              <w:r w:rsidRPr="00C97A89">
                <w:rPr>
                  <w:color w:val="000000"/>
                  <w:sz w:val="20"/>
                  <w:szCs w:val="20"/>
                  <w:lang w:val="en-US"/>
                </w:rPr>
                <w:t>3.93</w:t>
              </w:r>
            </w:ins>
          </w:p>
        </w:tc>
      </w:tr>
      <w:tr w:rsidR="00C97A89" w:rsidRPr="00C97A89" w:rsidTr="004C5EBF">
        <w:tblPrEx>
          <w:tblPrExChange w:id="1425" w:author="Nick.Tolimieri [2]" w:date="2022-09-13T12:47:00Z">
            <w:tblPrEx>
              <w:tblW w:w="10017" w:type="dxa"/>
            </w:tblPrEx>
          </w:tblPrExChange>
        </w:tblPrEx>
        <w:trPr>
          <w:trHeight w:val="255"/>
          <w:ins w:id="1426" w:author="Nick.Tolimieri [2]" w:date="2022-09-06T13:51:00Z"/>
          <w:trPrChange w:id="14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29" w:author="Nick.Tolimieri [2]" w:date="2022-09-06T13:51:00Z"/>
                <w:color w:val="000000"/>
                <w:sz w:val="20"/>
                <w:szCs w:val="20"/>
                <w:lang w:val="en-US"/>
              </w:rPr>
            </w:pPr>
            <w:ins w:id="14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2" w:author="Nick.Tolimieri [2]" w:date="2022-09-06T13:51:00Z"/>
                <w:color w:val="000000"/>
                <w:sz w:val="20"/>
                <w:szCs w:val="20"/>
                <w:lang w:val="en-US"/>
              </w:rPr>
            </w:pPr>
            <w:ins w:id="143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5" w:author="Nick.Tolimieri [2]" w:date="2022-09-06T13:51:00Z"/>
                <w:color w:val="000000"/>
                <w:sz w:val="20"/>
                <w:szCs w:val="20"/>
                <w:lang w:val="en-US"/>
              </w:rPr>
            </w:pPr>
            <w:ins w:id="1436"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8" w:author="Nick.Tolimieri [2]" w:date="2022-09-06T13:51:00Z"/>
                <w:color w:val="000000"/>
                <w:sz w:val="20"/>
                <w:szCs w:val="20"/>
                <w:lang w:val="en-US"/>
              </w:rPr>
            </w:pPr>
            <w:ins w:id="143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1" w:author="Nick.Tolimieri [2]" w:date="2022-09-06T13:51:00Z"/>
                <w:color w:val="000000"/>
                <w:sz w:val="20"/>
                <w:szCs w:val="20"/>
                <w:lang w:val="en-US"/>
              </w:rPr>
            </w:pPr>
            <w:ins w:id="1442"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4" w:author="Nick.Tolimieri [2]" w:date="2022-09-06T13:51:00Z"/>
                <w:color w:val="000000"/>
                <w:sz w:val="20"/>
                <w:szCs w:val="20"/>
                <w:lang w:val="en-US"/>
              </w:rPr>
            </w:pPr>
            <w:ins w:id="1445"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7" w:author="Nick.Tolimieri [2]" w:date="2022-09-06T13:51:00Z"/>
                <w:color w:val="000000"/>
                <w:sz w:val="20"/>
                <w:szCs w:val="20"/>
                <w:lang w:val="en-US"/>
              </w:rPr>
            </w:pPr>
            <w:ins w:id="14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0" w:author="Nick.Tolimieri [2]" w:date="2022-09-06T13:51:00Z"/>
                <w:color w:val="000000"/>
                <w:sz w:val="20"/>
                <w:szCs w:val="20"/>
                <w:lang w:val="en-US"/>
              </w:rPr>
            </w:pPr>
            <w:ins w:id="14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3" w:author="Nick.Tolimieri [2]" w:date="2022-09-06T13:51:00Z"/>
                <w:color w:val="000000"/>
                <w:sz w:val="20"/>
                <w:szCs w:val="20"/>
                <w:lang w:val="en-US"/>
              </w:rPr>
            </w:pPr>
            <w:ins w:id="1454"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6" w:author="Nick.Tolimieri [2]" w:date="2022-09-06T13:51:00Z"/>
                <w:color w:val="000000"/>
                <w:sz w:val="20"/>
                <w:szCs w:val="20"/>
                <w:lang w:val="en-US"/>
              </w:rPr>
            </w:pPr>
            <w:ins w:id="1457" w:author="Nick.Tolimieri [2]"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9" w:author="Nick.Tolimieri [2]" w:date="2022-09-06T13:51:00Z"/>
                <w:color w:val="000000"/>
                <w:sz w:val="20"/>
                <w:szCs w:val="20"/>
                <w:lang w:val="en-US"/>
              </w:rPr>
            </w:pPr>
            <w:ins w:id="1460" w:author="Nick.Tolimieri [2]" w:date="2022-09-06T13:51:00Z">
              <w:r w:rsidRPr="00C97A89">
                <w:rPr>
                  <w:color w:val="000000"/>
                  <w:sz w:val="20"/>
                  <w:szCs w:val="20"/>
                  <w:lang w:val="en-US"/>
                </w:rPr>
                <w:t>4.84</w:t>
              </w:r>
            </w:ins>
          </w:p>
        </w:tc>
      </w:tr>
      <w:tr w:rsidR="00C97A89" w:rsidRPr="00C97A89" w:rsidTr="004C5EBF">
        <w:tblPrEx>
          <w:tblPrExChange w:id="1461" w:author="Nick.Tolimieri [2]" w:date="2022-09-13T12:47:00Z">
            <w:tblPrEx>
              <w:tblW w:w="10017" w:type="dxa"/>
            </w:tblPrEx>
          </w:tblPrExChange>
        </w:tblPrEx>
        <w:trPr>
          <w:trHeight w:val="255"/>
          <w:ins w:id="1462" w:author="Nick.Tolimieri [2]" w:date="2022-09-06T13:51:00Z"/>
          <w:trPrChange w:id="14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5" w:author="Nick.Tolimieri [2]" w:date="2022-09-06T13:51:00Z"/>
                <w:color w:val="000000"/>
                <w:sz w:val="20"/>
                <w:szCs w:val="20"/>
                <w:lang w:val="en-US"/>
              </w:rPr>
            </w:pPr>
            <w:ins w:id="14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8" w:author="Nick.Tolimieri [2]" w:date="2022-09-06T13:51:00Z"/>
                <w:color w:val="000000"/>
                <w:sz w:val="20"/>
                <w:szCs w:val="20"/>
                <w:lang w:val="en-US"/>
              </w:rPr>
            </w:pPr>
            <w:ins w:id="146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1" w:author="Nick.Tolimieri [2]" w:date="2022-09-06T13:51:00Z"/>
                <w:color w:val="000000"/>
                <w:sz w:val="20"/>
                <w:szCs w:val="20"/>
                <w:lang w:val="en-US"/>
              </w:rPr>
            </w:pPr>
            <w:ins w:id="14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4" w:author="Nick.Tolimieri [2]" w:date="2022-09-06T13:51:00Z"/>
                <w:color w:val="000000"/>
                <w:sz w:val="20"/>
                <w:szCs w:val="20"/>
                <w:lang w:val="en-US"/>
              </w:rPr>
            </w:pPr>
            <w:ins w:id="1475"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7" w:author="Nick.Tolimieri [2]" w:date="2022-09-06T13:51:00Z"/>
                <w:color w:val="000000"/>
                <w:sz w:val="20"/>
                <w:szCs w:val="20"/>
                <w:lang w:val="en-US"/>
              </w:rPr>
            </w:pPr>
            <w:ins w:id="14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0" w:author="Nick.Tolimieri [2]" w:date="2022-09-06T13:51:00Z"/>
                <w:color w:val="000000"/>
                <w:sz w:val="20"/>
                <w:szCs w:val="20"/>
                <w:lang w:val="en-US"/>
              </w:rPr>
            </w:pPr>
            <w:ins w:id="148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3" w:author="Nick.Tolimieri [2]" w:date="2022-09-06T13:51:00Z"/>
                <w:color w:val="000000"/>
                <w:sz w:val="20"/>
                <w:szCs w:val="20"/>
                <w:lang w:val="en-US"/>
              </w:rPr>
            </w:pPr>
            <w:ins w:id="148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6" w:author="Nick.Tolimieri [2]" w:date="2022-09-06T13:51:00Z"/>
                <w:color w:val="000000"/>
                <w:sz w:val="20"/>
                <w:szCs w:val="20"/>
                <w:lang w:val="en-US"/>
              </w:rPr>
            </w:pPr>
            <w:ins w:id="148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9" w:author="Nick.Tolimieri [2]" w:date="2022-09-06T13:51:00Z"/>
                <w:color w:val="000000"/>
                <w:sz w:val="20"/>
                <w:szCs w:val="20"/>
                <w:lang w:val="en-US"/>
              </w:rPr>
            </w:pPr>
            <w:ins w:id="1490" w:author="Nick.Tolimieri [2]"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2" w:author="Nick.Tolimieri [2]" w:date="2022-09-06T13:51:00Z"/>
                <w:color w:val="000000"/>
                <w:sz w:val="20"/>
                <w:szCs w:val="20"/>
                <w:lang w:val="en-US"/>
              </w:rPr>
            </w:pPr>
            <w:ins w:id="1493"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5" w:author="Nick.Tolimieri [2]" w:date="2022-09-06T13:51:00Z"/>
                <w:color w:val="000000"/>
                <w:sz w:val="20"/>
                <w:szCs w:val="20"/>
                <w:lang w:val="en-US"/>
              </w:rPr>
            </w:pPr>
            <w:ins w:id="1496" w:author="Nick.Tolimieri [2]" w:date="2022-09-06T13:51:00Z">
              <w:r w:rsidRPr="00C97A89">
                <w:rPr>
                  <w:color w:val="000000"/>
                  <w:sz w:val="20"/>
                  <w:szCs w:val="20"/>
                  <w:lang w:val="en-US"/>
                </w:rPr>
                <w:t>1.75</w:t>
              </w:r>
            </w:ins>
          </w:p>
        </w:tc>
      </w:tr>
      <w:tr w:rsidR="00C97A89" w:rsidRPr="00C97A89" w:rsidTr="004C5EBF">
        <w:tblPrEx>
          <w:tblPrExChange w:id="1497" w:author="Nick.Tolimieri [2]" w:date="2022-09-13T12:47:00Z">
            <w:tblPrEx>
              <w:tblW w:w="10017" w:type="dxa"/>
            </w:tblPrEx>
          </w:tblPrExChange>
        </w:tblPrEx>
        <w:trPr>
          <w:trHeight w:val="255"/>
          <w:ins w:id="1498" w:author="Nick.Tolimieri [2]" w:date="2022-09-06T13:51:00Z"/>
          <w:trPrChange w:id="14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1" w:author="Nick.Tolimieri [2]" w:date="2022-09-06T13:51:00Z"/>
                <w:color w:val="000000"/>
                <w:sz w:val="20"/>
                <w:szCs w:val="20"/>
                <w:lang w:val="en-US"/>
              </w:rPr>
            </w:pPr>
            <w:ins w:id="150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4" w:author="Nick.Tolimieri [2]" w:date="2022-09-06T13:51:00Z"/>
                <w:color w:val="000000"/>
                <w:sz w:val="20"/>
                <w:szCs w:val="20"/>
                <w:lang w:val="en-US"/>
              </w:rPr>
            </w:pPr>
            <w:ins w:id="150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7" w:author="Nick.Tolimieri [2]" w:date="2022-09-06T13:51:00Z"/>
                <w:color w:val="000000"/>
                <w:sz w:val="20"/>
                <w:szCs w:val="20"/>
                <w:lang w:val="en-US"/>
              </w:rPr>
            </w:pPr>
            <w:ins w:id="1508" w:author="Nick.Tolimieri [2]"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0" w:author="Nick.Tolimieri [2]" w:date="2022-09-06T13:51:00Z"/>
                <w:color w:val="000000"/>
                <w:sz w:val="20"/>
                <w:szCs w:val="20"/>
                <w:lang w:val="en-US"/>
              </w:rPr>
            </w:pPr>
            <w:ins w:id="151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3" w:author="Nick.Tolimieri [2]" w:date="2022-09-06T13:51:00Z"/>
                <w:color w:val="000000"/>
                <w:sz w:val="20"/>
                <w:szCs w:val="20"/>
                <w:lang w:val="en-US"/>
              </w:rPr>
            </w:pPr>
            <w:ins w:id="151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6" w:author="Nick.Tolimieri [2]" w:date="2022-09-06T13:51:00Z"/>
                <w:color w:val="000000"/>
                <w:sz w:val="20"/>
                <w:szCs w:val="20"/>
                <w:lang w:val="en-US"/>
              </w:rPr>
            </w:pPr>
            <w:ins w:id="1517" w:author="Nick.Tolimieri [2]"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9" w:author="Nick.Tolimieri [2]" w:date="2022-09-06T13:51:00Z"/>
                <w:color w:val="000000"/>
                <w:sz w:val="20"/>
                <w:szCs w:val="20"/>
                <w:lang w:val="en-US"/>
              </w:rPr>
            </w:pPr>
            <w:ins w:id="15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2" w:author="Nick.Tolimieri [2]" w:date="2022-09-06T13:51:00Z"/>
                <w:color w:val="000000"/>
                <w:sz w:val="20"/>
                <w:szCs w:val="20"/>
                <w:lang w:val="en-US"/>
              </w:rPr>
            </w:pPr>
            <w:ins w:id="152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5" w:author="Nick.Tolimieri [2]" w:date="2022-09-06T13:51:00Z"/>
                <w:color w:val="000000"/>
                <w:sz w:val="20"/>
                <w:szCs w:val="20"/>
                <w:lang w:val="en-US"/>
              </w:rPr>
            </w:pPr>
            <w:ins w:id="1526" w:author="Nick.Tolimieri [2]"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8" w:author="Nick.Tolimieri [2]" w:date="2022-09-06T13:51:00Z"/>
                <w:color w:val="000000"/>
                <w:sz w:val="20"/>
                <w:szCs w:val="20"/>
                <w:lang w:val="en-US"/>
              </w:rPr>
            </w:pPr>
            <w:ins w:id="1529"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1" w:author="Nick.Tolimieri [2]" w:date="2022-09-06T13:51:00Z"/>
                <w:color w:val="000000"/>
                <w:sz w:val="20"/>
                <w:szCs w:val="20"/>
                <w:lang w:val="en-US"/>
              </w:rPr>
            </w:pPr>
            <w:ins w:id="1532" w:author="Nick.Tolimieri [2]" w:date="2022-09-06T13:51:00Z">
              <w:r w:rsidRPr="00C97A89">
                <w:rPr>
                  <w:color w:val="000000"/>
                  <w:sz w:val="20"/>
                  <w:szCs w:val="20"/>
                  <w:lang w:val="en-US"/>
                </w:rPr>
                <w:t>4.15</w:t>
              </w:r>
            </w:ins>
          </w:p>
        </w:tc>
      </w:tr>
      <w:tr w:rsidR="00C97A89" w:rsidRPr="00C97A89" w:rsidTr="004C5EBF">
        <w:tblPrEx>
          <w:tblPrExChange w:id="1533" w:author="Nick.Tolimieri [2]" w:date="2022-09-13T12:47:00Z">
            <w:tblPrEx>
              <w:tblW w:w="10017" w:type="dxa"/>
            </w:tblPrEx>
          </w:tblPrExChange>
        </w:tblPrEx>
        <w:trPr>
          <w:trHeight w:val="255"/>
          <w:ins w:id="1534" w:author="Nick.Tolimieri [2]" w:date="2022-09-06T13:51:00Z"/>
          <w:trPrChange w:id="15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7" w:author="Nick.Tolimieri [2]" w:date="2022-09-06T13:51:00Z"/>
                <w:color w:val="000000"/>
                <w:sz w:val="20"/>
                <w:szCs w:val="20"/>
                <w:lang w:val="en-US"/>
              </w:rPr>
            </w:pPr>
            <w:ins w:id="153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0" w:author="Nick.Tolimieri [2]" w:date="2022-09-06T13:51:00Z"/>
                <w:color w:val="000000"/>
                <w:sz w:val="20"/>
                <w:szCs w:val="20"/>
                <w:lang w:val="en-US"/>
              </w:rPr>
            </w:pPr>
            <w:ins w:id="154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3" w:author="Nick.Tolimieri [2]" w:date="2022-09-06T13:51:00Z"/>
                <w:color w:val="000000"/>
                <w:sz w:val="20"/>
                <w:szCs w:val="20"/>
                <w:lang w:val="en-US"/>
              </w:rPr>
            </w:pPr>
            <w:ins w:id="1544" w:author="Nick.Tolimieri [2]"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6" w:author="Nick.Tolimieri [2]" w:date="2022-09-06T13:51:00Z"/>
                <w:color w:val="000000"/>
                <w:sz w:val="20"/>
                <w:szCs w:val="20"/>
                <w:lang w:val="en-US"/>
              </w:rPr>
            </w:pPr>
            <w:ins w:id="1547"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9" w:author="Nick.Tolimieri [2]" w:date="2022-09-06T13:51:00Z"/>
                <w:color w:val="000000"/>
                <w:sz w:val="20"/>
                <w:szCs w:val="20"/>
                <w:lang w:val="en-US"/>
              </w:rPr>
            </w:pPr>
            <w:ins w:id="155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2" w:author="Nick.Tolimieri [2]" w:date="2022-09-06T13:51:00Z"/>
                <w:color w:val="000000"/>
                <w:sz w:val="20"/>
                <w:szCs w:val="20"/>
                <w:lang w:val="en-US"/>
              </w:rPr>
            </w:pPr>
            <w:ins w:id="1553"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5" w:author="Nick.Tolimieri [2]" w:date="2022-09-06T13:51:00Z"/>
                <w:color w:val="000000"/>
                <w:sz w:val="20"/>
                <w:szCs w:val="20"/>
                <w:lang w:val="en-US"/>
              </w:rPr>
            </w:pPr>
            <w:ins w:id="15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8" w:author="Nick.Tolimieri [2]" w:date="2022-09-06T13:51:00Z"/>
                <w:color w:val="000000"/>
                <w:sz w:val="20"/>
                <w:szCs w:val="20"/>
                <w:lang w:val="en-US"/>
              </w:rPr>
            </w:pPr>
            <w:ins w:id="1559" w:author="Nick.Tolimieri [2]"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1" w:author="Nick.Tolimieri [2]" w:date="2022-09-06T13:51:00Z"/>
                <w:color w:val="000000"/>
                <w:sz w:val="20"/>
                <w:szCs w:val="20"/>
                <w:lang w:val="en-US"/>
              </w:rPr>
            </w:pPr>
            <w:ins w:id="156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4" w:author="Nick.Tolimieri [2]" w:date="2022-09-06T13:51:00Z"/>
                <w:color w:val="000000"/>
                <w:sz w:val="20"/>
                <w:szCs w:val="20"/>
                <w:lang w:val="en-US"/>
              </w:rPr>
            </w:pPr>
            <w:ins w:id="1565"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7" w:author="Nick.Tolimieri [2]" w:date="2022-09-06T13:51:00Z"/>
                <w:color w:val="000000"/>
                <w:sz w:val="20"/>
                <w:szCs w:val="20"/>
                <w:lang w:val="en-US"/>
              </w:rPr>
            </w:pPr>
            <w:ins w:id="1568" w:author="Nick.Tolimieri [2]" w:date="2022-09-06T13:51:00Z">
              <w:r w:rsidRPr="00C97A89">
                <w:rPr>
                  <w:color w:val="000000"/>
                  <w:sz w:val="20"/>
                  <w:szCs w:val="20"/>
                  <w:lang w:val="en-US"/>
                </w:rPr>
                <w:t>3.42</w:t>
              </w:r>
            </w:ins>
          </w:p>
        </w:tc>
      </w:tr>
      <w:tr w:rsidR="00C97A89" w:rsidRPr="00C97A89" w:rsidTr="004C5EBF">
        <w:tblPrEx>
          <w:tblPrExChange w:id="1569" w:author="Nick.Tolimieri [2]" w:date="2022-09-13T12:47:00Z">
            <w:tblPrEx>
              <w:tblW w:w="10017" w:type="dxa"/>
            </w:tblPrEx>
          </w:tblPrExChange>
        </w:tblPrEx>
        <w:trPr>
          <w:trHeight w:val="255"/>
          <w:ins w:id="1570" w:author="Nick.Tolimieri [2]" w:date="2022-09-06T13:51:00Z"/>
          <w:trPrChange w:id="15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3" w:author="Nick.Tolimieri [2]" w:date="2022-09-06T13:51:00Z"/>
                <w:color w:val="000000"/>
                <w:sz w:val="20"/>
                <w:szCs w:val="20"/>
                <w:lang w:val="en-US"/>
              </w:rPr>
            </w:pPr>
            <w:ins w:id="157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6" w:author="Nick.Tolimieri [2]" w:date="2022-09-06T13:51:00Z"/>
                <w:color w:val="000000"/>
                <w:sz w:val="20"/>
                <w:szCs w:val="20"/>
                <w:lang w:val="en-US"/>
              </w:rPr>
            </w:pPr>
            <w:ins w:id="157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9" w:author="Nick.Tolimieri [2]" w:date="2022-09-06T13:51:00Z"/>
                <w:color w:val="000000"/>
                <w:sz w:val="20"/>
                <w:szCs w:val="20"/>
                <w:lang w:val="en-US"/>
              </w:rPr>
            </w:pPr>
            <w:ins w:id="158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2" w:author="Nick.Tolimieri [2]" w:date="2022-09-06T13:51:00Z"/>
                <w:color w:val="000000"/>
                <w:sz w:val="20"/>
                <w:szCs w:val="20"/>
                <w:lang w:val="en-US"/>
              </w:rPr>
            </w:pPr>
            <w:ins w:id="15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5" w:author="Nick.Tolimieri [2]" w:date="2022-09-06T13:51:00Z"/>
                <w:color w:val="000000"/>
                <w:sz w:val="20"/>
                <w:szCs w:val="20"/>
                <w:lang w:val="en-US"/>
              </w:rPr>
            </w:pPr>
            <w:ins w:id="15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8" w:author="Nick.Tolimieri [2]" w:date="2022-09-06T13:51:00Z"/>
                <w:color w:val="000000"/>
                <w:sz w:val="20"/>
                <w:szCs w:val="20"/>
                <w:lang w:val="en-US"/>
              </w:rPr>
            </w:pPr>
            <w:ins w:id="15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1" w:author="Nick.Tolimieri [2]" w:date="2022-09-06T13:51:00Z"/>
                <w:color w:val="000000"/>
                <w:sz w:val="20"/>
                <w:szCs w:val="20"/>
                <w:lang w:val="en-US"/>
              </w:rPr>
            </w:pPr>
            <w:ins w:id="15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4" w:author="Nick.Tolimieri [2]" w:date="2022-09-06T13:51:00Z"/>
                <w:color w:val="000000"/>
                <w:sz w:val="20"/>
                <w:szCs w:val="20"/>
                <w:lang w:val="en-US"/>
              </w:rPr>
            </w:pPr>
            <w:ins w:id="15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7" w:author="Nick.Tolimieri [2]" w:date="2022-09-06T13:51:00Z"/>
                <w:color w:val="000000"/>
                <w:sz w:val="20"/>
                <w:szCs w:val="20"/>
                <w:lang w:val="en-US"/>
              </w:rPr>
            </w:pPr>
            <w:ins w:id="15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0" w:author="Nick.Tolimieri [2]" w:date="2022-09-06T13:51:00Z"/>
                <w:color w:val="000000"/>
                <w:sz w:val="20"/>
                <w:szCs w:val="20"/>
                <w:lang w:val="en-US"/>
              </w:rPr>
            </w:pPr>
            <w:ins w:id="16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3" w:author="Nick.Tolimieri [2]" w:date="2022-09-06T13:51:00Z"/>
                <w:color w:val="000000"/>
                <w:sz w:val="20"/>
                <w:szCs w:val="20"/>
                <w:lang w:val="en-US"/>
              </w:rPr>
            </w:pPr>
            <w:ins w:id="1604" w:author="Nick.Tolimieri [2]" w:date="2022-09-06T13:51:00Z">
              <w:r w:rsidRPr="00C97A89">
                <w:rPr>
                  <w:color w:val="000000"/>
                  <w:sz w:val="20"/>
                  <w:szCs w:val="20"/>
                  <w:lang w:val="en-US"/>
                </w:rPr>
                <w:t>-</w:t>
              </w:r>
            </w:ins>
          </w:p>
        </w:tc>
      </w:tr>
      <w:tr w:rsidR="00C97A89" w:rsidRPr="00C97A89" w:rsidTr="004C5EBF">
        <w:tblPrEx>
          <w:tblPrExChange w:id="1605" w:author="Nick.Tolimieri [2]" w:date="2022-09-13T12:47:00Z">
            <w:tblPrEx>
              <w:tblW w:w="10017" w:type="dxa"/>
            </w:tblPrEx>
          </w:tblPrExChange>
        </w:tblPrEx>
        <w:trPr>
          <w:trHeight w:val="255"/>
          <w:ins w:id="1606" w:author="Nick.Tolimieri [2]" w:date="2022-09-06T13:51:00Z"/>
          <w:trPrChange w:id="16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9" w:author="Nick.Tolimieri [2]" w:date="2022-09-06T13:51:00Z"/>
                <w:color w:val="000000"/>
                <w:sz w:val="20"/>
                <w:szCs w:val="20"/>
                <w:lang w:val="en-US"/>
              </w:rPr>
            </w:pPr>
            <w:ins w:id="161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2" w:author="Nick.Tolimieri [2]" w:date="2022-09-06T13:51:00Z"/>
                <w:color w:val="000000"/>
                <w:sz w:val="20"/>
                <w:szCs w:val="20"/>
                <w:lang w:val="en-US"/>
              </w:rPr>
            </w:pPr>
            <w:ins w:id="161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5" w:author="Nick.Tolimieri [2]" w:date="2022-09-06T13:51:00Z"/>
                <w:color w:val="000000"/>
                <w:sz w:val="20"/>
                <w:szCs w:val="20"/>
                <w:lang w:val="en-US"/>
              </w:rPr>
            </w:pPr>
            <w:ins w:id="16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8" w:author="Nick.Tolimieri [2]" w:date="2022-09-06T13:51:00Z"/>
                <w:color w:val="000000"/>
                <w:sz w:val="20"/>
                <w:szCs w:val="20"/>
                <w:lang w:val="en-US"/>
              </w:rPr>
            </w:pPr>
            <w:ins w:id="161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1" w:author="Nick.Tolimieri [2]" w:date="2022-09-06T13:51:00Z"/>
                <w:color w:val="000000"/>
                <w:sz w:val="20"/>
                <w:szCs w:val="20"/>
                <w:lang w:val="en-US"/>
              </w:rPr>
            </w:pPr>
            <w:ins w:id="162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4" w:author="Nick.Tolimieri [2]" w:date="2022-09-06T13:51:00Z"/>
                <w:color w:val="000000"/>
                <w:sz w:val="20"/>
                <w:szCs w:val="20"/>
                <w:lang w:val="en-US"/>
              </w:rPr>
            </w:pPr>
            <w:ins w:id="162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7" w:author="Nick.Tolimieri [2]" w:date="2022-09-06T13:51:00Z"/>
                <w:color w:val="000000"/>
                <w:sz w:val="20"/>
                <w:szCs w:val="20"/>
                <w:lang w:val="en-US"/>
              </w:rPr>
            </w:pPr>
            <w:ins w:id="162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0" w:author="Nick.Tolimieri [2]" w:date="2022-09-06T13:51:00Z"/>
                <w:color w:val="000000"/>
                <w:sz w:val="20"/>
                <w:szCs w:val="20"/>
                <w:lang w:val="en-US"/>
              </w:rPr>
            </w:pPr>
            <w:ins w:id="16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3" w:author="Nick.Tolimieri [2]" w:date="2022-09-06T13:51:00Z"/>
                <w:color w:val="000000"/>
                <w:sz w:val="20"/>
                <w:szCs w:val="20"/>
                <w:lang w:val="en-US"/>
              </w:rPr>
            </w:pPr>
            <w:ins w:id="16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6" w:author="Nick.Tolimieri [2]" w:date="2022-09-06T13:51:00Z"/>
                <w:color w:val="000000"/>
                <w:sz w:val="20"/>
                <w:szCs w:val="20"/>
                <w:lang w:val="en-US"/>
              </w:rPr>
            </w:pPr>
            <w:ins w:id="163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9" w:author="Nick.Tolimieri [2]" w:date="2022-09-06T13:51:00Z"/>
                <w:color w:val="000000"/>
                <w:sz w:val="20"/>
                <w:szCs w:val="20"/>
                <w:lang w:val="en-US"/>
              </w:rPr>
            </w:pPr>
            <w:ins w:id="1640" w:author="Nick.Tolimieri [2]" w:date="2022-09-06T13:51:00Z">
              <w:r w:rsidRPr="00C97A89">
                <w:rPr>
                  <w:color w:val="000000"/>
                  <w:sz w:val="20"/>
                  <w:szCs w:val="20"/>
                  <w:lang w:val="en-US"/>
                </w:rPr>
                <w:t>-</w:t>
              </w:r>
            </w:ins>
          </w:p>
        </w:tc>
      </w:tr>
      <w:tr w:rsidR="00C97A89" w:rsidRPr="00C97A89" w:rsidTr="004C5EBF">
        <w:tblPrEx>
          <w:tblPrExChange w:id="1641" w:author="Nick.Tolimieri [2]" w:date="2022-09-13T12:47:00Z">
            <w:tblPrEx>
              <w:tblW w:w="10017" w:type="dxa"/>
            </w:tblPrEx>
          </w:tblPrExChange>
        </w:tblPrEx>
        <w:trPr>
          <w:trHeight w:val="255"/>
          <w:ins w:id="1642" w:author="Nick.Tolimieri [2]" w:date="2022-09-06T13:51:00Z"/>
          <w:trPrChange w:id="16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5" w:author="Nick.Tolimieri [2]" w:date="2022-09-06T13:51:00Z"/>
                <w:color w:val="000000"/>
                <w:sz w:val="20"/>
                <w:szCs w:val="20"/>
                <w:lang w:val="en-US"/>
              </w:rPr>
            </w:pPr>
            <w:ins w:id="164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8" w:author="Nick.Tolimieri [2]" w:date="2022-09-06T13:51:00Z"/>
                <w:color w:val="000000"/>
                <w:sz w:val="20"/>
                <w:szCs w:val="20"/>
                <w:lang w:val="en-US"/>
              </w:rPr>
            </w:pPr>
            <w:ins w:id="164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1" w:author="Nick.Tolimieri [2]" w:date="2022-09-06T13:51:00Z"/>
                <w:color w:val="000000"/>
                <w:sz w:val="20"/>
                <w:szCs w:val="20"/>
                <w:lang w:val="en-US"/>
              </w:rPr>
            </w:pPr>
            <w:ins w:id="16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4" w:author="Nick.Tolimieri [2]" w:date="2022-09-06T13:51:00Z"/>
                <w:color w:val="000000"/>
                <w:sz w:val="20"/>
                <w:szCs w:val="20"/>
                <w:lang w:val="en-US"/>
              </w:rPr>
            </w:pPr>
            <w:ins w:id="16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7" w:author="Nick.Tolimieri [2]" w:date="2022-09-06T13:51:00Z"/>
                <w:color w:val="000000"/>
                <w:sz w:val="20"/>
                <w:szCs w:val="20"/>
                <w:lang w:val="en-US"/>
              </w:rPr>
            </w:pPr>
            <w:ins w:id="16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0" w:author="Nick.Tolimieri [2]" w:date="2022-09-06T13:51:00Z"/>
                <w:color w:val="000000"/>
                <w:sz w:val="20"/>
                <w:szCs w:val="20"/>
                <w:lang w:val="en-US"/>
              </w:rPr>
            </w:pPr>
            <w:ins w:id="16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3" w:author="Nick.Tolimieri [2]" w:date="2022-09-06T13:51:00Z"/>
                <w:color w:val="000000"/>
                <w:sz w:val="20"/>
                <w:szCs w:val="20"/>
                <w:lang w:val="en-US"/>
              </w:rPr>
            </w:pPr>
            <w:ins w:id="16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6" w:author="Nick.Tolimieri [2]" w:date="2022-09-06T13:51:00Z"/>
                <w:color w:val="000000"/>
                <w:sz w:val="20"/>
                <w:szCs w:val="20"/>
                <w:lang w:val="en-US"/>
              </w:rPr>
            </w:pPr>
            <w:ins w:id="16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9" w:author="Nick.Tolimieri [2]" w:date="2022-09-06T13:51:00Z"/>
                <w:color w:val="000000"/>
                <w:sz w:val="20"/>
                <w:szCs w:val="20"/>
                <w:lang w:val="en-US"/>
              </w:rPr>
            </w:pPr>
            <w:ins w:id="16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2" w:author="Nick.Tolimieri [2]" w:date="2022-09-06T13:51:00Z"/>
                <w:color w:val="000000"/>
                <w:sz w:val="20"/>
                <w:szCs w:val="20"/>
                <w:lang w:val="en-US"/>
              </w:rPr>
            </w:pPr>
            <w:ins w:id="16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5" w:author="Nick.Tolimieri [2]" w:date="2022-09-06T13:51:00Z"/>
                <w:color w:val="000000"/>
                <w:sz w:val="20"/>
                <w:szCs w:val="20"/>
                <w:lang w:val="en-US"/>
              </w:rPr>
            </w:pPr>
            <w:ins w:id="1676" w:author="Nick.Tolimieri [2]" w:date="2022-09-06T13:51:00Z">
              <w:r w:rsidRPr="00C97A89">
                <w:rPr>
                  <w:color w:val="000000"/>
                  <w:sz w:val="20"/>
                  <w:szCs w:val="20"/>
                  <w:lang w:val="en-US"/>
                </w:rPr>
                <w:t>-</w:t>
              </w:r>
            </w:ins>
          </w:p>
        </w:tc>
      </w:tr>
      <w:tr w:rsidR="00C97A89" w:rsidRPr="00C97A89" w:rsidTr="004C5EBF">
        <w:tblPrEx>
          <w:tblPrExChange w:id="1677" w:author="Nick.Tolimieri [2]" w:date="2022-09-13T12:47:00Z">
            <w:tblPrEx>
              <w:tblW w:w="10017" w:type="dxa"/>
            </w:tblPrEx>
          </w:tblPrExChange>
        </w:tblPrEx>
        <w:trPr>
          <w:trHeight w:val="255"/>
          <w:ins w:id="1678" w:author="Nick.Tolimieri [2]" w:date="2022-09-06T13:51:00Z"/>
          <w:trPrChange w:id="16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1" w:author="Nick.Tolimieri [2]" w:date="2022-09-06T13:51:00Z"/>
                <w:color w:val="000000"/>
                <w:sz w:val="20"/>
                <w:szCs w:val="20"/>
                <w:lang w:val="en-US"/>
              </w:rPr>
            </w:pPr>
            <w:ins w:id="168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4" w:author="Nick.Tolimieri [2]" w:date="2022-09-06T13:51:00Z"/>
                <w:color w:val="000000"/>
                <w:sz w:val="20"/>
                <w:szCs w:val="20"/>
                <w:lang w:val="en-US"/>
              </w:rPr>
            </w:pPr>
            <w:ins w:id="168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7" w:author="Nick.Tolimieri [2]" w:date="2022-09-06T13:51:00Z"/>
                <w:color w:val="000000"/>
                <w:sz w:val="20"/>
                <w:szCs w:val="20"/>
                <w:lang w:val="en-US"/>
              </w:rPr>
            </w:pPr>
            <w:ins w:id="168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0" w:author="Nick.Tolimieri [2]" w:date="2022-09-06T13:51:00Z"/>
                <w:color w:val="000000"/>
                <w:sz w:val="20"/>
                <w:szCs w:val="20"/>
                <w:lang w:val="en-US"/>
              </w:rPr>
            </w:pPr>
            <w:ins w:id="1691" w:author="Nick.Tolimieri [2]"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3" w:author="Nick.Tolimieri [2]" w:date="2022-09-06T13:51:00Z"/>
                <w:color w:val="000000"/>
                <w:sz w:val="20"/>
                <w:szCs w:val="20"/>
                <w:lang w:val="en-US"/>
              </w:rPr>
            </w:pPr>
            <w:ins w:id="16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6" w:author="Nick.Tolimieri [2]" w:date="2022-09-06T13:51:00Z"/>
                <w:color w:val="000000"/>
                <w:sz w:val="20"/>
                <w:szCs w:val="20"/>
                <w:lang w:val="en-US"/>
              </w:rPr>
            </w:pPr>
            <w:ins w:id="1697"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9" w:author="Nick.Tolimieri [2]" w:date="2022-09-06T13:51:00Z"/>
                <w:color w:val="000000"/>
                <w:sz w:val="20"/>
                <w:szCs w:val="20"/>
                <w:lang w:val="en-US"/>
              </w:rPr>
            </w:pPr>
            <w:ins w:id="1700"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2" w:author="Nick.Tolimieri [2]" w:date="2022-09-06T13:51:00Z"/>
                <w:color w:val="000000"/>
                <w:sz w:val="20"/>
                <w:szCs w:val="20"/>
                <w:lang w:val="en-US"/>
              </w:rPr>
            </w:pPr>
            <w:ins w:id="1703"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5" w:author="Nick.Tolimieri [2]" w:date="2022-09-06T13:51:00Z"/>
                <w:color w:val="000000"/>
                <w:sz w:val="20"/>
                <w:szCs w:val="20"/>
                <w:lang w:val="en-US"/>
              </w:rPr>
            </w:pPr>
            <w:ins w:id="1706" w:author="Nick.Tolimieri [2]"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8" w:author="Nick.Tolimieri [2]" w:date="2022-09-06T13:51:00Z"/>
                <w:color w:val="000000"/>
                <w:sz w:val="20"/>
                <w:szCs w:val="20"/>
                <w:lang w:val="en-US"/>
              </w:rPr>
            </w:pPr>
            <w:ins w:id="1709" w:author="Nick.Tolimieri [2]"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1" w:author="Nick.Tolimieri [2]" w:date="2022-09-06T13:51:00Z"/>
                <w:color w:val="000000"/>
                <w:sz w:val="20"/>
                <w:szCs w:val="20"/>
                <w:lang w:val="en-US"/>
              </w:rPr>
            </w:pPr>
            <w:ins w:id="1712" w:author="Nick.Tolimieri [2]" w:date="2022-09-06T13:51:00Z">
              <w:r w:rsidRPr="00C97A89">
                <w:rPr>
                  <w:color w:val="000000"/>
                  <w:sz w:val="20"/>
                  <w:szCs w:val="20"/>
                  <w:lang w:val="en-US"/>
                </w:rPr>
                <w:t>1.93</w:t>
              </w:r>
            </w:ins>
          </w:p>
        </w:tc>
      </w:tr>
      <w:tr w:rsidR="00C97A89" w:rsidRPr="00C97A89" w:rsidTr="004C5EBF">
        <w:tblPrEx>
          <w:tblPrExChange w:id="1713" w:author="Nick.Tolimieri [2]" w:date="2022-09-13T12:47:00Z">
            <w:tblPrEx>
              <w:tblW w:w="10017" w:type="dxa"/>
            </w:tblPrEx>
          </w:tblPrExChange>
        </w:tblPrEx>
        <w:trPr>
          <w:trHeight w:val="255"/>
          <w:ins w:id="1714" w:author="Nick.Tolimieri [2]" w:date="2022-09-06T13:51:00Z"/>
          <w:trPrChange w:id="17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7" w:author="Nick.Tolimieri [2]" w:date="2022-09-06T13:51:00Z"/>
                <w:color w:val="000000"/>
                <w:sz w:val="20"/>
                <w:szCs w:val="20"/>
                <w:lang w:val="en-US"/>
              </w:rPr>
            </w:pPr>
            <w:ins w:id="171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0" w:author="Nick.Tolimieri [2]" w:date="2022-09-06T13:51:00Z"/>
                <w:color w:val="000000"/>
                <w:sz w:val="20"/>
                <w:szCs w:val="20"/>
                <w:lang w:val="en-US"/>
              </w:rPr>
            </w:pPr>
            <w:ins w:id="172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3" w:author="Nick.Tolimieri [2]" w:date="2022-09-06T13:51:00Z"/>
                <w:color w:val="000000"/>
                <w:sz w:val="20"/>
                <w:szCs w:val="20"/>
                <w:lang w:val="en-US"/>
              </w:rPr>
            </w:pPr>
            <w:ins w:id="17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6" w:author="Nick.Tolimieri [2]" w:date="2022-09-06T13:51:00Z"/>
                <w:color w:val="000000"/>
                <w:sz w:val="20"/>
                <w:szCs w:val="20"/>
                <w:lang w:val="en-US"/>
              </w:rPr>
            </w:pPr>
            <w:ins w:id="1727"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9" w:author="Nick.Tolimieri [2]" w:date="2022-09-06T13:51:00Z"/>
                <w:color w:val="000000"/>
                <w:sz w:val="20"/>
                <w:szCs w:val="20"/>
                <w:lang w:val="en-US"/>
              </w:rPr>
            </w:pPr>
            <w:ins w:id="173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2" w:author="Nick.Tolimieri [2]" w:date="2022-09-06T13:51:00Z"/>
                <w:color w:val="000000"/>
                <w:sz w:val="20"/>
                <w:szCs w:val="20"/>
                <w:lang w:val="en-US"/>
              </w:rPr>
            </w:pPr>
            <w:ins w:id="1733"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5" w:author="Nick.Tolimieri [2]" w:date="2022-09-06T13:51:00Z"/>
                <w:color w:val="000000"/>
                <w:sz w:val="20"/>
                <w:szCs w:val="20"/>
                <w:lang w:val="en-US"/>
              </w:rPr>
            </w:pPr>
            <w:ins w:id="17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8" w:author="Nick.Tolimieri [2]" w:date="2022-09-06T13:51:00Z"/>
                <w:color w:val="000000"/>
                <w:sz w:val="20"/>
                <w:szCs w:val="20"/>
                <w:lang w:val="en-US"/>
              </w:rPr>
            </w:pPr>
            <w:ins w:id="173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1" w:author="Nick.Tolimieri [2]" w:date="2022-09-06T13:51:00Z"/>
                <w:color w:val="000000"/>
                <w:sz w:val="20"/>
                <w:szCs w:val="20"/>
                <w:lang w:val="en-US"/>
              </w:rPr>
            </w:pPr>
            <w:ins w:id="174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4" w:author="Nick.Tolimieri [2]" w:date="2022-09-06T13:51:00Z"/>
                <w:color w:val="000000"/>
                <w:sz w:val="20"/>
                <w:szCs w:val="20"/>
                <w:lang w:val="en-US"/>
              </w:rPr>
            </w:pPr>
            <w:ins w:id="1745"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7" w:author="Nick.Tolimieri [2]" w:date="2022-09-06T13:51:00Z"/>
                <w:color w:val="000000"/>
                <w:sz w:val="20"/>
                <w:szCs w:val="20"/>
                <w:lang w:val="en-US"/>
              </w:rPr>
            </w:pPr>
            <w:ins w:id="1748" w:author="Nick.Tolimieri [2]" w:date="2022-09-06T13:51:00Z">
              <w:r w:rsidRPr="00C97A89">
                <w:rPr>
                  <w:color w:val="000000"/>
                  <w:sz w:val="20"/>
                  <w:szCs w:val="20"/>
                  <w:lang w:val="en-US"/>
                </w:rPr>
                <w:t>1.69</w:t>
              </w:r>
            </w:ins>
          </w:p>
        </w:tc>
      </w:tr>
      <w:tr w:rsidR="00C97A89" w:rsidRPr="00C97A89" w:rsidTr="004C5EBF">
        <w:tblPrEx>
          <w:tblPrExChange w:id="1749" w:author="Nick.Tolimieri [2]" w:date="2022-09-13T12:47:00Z">
            <w:tblPrEx>
              <w:tblW w:w="10017" w:type="dxa"/>
            </w:tblPrEx>
          </w:tblPrExChange>
        </w:tblPrEx>
        <w:trPr>
          <w:trHeight w:val="255"/>
          <w:ins w:id="1750" w:author="Nick.Tolimieri [2]" w:date="2022-09-06T13:51:00Z"/>
          <w:trPrChange w:id="17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3" w:author="Nick.Tolimieri [2]" w:date="2022-09-06T13:51:00Z"/>
                <w:color w:val="000000"/>
                <w:sz w:val="20"/>
                <w:szCs w:val="20"/>
                <w:lang w:val="en-US"/>
              </w:rPr>
            </w:pPr>
            <w:ins w:id="1754" w:author="Nick.Tolimieri [2]"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6" w:author="Nick.Tolimieri [2]" w:date="2022-09-06T13:51:00Z"/>
                <w:color w:val="000000"/>
                <w:sz w:val="20"/>
                <w:szCs w:val="20"/>
                <w:lang w:val="en-US"/>
              </w:rPr>
            </w:pPr>
            <w:ins w:id="175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9" w:author="Nick.Tolimieri [2]" w:date="2022-09-06T13:51:00Z"/>
                <w:color w:val="000000"/>
                <w:sz w:val="20"/>
                <w:szCs w:val="20"/>
                <w:lang w:val="en-US"/>
              </w:rPr>
            </w:pPr>
            <w:ins w:id="17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2" w:author="Nick.Tolimieri [2]" w:date="2022-09-06T13:51:00Z"/>
                <w:color w:val="000000"/>
                <w:sz w:val="20"/>
                <w:szCs w:val="20"/>
                <w:lang w:val="en-US"/>
              </w:rPr>
            </w:pPr>
            <w:ins w:id="1763"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5" w:author="Nick.Tolimieri [2]" w:date="2022-09-06T13:51:00Z"/>
                <w:color w:val="000000"/>
                <w:sz w:val="20"/>
                <w:szCs w:val="20"/>
                <w:lang w:val="en-US"/>
              </w:rPr>
            </w:pPr>
            <w:ins w:id="17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8" w:author="Nick.Tolimieri [2]" w:date="2022-09-06T13:51:00Z"/>
                <w:color w:val="000000"/>
                <w:sz w:val="20"/>
                <w:szCs w:val="20"/>
                <w:lang w:val="en-US"/>
              </w:rPr>
            </w:pPr>
            <w:ins w:id="1769"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1" w:author="Nick.Tolimieri [2]" w:date="2022-09-06T13:51:00Z"/>
                <w:color w:val="000000"/>
                <w:sz w:val="20"/>
                <w:szCs w:val="20"/>
                <w:lang w:val="en-US"/>
              </w:rPr>
            </w:pPr>
            <w:ins w:id="177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4" w:author="Nick.Tolimieri [2]" w:date="2022-09-06T13:51:00Z"/>
                <w:color w:val="000000"/>
                <w:sz w:val="20"/>
                <w:szCs w:val="20"/>
                <w:lang w:val="en-US"/>
              </w:rPr>
            </w:pPr>
            <w:ins w:id="1775"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7" w:author="Nick.Tolimieri [2]" w:date="2022-09-06T13:51:00Z"/>
                <w:color w:val="000000"/>
                <w:sz w:val="20"/>
                <w:szCs w:val="20"/>
                <w:lang w:val="en-US"/>
              </w:rPr>
            </w:pPr>
            <w:ins w:id="1778" w:author="Nick.Tolimieri [2]"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0" w:author="Nick.Tolimieri [2]" w:date="2022-09-06T13:51:00Z"/>
                <w:color w:val="000000"/>
                <w:sz w:val="20"/>
                <w:szCs w:val="20"/>
                <w:lang w:val="en-US"/>
              </w:rPr>
            </w:pPr>
            <w:ins w:id="1781" w:author="Nick.Tolimieri [2]"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3" w:author="Nick.Tolimieri [2]" w:date="2022-09-06T13:51:00Z"/>
                <w:color w:val="000000"/>
                <w:sz w:val="20"/>
                <w:szCs w:val="20"/>
                <w:lang w:val="en-US"/>
              </w:rPr>
            </w:pPr>
            <w:ins w:id="1784" w:author="Nick.Tolimieri [2]" w:date="2022-09-06T13:51:00Z">
              <w:r w:rsidRPr="00C97A89">
                <w:rPr>
                  <w:color w:val="000000"/>
                  <w:sz w:val="20"/>
                  <w:szCs w:val="20"/>
                  <w:lang w:val="en-US"/>
                </w:rPr>
                <w:t>1.61</w:t>
              </w:r>
            </w:ins>
          </w:p>
        </w:tc>
      </w:tr>
      <w:tr w:rsidR="00C97A89" w:rsidRPr="00C97A89" w:rsidTr="004C5EBF">
        <w:tblPrEx>
          <w:tblPrExChange w:id="1785" w:author="Nick.Tolimieri [2]" w:date="2022-09-13T12:47:00Z">
            <w:tblPrEx>
              <w:tblW w:w="10017" w:type="dxa"/>
            </w:tblPrEx>
          </w:tblPrExChange>
        </w:tblPrEx>
        <w:trPr>
          <w:trHeight w:val="255"/>
          <w:ins w:id="1786" w:author="Nick.Tolimieri [2]" w:date="2022-09-06T13:51:00Z"/>
          <w:trPrChange w:id="17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89" w:author="Nick.Tolimieri [2]" w:date="2022-09-06T13:51:00Z"/>
                <w:color w:val="000000"/>
                <w:sz w:val="20"/>
                <w:szCs w:val="20"/>
                <w:lang w:val="en-US"/>
              </w:rPr>
            </w:pPr>
            <w:ins w:id="179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2" w:author="Nick.Tolimieri [2]" w:date="2022-09-06T13:51:00Z"/>
                <w:color w:val="000000"/>
                <w:sz w:val="20"/>
                <w:szCs w:val="20"/>
                <w:lang w:val="en-US"/>
              </w:rPr>
            </w:pPr>
            <w:ins w:id="179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5" w:author="Nick.Tolimieri [2]" w:date="2022-09-06T13:51:00Z"/>
                <w:color w:val="000000"/>
                <w:sz w:val="20"/>
                <w:szCs w:val="20"/>
                <w:lang w:val="en-US"/>
              </w:rPr>
            </w:pPr>
            <w:ins w:id="17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8" w:author="Nick.Tolimieri [2]" w:date="2022-09-06T13:51:00Z"/>
                <w:color w:val="000000"/>
                <w:sz w:val="20"/>
                <w:szCs w:val="20"/>
                <w:lang w:val="en-US"/>
              </w:rPr>
            </w:pPr>
            <w:ins w:id="1799"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1" w:author="Nick.Tolimieri [2]" w:date="2022-09-06T13:51:00Z"/>
                <w:color w:val="000000"/>
                <w:sz w:val="20"/>
                <w:szCs w:val="20"/>
                <w:lang w:val="en-US"/>
              </w:rPr>
            </w:pPr>
            <w:ins w:id="18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4" w:author="Nick.Tolimieri [2]" w:date="2022-09-06T13:51:00Z"/>
                <w:color w:val="000000"/>
                <w:sz w:val="20"/>
                <w:szCs w:val="20"/>
                <w:lang w:val="en-US"/>
              </w:rPr>
            </w:pPr>
            <w:ins w:id="1805"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7" w:author="Nick.Tolimieri [2]" w:date="2022-09-06T13:51:00Z"/>
                <w:color w:val="000000"/>
                <w:sz w:val="20"/>
                <w:szCs w:val="20"/>
                <w:lang w:val="en-US"/>
              </w:rPr>
            </w:pPr>
            <w:ins w:id="18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0" w:author="Nick.Tolimieri [2]" w:date="2022-09-06T13:51:00Z"/>
                <w:color w:val="000000"/>
                <w:sz w:val="20"/>
                <w:szCs w:val="20"/>
                <w:lang w:val="en-US"/>
              </w:rPr>
            </w:pPr>
            <w:ins w:id="181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3" w:author="Nick.Tolimieri [2]" w:date="2022-09-06T13:51:00Z"/>
                <w:color w:val="000000"/>
                <w:sz w:val="20"/>
                <w:szCs w:val="20"/>
                <w:lang w:val="en-US"/>
              </w:rPr>
            </w:pPr>
            <w:ins w:id="1814" w:author="Nick.Tolimieri [2]"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6" w:author="Nick.Tolimieri [2]" w:date="2022-09-06T13:51:00Z"/>
                <w:color w:val="000000"/>
                <w:sz w:val="20"/>
                <w:szCs w:val="20"/>
                <w:lang w:val="en-US"/>
              </w:rPr>
            </w:pPr>
            <w:ins w:id="1817"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9" w:author="Nick.Tolimieri [2]" w:date="2022-09-06T13:51:00Z"/>
                <w:color w:val="000000"/>
                <w:sz w:val="20"/>
                <w:szCs w:val="20"/>
                <w:lang w:val="en-US"/>
              </w:rPr>
            </w:pPr>
            <w:ins w:id="1820" w:author="Nick.Tolimieri [2]" w:date="2022-09-06T13:51:00Z">
              <w:r w:rsidRPr="00C97A89">
                <w:rPr>
                  <w:color w:val="000000"/>
                  <w:sz w:val="20"/>
                  <w:szCs w:val="20"/>
                  <w:lang w:val="en-US"/>
                </w:rPr>
                <w:t>2.01</w:t>
              </w:r>
            </w:ins>
          </w:p>
        </w:tc>
      </w:tr>
      <w:tr w:rsidR="00C97A89" w:rsidRPr="00C97A89" w:rsidTr="004C5EBF">
        <w:tblPrEx>
          <w:tblPrExChange w:id="1821" w:author="Nick.Tolimieri [2]" w:date="2022-09-13T12:47:00Z">
            <w:tblPrEx>
              <w:tblW w:w="10017" w:type="dxa"/>
            </w:tblPrEx>
          </w:tblPrExChange>
        </w:tblPrEx>
        <w:trPr>
          <w:trHeight w:val="255"/>
          <w:ins w:id="1822" w:author="Nick.Tolimieri [2]" w:date="2022-09-06T13:51:00Z"/>
          <w:trPrChange w:id="18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5" w:author="Nick.Tolimieri [2]" w:date="2022-09-06T13:51:00Z"/>
                <w:color w:val="000000"/>
                <w:sz w:val="20"/>
                <w:szCs w:val="20"/>
                <w:lang w:val="en-US"/>
              </w:rPr>
            </w:pPr>
            <w:ins w:id="182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8" w:author="Nick.Tolimieri [2]" w:date="2022-09-06T13:51:00Z"/>
                <w:color w:val="000000"/>
                <w:sz w:val="20"/>
                <w:szCs w:val="20"/>
                <w:lang w:val="en-US"/>
              </w:rPr>
            </w:pPr>
            <w:ins w:id="182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1" w:author="Nick.Tolimieri [2]" w:date="2022-09-06T13:51:00Z"/>
                <w:color w:val="000000"/>
                <w:sz w:val="20"/>
                <w:szCs w:val="20"/>
                <w:lang w:val="en-US"/>
              </w:rPr>
            </w:pPr>
            <w:ins w:id="18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4" w:author="Nick.Tolimieri [2]" w:date="2022-09-06T13:51:00Z"/>
                <w:color w:val="000000"/>
                <w:sz w:val="20"/>
                <w:szCs w:val="20"/>
                <w:lang w:val="en-US"/>
              </w:rPr>
            </w:pPr>
            <w:ins w:id="1835"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7" w:author="Nick.Tolimieri [2]" w:date="2022-09-06T13:51:00Z"/>
                <w:color w:val="000000"/>
                <w:sz w:val="20"/>
                <w:szCs w:val="20"/>
                <w:lang w:val="en-US"/>
              </w:rPr>
            </w:pPr>
            <w:ins w:id="18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0" w:author="Nick.Tolimieri [2]" w:date="2022-09-06T13:51:00Z"/>
                <w:color w:val="000000"/>
                <w:sz w:val="20"/>
                <w:szCs w:val="20"/>
                <w:lang w:val="en-US"/>
              </w:rPr>
            </w:pPr>
            <w:ins w:id="1841"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3" w:author="Nick.Tolimieri [2]" w:date="2022-09-06T13:51:00Z"/>
                <w:color w:val="000000"/>
                <w:sz w:val="20"/>
                <w:szCs w:val="20"/>
                <w:lang w:val="en-US"/>
              </w:rPr>
            </w:pPr>
            <w:ins w:id="184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6" w:author="Nick.Tolimieri [2]" w:date="2022-09-06T13:51:00Z"/>
                <w:color w:val="000000"/>
                <w:sz w:val="20"/>
                <w:szCs w:val="20"/>
                <w:lang w:val="en-US"/>
              </w:rPr>
            </w:pPr>
            <w:ins w:id="1847"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9" w:author="Nick.Tolimieri [2]" w:date="2022-09-06T13:51:00Z"/>
                <w:color w:val="000000"/>
                <w:sz w:val="20"/>
                <w:szCs w:val="20"/>
                <w:lang w:val="en-US"/>
              </w:rPr>
            </w:pPr>
            <w:ins w:id="1850"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2" w:author="Nick.Tolimieri [2]" w:date="2022-09-06T13:51:00Z"/>
                <w:color w:val="000000"/>
                <w:sz w:val="20"/>
                <w:szCs w:val="20"/>
                <w:lang w:val="en-US"/>
              </w:rPr>
            </w:pPr>
            <w:ins w:id="1853"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5" w:author="Nick.Tolimieri [2]" w:date="2022-09-06T13:51:00Z"/>
                <w:color w:val="000000"/>
                <w:sz w:val="20"/>
                <w:szCs w:val="20"/>
                <w:lang w:val="en-US"/>
              </w:rPr>
            </w:pPr>
            <w:ins w:id="1856" w:author="Nick.Tolimieri [2]" w:date="2022-09-06T13:51:00Z">
              <w:r w:rsidRPr="00C97A89">
                <w:rPr>
                  <w:color w:val="000000"/>
                  <w:sz w:val="20"/>
                  <w:szCs w:val="20"/>
                  <w:lang w:val="en-US"/>
                </w:rPr>
                <w:t>1.83</w:t>
              </w:r>
            </w:ins>
          </w:p>
        </w:tc>
      </w:tr>
      <w:tr w:rsidR="00C97A89" w:rsidRPr="00C97A89" w:rsidTr="004C5EBF">
        <w:tblPrEx>
          <w:tblPrExChange w:id="1857" w:author="Nick.Tolimieri [2]" w:date="2022-09-13T12:47:00Z">
            <w:tblPrEx>
              <w:tblW w:w="10017" w:type="dxa"/>
            </w:tblPrEx>
          </w:tblPrExChange>
        </w:tblPrEx>
        <w:trPr>
          <w:trHeight w:val="255"/>
          <w:ins w:id="1858" w:author="Nick.Tolimieri [2]" w:date="2022-09-06T13:51:00Z"/>
          <w:trPrChange w:id="18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1" w:author="Nick.Tolimieri [2]" w:date="2022-09-06T13:51:00Z"/>
                <w:color w:val="000000"/>
                <w:sz w:val="20"/>
                <w:szCs w:val="20"/>
                <w:lang w:val="en-US"/>
              </w:rPr>
            </w:pPr>
            <w:ins w:id="186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4" w:author="Nick.Tolimieri [2]" w:date="2022-09-06T13:51:00Z"/>
                <w:color w:val="000000"/>
                <w:sz w:val="20"/>
                <w:szCs w:val="20"/>
                <w:lang w:val="en-US"/>
              </w:rPr>
            </w:pPr>
            <w:ins w:id="186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7" w:author="Nick.Tolimieri [2]" w:date="2022-09-06T13:51:00Z"/>
                <w:color w:val="000000"/>
                <w:sz w:val="20"/>
                <w:szCs w:val="20"/>
                <w:lang w:val="en-US"/>
              </w:rPr>
            </w:pPr>
            <w:ins w:id="1868"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0" w:author="Nick.Tolimieri [2]" w:date="2022-09-06T13:51:00Z"/>
                <w:color w:val="000000"/>
                <w:sz w:val="20"/>
                <w:szCs w:val="20"/>
                <w:lang w:val="en-US"/>
              </w:rPr>
            </w:pPr>
            <w:ins w:id="1871" w:author="Nick.Tolimieri [2]"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3" w:author="Nick.Tolimieri [2]" w:date="2022-09-06T13:51:00Z"/>
                <w:color w:val="000000"/>
                <w:sz w:val="20"/>
                <w:szCs w:val="20"/>
                <w:lang w:val="en-US"/>
              </w:rPr>
            </w:pPr>
            <w:ins w:id="187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6" w:author="Nick.Tolimieri [2]" w:date="2022-09-06T13:51:00Z"/>
                <w:color w:val="000000"/>
                <w:sz w:val="20"/>
                <w:szCs w:val="20"/>
                <w:lang w:val="en-US"/>
              </w:rPr>
            </w:pPr>
            <w:ins w:id="187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9" w:author="Nick.Tolimieri [2]" w:date="2022-09-06T13:51:00Z"/>
                <w:color w:val="000000"/>
                <w:sz w:val="20"/>
                <w:szCs w:val="20"/>
                <w:lang w:val="en-US"/>
              </w:rPr>
            </w:pPr>
            <w:ins w:id="188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2" w:author="Nick.Tolimieri [2]" w:date="2022-09-06T13:51:00Z"/>
                <w:color w:val="000000"/>
                <w:sz w:val="20"/>
                <w:szCs w:val="20"/>
                <w:lang w:val="en-US"/>
              </w:rPr>
            </w:pPr>
            <w:ins w:id="188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5" w:author="Nick.Tolimieri [2]" w:date="2022-09-06T13:51:00Z"/>
                <w:color w:val="000000"/>
                <w:sz w:val="20"/>
                <w:szCs w:val="20"/>
                <w:lang w:val="en-US"/>
              </w:rPr>
            </w:pPr>
            <w:ins w:id="1886" w:author="Nick.Tolimieri [2]"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8" w:author="Nick.Tolimieri [2]" w:date="2022-09-06T13:51:00Z"/>
                <w:color w:val="000000"/>
                <w:sz w:val="20"/>
                <w:szCs w:val="20"/>
                <w:lang w:val="en-US"/>
              </w:rPr>
            </w:pPr>
            <w:ins w:id="1889"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1" w:author="Nick.Tolimieri [2]" w:date="2022-09-06T13:51:00Z"/>
                <w:color w:val="000000"/>
                <w:sz w:val="20"/>
                <w:szCs w:val="20"/>
                <w:lang w:val="en-US"/>
              </w:rPr>
            </w:pPr>
            <w:ins w:id="1892" w:author="Nick.Tolimieri [2]" w:date="2022-09-06T13:51:00Z">
              <w:r w:rsidRPr="00C97A89">
                <w:rPr>
                  <w:color w:val="000000"/>
                  <w:sz w:val="20"/>
                  <w:szCs w:val="20"/>
                  <w:lang w:val="en-US"/>
                </w:rPr>
                <w:t>2.84</w:t>
              </w:r>
            </w:ins>
          </w:p>
        </w:tc>
      </w:tr>
      <w:tr w:rsidR="00C97A89" w:rsidRPr="00C97A89" w:rsidTr="004C5EBF">
        <w:tblPrEx>
          <w:tblPrExChange w:id="1893" w:author="Nick.Tolimieri [2]" w:date="2022-09-13T12:47:00Z">
            <w:tblPrEx>
              <w:tblW w:w="10017" w:type="dxa"/>
            </w:tblPrEx>
          </w:tblPrExChange>
        </w:tblPrEx>
        <w:trPr>
          <w:trHeight w:val="255"/>
          <w:ins w:id="1894" w:author="Nick.Tolimieri [2]" w:date="2022-09-06T13:51:00Z"/>
          <w:trPrChange w:id="18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7" w:author="Nick.Tolimieri [2]" w:date="2022-09-06T13:51:00Z"/>
                <w:color w:val="000000"/>
                <w:sz w:val="20"/>
                <w:szCs w:val="20"/>
                <w:lang w:val="en-US"/>
              </w:rPr>
            </w:pPr>
            <w:ins w:id="189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0" w:author="Nick.Tolimieri [2]" w:date="2022-09-06T13:51:00Z"/>
                <w:color w:val="000000"/>
                <w:sz w:val="20"/>
                <w:szCs w:val="20"/>
                <w:lang w:val="en-US"/>
              </w:rPr>
            </w:pPr>
            <w:ins w:id="190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3" w:author="Nick.Tolimieri [2]" w:date="2022-09-06T13:51:00Z"/>
                <w:color w:val="000000"/>
                <w:sz w:val="20"/>
                <w:szCs w:val="20"/>
                <w:lang w:val="en-US"/>
              </w:rPr>
            </w:pPr>
            <w:ins w:id="190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6" w:author="Nick.Tolimieri [2]" w:date="2022-09-06T13:51:00Z"/>
                <w:color w:val="000000"/>
                <w:sz w:val="20"/>
                <w:szCs w:val="20"/>
                <w:lang w:val="en-US"/>
              </w:rPr>
            </w:pPr>
            <w:ins w:id="190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9" w:author="Nick.Tolimieri [2]" w:date="2022-09-06T13:51:00Z"/>
                <w:color w:val="000000"/>
                <w:sz w:val="20"/>
                <w:szCs w:val="20"/>
                <w:lang w:val="en-US"/>
              </w:rPr>
            </w:pPr>
            <w:ins w:id="191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2" w:author="Nick.Tolimieri [2]" w:date="2022-09-06T13:51:00Z"/>
                <w:color w:val="000000"/>
                <w:sz w:val="20"/>
                <w:szCs w:val="20"/>
                <w:lang w:val="en-US"/>
              </w:rPr>
            </w:pPr>
            <w:ins w:id="191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5" w:author="Nick.Tolimieri [2]" w:date="2022-09-06T13:51:00Z"/>
                <w:color w:val="000000"/>
                <w:sz w:val="20"/>
                <w:szCs w:val="20"/>
                <w:lang w:val="en-US"/>
              </w:rPr>
            </w:pPr>
            <w:ins w:id="191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8" w:author="Nick.Tolimieri [2]" w:date="2022-09-06T13:51:00Z"/>
                <w:color w:val="000000"/>
                <w:sz w:val="20"/>
                <w:szCs w:val="20"/>
                <w:lang w:val="en-US"/>
              </w:rPr>
            </w:pPr>
            <w:ins w:id="19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1" w:author="Nick.Tolimieri [2]" w:date="2022-09-06T13:51:00Z"/>
                <w:color w:val="000000"/>
                <w:sz w:val="20"/>
                <w:szCs w:val="20"/>
                <w:lang w:val="en-US"/>
              </w:rPr>
            </w:pPr>
            <w:ins w:id="19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4" w:author="Nick.Tolimieri [2]" w:date="2022-09-06T13:51:00Z"/>
                <w:color w:val="000000"/>
                <w:sz w:val="20"/>
                <w:szCs w:val="20"/>
                <w:lang w:val="en-US"/>
              </w:rPr>
            </w:pPr>
            <w:ins w:id="192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7" w:author="Nick.Tolimieri [2]" w:date="2022-09-06T13:51:00Z"/>
                <w:color w:val="000000"/>
                <w:sz w:val="20"/>
                <w:szCs w:val="20"/>
                <w:lang w:val="en-US"/>
              </w:rPr>
            </w:pPr>
            <w:ins w:id="1928" w:author="Nick.Tolimieri [2]" w:date="2022-09-06T13:51:00Z">
              <w:r w:rsidRPr="00C97A89">
                <w:rPr>
                  <w:color w:val="000000"/>
                  <w:sz w:val="20"/>
                  <w:szCs w:val="20"/>
                  <w:lang w:val="en-US"/>
                </w:rPr>
                <w:t>-</w:t>
              </w:r>
            </w:ins>
          </w:p>
        </w:tc>
      </w:tr>
      <w:tr w:rsidR="00C97A89" w:rsidRPr="00C97A89" w:rsidTr="004C5EBF">
        <w:tblPrEx>
          <w:tblPrExChange w:id="1929" w:author="Nick.Tolimieri [2]" w:date="2022-09-13T12:47:00Z">
            <w:tblPrEx>
              <w:tblW w:w="10017" w:type="dxa"/>
            </w:tblPrEx>
          </w:tblPrExChange>
        </w:tblPrEx>
        <w:trPr>
          <w:trHeight w:val="255"/>
          <w:ins w:id="1930" w:author="Nick.Tolimieri [2]" w:date="2022-09-06T13:51:00Z"/>
          <w:trPrChange w:id="19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3" w:author="Nick.Tolimieri [2]" w:date="2022-09-06T13:51:00Z"/>
                <w:color w:val="000000"/>
                <w:sz w:val="20"/>
                <w:szCs w:val="20"/>
                <w:lang w:val="en-US"/>
              </w:rPr>
            </w:pPr>
            <w:ins w:id="193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6" w:author="Nick.Tolimieri [2]" w:date="2022-09-06T13:51:00Z"/>
                <w:color w:val="000000"/>
                <w:sz w:val="20"/>
                <w:szCs w:val="20"/>
                <w:lang w:val="en-US"/>
              </w:rPr>
            </w:pPr>
            <w:ins w:id="193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9" w:author="Nick.Tolimieri [2]" w:date="2022-09-06T13:51:00Z"/>
                <w:color w:val="000000"/>
                <w:sz w:val="20"/>
                <w:szCs w:val="20"/>
                <w:lang w:val="en-US"/>
              </w:rPr>
            </w:pPr>
            <w:ins w:id="194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2" w:author="Nick.Tolimieri [2]" w:date="2022-09-06T13:51:00Z"/>
                <w:color w:val="000000"/>
                <w:sz w:val="20"/>
                <w:szCs w:val="20"/>
                <w:lang w:val="en-US"/>
              </w:rPr>
            </w:pPr>
            <w:ins w:id="19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5" w:author="Nick.Tolimieri [2]" w:date="2022-09-06T13:51:00Z"/>
                <w:color w:val="000000"/>
                <w:sz w:val="20"/>
                <w:szCs w:val="20"/>
                <w:lang w:val="en-US"/>
              </w:rPr>
            </w:pPr>
            <w:ins w:id="19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8" w:author="Nick.Tolimieri [2]" w:date="2022-09-06T13:51:00Z"/>
                <w:color w:val="000000"/>
                <w:sz w:val="20"/>
                <w:szCs w:val="20"/>
                <w:lang w:val="en-US"/>
              </w:rPr>
            </w:pPr>
            <w:ins w:id="19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1" w:author="Nick.Tolimieri [2]" w:date="2022-09-06T13:51:00Z"/>
                <w:color w:val="000000"/>
                <w:sz w:val="20"/>
                <w:szCs w:val="20"/>
                <w:lang w:val="en-US"/>
              </w:rPr>
            </w:pPr>
            <w:ins w:id="19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4" w:author="Nick.Tolimieri [2]" w:date="2022-09-06T13:51:00Z"/>
                <w:color w:val="000000"/>
                <w:sz w:val="20"/>
                <w:szCs w:val="20"/>
                <w:lang w:val="en-US"/>
              </w:rPr>
            </w:pPr>
            <w:ins w:id="19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7" w:author="Nick.Tolimieri [2]" w:date="2022-09-06T13:51:00Z"/>
                <w:color w:val="000000"/>
                <w:sz w:val="20"/>
                <w:szCs w:val="20"/>
                <w:lang w:val="en-US"/>
              </w:rPr>
            </w:pPr>
            <w:ins w:id="19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0" w:author="Nick.Tolimieri [2]" w:date="2022-09-06T13:51:00Z"/>
                <w:color w:val="000000"/>
                <w:sz w:val="20"/>
                <w:szCs w:val="20"/>
                <w:lang w:val="en-US"/>
              </w:rPr>
            </w:pPr>
            <w:ins w:id="19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3" w:author="Nick.Tolimieri [2]" w:date="2022-09-06T13:51:00Z"/>
                <w:color w:val="000000"/>
                <w:sz w:val="20"/>
                <w:szCs w:val="20"/>
                <w:lang w:val="en-US"/>
              </w:rPr>
            </w:pPr>
            <w:ins w:id="1964" w:author="Nick.Tolimieri [2]" w:date="2022-09-06T13:51:00Z">
              <w:r w:rsidRPr="00C97A89">
                <w:rPr>
                  <w:color w:val="000000"/>
                  <w:sz w:val="20"/>
                  <w:szCs w:val="20"/>
                  <w:lang w:val="en-US"/>
                </w:rPr>
                <w:t>-</w:t>
              </w:r>
            </w:ins>
          </w:p>
        </w:tc>
      </w:tr>
      <w:tr w:rsidR="00C97A89" w:rsidRPr="00C97A89" w:rsidTr="004C5EBF">
        <w:tblPrEx>
          <w:tblPrExChange w:id="1965" w:author="Nick.Tolimieri [2]" w:date="2022-09-13T12:47:00Z">
            <w:tblPrEx>
              <w:tblW w:w="10017" w:type="dxa"/>
            </w:tblPrEx>
          </w:tblPrExChange>
        </w:tblPrEx>
        <w:trPr>
          <w:trHeight w:val="255"/>
          <w:ins w:id="1966" w:author="Nick.Tolimieri [2]" w:date="2022-09-06T13:51:00Z"/>
          <w:trPrChange w:id="19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9" w:author="Nick.Tolimieri [2]" w:date="2022-09-06T13:51:00Z"/>
                <w:color w:val="000000"/>
                <w:sz w:val="20"/>
                <w:szCs w:val="20"/>
                <w:lang w:val="en-US"/>
              </w:rPr>
            </w:pPr>
            <w:ins w:id="197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2" w:author="Nick.Tolimieri [2]" w:date="2022-09-06T13:51:00Z"/>
                <w:color w:val="000000"/>
                <w:sz w:val="20"/>
                <w:szCs w:val="20"/>
                <w:lang w:val="en-US"/>
              </w:rPr>
            </w:pPr>
            <w:ins w:id="197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5" w:author="Nick.Tolimieri [2]" w:date="2022-09-06T13:51:00Z"/>
                <w:color w:val="000000"/>
                <w:sz w:val="20"/>
                <w:szCs w:val="20"/>
                <w:lang w:val="en-US"/>
              </w:rPr>
            </w:pPr>
            <w:ins w:id="19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8" w:author="Nick.Tolimieri [2]" w:date="2022-09-06T13:51:00Z"/>
                <w:color w:val="000000"/>
                <w:sz w:val="20"/>
                <w:szCs w:val="20"/>
                <w:lang w:val="en-US"/>
              </w:rPr>
            </w:pPr>
            <w:ins w:id="1979" w:author="Nick.Tolimieri [2]"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1" w:author="Nick.Tolimieri [2]" w:date="2022-09-06T13:51:00Z"/>
                <w:color w:val="000000"/>
                <w:sz w:val="20"/>
                <w:szCs w:val="20"/>
                <w:lang w:val="en-US"/>
              </w:rPr>
            </w:pPr>
            <w:ins w:id="19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4" w:author="Nick.Tolimieri [2]" w:date="2022-09-06T13:51:00Z"/>
                <w:color w:val="000000"/>
                <w:sz w:val="20"/>
                <w:szCs w:val="20"/>
                <w:lang w:val="en-US"/>
              </w:rPr>
            </w:pPr>
            <w:ins w:id="1985"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7" w:author="Nick.Tolimieri [2]" w:date="2022-09-06T13:51:00Z"/>
                <w:color w:val="000000"/>
                <w:sz w:val="20"/>
                <w:szCs w:val="20"/>
                <w:lang w:val="en-US"/>
              </w:rPr>
            </w:pPr>
            <w:ins w:id="19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0" w:author="Nick.Tolimieri [2]" w:date="2022-09-06T13:51:00Z"/>
                <w:color w:val="000000"/>
                <w:sz w:val="20"/>
                <w:szCs w:val="20"/>
                <w:lang w:val="en-US"/>
              </w:rPr>
            </w:pPr>
            <w:ins w:id="1991"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3" w:author="Nick.Tolimieri [2]" w:date="2022-09-06T13:51:00Z"/>
                <w:color w:val="000000"/>
                <w:sz w:val="20"/>
                <w:szCs w:val="20"/>
                <w:lang w:val="en-US"/>
              </w:rPr>
            </w:pPr>
            <w:ins w:id="1994"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6" w:author="Nick.Tolimieri [2]" w:date="2022-09-06T13:51:00Z"/>
                <w:color w:val="000000"/>
                <w:sz w:val="20"/>
                <w:szCs w:val="20"/>
                <w:lang w:val="en-US"/>
              </w:rPr>
            </w:pPr>
            <w:ins w:id="199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9" w:author="Nick.Tolimieri [2]" w:date="2022-09-06T13:51:00Z"/>
                <w:color w:val="000000"/>
                <w:sz w:val="20"/>
                <w:szCs w:val="20"/>
                <w:lang w:val="en-US"/>
              </w:rPr>
            </w:pPr>
            <w:ins w:id="2000" w:author="Nick.Tolimieri [2]" w:date="2022-09-06T13:51:00Z">
              <w:r w:rsidRPr="00C97A89">
                <w:rPr>
                  <w:color w:val="000000"/>
                  <w:sz w:val="20"/>
                  <w:szCs w:val="20"/>
                  <w:lang w:val="en-US"/>
                </w:rPr>
                <w:t>1.77</w:t>
              </w:r>
            </w:ins>
          </w:p>
        </w:tc>
      </w:tr>
      <w:tr w:rsidR="00C97A89" w:rsidRPr="00C97A89" w:rsidTr="004C5EBF">
        <w:tblPrEx>
          <w:tblPrExChange w:id="2001" w:author="Nick.Tolimieri [2]" w:date="2022-09-13T12:47:00Z">
            <w:tblPrEx>
              <w:tblW w:w="10017" w:type="dxa"/>
            </w:tblPrEx>
          </w:tblPrExChange>
        </w:tblPrEx>
        <w:trPr>
          <w:trHeight w:val="255"/>
          <w:ins w:id="2002" w:author="Nick.Tolimieri [2]" w:date="2022-09-06T13:51:00Z"/>
          <w:trPrChange w:id="20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5" w:author="Nick.Tolimieri [2]" w:date="2022-09-06T13:51:00Z"/>
                <w:color w:val="000000"/>
                <w:sz w:val="20"/>
                <w:szCs w:val="20"/>
                <w:lang w:val="en-US"/>
              </w:rPr>
            </w:pPr>
            <w:ins w:id="200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8" w:author="Nick.Tolimieri [2]" w:date="2022-09-06T13:51:00Z"/>
                <w:color w:val="000000"/>
                <w:sz w:val="20"/>
                <w:szCs w:val="20"/>
                <w:lang w:val="en-US"/>
              </w:rPr>
            </w:pPr>
            <w:ins w:id="200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1" w:author="Nick.Tolimieri [2]" w:date="2022-09-06T13:51:00Z"/>
                <w:color w:val="000000"/>
                <w:sz w:val="20"/>
                <w:szCs w:val="20"/>
                <w:lang w:val="en-US"/>
              </w:rPr>
            </w:pPr>
            <w:ins w:id="20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4" w:author="Nick.Tolimieri [2]" w:date="2022-09-06T13:51:00Z"/>
                <w:color w:val="000000"/>
                <w:sz w:val="20"/>
                <w:szCs w:val="20"/>
                <w:lang w:val="en-US"/>
              </w:rPr>
            </w:pPr>
            <w:ins w:id="20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7" w:author="Nick.Tolimieri [2]" w:date="2022-09-06T13:51:00Z"/>
                <w:color w:val="000000"/>
                <w:sz w:val="20"/>
                <w:szCs w:val="20"/>
                <w:lang w:val="en-US"/>
              </w:rPr>
            </w:pPr>
            <w:ins w:id="20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0" w:author="Nick.Tolimieri [2]" w:date="2022-09-06T13:51:00Z"/>
                <w:color w:val="000000"/>
                <w:sz w:val="20"/>
                <w:szCs w:val="20"/>
                <w:lang w:val="en-US"/>
              </w:rPr>
            </w:pPr>
            <w:ins w:id="20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3" w:author="Nick.Tolimieri [2]" w:date="2022-09-06T13:51:00Z"/>
                <w:color w:val="000000"/>
                <w:sz w:val="20"/>
                <w:szCs w:val="20"/>
                <w:lang w:val="en-US"/>
              </w:rPr>
            </w:pPr>
            <w:ins w:id="20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6" w:author="Nick.Tolimieri [2]" w:date="2022-09-06T13:51:00Z"/>
                <w:color w:val="000000"/>
                <w:sz w:val="20"/>
                <w:szCs w:val="20"/>
                <w:lang w:val="en-US"/>
              </w:rPr>
            </w:pPr>
            <w:ins w:id="20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9" w:author="Nick.Tolimieri [2]" w:date="2022-09-06T13:51:00Z"/>
                <w:color w:val="000000"/>
                <w:sz w:val="20"/>
                <w:szCs w:val="20"/>
                <w:lang w:val="en-US"/>
              </w:rPr>
            </w:pPr>
            <w:ins w:id="20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2" w:author="Nick.Tolimieri [2]" w:date="2022-09-06T13:51:00Z"/>
                <w:color w:val="000000"/>
                <w:sz w:val="20"/>
                <w:szCs w:val="20"/>
                <w:lang w:val="en-US"/>
              </w:rPr>
            </w:pPr>
            <w:ins w:id="20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5" w:author="Nick.Tolimieri [2]" w:date="2022-09-06T13:51:00Z"/>
                <w:color w:val="000000"/>
                <w:sz w:val="20"/>
                <w:szCs w:val="20"/>
                <w:lang w:val="en-US"/>
              </w:rPr>
            </w:pPr>
            <w:ins w:id="2036" w:author="Nick.Tolimieri [2]" w:date="2022-09-06T13:51:00Z">
              <w:r w:rsidRPr="00C97A89">
                <w:rPr>
                  <w:color w:val="000000"/>
                  <w:sz w:val="20"/>
                  <w:szCs w:val="20"/>
                  <w:lang w:val="en-US"/>
                </w:rPr>
                <w:t>-</w:t>
              </w:r>
            </w:ins>
          </w:p>
        </w:tc>
      </w:tr>
      <w:tr w:rsidR="00C97A89" w:rsidRPr="00C97A89" w:rsidTr="004C5EBF">
        <w:tblPrEx>
          <w:tblPrExChange w:id="2037" w:author="Nick.Tolimieri [2]" w:date="2022-09-13T12:47:00Z">
            <w:tblPrEx>
              <w:tblW w:w="10017" w:type="dxa"/>
            </w:tblPrEx>
          </w:tblPrExChange>
        </w:tblPrEx>
        <w:trPr>
          <w:trHeight w:val="255"/>
          <w:ins w:id="2038" w:author="Nick.Tolimieri [2]" w:date="2022-09-06T13:51:00Z"/>
          <w:trPrChange w:id="20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1" w:author="Nick.Tolimieri [2]" w:date="2022-09-06T13:51:00Z"/>
                <w:color w:val="000000"/>
                <w:sz w:val="20"/>
                <w:szCs w:val="20"/>
                <w:lang w:val="en-US"/>
              </w:rPr>
            </w:pPr>
            <w:ins w:id="204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4" w:author="Nick.Tolimieri [2]" w:date="2022-09-06T13:51:00Z"/>
                <w:color w:val="000000"/>
                <w:sz w:val="20"/>
                <w:szCs w:val="20"/>
                <w:lang w:val="en-US"/>
              </w:rPr>
            </w:pPr>
            <w:ins w:id="204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7" w:author="Nick.Tolimieri [2]" w:date="2022-09-06T13:51:00Z"/>
                <w:color w:val="000000"/>
                <w:sz w:val="20"/>
                <w:szCs w:val="20"/>
                <w:lang w:val="en-US"/>
              </w:rPr>
            </w:pPr>
            <w:ins w:id="20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0" w:author="Nick.Tolimieri [2]" w:date="2022-09-06T13:51:00Z"/>
                <w:color w:val="000000"/>
                <w:sz w:val="20"/>
                <w:szCs w:val="20"/>
                <w:lang w:val="en-US"/>
              </w:rPr>
            </w:pPr>
            <w:ins w:id="20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3" w:author="Nick.Tolimieri [2]" w:date="2022-09-06T13:51:00Z"/>
                <w:color w:val="000000"/>
                <w:sz w:val="20"/>
                <w:szCs w:val="20"/>
                <w:lang w:val="en-US"/>
              </w:rPr>
            </w:pPr>
            <w:ins w:id="20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6" w:author="Nick.Tolimieri [2]" w:date="2022-09-06T13:51:00Z"/>
                <w:color w:val="000000"/>
                <w:sz w:val="20"/>
                <w:szCs w:val="20"/>
                <w:lang w:val="en-US"/>
              </w:rPr>
            </w:pPr>
            <w:ins w:id="20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9" w:author="Nick.Tolimieri [2]" w:date="2022-09-06T13:51:00Z"/>
                <w:color w:val="000000"/>
                <w:sz w:val="20"/>
                <w:szCs w:val="20"/>
                <w:lang w:val="en-US"/>
              </w:rPr>
            </w:pPr>
            <w:ins w:id="20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2" w:author="Nick.Tolimieri [2]" w:date="2022-09-06T13:51:00Z"/>
                <w:color w:val="000000"/>
                <w:sz w:val="20"/>
                <w:szCs w:val="20"/>
                <w:lang w:val="en-US"/>
              </w:rPr>
            </w:pPr>
            <w:ins w:id="20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5" w:author="Nick.Tolimieri [2]" w:date="2022-09-06T13:51:00Z"/>
                <w:color w:val="000000"/>
                <w:sz w:val="20"/>
                <w:szCs w:val="20"/>
                <w:lang w:val="en-US"/>
              </w:rPr>
            </w:pPr>
            <w:ins w:id="20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8" w:author="Nick.Tolimieri [2]" w:date="2022-09-06T13:51:00Z"/>
                <w:color w:val="000000"/>
                <w:sz w:val="20"/>
                <w:szCs w:val="20"/>
                <w:lang w:val="en-US"/>
              </w:rPr>
            </w:pPr>
            <w:ins w:id="20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1" w:author="Nick.Tolimieri [2]" w:date="2022-09-06T13:51:00Z"/>
                <w:color w:val="000000"/>
                <w:sz w:val="20"/>
                <w:szCs w:val="20"/>
                <w:lang w:val="en-US"/>
              </w:rPr>
            </w:pPr>
            <w:ins w:id="2072" w:author="Nick.Tolimieri [2]" w:date="2022-09-06T13:51:00Z">
              <w:r w:rsidRPr="00C97A89">
                <w:rPr>
                  <w:color w:val="000000"/>
                  <w:sz w:val="20"/>
                  <w:szCs w:val="20"/>
                  <w:lang w:val="en-US"/>
                </w:rPr>
                <w:t>-</w:t>
              </w:r>
            </w:ins>
          </w:p>
        </w:tc>
      </w:tr>
      <w:tr w:rsidR="00C97A89" w:rsidRPr="00C97A89" w:rsidTr="004C5EBF">
        <w:tblPrEx>
          <w:tblPrExChange w:id="2073" w:author="Nick.Tolimieri [2]" w:date="2022-09-13T12:47:00Z">
            <w:tblPrEx>
              <w:tblW w:w="10017" w:type="dxa"/>
            </w:tblPrEx>
          </w:tblPrExChange>
        </w:tblPrEx>
        <w:trPr>
          <w:trHeight w:val="255"/>
          <w:ins w:id="2074" w:author="Nick.Tolimieri [2]" w:date="2022-09-06T13:51:00Z"/>
          <w:trPrChange w:id="20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7" w:author="Nick.Tolimieri [2]" w:date="2022-09-06T13:51:00Z"/>
                <w:color w:val="000000"/>
                <w:sz w:val="20"/>
                <w:szCs w:val="20"/>
                <w:lang w:val="en-US"/>
              </w:rPr>
            </w:pPr>
            <w:ins w:id="207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0" w:author="Nick.Tolimieri [2]" w:date="2022-09-06T13:51:00Z"/>
                <w:color w:val="000000"/>
                <w:sz w:val="20"/>
                <w:szCs w:val="20"/>
                <w:lang w:val="en-US"/>
              </w:rPr>
            </w:pPr>
            <w:ins w:id="208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3" w:author="Nick.Tolimieri [2]" w:date="2022-09-06T13:51:00Z"/>
                <w:color w:val="000000"/>
                <w:sz w:val="20"/>
                <w:szCs w:val="20"/>
                <w:lang w:val="en-US"/>
              </w:rPr>
            </w:pPr>
            <w:ins w:id="2084" w:author="Nick.Tolimieri [2]"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6" w:author="Nick.Tolimieri [2]" w:date="2022-09-06T13:51:00Z"/>
                <w:color w:val="000000"/>
                <w:sz w:val="20"/>
                <w:szCs w:val="20"/>
                <w:lang w:val="en-US"/>
              </w:rPr>
            </w:pPr>
            <w:ins w:id="208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9" w:author="Nick.Tolimieri [2]" w:date="2022-09-06T13:51:00Z"/>
                <w:color w:val="000000"/>
                <w:sz w:val="20"/>
                <w:szCs w:val="20"/>
                <w:lang w:val="en-US"/>
              </w:rPr>
            </w:pPr>
            <w:ins w:id="20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2" w:author="Nick.Tolimieri [2]" w:date="2022-09-06T13:51:00Z"/>
                <w:color w:val="000000"/>
                <w:sz w:val="20"/>
                <w:szCs w:val="20"/>
                <w:lang w:val="en-US"/>
              </w:rPr>
            </w:pPr>
            <w:ins w:id="209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5" w:author="Nick.Tolimieri [2]" w:date="2022-09-06T13:51:00Z"/>
                <w:color w:val="000000"/>
                <w:sz w:val="20"/>
                <w:szCs w:val="20"/>
                <w:lang w:val="en-US"/>
              </w:rPr>
            </w:pPr>
            <w:ins w:id="20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8" w:author="Nick.Tolimieri [2]" w:date="2022-09-06T13:51:00Z"/>
                <w:color w:val="000000"/>
                <w:sz w:val="20"/>
                <w:szCs w:val="20"/>
                <w:lang w:val="en-US"/>
              </w:rPr>
            </w:pPr>
            <w:ins w:id="2099"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1" w:author="Nick.Tolimieri [2]" w:date="2022-09-06T13:51:00Z"/>
                <w:color w:val="000000"/>
                <w:sz w:val="20"/>
                <w:szCs w:val="20"/>
                <w:lang w:val="en-US"/>
              </w:rPr>
            </w:pPr>
            <w:ins w:id="2102" w:author="Nick.Tolimieri [2]"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4" w:author="Nick.Tolimieri [2]" w:date="2022-09-06T13:51:00Z"/>
                <w:color w:val="000000"/>
                <w:sz w:val="20"/>
                <w:szCs w:val="20"/>
                <w:lang w:val="en-US"/>
              </w:rPr>
            </w:pPr>
            <w:ins w:id="2105"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7" w:author="Nick.Tolimieri [2]" w:date="2022-09-06T13:51:00Z"/>
                <w:color w:val="000000"/>
                <w:sz w:val="20"/>
                <w:szCs w:val="20"/>
                <w:lang w:val="en-US"/>
              </w:rPr>
            </w:pPr>
            <w:ins w:id="2108" w:author="Nick.Tolimieri [2]" w:date="2022-09-06T13:51:00Z">
              <w:r w:rsidRPr="00C97A89">
                <w:rPr>
                  <w:color w:val="000000"/>
                  <w:sz w:val="20"/>
                  <w:szCs w:val="20"/>
                  <w:lang w:val="en-US"/>
                </w:rPr>
                <w:t>3.45</w:t>
              </w:r>
            </w:ins>
          </w:p>
        </w:tc>
      </w:tr>
      <w:tr w:rsidR="00C97A89" w:rsidRPr="00C97A89" w:rsidTr="004C5EBF">
        <w:tblPrEx>
          <w:tblPrExChange w:id="2109" w:author="Nick.Tolimieri [2]" w:date="2022-09-13T12:47:00Z">
            <w:tblPrEx>
              <w:tblW w:w="10017" w:type="dxa"/>
            </w:tblPrEx>
          </w:tblPrExChange>
        </w:tblPrEx>
        <w:trPr>
          <w:trHeight w:val="255"/>
          <w:ins w:id="2110" w:author="Nick.Tolimieri [2]" w:date="2022-09-06T13:51:00Z"/>
          <w:trPrChange w:id="21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3" w:author="Nick.Tolimieri [2]" w:date="2022-09-06T13:51:00Z"/>
                <w:color w:val="000000"/>
                <w:sz w:val="20"/>
                <w:szCs w:val="20"/>
                <w:lang w:val="en-US"/>
              </w:rPr>
            </w:pPr>
            <w:ins w:id="211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6" w:author="Nick.Tolimieri [2]" w:date="2022-09-06T13:51:00Z"/>
                <w:color w:val="000000"/>
                <w:sz w:val="20"/>
                <w:szCs w:val="20"/>
                <w:lang w:val="en-US"/>
              </w:rPr>
            </w:pPr>
            <w:ins w:id="211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9" w:author="Nick.Tolimieri [2]" w:date="2022-09-06T13:51:00Z"/>
                <w:color w:val="000000"/>
                <w:sz w:val="20"/>
                <w:szCs w:val="20"/>
                <w:lang w:val="en-US"/>
              </w:rPr>
            </w:pPr>
            <w:ins w:id="212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2" w:author="Nick.Tolimieri [2]" w:date="2022-09-06T13:51:00Z"/>
                <w:color w:val="000000"/>
                <w:sz w:val="20"/>
                <w:szCs w:val="20"/>
                <w:lang w:val="en-US"/>
              </w:rPr>
            </w:pPr>
            <w:ins w:id="2123" w:author="Nick.Tolimieri [2]"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5" w:author="Nick.Tolimieri [2]" w:date="2022-09-06T13:51:00Z"/>
                <w:color w:val="000000"/>
                <w:sz w:val="20"/>
                <w:szCs w:val="20"/>
                <w:lang w:val="en-US"/>
              </w:rPr>
            </w:pPr>
            <w:ins w:id="21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8" w:author="Nick.Tolimieri [2]" w:date="2022-09-06T13:51:00Z"/>
                <w:color w:val="000000"/>
                <w:sz w:val="20"/>
                <w:szCs w:val="20"/>
                <w:lang w:val="en-US"/>
              </w:rPr>
            </w:pPr>
            <w:ins w:id="2129" w:author="Nick.Tolimieri [2]"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1" w:author="Nick.Tolimieri [2]" w:date="2022-09-06T13:51:00Z"/>
                <w:color w:val="000000"/>
                <w:sz w:val="20"/>
                <w:szCs w:val="20"/>
                <w:lang w:val="en-US"/>
              </w:rPr>
            </w:pPr>
            <w:ins w:id="2132" w:author="Nick.Tolimieri [2]"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4" w:author="Nick.Tolimieri [2]" w:date="2022-09-06T13:51:00Z"/>
                <w:color w:val="000000"/>
                <w:sz w:val="20"/>
                <w:szCs w:val="20"/>
                <w:lang w:val="en-US"/>
              </w:rPr>
            </w:pPr>
            <w:ins w:id="213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7" w:author="Nick.Tolimieri [2]" w:date="2022-09-06T13:51:00Z"/>
                <w:color w:val="000000"/>
                <w:sz w:val="20"/>
                <w:szCs w:val="20"/>
                <w:lang w:val="en-US"/>
              </w:rPr>
            </w:pPr>
            <w:ins w:id="2138" w:author="Nick.Tolimieri [2]"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0" w:author="Nick.Tolimieri [2]" w:date="2022-09-06T13:51:00Z"/>
                <w:color w:val="000000"/>
                <w:sz w:val="20"/>
                <w:szCs w:val="20"/>
                <w:lang w:val="en-US"/>
              </w:rPr>
            </w:pPr>
            <w:ins w:id="2141" w:author="Nick.Tolimieri [2]"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3" w:author="Nick.Tolimieri [2]" w:date="2022-09-06T13:51:00Z"/>
                <w:color w:val="000000"/>
                <w:sz w:val="20"/>
                <w:szCs w:val="20"/>
                <w:lang w:val="en-US"/>
              </w:rPr>
            </w:pPr>
            <w:ins w:id="2144" w:author="Nick.Tolimieri [2]" w:date="2022-09-06T13:51:00Z">
              <w:r w:rsidRPr="00C97A89">
                <w:rPr>
                  <w:color w:val="000000"/>
                  <w:sz w:val="20"/>
                  <w:szCs w:val="20"/>
                  <w:lang w:val="en-US"/>
                </w:rPr>
                <w:t>3.89</w:t>
              </w:r>
            </w:ins>
          </w:p>
        </w:tc>
      </w:tr>
      <w:tr w:rsidR="00C97A89" w:rsidRPr="00C97A89" w:rsidTr="004C5EBF">
        <w:tblPrEx>
          <w:tblPrExChange w:id="2145" w:author="Nick.Tolimieri [2]" w:date="2022-09-13T12:47:00Z">
            <w:tblPrEx>
              <w:tblW w:w="10017" w:type="dxa"/>
            </w:tblPrEx>
          </w:tblPrExChange>
        </w:tblPrEx>
        <w:trPr>
          <w:trHeight w:val="255"/>
          <w:ins w:id="2146" w:author="Nick.Tolimieri [2]" w:date="2022-09-06T13:51:00Z"/>
          <w:trPrChange w:id="21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49" w:author="Nick.Tolimieri [2]" w:date="2022-09-06T13:51:00Z"/>
                <w:color w:val="000000"/>
                <w:sz w:val="20"/>
                <w:szCs w:val="20"/>
                <w:lang w:val="en-US"/>
              </w:rPr>
            </w:pPr>
            <w:ins w:id="215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2" w:author="Nick.Tolimieri [2]" w:date="2022-09-06T13:51:00Z"/>
                <w:color w:val="000000"/>
                <w:sz w:val="20"/>
                <w:szCs w:val="20"/>
                <w:lang w:val="en-US"/>
              </w:rPr>
            </w:pPr>
            <w:ins w:id="215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5" w:author="Nick.Tolimieri [2]" w:date="2022-09-06T13:51:00Z"/>
                <w:color w:val="000000"/>
                <w:sz w:val="20"/>
                <w:szCs w:val="20"/>
                <w:lang w:val="en-US"/>
              </w:rPr>
            </w:pPr>
            <w:ins w:id="21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8" w:author="Nick.Tolimieri [2]" w:date="2022-09-06T13:51:00Z"/>
                <w:color w:val="000000"/>
                <w:sz w:val="20"/>
                <w:szCs w:val="20"/>
                <w:lang w:val="en-US"/>
              </w:rPr>
            </w:pPr>
            <w:ins w:id="2159" w:author="Nick.Tolimieri [2]"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1" w:author="Nick.Tolimieri [2]" w:date="2022-09-06T13:51:00Z"/>
                <w:color w:val="000000"/>
                <w:sz w:val="20"/>
                <w:szCs w:val="20"/>
                <w:lang w:val="en-US"/>
              </w:rPr>
            </w:pPr>
            <w:ins w:id="2162" w:author="Nick.Tolimieri [2]"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4" w:author="Nick.Tolimieri [2]" w:date="2022-09-06T13:51:00Z"/>
                <w:color w:val="000000"/>
                <w:sz w:val="20"/>
                <w:szCs w:val="20"/>
                <w:lang w:val="en-US"/>
              </w:rPr>
            </w:pPr>
            <w:ins w:id="2165"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7" w:author="Nick.Tolimieri [2]" w:date="2022-09-06T13:51:00Z"/>
                <w:color w:val="000000"/>
                <w:sz w:val="20"/>
                <w:szCs w:val="20"/>
                <w:lang w:val="en-US"/>
              </w:rPr>
            </w:pPr>
            <w:ins w:id="21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0" w:author="Nick.Tolimieri [2]" w:date="2022-09-06T13:51:00Z"/>
                <w:color w:val="000000"/>
                <w:sz w:val="20"/>
                <w:szCs w:val="20"/>
                <w:lang w:val="en-US"/>
              </w:rPr>
            </w:pPr>
            <w:ins w:id="2171"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3" w:author="Nick.Tolimieri [2]" w:date="2022-09-06T13:51:00Z"/>
                <w:color w:val="000000"/>
                <w:sz w:val="20"/>
                <w:szCs w:val="20"/>
                <w:lang w:val="en-US"/>
              </w:rPr>
            </w:pPr>
            <w:ins w:id="2174"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6" w:author="Nick.Tolimieri [2]" w:date="2022-09-06T13:51:00Z"/>
                <w:color w:val="000000"/>
                <w:sz w:val="20"/>
                <w:szCs w:val="20"/>
                <w:lang w:val="en-US"/>
              </w:rPr>
            </w:pPr>
            <w:ins w:id="2177"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9" w:author="Nick.Tolimieri [2]" w:date="2022-09-06T13:51:00Z"/>
                <w:color w:val="000000"/>
                <w:sz w:val="20"/>
                <w:szCs w:val="20"/>
                <w:lang w:val="en-US"/>
              </w:rPr>
            </w:pPr>
            <w:ins w:id="2180" w:author="Nick.Tolimieri [2]" w:date="2022-09-06T13:51:00Z">
              <w:r w:rsidRPr="00C97A89">
                <w:rPr>
                  <w:color w:val="000000"/>
                  <w:sz w:val="20"/>
                  <w:szCs w:val="20"/>
                  <w:lang w:val="en-US"/>
                </w:rPr>
                <w:t>3.09</w:t>
              </w:r>
            </w:ins>
          </w:p>
        </w:tc>
      </w:tr>
      <w:tr w:rsidR="00C97A89" w:rsidRPr="00C97A89" w:rsidTr="004C5EBF">
        <w:tblPrEx>
          <w:tblPrExChange w:id="2181" w:author="Nick.Tolimieri [2]" w:date="2022-09-13T12:47:00Z">
            <w:tblPrEx>
              <w:tblW w:w="10017" w:type="dxa"/>
            </w:tblPrEx>
          </w:tblPrExChange>
        </w:tblPrEx>
        <w:trPr>
          <w:trHeight w:val="255"/>
          <w:ins w:id="2182" w:author="Nick.Tolimieri [2]" w:date="2022-09-06T13:51:00Z"/>
          <w:trPrChange w:id="21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5" w:author="Nick.Tolimieri [2]" w:date="2022-09-06T13:51:00Z"/>
                <w:color w:val="000000"/>
                <w:sz w:val="20"/>
                <w:szCs w:val="20"/>
                <w:lang w:val="en-US"/>
              </w:rPr>
            </w:pPr>
            <w:ins w:id="218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8" w:author="Nick.Tolimieri [2]" w:date="2022-09-06T13:51:00Z"/>
                <w:color w:val="000000"/>
                <w:sz w:val="20"/>
                <w:szCs w:val="20"/>
                <w:lang w:val="en-US"/>
              </w:rPr>
            </w:pPr>
            <w:ins w:id="218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1" w:author="Nick.Tolimieri [2]" w:date="2022-09-06T13:51:00Z"/>
                <w:color w:val="000000"/>
                <w:sz w:val="20"/>
                <w:szCs w:val="20"/>
                <w:lang w:val="en-US"/>
              </w:rPr>
            </w:pPr>
            <w:ins w:id="2192"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4" w:author="Nick.Tolimieri [2]" w:date="2022-09-06T13:51:00Z"/>
                <w:color w:val="000000"/>
                <w:sz w:val="20"/>
                <w:szCs w:val="20"/>
                <w:lang w:val="en-US"/>
              </w:rPr>
            </w:pPr>
            <w:ins w:id="2195" w:author="Nick.Tolimieri [2]"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7" w:author="Nick.Tolimieri [2]" w:date="2022-09-06T13:51:00Z"/>
                <w:color w:val="000000"/>
                <w:sz w:val="20"/>
                <w:szCs w:val="20"/>
                <w:lang w:val="en-US"/>
              </w:rPr>
            </w:pPr>
            <w:ins w:id="219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1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0" w:author="Nick.Tolimieri [2]" w:date="2022-09-06T13:51:00Z"/>
                <w:color w:val="000000"/>
                <w:sz w:val="20"/>
                <w:szCs w:val="20"/>
                <w:lang w:val="en-US"/>
              </w:rPr>
            </w:pPr>
            <w:ins w:id="2201" w:author="Nick.Tolimieri [2]"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3" w:author="Nick.Tolimieri [2]" w:date="2022-09-06T13:51:00Z"/>
                <w:color w:val="000000"/>
                <w:sz w:val="20"/>
                <w:szCs w:val="20"/>
                <w:lang w:val="en-US"/>
              </w:rPr>
            </w:pPr>
            <w:ins w:id="22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6" w:author="Nick.Tolimieri [2]" w:date="2022-09-06T13:51:00Z"/>
                <w:color w:val="000000"/>
                <w:sz w:val="20"/>
                <w:szCs w:val="20"/>
                <w:lang w:val="en-US"/>
              </w:rPr>
            </w:pPr>
            <w:ins w:id="220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9" w:author="Nick.Tolimieri [2]" w:date="2022-09-06T13:51:00Z"/>
                <w:color w:val="000000"/>
                <w:sz w:val="20"/>
                <w:szCs w:val="20"/>
                <w:lang w:val="en-US"/>
              </w:rPr>
            </w:pPr>
            <w:ins w:id="2210" w:author="Nick.Tolimieri [2]"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2" w:author="Nick.Tolimieri [2]" w:date="2022-09-06T13:51:00Z"/>
                <w:color w:val="000000"/>
                <w:sz w:val="20"/>
                <w:szCs w:val="20"/>
                <w:lang w:val="en-US"/>
              </w:rPr>
            </w:pPr>
            <w:ins w:id="2213"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5" w:author="Nick.Tolimieri [2]" w:date="2022-09-06T13:51:00Z"/>
                <w:color w:val="000000"/>
                <w:sz w:val="20"/>
                <w:szCs w:val="20"/>
                <w:lang w:val="en-US"/>
              </w:rPr>
            </w:pPr>
            <w:ins w:id="2216" w:author="Nick.Tolimieri [2]" w:date="2022-09-06T13:51:00Z">
              <w:r w:rsidRPr="00C97A89">
                <w:rPr>
                  <w:color w:val="000000"/>
                  <w:sz w:val="20"/>
                  <w:szCs w:val="20"/>
                  <w:lang w:val="en-US"/>
                </w:rPr>
                <w:t>3.52</w:t>
              </w:r>
            </w:ins>
          </w:p>
        </w:tc>
      </w:tr>
      <w:tr w:rsidR="00C97A89" w:rsidRPr="00C97A89" w:rsidTr="004C5EBF">
        <w:tblPrEx>
          <w:tblPrExChange w:id="2217" w:author="Nick.Tolimieri [2]" w:date="2022-09-13T12:47:00Z">
            <w:tblPrEx>
              <w:tblW w:w="10017" w:type="dxa"/>
            </w:tblPrEx>
          </w:tblPrExChange>
        </w:tblPrEx>
        <w:trPr>
          <w:trHeight w:val="255"/>
          <w:ins w:id="2218" w:author="Nick.Tolimieri [2]" w:date="2022-09-06T13:51:00Z"/>
          <w:trPrChange w:id="22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1" w:author="Nick.Tolimieri [2]" w:date="2022-09-06T13:51:00Z"/>
                <w:color w:val="000000"/>
                <w:sz w:val="20"/>
                <w:szCs w:val="20"/>
                <w:lang w:val="en-US"/>
              </w:rPr>
            </w:pPr>
            <w:ins w:id="22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4" w:author="Nick.Tolimieri [2]" w:date="2022-09-06T13:51:00Z"/>
                <w:color w:val="000000"/>
                <w:sz w:val="20"/>
                <w:szCs w:val="20"/>
                <w:lang w:val="en-US"/>
              </w:rPr>
            </w:pPr>
            <w:ins w:id="222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7" w:author="Nick.Tolimieri [2]" w:date="2022-09-06T13:51:00Z"/>
                <w:color w:val="000000"/>
                <w:sz w:val="20"/>
                <w:szCs w:val="20"/>
                <w:lang w:val="en-US"/>
              </w:rPr>
            </w:pPr>
            <w:ins w:id="222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0" w:author="Nick.Tolimieri [2]" w:date="2022-09-06T13:51:00Z"/>
                <w:color w:val="000000"/>
                <w:sz w:val="20"/>
                <w:szCs w:val="20"/>
                <w:lang w:val="en-US"/>
              </w:rPr>
            </w:pPr>
            <w:ins w:id="22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3" w:author="Nick.Tolimieri [2]" w:date="2022-09-06T13:51:00Z"/>
                <w:color w:val="000000"/>
                <w:sz w:val="20"/>
                <w:szCs w:val="20"/>
                <w:lang w:val="en-US"/>
              </w:rPr>
            </w:pPr>
            <w:ins w:id="22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6" w:author="Nick.Tolimieri [2]" w:date="2022-09-06T13:51:00Z"/>
                <w:color w:val="000000"/>
                <w:sz w:val="20"/>
                <w:szCs w:val="20"/>
                <w:lang w:val="en-US"/>
              </w:rPr>
            </w:pPr>
            <w:ins w:id="22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9" w:author="Nick.Tolimieri [2]" w:date="2022-09-06T13:51:00Z"/>
                <w:color w:val="000000"/>
                <w:sz w:val="20"/>
                <w:szCs w:val="20"/>
                <w:lang w:val="en-US"/>
              </w:rPr>
            </w:pPr>
            <w:ins w:id="22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2" w:author="Nick.Tolimieri [2]" w:date="2022-09-06T13:51:00Z"/>
                <w:color w:val="000000"/>
                <w:sz w:val="20"/>
                <w:szCs w:val="20"/>
                <w:lang w:val="en-US"/>
              </w:rPr>
            </w:pPr>
            <w:ins w:id="22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5" w:author="Nick.Tolimieri [2]" w:date="2022-09-06T13:51:00Z"/>
                <w:color w:val="000000"/>
                <w:sz w:val="20"/>
                <w:szCs w:val="20"/>
                <w:lang w:val="en-US"/>
              </w:rPr>
            </w:pPr>
            <w:ins w:id="22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8" w:author="Nick.Tolimieri [2]" w:date="2022-09-06T13:51:00Z"/>
                <w:color w:val="000000"/>
                <w:sz w:val="20"/>
                <w:szCs w:val="20"/>
                <w:lang w:val="en-US"/>
              </w:rPr>
            </w:pPr>
            <w:ins w:id="22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1" w:author="Nick.Tolimieri [2]" w:date="2022-09-06T13:51:00Z"/>
                <w:color w:val="000000"/>
                <w:sz w:val="20"/>
                <w:szCs w:val="20"/>
                <w:lang w:val="en-US"/>
              </w:rPr>
            </w:pPr>
            <w:ins w:id="2252" w:author="Nick.Tolimieri [2]" w:date="2022-09-06T13:51:00Z">
              <w:r w:rsidRPr="00C97A89">
                <w:rPr>
                  <w:color w:val="000000"/>
                  <w:sz w:val="20"/>
                  <w:szCs w:val="20"/>
                  <w:lang w:val="en-US"/>
                </w:rPr>
                <w:t>-</w:t>
              </w:r>
            </w:ins>
          </w:p>
        </w:tc>
      </w:tr>
      <w:tr w:rsidR="00C97A89" w:rsidRPr="00C97A89" w:rsidTr="004C5EBF">
        <w:tblPrEx>
          <w:tblPrExChange w:id="2253" w:author="Nick.Tolimieri [2]" w:date="2022-09-13T12:47:00Z">
            <w:tblPrEx>
              <w:tblW w:w="10017" w:type="dxa"/>
            </w:tblPrEx>
          </w:tblPrExChange>
        </w:tblPrEx>
        <w:trPr>
          <w:trHeight w:val="255"/>
          <w:ins w:id="2254" w:author="Nick.Tolimieri [2]" w:date="2022-09-06T13:51:00Z"/>
          <w:trPrChange w:id="22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7" w:author="Nick.Tolimieri [2]" w:date="2022-09-06T13:51:00Z"/>
                <w:color w:val="000000"/>
                <w:sz w:val="20"/>
                <w:szCs w:val="20"/>
                <w:lang w:val="en-US"/>
              </w:rPr>
            </w:pPr>
            <w:ins w:id="22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0" w:author="Nick.Tolimieri [2]" w:date="2022-09-06T13:51:00Z"/>
                <w:color w:val="000000"/>
                <w:sz w:val="20"/>
                <w:szCs w:val="20"/>
                <w:lang w:val="en-US"/>
              </w:rPr>
            </w:pPr>
            <w:ins w:id="226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3" w:author="Nick.Tolimieri [2]" w:date="2022-09-06T13:51:00Z"/>
                <w:color w:val="000000"/>
                <w:sz w:val="20"/>
                <w:szCs w:val="20"/>
                <w:lang w:val="en-US"/>
              </w:rPr>
            </w:pPr>
            <w:ins w:id="22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6" w:author="Nick.Tolimieri [2]" w:date="2022-09-06T13:51:00Z"/>
                <w:color w:val="000000"/>
                <w:sz w:val="20"/>
                <w:szCs w:val="20"/>
                <w:lang w:val="en-US"/>
              </w:rPr>
            </w:pPr>
            <w:ins w:id="22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9" w:author="Nick.Tolimieri [2]" w:date="2022-09-06T13:51:00Z"/>
                <w:color w:val="000000"/>
                <w:sz w:val="20"/>
                <w:szCs w:val="20"/>
                <w:lang w:val="en-US"/>
              </w:rPr>
            </w:pPr>
            <w:ins w:id="22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2" w:author="Nick.Tolimieri [2]" w:date="2022-09-06T13:51:00Z"/>
                <w:color w:val="000000"/>
                <w:sz w:val="20"/>
                <w:szCs w:val="20"/>
                <w:lang w:val="en-US"/>
              </w:rPr>
            </w:pPr>
            <w:ins w:id="22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5" w:author="Nick.Tolimieri [2]" w:date="2022-09-06T13:51:00Z"/>
                <w:color w:val="000000"/>
                <w:sz w:val="20"/>
                <w:szCs w:val="20"/>
                <w:lang w:val="en-US"/>
              </w:rPr>
            </w:pPr>
            <w:ins w:id="22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8" w:author="Nick.Tolimieri [2]" w:date="2022-09-06T13:51:00Z"/>
                <w:color w:val="000000"/>
                <w:sz w:val="20"/>
                <w:szCs w:val="20"/>
                <w:lang w:val="en-US"/>
              </w:rPr>
            </w:pPr>
            <w:ins w:id="22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1" w:author="Nick.Tolimieri [2]" w:date="2022-09-06T13:51:00Z"/>
                <w:color w:val="000000"/>
                <w:sz w:val="20"/>
                <w:szCs w:val="20"/>
                <w:lang w:val="en-US"/>
              </w:rPr>
            </w:pPr>
            <w:ins w:id="22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4" w:author="Nick.Tolimieri [2]" w:date="2022-09-06T13:51:00Z"/>
                <w:color w:val="000000"/>
                <w:sz w:val="20"/>
                <w:szCs w:val="20"/>
                <w:lang w:val="en-US"/>
              </w:rPr>
            </w:pPr>
            <w:ins w:id="22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7" w:author="Nick.Tolimieri [2]" w:date="2022-09-06T13:51:00Z"/>
                <w:color w:val="000000"/>
                <w:sz w:val="20"/>
                <w:szCs w:val="20"/>
                <w:lang w:val="en-US"/>
              </w:rPr>
            </w:pPr>
            <w:ins w:id="2288" w:author="Nick.Tolimieri [2]" w:date="2022-09-06T13:51:00Z">
              <w:r w:rsidRPr="00C97A89">
                <w:rPr>
                  <w:color w:val="000000"/>
                  <w:sz w:val="20"/>
                  <w:szCs w:val="20"/>
                  <w:lang w:val="en-US"/>
                </w:rPr>
                <w:t>-</w:t>
              </w:r>
            </w:ins>
          </w:p>
        </w:tc>
      </w:tr>
      <w:tr w:rsidR="00C97A89" w:rsidRPr="00C97A89" w:rsidTr="004C5EBF">
        <w:tblPrEx>
          <w:tblPrExChange w:id="2289" w:author="Nick.Tolimieri [2]" w:date="2022-09-13T12:47:00Z">
            <w:tblPrEx>
              <w:tblW w:w="10017" w:type="dxa"/>
            </w:tblPrEx>
          </w:tblPrExChange>
        </w:tblPrEx>
        <w:trPr>
          <w:trHeight w:val="255"/>
          <w:ins w:id="2290" w:author="Nick.Tolimieri [2]" w:date="2022-09-06T13:51:00Z"/>
          <w:trPrChange w:id="22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3" w:author="Nick.Tolimieri [2]" w:date="2022-09-06T13:51:00Z"/>
                <w:color w:val="000000"/>
                <w:sz w:val="20"/>
                <w:szCs w:val="20"/>
                <w:lang w:val="en-US"/>
              </w:rPr>
            </w:pPr>
            <w:ins w:id="22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6" w:author="Nick.Tolimieri [2]" w:date="2022-09-06T13:51:00Z"/>
                <w:color w:val="000000"/>
                <w:sz w:val="20"/>
                <w:szCs w:val="20"/>
                <w:lang w:val="en-US"/>
              </w:rPr>
            </w:pPr>
            <w:ins w:id="229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9" w:author="Nick.Tolimieri [2]" w:date="2022-09-06T13:51:00Z"/>
                <w:color w:val="000000"/>
                <w:sz w:val="20"/>
                <w:szCs w:val="20"/>
                <w:lang w:val="en-US"/>
              </w:rPr>
            </w:pPr>
            <w:ins w:id="2300" w:author="Nick.Tolimieri [2]"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2" w:author="Nick.Tolimieri [2]" w:date="2022-09-06T13:51:00Z"/>
                <w:color w:val="000000"/>
                <w:sz w:val="20"/>
                <w:szCs w:val="20"/>
                <w:lang w:val="en-US"/>
              </w:rPr>
            </w:pPr>
            <w:ins w:id="2303" w:author="Nick.Tolimieri [2]"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5" w:author="Nick.Tolimieri [2]" w:date="2022-09-06T13:51:00Z"/>
                <w:color w:val="000000"/>
                <w:sz w:val="20"/>
                <w:szCs w:val="20"/>
                <w:lang w:val="en-US"/>
              </w:rPr>
            </w:pPr>
            <w:ins w:id="23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8" w:author="Nick.Tolimieri [2]" w:date="2022-09-06T13:51:00Z"/>
                <w:color w:val="000000"/>
                <w:sz w:val="20"/>
                <w:szCs w:val="20"/>
                <w:lang w:val="en-US"/>
              </w:rPr>
            </w:pPr>
            <w:ins w:id="2309"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1" w:author="Nick.Tolimieri [2]" w:date="2022-09-06T13:51:00Z"/>
                <w:color w:val="000000"/>
                <w:sz w:val="20"/>
                <w:szCs w:val="20"/>
                <w:lang w:val="en-US"/>
              </w:rPr>
            </w:pPr>
            <w:ins w:id="231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4" w:author="Nick.Tolimieri [2]" w:date="2022-09-06T13:51:00Z"/>
                <w:color w:val="000000"/>
                <w:sz w:val="20"/>
                <w:szCs w:val="20"/>
                <w:lang w:val="en-US"/>
              </w:rPr>
            </w:pPr>
            <w:ins w:id="2315"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7" w:author="Nick.Tolimieri [2]" w:date="2022-09-06T13:51:00Z"/>
                <w:color w:val="000000"/>
                <w:sz w:val="20"/>
                <w:szCs w:val="20"/>
                <w:lang w:val="en-US"/>
              </w:rPr>
            </w:pPr>
            <w:ins w:id="2318" w:author="Nick.Tolimieri [2]"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0" w:author="Nick.Tolimieri [2]" w:date="2022-09-06T13:51:00Z"/>
                <w:color w:val="000000"/>
                <w:sz w:val="20"/>
                <w:szCs w:val="20"/>
                <w:lang w:val="en-US"/>
              </w:rPr>
            </w:pPr>
            <w:ins w:id="2321"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3" w:author="Nick.Tolimieri [2]" w:date="2022-09-06T13:51:00Z"/>
                <w:color w:val="000000"/>
                <w:sz w:val="20"/>
                <w:szCs w:val="20"/>
                <w:lang w:val="en-US"/>
              </w:rPr>
            </w:pPr>
            <w:ins w:id="2324" w:author="Nick.Tolimieri [2]" w:date="2022-09-06T13:51:00Z">
              <w:r w:rsidRPr="00C97A89">
                <w:rPr>
                  <w:color w:val="000000"/>
                  <w:sz w:val="20"/>
                  <w:szCs w:val="20"/>
                  <w:lang w:val="en-US"/>
                </w:rPr>
                <w:t>3.27</w:t>
              </w:r>
            </w:ins>
          </w:p>
        </w:tc>
      </w:tr>
      <w:tr w:rsidR="00C97A89" w:rsidRPr="00C97A89" w:rsidTr="004C5EBF">
        <w:tblPrEx>
          <w:tblPrExChange w:id="2325" w:author="Nick.Tolimieri [2]" w:date="2022-09-13T12:47:00Z">
            <w:tblPrEx>
              <w:tblW w:w="10017" w:type="dxa"/>
            </w:tblPrEx>
          </w:tblPrExChange>
        </w:tblPrEx>
        <w:trPr>
          <w:trHeight w:val="255"/>
          <w:ins w:id="2326" w:author="Nick.Tolimieri [2]" w:date="2022-09-06T13:51:00Z"/>
          <w:trPrChange w:id="23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29" w:author="Nick.Tolimieri [2]" w:date="2022-09-06T13:51:00Z"/>
                <w:color w:val="000000"/>
                <w:sz w:val="20"/>
                <w:szCs w:val="20"/>
                <w:lang w:val="en-US"/>
              </w:rPr>
            </w:pPr>
            <w:ins w:id="23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2" w:author="Nick.Tolimieri [2]" w:date="2022-09-06T13:51:00Z"/>
                <w:color w:val="000000"/>
                <w:sz w:val="20"/>
                <w:szCs w:val="20"/>
                <w:lang w:val="en-US"/>
              </w:rPr>
            </w:pPr>
            <w:ins w:id="233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5" w:author="Nick.Tolimieri [2]" w:date="2022-09-06T13:51:00Z"/>
                <w:color w:val="000000"/>
                <w:sz w:val="20"/>
                <w:szCs w:val="20"/>
                <w:lang w:val="en-US"/>
              </w:rPr>
            </w:pPr>
            <w:ins w:id="23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8" w:author="Nick.Tolimieri [2]" w:date="2022-09-06T13:51:00Z"/>
                <w:color w:val="000000"/>
                <w:sz w:val="20"/>
                <w:szCs w:val="20"/>
                <w:lang w:val="en-US"/>
              </w:rPr>
            </w:pPr>
            <w:ins w:id="233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1" w:author="Nick.Tolimieri [2]" w:date="2022-09-06T13:51:00Z"/>
                <w:color w:val="000000"/>
                <w:sz w:val="20"/>
                <w:szCs w:val="20"/>
                <w:lang w:val="en-US"/>
              </w:rPr>
            </w:pPr>
            <w:ins w:id="234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4" w:author="Nick.Tolimieri [2]" w:date="2022-09-06T13:51:00Z"/>
                <w:color w:val="000000"/>
                <w:sz w:val="20"/>
                <w:szCs w:val="20"/>
                <w:lang w:val="en-US"/>
              </w:rPr>
            </w:pPr>
            <w:ins w:id="234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7" w:author="Nick.Tolimieri [2]" w:date="2022-09-06T13:51:00Z"/>
                <w:color w:val="000000"/>
                <w:sz w:val="20"/>
                <w:szCs w:val="20"/>
                <w:lang w:val="en-US"/>
              </w:rPr>
            </w:pPr>
            <w:ins w:id="234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0" w:author="Nick.Tolimieri [2]" w:date="2022-09-06T13:51:00Z"/>
                <w:color w:val="000000"/>
                <w:sz w:val="20"/>
                <w:szCs w:val="20"/>
                <w:lang w:val="en-US"/>
              </w:rPr>
            </w:pPr>
            <w:ins w:id="23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3" w:author="Nick.Tolimieri [2]" w:date="2022-09-06T13:51:00Z"/>
                <w:color w:val="000000"/>
                <w:sz w:val="20"/>
                <w:szCs w:val="20"/>
                <w:lang w:val="en-US"/>
              </w:rPr>
            </w:pPr>
            <w:ins w:id="2354" w:author="Nick.Tolimieri [2]"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6" w:author="Nick.Tolimieri [2]" w:date="2022-09-06T13:51:00Z"/>
                <w:color w:val="000000"/>
                <w:sz w:val="20"/>
                <w:szCs w:val="20"/>
                <w:lang w:val="en-US"/>
              </w:rPr>
            </w:pPr>
            <w:ins w:id="2357"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9" w:author="Nick.Tolimieri [2]" w:date="2022-09-06T13:51:00Z"/>
                <w:color w:val="000000"/>
                <w:sz w:val="20"/>
                <w:szCs w:val="20"/>
                <w:lang w:val="en-US"/>
              </w:rPr>
            </w:pPr>
            <w:ins w:id="2360" w:author="Nick.Tolimieri [2]" w:date="2022-09-06T13:51:00Z">
              <w:r w:rsidRPr="00C97A89">
                <w:rPr>
                  <w:color w:val="000000"/>
                  <w:sz w:val="20"/>
                  <w:szCs w:val="20"/>
                  <w:lang w:val="en-US"/>
                </w:rPr>
                <w:t>2.48</w:t>
              </w:r>
            </w:ins>
          </w:p>
        </w:tc>
      </w:tr>
      <w:tr w:rsidR="00C97A89" w:rsidRPr="00C97A89" w:rsidTr="004C5EBF">
        <w:tblPrEx>
          <w:tblPrExChange w:id="2361" w:author="Nick.Tolimieri [2]" w:date="2022-09-13T12:47:00Z">
            <w:tblPrEx>
              <w:tblW w:w="10017" w:type="dxa"/>
            </w:tblPrEx>
          </w:tblPrExChange>
        </w:tblPrEx>
        <w:trPr>
          <w:trHeight w:val="255"/>
          <w:ins w:id="2362" w:author="Nick.Tolimieri [2]" w:date="2022-09-06T13:51:00Z"/>
          <w:trPrChange w:id="23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5" w:author="Nick.Tolimieri [2]" w:date="2022-09-06T13:51:00Z"/>
                <w:color w:val="000000"/>
                <w:sz w:val="20"/>
                <w:szCs w:val="20"/>
                <w:lang w:val="en-US"/>
              </w:rPr>
            </w:pPr>
            <w:ins w:id="23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8" w:author="Nick.Tolimieri [2]" w:date="2022-09-06T13:51:00Z"/>
                <w:color w:val="000000"/>
                <w:sz w:val="20"/>
                <w:szCs w:val="20"/>
                <w:lang w:val="en-US"/>
              </w:rPr>
            </w:pPr>
            <w:ins w:id="236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1" w:author="Nick.Tolimieri [2]" w:date="2022-09-06T13:51:00Z"/>
                <w:color w:val="000000"/>
                <w:sz w:val="20"/>
                <w:szCs w:val="20"/>
                <w:lang w:val="en-US"/>
              </w:rPr>
            </w:pPr>
            <w:ins w:id="2372"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4" w:author="Nick.Tolimieri [2]" w:date="2022-09-06T13:51:00Z"/>
                <w:color w:val="000000"/>
                <w:sz w:val="20"/>
                <w:szCs w:val="20"/>
                <w:lang w:val="en-US"/>
              </w:rPr>
            </w:pPr>
            <w:ins w:id="237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7" w:author="Nick.Tolimieri [2]" w:date="2022-09-06T13:51:00Z"/>
                <w:color w:val="000000"/>
                <w:sz w:val="20"/>
                <w:szCs w:val="20"/>
                <w:lang w:val="en-US"/>
              </w:rPr>
            </w:pPr>
            <w:ins w:id="23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0" w:author="Nick.Tolimieri [2]" w:date="2022-09-06T13:51:00Z"/>
                <w:color w:val="000000"/>
                <w:sz w:val="20"/>
                <w:szCs w:val="20"/>
                <w:lang w:val="en-US"/>
              </w:rPr>
            </w:pPr>
            <w:ins w:id="238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3" w:author="Nick.Tolimieri [2]" w:date="2022-09-06T13:51:00Z"/>
                <w:color w:val="000000"/>
                <w:sz w:val="20"/>
                <w:szCs w:val="20"/>
                <w:lang w:val="en-US"/>
              </w:rPr>
            </w:pPr>
            <w:ins w:id="238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6" w:author="Nick.Tolimieri [2]" w:date="2022-09-06T13:51:00Z"/>
                <w:color w:val="000000"/>
                <w:sz w:val="20"/>
                <w:szCs w:val="20"/>
                <w:lang w:val="en-US"/>
              </w:rPr>
            </w:pPr>
            <w:ins w:id="238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9" w:author="Nick.Tolimieri [2]" w:date="2022-09-06T13:51:00Z"/>
                <w:color w:val="000000"/>
                <w:sz w:val="20"/>
                <w:szCs w:val="20"/>
                <w:lang w:val="en-US"/>
              </w:rPr>
            </w:pPr>
            <w:ins w:id="2390"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2" w:author="Nick.Tolimieri [2]" w:date="2022-09-06T13:51:00Z"/>
                <w:color w:val="000000"/>
                <w:sz w:val="20"/>
                <w:szCs w:val="20"/>
                <w:lang w:val="en-US"/>
              </w:rPr>
            </w:pPr>
            <w:ins w:id="2393" w:author="Nick.Tolimieri [2]"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5" w:author="Nick.Tolimieri [2]" w:date="2022-09-06T13:51:00Z"/>
                <w:color w:val="000000"/>
                <w:sz w:val="20"/>
                <w:szCs w:val="20"/>
                <w:lang w:val="en-US"/>
              </w:rPr>
            </w:pPr>
            <w:ins w:id="2396" w:author="Nick.Tolimieri [2]" w:date="2022-09-06T13:51:00Z">
              <w:r w:rsidRPr="00C97A89">
                <w:rPr>
                  <w:color w:val="000000"/>
                  <w:sz w:val="20"/>
                  <w:szCs w:val="20"/>
                  <w:lang w:val="en-US"/>
                </w:rPr>
                <w:t>2.43</w:t>
              </w:r>
            </w:ins>
          </w:p>
        </w:tc>
      </w:tr>
      <w:tr w:rsidR="00C97A89" w:rsidRPr="00C97A89" w:rsidTr="004C5EBF">
        <w:tblPrEx>
          <w:tblPrExChange w:id="2397" w:author="Nick.Tolimieri [2]" w:date="2022-09-13T12:47:00Z">
            <w:tblPrEx>
              <w:tblW w:w="10017" w:type="dxa"/>
            </w:tblPrEx>
          </w:tblPrExChange>
        </w:tblPrEx>
        <w:trPr>
          <w:trHeight w:val="255"/>
          <w:ins w:id="2398" w:author="Nick.Tolimieri [2]" w:date="2022-09-06T13:51:00Z"/>
          <w:trPrChange w:id="23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1" w:author="Nick.Tolimieri [2]" w:date="2022-09-06T13:51:00Z"/>
                <w:color w:val="000000"/>
                <w:sz w:val="20"/>
                <w:szCs w:val="20"/>
                <w:lang w:val="en-US"/>
              </w:rPr>
            </w:pPr>
            <w:ins w:id="24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4" w:author="Nick.Tolimieri [2]" w:date="2022-09-06T13:51:00Z"/>
                <w:color w:val="000000"/>
                <w:sz w:val="20"/>
                <w:szCs w:val="20"/>
                <w:lang w:val="en-US"/>
              </w:rPr>
            </w:pPr>
            <w:ins w:id="240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7" w:author="Nick.Tolimieri [2]" w:date="2022-09-06T13:51:00Z"/>
                <w:color w:val="000000"/>
                <w:sz w:val="20"/>
                <w:szCs w:val="20"/>
                <w:lang w:val="en-US"/>
              </w:rPr>
            </w:pPr>
            <w:ins w:id="24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0" w:author="Nick.Tolimieri [2]" w:date="2022-09-06T13:51:00Z"/>
                <w:color w:val="000000"/>
                <w:sz w:val="20"/>
                <w:szCs w:val="20"/>
                <w:lang w:val="en-US"/>
              </w:rPr>
            </w:pPr>
            <w:ins w:id="241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3" w:author="Nick.Tolimieri [2]" w:date="2022-09-06T13:51:00Z"/>
                <w:color w:val="000000"/>
                <w:sz w:val="20"/>
                <w:szCs w:val="20"/>
                <w:lang w:val="en-US"/>
              </w:rPr>
            </w:pPr>
            <w:ins w:id="2414"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6" w:author="Nick.Tolimieri [2]" w:date="2022-09-06T13:51:00Z"/>
                <w:color w:val="000000"/>
                <w:sz w:val="20"/>
                <w:szCs w:val="20"/>
                <w:lang w:val="en-US"/>
              </w:rPr>
            </w:pPr>
            <w:ins w:id="2417" w:author="Nick.Tolimieri [2]"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9" w:author="Nick.Tolimieri [2]" w:date="2022-09-06T13:51:00Z"/>
                <w:color w:val="000000"/>
                <w:sz w:val="20"/>
                <w:szCs w:val="20"/>
                <w:lang w:val="en-US"/>
              </w:rPr>
            </w:pPr>
            <w:ins w:id="24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2" w:author="Nick.Tolimieri [2]" w:date="2022-09-06T13:51:00Z"/>
                <w:color w:val="000000"/>
                <w:sz w:val="20"/>
                <w:szCs w:val="20"/>
                <w:lang w:val="en-US"/>
              </w:rPr>
            </w:pPr>
            <w:ins w:id="2423"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5" w:author="Nick.Tolimieri [2]" w:date="2022-09-06T13:51:00Z"/>
                <w:color w:val="000000"/>
                <w:sz w:val="20"/>
                <w:szCs w:val="20"/>
                <w:lang w:val="en-US"/>
              </w:rPr>
            </w:pPr>
            <w:ins w:id="2426"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8" w:author="Nick.Tolimieri [2]" w:date="2022-09-06T13:51:00Z"/>
                <w:color w:val="000000"/>
                <w:sz w:val="20"/>
                <w:szCs w:val="20"/>
                <w:lang w:val="en-US"/>
              </w:rPr>
            </w:pPr>
            <w:ins w:id="242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1" w:author="Nick.Tolimieri [2]" w:date="2022-09-06T13:51:00Z"/>
                <w:color w:val="000000"/>
                <w:sz w:val="20"/>
                <w:szCs w:val="20"/>
                <w:lang w:val="en-US"/>
              </w:rPr>
            </w:pPr>
            <w:ins w:id="2432" w:author="Nick.Tolimieri [2]" w:date="2022-09-06T13:51:00Z">
              <w:r w:rsidRPr="00C97A89">
                <w:rPr>
                  <w:color w:val="000000"/>
                  <w:sz w:val="20"/>
                  <w:szCs w:val="20"/>
                  <w:lang w:val="en-US"/>
                </w:rPr>
                <w:t>2.72</w:t>
              </w:r>
            </w:ins>
          </w:p>
        </w:tc>
      </w:tr>
      <w:tr w:rsidR="00C97A89" w:rsidRPr="00C97A89" w:rsidTr="004C5EBF">
        <w:tblPrEx>
          <w:tblPrExChange w:id="2433" w:author="Nick.Tolimieri [2]" w:date="2022-09-13T12:47:00Z">
            <w:tblPrEx>
              <w:tblW w:w="10017" w:type="dxa"/>
            </w:tblPrEx>
          </w:tblPrExChange>
        </w:tblPrEx>
        <w:trPr>
          <w:trHeight w:val="255"/>
          <w:ins w:id="2434" w:author="Nick.Tolimieri [2]" w:date="2022-09-06T13:51:00Z"/>
          <w:trPrChange w:id="24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7" w:author="Nick.Tolimieri [2]" w:date="2022-09-06T13:51:00Z"/>
                <w:color w:val="000000"/>
                <w:sz w:val="20"/>
                <w:szCs w:val="20"/>
                <w:lang w:val="en-US"/>
              </w:rPr>
            </w:pPr>
            <w:ins w:id="24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0" w:author="Nick.Tolimieri [2]" w:date="2022-09-06T13:51:00Z"/>
                <w:color w:val="000000"/>
                <w:sz w:val="20"/>
                <w:szCs w:val="20"/>
                <w:lang w:val="en-US"/>
              </w:rPr>
            </w:pPr>
            <w:ins w:id="244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3" w:author="Nick.Tolimieri [2]" w:date="2022-09-06T13:51:00Z"/>
                <w:color w:val="000000"/>
                <w:sz w:val="20"/>
                <w:szCs w:val="20"/>
                <w:lang w:val="en-US"/>
              </w:rPr>
            </w:pPr>
            <w:ins w:id="244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6" w:author="Nick.Tolimieri [2]" w:date="2022-09-06T13:51:00Z"/>
                <w:color w:val="000000"/>
                <w:sz w:val="20"/>
                <w:szCs w:val="20"/>
                <w:lang w:val="en-US"/>
              </w:rPr>
            </w:pPr>
            <w:ins w:id="244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9" w:author="Nick.Tolimieri [2]" w:date="2022-09-06T13:51:00Z"/>
                <w:color w:val="000000"/>
                <w:sz w:val="20"/>
                <w:szCs w:val="20"/>
                <w:lang w:val="en-US"/>
              </w:rPr>
            </w:pPr>
            <w:ins w:id="245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2" w:author="Nick.Tolimieri [2]" w:date="2022-09-06T13:51:00Z"/>
                <w:color w:val="000000"/>
                <w:sz w:val="20"/>
                <w:szCs w:val="20"/>
                <w:lang w:val="en-US"/>
              </w:rPr>
            </w:pPr>
            <w:ins w:id="245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5" w:author="Nick.Tolimieri [2]" w:date="2022-09-06T13:51:00Z"/>
                <w:color w:val="000000"/>
                <w:sz w:val="20"/>
                <w:szCs w:val="20"/>
                <w:lang w:val="en-US"/>
              </w:rPr>
            </w:pPr>
            <w:ins w:id="245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8" w:author="Nick.Tolimieri [2]" w:date="2022-09-06T13:51:00Z"/>
                <w:color w:val="000000"/>
                <w:sz w:val="20"/>
                <w:szCs w:val="20"/>
                <w:lang w:val="en-US"/>
              </w:rPr>
            </w:pPr>
            <w:ins w:id="245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1" w:author="Nick.Tolimieri [2]" w:date="2022-09-06T13:51:00Z"/>
                <w:color w:val="000000"/>
                <w:sz w:val="20"/>
                <w:szCs w:val="20"/>
                <w:lang w:val="en-US"/>
              </w:rPr>
            </w:pPr>
            <w:ins w:id="2462" w:author="Nick.Tolimieri [2]"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4" w:author="Nick.Tolimieri [2]" w:date="2022-09-06T13:51:00Z"/>
                <w:color w:val="000000"/>
                <w:sz w:val="20"/>
                <w:szCs w:val="20"/>
                <w:lang w:val="en-US"/>
              </w:rPr>
            </w:pPr>
            <w:ins w:id="2465" w:author="Nick.Tolimieri [2]"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7" w:author="Nick.Tolimieri [2]" w:date="2022-09-06T13:51:00Z"/>
                <w:color w:val="000000"/>
                <w:sz w:val="20"/>
                <w:szCs w:val="20"/>
                <w:lang w:val="en-US"/>
              </w:rPr>
            </w:pPr>
            <w:ins w:id="2468" w:author="Nick.Tolimieri [2]" w:date="2022-09-06T13:51:00Z">
              <w:r w:rsidRPr="00C97A89">
                <w:rPr>
                  <w:color w:val="000000"/>
                  <w:sz w:val="20"/>
                  <w:szCs w:val="20"/>
                  <w:lang w:val="en-US"/>
                </w:rPr>
                <w:t>3.8</w:t>
              </w:r>
            </w:ins>
          </w:p>
        </w:tc>
      </w:tr>
      <w:tr w:rsidR="00C97A89" w:rsidRPr="00C97A89" w:rsidTr="004C5EBF">
        <w:tblPrEx>
          <w:tblPrExChange w:id="2469" w:author="Nick.Tolimieri [2]" w:date="2022-09-13T12:47:00Z">
            <w:tblPrEx>
              <w:tblW w:w="10017" w:type="dxa"/>
            </w:tblPrEx>
          </w:tblPrExChange>
        </w:tblPrEx>
        <w:trPr>
          <w:trHeight w:val="255"/>
          <w:ins w:id="2470" w:author="Nick.Tolimieri [2]" w:date="2022-09-06T13:51:00Z"/>
          <w:trPrChange w:id="24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3" w:author="Nick.Tolimieri [2]" w:date="2022-09-06T13:51:00Z"/>
                <w:color w:val="000000"/>
                <w:sz w:val="20"/>
                <w:szCs w:val="20"/>
                <w:lang w:val="en-US"/>
              </w:rPr>
            </w:pPr>
            <w:ins w:id="24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6" w:author="Nick.Tolimieri [2]" w:date="2022-09-06T13:51:00Z"/>
                <w:color w:val="000000"/>
                <w:sz w:val="20"/>
                <w:szCs w:val="20"/>
                <w:lang w:val="en-US"/>
              </w:rPr>
            </w:pPr>
            <w:ins w:id="247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9" w:author="Nick.Tolimieri [2]" w:date="2022-09-06T13:51:00Z"/>
                <w:color w:val="000000"/>
                <w:sz w:val="20"/>
                <w:szCs w:val="20"/>
                <w:lang w:val="en-US"/>
              </w:rPr>
            </w:pPr>
            <w:ins w:id="2480" w:author="Nick.Tolimieri [2]"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2" w:author="Nick.Tolimieri [2]" w:date="2022-09-06T13:51:00Z"/>
                <w:color w:val="000000"/>
                <w:sz w:val="20"/>
                <w:szCs w:val="20"/>
                <w:lang w:val="en-US"/>
              </w:rPr>
            </w:pPr>
            <w:ins w:id="2483"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5" w:author="Nick.Tolimieri [2]" w:date="2022-09-06T13:51:00Z"/>
                <w:color w:val="000000"/>
                <w:sz w:val="20"/>
                <w:szCs w:val="20"/>
                <w:lang w:val="en-US"/>
              </w:rPr>
            </w:pPr>
            <w:ins w:id="248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8" w:author="Nick.Tolimieri [2]" w:date="2022-09-06T13:51:00Z"/>
                <w:color w:val="000000"/>
                <w:sz w:val="20"/>
                <w:szCs w:val="20"/>
                <w:lang w:val="en-US"/>
              </w:rPr>
            </w:pPr>
            <w:ins w:id="248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1" w:author="Nick.Tolimieri [2]" w:date="2022-09-06T13:51:00Z"/>
                <w:color w:val="000000"/>
                <w:sz w:val="20"/>
                <w:szCs w:val="20"/>
                <w:lang w:val="en-US"/>
              </w:rPr>
            </w:pPr>
            <w:ins w:id="249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4" w:author="Nick.Tolimieri [2]" w:date="2022-09-06T13:51:00Z"/>
                <w:color w:val="000000"/>
                <w:sz w:val="20"/>
                <w:szCs w:val="20"/>
                <w:lang w:val="en-US"/>
              </w:rPr>
            </w:pPr>
            <w:ins w:id="249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7" w:author="Nick.Tolimieri [2]" w:date="2022-09-06T13:51:00Z"/>
                <w:color w:val="000000"/>
                <w:sz w:val="20"/>
                <w:szCs w:val="20"/>
                <w:lang w:val="en-US"/>
              </w:rPr>
            </w:pPr>
            <w:ins w:id="2498" w:author="Nick.Tolimieri [2]"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4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0" w:author="Nick.Tolimieri [2]" w:date="2022-09-06T13:51:00Z"/>
                <w:color w:val="000000"/>
                <w:sz w:val="20"/>
                <w:szCs w:val="20"/>
                <w:lang w:val="en-US"/>
              </w:rPr>
            </w:pPr>
            <w:ins w:id="2501" w:author="Nick.Tolimieri [2]"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3" w:author="Nick.Tolimieri [2]" w:date="2022-09-06T13:51:00Z"/>
                <w:color w:val="000000"/>
                <w:sz w:val="20"/>
                <w:szCs w:val="20"/>
                <w:lang w:val="en-US"/>
              </w:rPr>
            </w:pPr>
            <w:ins w:id="2504" w:author="Nick.Tolimieri [2]" w:date="2022-09-06T13:51:00Z">
              <w:r w:rsidRPr="00C97A89">
                <w:rPr>
                  <w:color w:val="000000"/>
                  <w:sz w:val="20"/>
                  <w:szCs w:val="20"/>
                  <w:lang w:val="en-US"/>
                </w:rPr>
                <w:t>4.04</w:t>
              </w:r>
            </w:ins>
          </w:p>
        </w:tc>
      </w:tr>
      <w:tr w:rsidR="00C97A89" w:rsidRPr="00C97A89" w:rsidTr="004C5EBF">
        <w:tblPrEx>
          <w:tblPrExChange w:id="2505" w:author="Nick.Tolimieri [2]" w:date="2022-09-13T12:47:00Z">
            <w:tblPrEx>
              <w:tblW w:w="10017" w:type="dxa"/>
            </w:tblPrEx>
          </w:tblPrExChange>
        </w:tblPrEx>
        <w:trPr>
          <w:trHeight w:val="255"/>
          <w:ins w:id="2506" w:author="Nick.Tolimieri [2]" w:date="2022-09-06T13:51:00Z"/>
          <w:trPrChange w:id="25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09" w:author="Nick.Tolimieri [2]" w:date="2022-09-06T13:51:00Z"/>
                <w:color w:val="000000"/>
                <w:sz w:val="20"/>
                <w:szCs w:val="20"/>
                <w:lang w:val="en-US"/>
              </w:rPr>
            </w:pPr>
            <w:ins w:id="25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2" w:author="Nick.Tolimieri [2]" w:date="2022-09-06T13:51:00Z"/>
                <w:color w:val="000000"/>
                <w:sz w:val="20"/>
                <w:szCs w:val="20"/>
                <w:lang w:val="en-US"/>
              </w:rPr>
            </w:pPr>
            <w:ins w:id="251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5" w:author="Nick.Tolimieri [2]" w:date="2022-09-06T13:51:00Z"/>
                <w:color w:val="000000"/>
                <w:sz w:val="20"/>
                <w:szCs w:val="20"/>
                <w:lang w:val="en-US"/>
              </w:rPr>
            </w:pPr>
            <w:ins w:id="2516"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8" w:author="Nick.Tolimieri [2]" w:date="2022-09-06T13:51:00Z"/>
                <w:color w:val="000000"/>
                <w:sz w:val="20"/>
                <w:szCs w:val="20"/>
                <w:lang w:val="en-US"/>
              </w:rPr>
            </w:pPr>
            <w:ins w:id="2519"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1" w:author="Nick.Tolimieri [2]" w:date="2022-09-06T13:51:00Z"/>
                <w:color w:val="000000"/>
                <w:sz w:val="20"/>
                <w:szCs w:val="20"/>
                <w:lang w:val="en-US"/>
              </w:rPr>
            </w:pPr>
            <w:ins w:id="25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4" w:author="Nick.Tolimieri [2]" w:date="2022-09-06T13:51:00Z"/>
                <w:color w:val="000000"/>
                <w:sz w:val="20"/>
                <w:szCs w:val="20"/>
                <w:lang w:val="en-US"/>
              </w:rPr>
            </w:pPr>
            <w:ins w:id="2525"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7" w:author="Nick.Tolimieri [2]" w:date="2022-09-06T13:51:00Z"/>
                <w:color w:val="000000"/>
                <w:sz w:val="20"/>
                <w:szCs w:val="20"/>
                <w:lang w:val="en-US"/>
              </w:rPr>
            </w:pPr>
            <w:ins w:id="2528"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0" w:author="Nick.Tolimieri [2]" w:date="2022-09-06T13:51:00Z"/>
                <w:color w:val="000000"/>
                <w:sz w:val="20"/>
                <w:szCs w:val="20"/>
                <w:lang w:val="en-US"/>
              </w:rPr>
            </w:pPr>
            <w:ins w:id="253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3" w:author="Nick.Tolimieri [2]" w:date="2022-09-06T13:51:00Z"/>
                <w:color w:val="000000"/>
                <w:sz w:val="20"/>
                <w:szCs w:val="20"/>
                <w:lang w:val="en-US"/>
              </w:rPr>
            </w:pPr>
            <w:ins w:id="2534" w:author="Nick.Tolimieri [2]"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6" w:author="Nick.Tolimieri [2]" w:date="2022-09-06T13:51:00Z"/>
                <w:color w:val="000000"/>
                <w:sz w:val="20"/>
                <w:szCs w:val="20"/>
                <w:lang w:val="en-US"/>
              </w:rPr>
            </w:pPr>
            <w:ins w:id="253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9" w:author="Nick.Tolimieri [2]" w:date="2022-09-06T13:51:00Z"/>
                <w:color w:val="000000"/>
                <w:sz w:val="20"/>
                <w:szCs w:val="20"/>
                <w:lang w:val="en-US"/>
              </w:rPr>
            </w:pPr>
            <w:ins w:id="2540" w:author="Nick.Tolimieri [2]" w:date="2022-09-06T13:51:00Z">
              <w:r w:rsidRPr="00C97A89">
                <w:rPr>
                  <w:color w:val="000000"/>
                  <w:sz w:val="20"/>
                  <w:szCs w:val="20"/>
                  <w:lang w:val="en-US"/>
                </w:rPr>
                <w:t>1.61</w:t>
              </w:r>
            </w:ins>
          </w:p>
        </w:tc>
      </w:tr>
      <w:tr w:rsidR="00C97A89" w:rsidRPr="00C97A89" w:rsidTr="004C5EBF">
        <w:tblPrEx>
          <w:tblPrExChange w:id="2541" w:author="Nick.Tolimieri [2]" w:date="2022-09-13T12:47:00Z">
            <w:tblPrEx>
              <w:tblW w:w="10017" w:type="dxa"/>
            </w:tblPrEx>
          </w:tblPrExChange>
        </w:tblPrEx>
        <w:trPr>
          <w:trHeight w:val="255"/>
          <w:ins w:id="2542" w:author="Nick.Tolimieri [2]" w:date="2022-09-06T13:51:00Z"/>
          <w:trPrChange w:id="25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5" w:author="Nick.Tolimieri [2]" w:date="2022-09-06T13:51:00Z"/>
                <w:color w:val="000000"/>
                <w:sz w:val="20"/>
                <w:szCs w:val="20"/>
                <w:lang w:val="en-US"/>
              </w:rPr>
            </w:pPr>
            <w:ins w:id="25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8" w:author="Nick.Tolimieri [2]" w:date="2022-09-06T13:51:00Z"/>
                <w:color w:val="000000"/>
                <w:sz w:val="20"/>
                <w:szCs w:val="20"/>
                <w:lang w:val="en-US"/>
              </w:rPr>
            </w:pPr>
            <w:ins w:id="254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1" w:author="Nick.Tolimieri [2]" w:date="2022-09-06T13:51:00Z"/>
                <w:color w:val="000000"/>
                <w:sz w:val="20"/>
                <w:szCs w:val="20"/>
                <w:lang w:val="en-US"/>
              </w:rPr>
            </w:pPr>
            <w:ins w:id="25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4" w:author="Nick.Tolimieri [2]" w:date="2022-09-06T13:51:00Z"/>
                <w:color w:val="000000"/>
                <w:sz w:val="20"/>
                <w:szCs w:val="20"/>
                <w:lang w:val="en-US"/>
              </w:rPr>
            </w:pPr>
            <w:ins w:id="25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7" w:author="Nick.Tolimieri [2]" w:date="2022-09-06T13:51:00Z"/>
                <w:color w:val="000000"/>
                <w:sz w:val="20"/>
                <w:szCs w:val="20"/>
                <w:lang w:val="en-US"/>
              </w:rPr>
            </w:pPr>
            <w:ins w:id="25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0" w:author="Nick.Tolimieri [2]" w:date="2022-09-06T13:51:00Z"/>
                <w:color w:val="000000"/>
                <w:sz w:val="20"/>
                <w:szCs w:val="20"/>
                <w:lang w:val="en-US"/>
              </w:rPr>
            </w:pPr>
            <w:ins w:id="25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3" w:author="Nick.Tolimieri [2]" w:date="2022-09-06T13:51:00Z"/>
                <w:color w:val="000000"/>
                <w:sz w:val="20"/>
                <w:szCs w:val="20"/>
                <w:lang w:val="en-US"/>
              </w:rPr>
            </w:pPr>
            <w:ins w:id="25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6" w:author="Nick.Tolimieri [2]" w:date="2022-09-06T13:51:00Z"/>
                <w:color w:val="000000"/>
                <w:sz w:val="20"/>
                <w:szCs w:val="20"/>
                <w:lang w:val="en-US"/>
              </w:rPr>
            </w:pPr>
            <w:ins w:id="25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9" w:author="Nick.Tolimieri [2]" w:date="2022-09-06T13:51:00Z"/>
                <w:color w:val="000000"/>
                <w:sz w:val="20"/>
                <w:szCs w:val="20"/>
                <w:lang w:val="en-US"/>
              </w:rPr>
            </w:pPr>
            <w:ins w:id="25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2" w:author="Nick.Tolimieri [2]" w:date="2022-09-06T13:51:00Z"/>
                <w:color w:val="000000"/>
                <w:sz w:val="20"/>
                <w:szCs w:val="20"/>
                <w:lang w:val="en-US"/>
              </w:rPr>
            </w:pPr>
            <w:ins w:id="25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5" w:author="Nick.Tolimieri [2]" w:date="2022-09-06T13:51:00Z"/>
                <w:color w:val="000000"/>
                <w:sz w:val="20"/>
                <w:szCs w:val="20"/>
                <w:lang w:val="en-US"/>
              </w:rPr>
            </w:pPr>
            <w:ins w:id="2576" w:author="Nick.Tolimieri [2]" w:date="2022-09-06T13:51:00Z">
              <w:r w:rsidRPr="00C97A89">
                <w:rPr>
                  <w:color w:val="000000"/>
                  <w:sz w:val="20"/>
                  <w:szCs w:val="20"/>
                  <w:lang w:val="en-US"/>
                </w:rPr>
                <w:t>-</w:t>
              </w:r>
            </w:ins>
          </w:p>
        </w:tc>
      </w:tr>
      <w:tr w:rsidR="00C97A89" w:rsidRPr="00C97A89" w:rsidTr="004C5EBF">
        <w:tblPrEx>
          <w:tblPrExChange w:id="2577" w:author="Nick.Tolimieri [2]" w:date="2022-09-13T12:47:00Z">
            <w:tblPrEx>
              <w:tblW w:w="10017" w:type="dxa"/>
            </w:tblPrEx>
          </w:tblPrExChange>
        </w:tblPrEx>
        <w:trPr>
          <w:trHeight w:val="255"/>
          <w:ins w:id="2578" w:author="Nick.Tolimieri [2]" w:date="2022-09-06T13:51:00Z"/>
          <w:trPrChange w:id="25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1" w:author="Nick.Tolimieri [2]" w:date="2022-09-06T13:51:00Z"/>
                <w:color w:val="000000"/>
                <w:sz w:val="20"/>
                <w:szCs w:val="20"/>
                <w:lang w:val="en-US"/>
              </w:rPr>
            </w:pPr>
            <w:ins w:id="258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4" w:author="Nick.Tolimieri [2]" w:date="2022-09-06T13:51:00Z"/>
                <w:color w:val="000000"/>
                <w:sz w:val="20"/>
                <w:szCs w:val="20"/>
                <w:lang w:val="en-US"/>
              </w:rPr>
            </w:pPr>
            <w:ins w:id="258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7" w:author="Nick.Tolimieri [2]" w:date="2022-09-06T13:51:00Z"/>
                <w:color w:val="000000"/>
                <w:sz w:val="20"/>
                <w:szCs w:val="20"/>
                <w:lang w:val="en-US"/>
              </w:rPr>
            </w:pPr>
            <w:ins w:id="2588" w:author="Nick.Tolimieri [2]"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0" w:author="Nick.Tolimieri [2]" w:date="2022-09-06T13:51:00Z"/>
                <w:color w:val="000000"/>
                <w:sz w:val="20"/>
                <w:szCs w:val="20"/>
                <w:lang w:val="en-US"/>
              </w:rPr>
            </w:pPr>
            <w:ins w:id="2591"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3" w:author="Nick.Tolimieri [2]" w:date="2022-09-06T13:51:00Z"/>
                <w:color w:val="000000"/>
                <w:sz w:val="20"/>
                <w:szCs w:val="20"/>
                <w:lang w:val="en-US"/>
              </w:rPr>
            </w:pPr>
            <w:ins w:id="259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6" w:author="Nick.Tolimieri [2]" w:date="2022-09-06T13:51:00Z"/>
                <w:color w:val="000000"/>
                <w:sz w:val="20"/>
                <w:szCs w:val="20"/>
                <w:lang w:val="en-US"/>
              </w:rPr>
            </w:pPr>
            <w:ins w:id="2597" w:author="Nick.Tolimieri [2]"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9" w:author="Nick.Tolimieri [2]" w:date="2022-09-06T13:51:00Z"/>
                <w:color w:val="000000"/>
                <w:sz w:val="20"/>
                <w:szCs w:val="20"/>
                <w:lang w:val="en-US"/>
              </w:rPr>
            </w:pPr>
            <w:ins w:id="2600"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2" w:author="Nick.Tolimieri [2]" w:date="2022-09-06T13:51:00Z"/>
                <w:color w:val="000000"/>
                <w:sz w:val="20"/>
                <w:szCs w:val="20"/>
                <w:lang w:val="en-US"/>
              </w:rPr>
            </w:pPr>
            <w:ins w:id="260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5" w:author="Nick.Tolimieri [2]" w:date="2022-09-06T13:51:00Z"/>
                <w:color w:val="000000"/>
                <w:sz w:val="20"/>
                <w:szCs w:val="20"/>
                <w:lang w:val="en-US"/>
              </w:rPr>
            </w:pPr>
            <w:ins w:id="2606" w:author="Nick.Tolimieri [2]"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8" w:author="Nick.Tolimieri [2]" w:date="2022-09-06T13:51:00Z"/>
                <w:color w:val="000000"/>
                <w:sz w:val="20"/>
                <w:szCs w:val="20"/>
                <w:lang w:val="en-US"/>
              </w:rPr>
            </w:pPr>
            <w:ins w:id="2609"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1" w:author="Nick.Tolimieri [2]" w:date="2022-09-06T13:51:00Z"/>
                <w:color w:val="000000"/>
                <w:sz w:val="20"/>
                <w:szCs w:val="20"/>
                <w:lang w:val="en-US"/>
              </w:rPr>
            </w:pPr>
            <w:ins w:id="2612" w:author="Nick.Tolimieri [2]" w:date="2022-09-06T13:51:00Z">
              <w:r w:rsidRPr="00C97A89">
                <w:rPr>
                  <w:color w:val="000000"/>
                  <w:sz w:val="20"/>
                  <w:szCs w:val="20"/>
                  <w:lang w:val="en-US"/>
                </w:rPr>
                <w:t>4.12</w:t>
              </w:r>
            </w:ins>
          </w:p>
        </w:tc>
      </w:tr>
      <w:tr w:rsidR="00C97A89" w:rsidRPr="00C97A89" w:rsidTr="004C5EBF">
        <w:tblPrEx>
          <w:tblPrExChange w:id="2613" w:author="Nick.Tolimieri [2]" w:date="2022-09-13T12:47:00Z">
            <w:tblPrEx>
              <w:tblW w:w="10017" w:type="dxa"/>
            </w:tblPrEx>
          </w:tblPrExChange>
        </w:tblPrEx>
        <w:trPr>
          <w:trHeight w:val="255"/>
          <w:ins w:id="2614" w:author="Nick.Tolimieri [2]" w:date="2022-09-06T13:51:00Z"/>
          <w:trPrChange w:id="26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7" w:author="Nick.Tolimieri [2]" w:date="2022-09-06T13:51:00Z"/>
                <w:color w:val="000000"/>
                <w:sz w:val="20"/>
                <w:szCs w:val="20"/>
                <w:lang w:val="en-US"/>
              </w:rPr>
            </w:pPr>
            <w:ins w:id="261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0" w:author="Nick.Tolimieri [2]" w:date="2022-09-06T13:51:00Z"/>
                <w:color w:val="000000"/>
                <w:sz w:val="20"/>
                <w:szCs w:val="20"/>
                <w:lang w:val="en-US"/>
              </w:rPr>
            </w:pPr>
            <w:ins w:id="262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3" w:author="Nick.Tolimieri [2]" w:date="2022-09-06T13:51:00Z"/>
                <w:color w:val="000000"/>
                <w:sz w:val="20"/>
                <w:szCs w:val="20"/>
                <w:lang w:val="en-US"/>
              </w:rPr>
            </w:pPr>
            <w:ins w:id="2624" w:author="Nick.Tolimieri [2]"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6" w:author="Nick.Tolimieri [2]" w:date="2022-09-06T13:51:00Z"/>
                <w:color w:val="000000"/>
                <w:sz w:val="20"/>
                <w:szCs w:val="20"/>
                <w:lang w:val="en-US"/>
              </w:rPr>
            </w:pPr>
            <w:ins w:id="2627" w:author="Nick.Tolimieri [2]"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9" w:author="Nick.Tolimieri [2]" w:date="2022-09-06T13:51:00Z"/>
                <w:color w:val="000000"/>
                <w:sz w:val="20"/>
                <w:szCs w:val="20"/>
                <w:lang w:val="en-US"/>
              </w:rPr>
            </w:pPr>
            <w:ins w:id="263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2" w:author="Nick.Tolimieri [2]" w:date="2022-09-06T13:51:00Z"/>
                <w:color w:val="000000"/>
                <w:sz w:val="20"/>
                <w:szCs w:val="20"/>
                <w:lang w:val="en-US"/>
              </w:rPr>
            </w:pPr>
            <w:ins w:id="2633" w:author="Nick.Tolimieri [2]"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5" w:author="Nick.Tolimieri [2]" w:date="2022-09-06T13:51:00Z"/>
                <w:color w:val="000000"/>
                <w:sz w:val="20"/>
                <w:szCs w:val="20"/>
                <w:lang w:val="en-US"/>
              </w:rPr>
            </w:pPr>
            <w:ins w:id="263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8" w:author="Nick.Tolimieri [2]" w:date="2022-09-06T13:51:00Z"/>
                <w:color w:val="000000"/>
                <w:sz w:val="20"/>
                <w:szCs w:val="20"/>
                <w:lang w:val="en-US"/>
              </w:rPr>
            </w:pPr>
            <w:ins w:id="2639" w:author="Nick.Tolimieri [2]"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1" w:author="Nick.Tolimieri [2]" w:date="2022-09-06T13:51:00Z"/>
                <w:color w:val="000000"/>
                <w:sz w:val="20"/>
                <w:szCs w:val="20"/>
                <w:lang w:val="en-US"/>
              </w:rPr>
            </w:pPr>
            <w:ins w:id="2642"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4" w:author="Nick.Tolimieri [2]" w:date="2022-09-06T13:51:00Z"/>
                <w:color w:val="000000"/>
                <w:sz w:val="20"/>
                <w:szCs w:val="20"/>
                <w:lang w:val="en-US"/>
              </w:rPr>
            </w:pPr>
            <w:ins w:id="2645"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7" w:author="Nick.Tolimieri [2]" w:date="2022-09-06T13:51:00Z"/>
                <w:color w:val="000000"/>
                <w:sz w:val="20"/>
                <w:szCs w:val="20"/>
                <w:lang w:val="en-US"/>
              </w:rPr>
            </w:pPr>
            <w:ins w:id="2648" w:author="Nick.Tolimieri [2]" w:date="2022-09-06T13:51:00Z">
              <w:r w:rsidRPr="00C97A89">
                <w:rPr>
                  <w:color w:val="000000"/>
                  <w:sz w:val="20"/>
                  <w:szCs w:val="20"/>
                  <w:lang w:val="en-US"/>
                </w:rPr>
                <w:t>3.07</w:t>
              </w:r>
            </w:ins>
          </w:p>
        </w:tc>
      </w:tr>
      <w:tr w:rsidR="00C97A89" w:rsidRPr="00C97A89" w:rsidTr="004C5EBF">
        <w:tblPrEx>
          <w:tblPrExChange w:id="2649" w:author="Nick.Tolimieri [2]" w:date="2022-09-13T12:47:00Z">
            <w:tblPrEx>
              <w:tblW w:w="10017" w:type="dxa"/>
            </w:tblPrEx>
          </w:tblPrExChange>
        </w:tblPrEx>
        <w:trPr>
          <w:trHeight w:val="255"/>
          <w:ins w:id="2650" w:author="Nick.Tolimieri [2]" w:date="2022-09-06T13:51:00Z"/>
          <w:trPrChange w:id="26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3" w:author="Nick.Tolimieri [2]" w:date="2022-09-06T13:51:00Z"/>
                <w:color w:val="000000"/>
                <w:sz w:val="20"/>
                <w:szCs w:val="20"/>
                <w:lang w:val="en-US"/>
              </w:rPr>
            </w:pPr>
            <w:ins w:id="265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6" w:author="Nick.Tolimieri [2]" w:date="2022-09-06T13:51:00Z"/>
                <w:color w:val="000000"/>
                <w:sz w:val="20"/>
                <w:szCs w:val="20"/>
                <w:lang w:val="en-US"/>
              </w:rPr>
            </w:pPr>
            <w:ins w:id="265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9" w:author="Nick.Tolimieri [2]" w:date="2022-09-06T13:51:00Z"/>
                <w:color w:val="000000"/>
                <w:sz w:val="20"/>
                <w:szCs w:val="20"/>
                <w:lang w:val="en-US"/>
              </w:rPr>
            </w:pPr>
            <w:ins w:id="266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2" w:author="Nick.Tolimieri [2]" w:date="2022-09-06T13:51:00Z"/>
                <w:color w:val="000000"/>
                <w:sz w:val="20"/>
                <w:szCs w:val="20"/>
                <w:lang w:val="en-US"/>
              </w:rPr>
            </w:pPr>
            <w:ins w:id="26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5" w:author="Nick.Tolimieri [2]" w:date="2022-09-06T13:51:00Z"/>
                <w:color w:val="000000"/>
                <w:sz w:val="20"/>
                <w:szCs w:val="20"/>
                <w:lang w:val="en-US"/>
              </w:rPr>
            </w:pPr>
            <w:ins w:id="26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8" w:author="Nick.Tolimieri [2]" w:date="2022-09-06T13:51:00Z"/>
                <w:color w:val="000000"/>
                <w:sz w:val="20"/>
                <w:szCs w:val="20"/>
                <w:lang w:val="en-US"/>
              </w:rPr>
            </w:pPr>
            <w:ins w:id="26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1" w:author="Nick.Tolimieri [2]" w:date="2022-09-06T13:51:00Z"/>
                <w:color w:val="000000"/>
                <w:sz w:val="20"/>
                <w:szCs w:val="20"/>
                <w:lang w:val="en-US"/>
              </w:rPr>
            </w:pPr>
            <w:ins w:id="26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4" w:author="Nick.Tolimieri [2]" w:date="2022-09-06T13:51:00Z"/>
                <w:color w:val="000000"/>
                <w:sz w:val="20"/>
                <w:szCs w:val="20"/>
                <w:lang w:val="en-US"/>
              </w:rPr>
            </w:pPr>
            <w:ins w:id="26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7" w:author="Nick.Tolimieri [2]" w:date="2022-09-06T13:51:00Z"/>
                <w:color w:val="000000"/>
                <w:sz w:val="20"/>
                <w:szCs w:val="20"/>
                <w:lang w:val="en-US"/>
              </w:rPr>
            </w:pPr>
            <w:ins w:id="26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0" w:author="Nick.Tolimieri [2]" w:date="2022-09-06T13:51:00Z"/>
                <w:color w:val="000000"/>
                <w:sz w:val="20"/>
                <w:szCs w:val="20"/>
                <w:lang w:val="en-US"/>
              </w:rPr>
            </w:pPr>
            <w:ins w:id="26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3" w:author="Nick.Tolimieri [2]" w:date="2022-09-06T13:51:00Z"/>
                <w:color w:val="000000"/>
                <w:sz w:val="20"/>
                <w:szCs w:val="20"/>
                <w:lang w:val="en-US"/>
              </w:rPr>
            </w:pPr>
            <w:ins w:id="2684" w:author="Nick.Tolimieri [2]" w:date="2022-09-06T13:51:00Z">
              <w:r w:rsidRPr="00C97A89">
                <w:rPr>
                  <w:color w:val="000000"/>
                  <w:sz w:val="20"/>
                  <w:szCs w:val="20"/>
                  <w:lang w:val="en-US"/>
                </w:rPr>
                <w:t>-</w:t>
              </w:r>
            </w:ins>
          </w:p>
        </w:tc>
      </w:tr>
      <w:tr w:rsidR="00C97A89" w:rsidRPr="00C97A89" w:rsidTr="004C5EBF">
        <w:tblPrEx>
          <w:tblPrExChange w:id="2685" w:author="Nick.Tolimieri [2]" w:date="2022-09-13T12:47:00Z">
            <w:tblPrEx>
              <w:tblW w:w="10017" w:type="dxa"/>
            </w:tblPrEx>
          </w:tblPrExChange>
        </w:tblPrEx>
        <w:trPr>
          <w:trHeight w:val="255"/>
          <w:ins w:id="2686" w:author="Nick.Tolimieri [2]" w:date="2022-09-06T13:51:00Z"/>
          <w:trPrChange w:id="26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9" w:author="Nick.Tolimieri [2]" w:date="2022-09-06T13:51:00Z"/>
                <w:color w:val="000000"/>
                <w:sz w:val="20"/>
                <w:szCs w:val="20"/>
                <w:lang w:val="en-US"/>
              </w:rPr>
            </w:pPr>
            <w:ins w:id="269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2" w:author="Nick.Tolimieri [2]" w:date="2022-09-06T13:51:00Z"/>
                <w:color w:val="000000"/>
                <w:sz w:val="20"/>
                <w:szCs w:val="20"/>
                <w:lang w:val="en-US"/>
              </w:rPr>
            </w:pPr>
            <w:ins w:id="269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5" w:author="Nick.Tolimieri [2]" w:date="2022-09-06T13:51:00Z"/>
                <w:color w:val="000000"/>
                <w:sz w:val="20"/>
                <w:szCs w:val="20"/>
                <w:lang w:val="en-US"/>
              </w:rPr>
            </w:pPr>
            <w:ins w:id="26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8" w:author="Nick.Tolimieri [2]" w:date="2022-09-06T13:51:00Z"/>
                <w:color w:val="000000"/>
                <w:sz w:val="20"/>
                <w:szCs w:val="20"/>
                <w:lang w:val="en-US"/>
              </w:rPr>
            </w:pPr>
            <w:ins w:id="269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1" w:author="Nick.Tolimieri [2]" w:date="2022-09-06T13:51:00Z"/>
                <w:color w:val="000000"/>
                <w:sz w:val="20"/>
                <w:szCs w:val="20"/>
                <w:lang w:val="en-US"/>
              </w:rPr>
            </w:pPr>
            <w:ins w:id="270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4" w:author="Nick.Tolimieri [2]" w:date="2022-09-06T13:51:00Z"/>
                <w:color w:val="000000"/>
                <w:sz w:val="20"/>
                <w:szCs w:val="20"/>
                <w:lang w:val="en-US"/>
              </w:rPr>
            </w:pPr>
            <w:ins w:id="270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7" w:author="Nick.Tolimieri [2]" w:date="2022-09-06T13:51:00Z"/>
                <w:color w:val="000000"/>
                <w:sz w:val="20"/>
                <w:szCs w:val="20"/>
                <w:lang w:val="en-US"/>
              </w:rPr>
            </w:pPr>
            <w:ins w:id="270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0" w:author="Nick.Tolimieri [2]" w:date="2022-09-06T13:51:00Z"/>
                <w:color w:val="000000"/>
                <w:sz w:val="20"/>
                <w:szCs w:val="20"/>
                <w:lang w:val="en-US"/>
              </w:rPr>
            </w:pPr>
            <w:ins w:id="271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3" w:author="Nick.Tolimieri [2]" w:date="2022-09-06T13:51:00Z"/>
                <w:color w:val="000000"/>
                <w:sz w:val="20"/>
                <w:szCs w:val="20"/>
                <w:lang w:val="en-US"/>
              </w:rPr>
            </w:pPr>
            <w:ins w:id="271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6" w:author="Nick.Tolimieri [2]" w:date="2022-09-06T13:51:00Z"/>
                <w:color w:val="000000"/>
                <w:sz w:val="20"/>
                <w:szCs w:val="20"/>
                <w:lang w:val="en-US"/>
              </w:rPr>
            </w:pPr>
            <w:ins w:id="271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9" w:author="Nick.Tolimieri [2]" w:date="2022-09-06T13:51:00Z"/>
                <w:color w:val="000000"/>
                <w:sz w:val="20"/>
                <w:szCs w:val="20"/>
                <w:lang w:val="en-US"/>
              </w:rPr>
            </w:pPr>
            <w:ins w:id="2720" w:author="Nick.Tolimieri [2]" w:date="2022-09-06T13:51:00Z">
              <w:r w:rsidRPr="00C97A89">
                <w:rPr>
                  <w:color w:val="000000"/>
                  <w:sz w:val="20"/>
                  <w:szCs w:val="20"/>
                  <w:lang w:val="en-US"/>
                </w:rPr>
                <w:t>-</w:t>
              </w:r>
            </w:ins>
          </w:p>
        </w:tc>
      </w:tr>
      <w:tr w:rsidR="00C97A89" w:rsidRPr="00C97A89" w:rsidTr="004C5EBF">
        <w:tblPrEx>
          <w:tblPrExChange w:id="2721" w:author="Nick.Tolimieri [2]" w:date="2022-09-13T12:47:00Z">
            <w:tblPrEx>
              <w:tblW w:w="10017" w:type="dxa"/>
            </w:tblPrEx>
          </w:tblPrExChange>
        </w:tblPrEx>
        <w:trPr>
          <w:trHeight w:val="255"/>
          <w:ins w:id="2722" w:author="Nick.Tolimieri [2]" w:date="2022-09-06T13:51:00Z"/>
          <w:trPrChange w:id="27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5" w:author="Nick.Tolimieri [2]" w:date="2022-09-06T13:51:00Z"/>
                <w:color w:val="000000"/>
                <w:sz w:val="20"/>
                <w:szCs w:val="20"/>
                <w:lang w:val="en-US"/>
              </w:rPr>
            </w:pPr>
            <w:ins w:id="272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8" w:author="Nick.Tolimieri [2]" w:date="2022-09-06T13:51:00Z"/>
                <w:color w:val="000000"/>
                <w:sz w:val="20"/>
                <w:szCs w:val="20"/>
                <w:lang w:val="en-US"/>
              </w:rPr>
            </w:pPr>
            <w:ins w:id="272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1" w:author="Nick.Tolimieri [2]" w:date="2022-09-06T13:51:00Z"/>
                <w:color w:val="000000"/>
                <w:sz w:val="20"/>
                <w:szCs w:val="20"/>
                <w:lang w:val="en-US"/>
              </w:rPr>
            </w:pPr>
            <w:ins w:id="27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4" w:author="Nick.Tolimieri [2]" w:date="2022-09-06T13:51:00Z"/>
                <w:color w:val="000000"/>
                <w:sz w:val="20"/>
                <w:szCs w:val="20"/>
                <w:lang w:val="en-US"/>
              </w:rPr>
            </w:pPr>
            <w:ins w:id="27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7" w:author="Nick.Tolimieri [2]" w:date="2022-09-06T13:51:00Z"/>
                <w:color w:val="000000"/>
                <w:sz w:val="20"/>
                <w:szCs w:val="20"/>
                <w:lang w:val="en-US"/>
              </w:rPr>
            </w:pPr>
            <w:ins w:id="27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0" w:author="Nick.Tolimieri [2]" w:date="2022-09-06T13:51:00Z"/>
                <w:color w:val="000000"/>
                <w:sz w:val="20"/>
                <w:szCs w:val="20"/>
                <w:lang w:val="en-US"/>
              </w:rPr>
            </w:pPr>
            <w:ins w:id="27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3" w:author="Nick.Tolimieri [2]" w:date="2022-09-06T13:51:00Z"/>
                <w:color w:val="000000"/>
                <w:sz w:val="20"/>
                <w:szCs w:val="20"/>
                <w:lang w:val="en-US"/>
              </w:rPr>
            </w:pPr>
            <w:ins w:id="27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6" w:author="Nick.Tolimieri [2]" w:date="2022-09-06T13:51:00Z"/>
                <w:color w:val="000000"/>
                <w:sz w:val="20"/>
                <w:szCs w:val="20"/>
                <w:lang w:val="en-US"/>
              </w:rPr>
            </w:pPr>
            <w:ins w:id="27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9" w:author="Nick.Tolimieri [2]" w:date="2022-09-06T13:51:00Z"/>
                <w:color w:val="000000"/>
                <w:sz w:val="20"/>
                <w:szCs w:val="20"/>
                <w:lang w:val="en-US"/>
              </w:rPr>
            </w:pPr>
            <w:ins w:id="27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2" w:author="Nick.Tolimieri [2]" w:date="2022-09-06T13:51:00Z"/>
                <w:color w:val="000000"/>
                <w:sz w:val="20"/>
                <w:szCs w:val="20"/>
                <w:lang w:val="en-US"/>
              </w:rPr>
            </w:pPr>
            <w:ins w:id="27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5" w:author="Nick.Tolimieri [2]" w:date="2022-09-06T13:51:00Z"/>
                <w:color w:val="000000"/>
                <w:sz w:val="20"/>
                <w:szCs w:val="20"/>
                <w:lang w:val="en-US"/>
              </w:rPr>
            </w:pPr>
            <w:ins w:id="2756" w:author="Nick.Tolimieri [2]" w:date="2022-09-06T13:51:00Z">
              <w:r w:rsidRPr="00C97A89">
                <w:rPr>
                  <w:color w:val="000000"/>
                  <w:sz w:val="20"/>
                  <w:szCs w:val="20"/>
                  <w:lang w:val="en-US"/>
                </w:rPr>
                <w:t>-</w:t>
              </w:r>
            </w:ins>
          </w:p>
        </w:tc>
      </w:tr>
      <w:tr w:rsidR="00C97A89" w:rsidRPr="00C97A89" w:rsidTr="004C5EBF">
        <w:tblPrEx>
          <w:tblPrExChange w:id="2757" w:author="Nick.Tolimieri [2]" w:date="2022-09-13T12:47:00Z">
            <w:tblPrEx>
              <w:tblW w:w="10017" w:type="dxa"/>
            </w:tblPrEx>
          </w:tblPrExChange>
        </w:tblPrEx>
        <w:trPr>
          <w:trHeight w:val="255"/>
          <w:ins w:id="2758" w:author="Nick.Tolimieri [2]" w:date="2022-09-06T13:51:00Z"/>
          <w:trPrChange w:id="27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1" w:author="Nick.Tolimieri [2]" w:date="2022-09-06T13:51:00Z"/>
                <w:color w:val="000000"/>
                <w:sz w:val="20"/>
                <w:szCs w:val="20"/>
                <w:lang w:val="en-US"/>
              </w:rPr>
            </w:pPr>
            <w:ins w:id="276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4" w:author="Nick.Tolimieri [2]" w:date="2022-09-06T13:51:00Z"/>
                <w:color w:val="000000"/>
                <w:sz w:val="20"/>
                <w:szCs w:val="20"/>
                <w:lang w:val="en-US"/>
              </w:rPr>
            </w:pPr>
            <w:ins w:id="276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7" w:author="Nick.Tolimieri [2]" w:date="2022-09-06T13:51:00Z"/>
                <w:color w:val="000000"/>
                <w:sz w:val="20"/>
                <w:szCs w:val="20"/>
                <w:lang w:val="en-US"/>
              </w:rPr>
            </w:pPr>
            <w:ins w:id="27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0" w:author="Nick.Tolimieri [2]" w:date="2022-09-06T13:51:00Z"/>
                <w:color w:val="000000"/>
                <w:sz w:val="20"/>
                <w:szCs w:val="20"/>
                <w:lang w:val="en-US"/>
              </w:rPr>
            </w:pPr>
            <w:ins w:id="27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3" w:author="Nick.Tolimieri [2]" w:date="2022-09-06T13:51:00Z"/>
                <w:color w:val="000000"/>
                <w:sz w:val="20"/>
                <w:szCs w:val="20"/>
                <w:lang w:val="en-US"/>
              </w:rPr>
            </w:pPr>
            <w:ins w:id="27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6" w:author="Nick.Tolimieri [2]" w:date="2022-09-06T13:51:00Z"/>
                <w:color w:val="000000"/>
                <w:sz w:val="20"/>
                <w:szCs w:val="20"/>
                <w:lang w:val="en-US"/>
              </w:rPr>
            </w:pPr>
            <w:ins w:id="27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9" w:author="Nick.Tolimieri [2]" w:date="2022-09-06T13:51:00Z"/>
                <w:color w:val="000000"/>
                <w:sz w:val="20"/>
                <w:szCs w:val="20"/>
                <w:lang w:val="en-US"/>
              </w:rPr>
            </w:pPr>
            <w:ins w:id="27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2" w:author="Nick.Tolimieri [2]" w:date="2022-09-06T13:51:00Z"/>
                <w:color w:val="000000"/>
                <w:sz w:val="20"/>
                <w:szCs w:val="20"/>
                <w:lang w:val="en-US"/>
              </w:rPr>
            </w:pPr>
            <w:ins w:id="27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5" w:author="Nick.Tolimieri [2]" w:date="2022-09-06T13:51:00Z"/>
                <w:color w:val="000000"/>
                <w:sz w:val="20"/>
                <w:szCs w:val="20"/>
                <w:lang w:val="en-US"/>
              </w:rPr>
            </w:pPr>
            <w:ins w:id="27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8" w:author="Nick.Tolimieri [2]" w:date="2022-09-06T13:51:00Z"/>
                <w:color w:val="000000"/>
                <w:sz w:val="20"/>
                <w:szCs w:val="20"/>
                <w:lang w:val="en-US"/>
              </w:rPr>
            </w:pPr>
            <w:ins w:id="27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1" w:author="Nick.Tolimieri [2]" w:date="2022-09-06T13:51:00Z"/>
                <w:color w:val="000000"/>
                <w:sz w:val="20"/>
                <w:szCs w:val="20"/>
                <w:lang w:val="en-US"/>
              </w:rPr>
            </w:pPr>
            <w:ins w:id="2792" w:author="Nick.Tolimieri [2]" w:date="2022-09-06T13:51:00Z">
              <w:r w:rsidRPr="00C97A89">
                <w:rPr>
                  <w:color w:val="000000"/>
                  <w:sz w:val="20"/>
                  <w:szCs w:val="20"/>
                  <w:lang w:val="en-US"/>
                </w:rPr>
                <w:t>-</w:t>
              </w:r>
            </w:ins>
          </w:p>
        </w:tc>
      </w:tr>
      <w:tr w:rsidR="00C97A89" w:rsidRPr="00C97A89" w:rsidTr="004C5EBF">
        <w:tblPrEx>
          <w:tblPrExChange w:id="2793" w:author="Nick.Tolimieri [2]" w:date="2022-09-13T12:47:00Z">
            <w:tblPrEx>
              <w:tblW w:w="10017" w:type="dxa"/>
            </w:tblPrEx>
          </w:tblPrExChange>
        </w:tblPrEx>
        <w:trPr>
          <w:trHeight w:val="255"/>
          <w:ins w:id="2794" w:author="Nick.Tolimieri [2]" w:date="2022-09-06T13:51:00Z"/>
          <w:trPrChange w:id="27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7" w:author="Nick.Tolimieri [2]" w:date="2022-09-06T13:51:00Z"/>
                <w:color w:val="000000"/>
                <w:sz w:val="20"/>
                <w:szCs w:val="20"/>
                <w:lang w:val="en-US"/>
              </w:rPr>
            </w:pPr>
            <w:ins w:id="279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0" w:author="Nick.Tolimieri [2]" w:date="2022-09-06T13:51:00Z"/>
                <w:color w:val="000000"/>
                <w:sz w:val="20"/>
                <w:szCs w:val="20"/>
                <w:lang w:val="en-US"/>
              </w:rPr>
            </w:pPr>
            <w:ins w:id="280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3" w:author="Nick.Tolimieri [2]" w:date="2022-09-06T13:51:00Z"/>
                <w:color w:val="000000"/>
                <w:sz w:val="20"/>
                <w:szCs w:val="20"/>
                <w:lang w:val="en-US"/>
              </w:rPr>
            </w:pPr>
            <w:ins w:id="2804" w:author="Nick.Tolimieri [2]"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6" w:author="Nick.Tolimieri [2]" w:date="2022-09-06T13:51:00Z"/>
                <w:color w:val="000000"/>
                <w:sz w:val="20"/>
                <w:szCs w:val="20"/>
                <w:lang w:val="en-US"/>
              </w:rPr>
            </w:pPr>
            <w:ins w:id="2807" w:author="Nick.Tolimieri [2]"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9" w:author="Nick.Tolimieri [2]" w:date="2022-09-06T13:51:00Z"/>
                <w:color w:val="000000"/>
                <w:sz w:val="20"/>
                <w:szCs w:val="20"/>
                <w:lang w:val="en-US"/>
              </w:rPr>
            </w:pPr>
            <w:ins w:id="281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2" w:author="Nick.Tolimieri [2]" w:date="2022-09-06T13:51:00Z"/>
                <w:color w:val="000000"/>
                <w:sz w:val="20"/>
                <w:szCs w:val="20"/>
                <w:lang w:val="en-US"/>
              </w:rPr>
            </w:pPr>
            <w:ins w:id="2813"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5" w:author="Nick.Tolimieri [2]" w:date="2022-09-06T13:51:00Z"/>
                <w:color w:val="000000"/>
                <w:sz w:val="20"/>
                <w:szCs w:val="20"/>
                <w:lang w:val="en-US"/>
              </w:rPr>
            </w:pPr>
            <w:ins w:id="281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8" w:author="Nick.Tolimieri [2]" w:date="2022-09-06T13:51:00Z"/>
                <w:color w:val="000000"/>
                <w:sz w:val="20"/>
                <w:szCs w:val="20"/>
                <w:lang w:val="en-US"/>
              </w:rPr>
            </w:pPr>
            <w:ins w:id="2819"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1" w:author="Nick.Tolimieri [2]" w:date="2022-09-06T13:51:00Z"/>
                <w:color w:val="000000"/>
                <w:sz w:val="20"/>
                <w:szCs w:val="20"/>
                <w:lang w:val="en-US"/>
              </w:rPr>
            </w:pPr>
            <w:ins w:id="2822" w:author="Nick.Tolimieri [2]"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4" w:author="Nick.Tolimieri [2]" w:date="2022-09-06T13:51:00Z"/>
                <w:color w:val="000000"/>
                <w:sz w:val="20"/>
                <w:szCs w:val="20"/>
                <w:lang w:val="en-US"/>
              </w:rPr>
            </w:pPr>
            <w:ins w:id="2825"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7" w:author="Nick.Tolimieri [2]" w:date="2022-09-06T13:51:00Z"/>
                <w:color w:val="000000"/>
                <w:sz w:val="20"/>
                <w:szCs w:val="20"/>
                <w:lang w:val="en-US"/>
              </w:rPr>
            </w:pPr>
            <w:ins w:id="2828" w:author="Nick.Tolimieri [2]" w:date="2022-09-06T13:51:00Z">
              <w:r w:rsidRPr="00C97A89">
                <w:rPr>
                  <w:color w:val="000000"/>
                  <w:sz w:val="20"/>
                  <w:szCs w:val="20"/>
                  <w:lang w:val="en-US"/>
                </w:rPr>
                <w:t>2.15</w:t>
              </w:r>
            </w:ins>
          </w:p>
        </w:tc>
      </w:tr>
      <w:tr w:rsidR="00C97A89" w:rsidRPr="00C97A89" w:rsidTr="004C5EBF">
        <w:tblPrEx>
          <w:tblPrExChange w:id="2829" w:author="Nick.Tolimieri [2]" w:date="2022-09-13T12:47:00Z">
            <w:tblPrEx>
              <w:tblW w:w="10017" w:type="dxa"/>
            </w:tblPrEx>
          </w:tblPrExChange>
        </w:tblPrEx>
        <w:trPr>
          <w:trHeight w:val="255"/>
          <w:ins w:id="2830" w:author="Nick.Tolimieri [2]" w:date="2022-09-06T13:51:00Z"/>
          <w:trPrChange w:id="28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3" w:author="Nick.Tolimieri [2]" w:date="2022-09-06T13:51:00Z"/>
                <w:color w:val="000000"/>
                <w:sz w:val="20"/>
                <w:szCs w:val="20"/>
                <w:lang w:val="en-US"/>
              </w:rPr>
            </w:pPr>
            <w:ins w:id="283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6" w:author="Nick.Tolimieri [2]" w:date="2022-09-06T13:51:00Z"/>
                <w:color w:val="000000"/>
                <w:sz w:val="20"/>
                <w:szCs w:val="20"/>
                <w:lang w:val="en-US"/>
              </w:rPr>
            </w:pPr>
            <w:ins w:id="283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9" w:author="Nick.Tolimieri [2]" w:date="2022-09-06T13:51:00Z"/>
                <w:color w:val="000000"/>
                <w:sz w:val="20"/>
                <w:szCs w:val="20"/>
                <w:lang w:val="en-US"/>
              </w:rPr>
            </w:pPr>
            <w:ins w:id="2840"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2" w:author="Nick.Tolimieri [2]" w:date="2022-09-06T13:51:00Z"/>
                <w:color w:val="000000"/>
                <w:sz w:val="20"/>
                <w:szCs w:val="20"/>
                <w:lang w:val="en-US"/>
              </w:rPr>
            </w:pPr>
            <w:ins w:id="28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5" w:author="Nick.Tolimieri [2]" w:date="2022-09-06T13:51:00Z"/>
                <w:color w:val="000000"/>
                <w:sz w:val="20"/>
                <w:szCs w:val="20"/>
                <w:lang w:val="en-US"/>
              </w:rPr>
            </w:pPr>
            <w:ins w:id="28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8" w:author="Nick.Tolimieri [2]" w:date="2022-09-06T13:51:00Z"/>
                <w:color w:val="000000"/>
                <w:sz w:val="20"/>
                <w:szCs w:val="20"/>
                <w:lang w:val="en-US"/>
              </w:rPr>
            </w:pPr>
            <w:ins w:id="28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1" w:author="Nick.Tolimieri [2]" w:date="2022-09-06T13:51:00Z"/>
                <w:color w:val="000000"/>
                <w:sz w:val="20"/>
                <w:szCs w:val="20"/>
                <w:lang w:val="en-US"/>
              </w:rPr>
            </w:pPr>
            <w:ins w:id="28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4" w:author="Nick.Tolimieri [2]" w:date="2022-09-06T13:51:00Z"/>
                <w:color w:val="000000"/>
                <w:sz w:val="20"/>
                <w:szCs w:val="20"/>
                <w:lang w:val="en-US"/>
              </w:rPr>
            </w:pPr>
            <w:ins w:id="28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7" w:author="Nick.Tolimieri [2]" w:date="2022-09-06T13:51:00Z"/>
                <w:color w:val="000000"/>
                <w:sz w:val="20"/>
                <w:szCs w:val="20"/>
                <w:lang w:val="en-US"/>
              </w:rPr>
            </w:pPr>
            <w:ins w:id="28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0" w:author="Nick.Tolimieri [2]" w:date="2022-09-06T13:51:00Z"/>
                <w:color w:val="000000"/>
                <w:sz w:val="20"/>
                <w:szCs w:val="20"/>
                <w:lang w:val="en-US"/>
              </w:rPr>
            </w:pPr>
            <w:ins w:id="28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3" w:author="Nick.Tolimieri [2]" w:date="2022-09-06T13:51:00Z"/>
                <w:color w:val="000000"/>
                <w:sz w:val="20"/>
                <w:szCs w:val="20"/>
                <w:lang w:val="en-US"/>
              </w:rPr>
            </w:pPr>
            <w:ins w:id="2864" w:author="Nick.Tolimieri [2]" w:date="2022-09-06T13:51:00Z">
              <w:r w:rsidRPr="00C97A89">
                <w:rPr>
                  <w:color w:val="000000"/>
                  <w:sz w:val="20"/>
                  <w:szCs w:val="20"/>
                  <w:lang w:val="en-US"/>
                </w:rPr>
                <w:t>-</w:t>
              </w:r>
            </w:ins>
          </w:p>
        </w:tc>
      </w:tr>
      <w:tr w:rsidR="00C97A89" w:rsidRPr="00C97A89" w:rsidTr="004C5EBF">
        <w:tblPrEx>
          <w:tblPrExChange w:id="2865" w:author="Nick.Tolimieri [2]" w:date="2022-09-13T12:47:00Z">
            <w:tblPrEx>
              <w:tblW w:w="10017" w:type="dxa"/>
            </w:tblPrEx>
          </w:tblPrExChange>
        </w:tblPrEx>
        <w:trPr>
          <w:trHeight w:val="255"/>
          <w:ins w:id="2866" w:author="Nick.Tolimieri [2]" w:date="2022-09-06T13:51:00Z"/>
          <w:trPrChange w:id="28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9" w:author="Nick.Tolimieri [2]" w:date="2022-09-06T13:51:00Z"/>
                <w:color w:val="000000"/>
                <w:sz w:val="20"/>
                <w:szCs w:val="20"/>
                <w:lang w:val="en-US"/>
              </w:rPr>
            </w:pPr>
            <w:ins w:id="287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2" w:author="Nick.Tolimieri [2]" w:date="2022-09-06T13:51:00Z"/>
                <w:color w:val="000000"/>
                <w:sz w:val="20"/>
                <w:szCs w:val="20"/>
                <w:lang w:val="en-US"/>
              </w:rPr>
            </w:pPr>
            <w:ins w:id="287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5" w:author="Nick.Tolimieri [2]" w:date="2022-09-06T13:51:00Z"/>
                <w:color w:val="000000"/>
                <w:sz w:val="20"/>
                <w:szCs w:val="20"/>
                <w:lang w:val="en-US"/>
              </w:rPr>
            </w:pPr>
            <w:ins w:id="2876"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8" w:author="Nick.Tolimieri [2]" w:date="2022-09-06T13:51:00Z"/>
                <w:color w:val="000000"/>
                <w:sz w:val="20"/>
                <w:szCs w:val="20"/>
                <w:lang w:val="en-US"/>
              </w:rPr>
            </w:pPr>
            <w:ins w:id="2879"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1" w:author="Nick.Tolimieri [2]" w:date="2022-09-06T13:51:00Z"/>
                <w:color w:val="000000"/>
                <w:sz w:val="20"/>
                <w:szCs w:val="20"/>
                <w:lang w:val="en-US"/>
              </w:rPr>
            </w:pPr>
            <w:ins w:id="28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4" w:author="Nick.Tolimieri [2]" w:date="2022-09-06T13:51:00Z"/>
                <w:color w:val="000000"/>
                <w:sz w:val="20"/>
                <w:szCs w:val="20"/>
                <w:lang w:val="en-US"/>
              </w:rPr>
            </w:pPr>
            <w:ins w:id="2885" w:author="Nick.Tolimieri [2]"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7" w:author="Nick.Tolimieri [2]" w:date="2022-09-06T13:51:00Z"/>
                <w:color w:val="000000"/>
                <w:sz w:val="20"/>
                <w:szCs w:val="20"/>
                <w:lang w:val="en-US"/>
              </w:rPr>
            </w:pPr>
            <w:ins w:id="28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0" w:author="Nick.Tolimieri [2]" w:date="2022-09-06T13:51:00Z"/>
                <w:color w:val="000000"/>
                <w:sz w:val="20"/>
                <w:szCs w:val="20"/>
                <w:lang w:val="en-US"/>
              </w:rPr>
            </w:pPr>
            <w:ins w:id="289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3" w:author="Nick.Tolimieri [2]" w:date="2022-09-06T13:51:00Z"/>
                <w:color w:val="000000"/>
                <w:sz w:val="20"/>
                <w:szCs w:val="20"/>
                <w:lang w:val="en-US"/>
              </w:rPr>
            </w:pPr>
            <w:ins w:id="2894" w:author="Nick.Tolimieri [2]"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6" w:author="Nick.Tolimieri [2]" w:date="2022-09-06T13:51:00Z"/>
                <w:color w:val="000000"/>
                <w:sz w:val="20"/>
                <w:szCs w:val="20"/>
                <w:lang w:val="en-US"/>
              </w:rPr>
            </w:pPr>
            <w:ins w:id="2897"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9" w:author="Nick.Tolimieri [2]" w:date="2022-09-06T13:51:00Z"/>
                <w:color w:val="000000"/>
                <w:sz w:val="20"/>
                <w:szCs w:val="20"/>
                <w:lang w:val="en-US"/>
              </w:rPr>
            </w:pPr>
            <w:ins w:id="2900" w:author="Nick.Tolimieri [2]" w:date="2022-09-06T13:51:00Z">
              <w:r w:rsidRPr="00C97A89">
                <w:rPr>
                  <w:color w:val="000000"/>
                  <w:sz w:val="20"/>
                  <w:szCs w:val="20"/>
                  <w:lang w:val="en-US"/>
                </w:rPr>
                <w:t>2.1</w:t>
              </w:r>
            </w:ins>
          </w:p>
        </w:tc>
      </w:tr>
      <w:tr w:rsidR="00C97A89" w:rsidRPr="00C97A89" w:rsidTr="004C5EBF">
        <w:tblPrEx>
          <w:tblPrExChange w:id="2901" w:author="Nick.Tolimieri [2]" w:date="2022-09-13T12:47:00Z">
            <w:tblPrEx>
              <w:tblW w:w="10017" w:type="dxa"/>
            </w:tblPrEx>
          </w:tblPrExChange>
        </w:tblPrEx>
        <w:trPr>
          <w:trHeight w:val="255"/>
          <w:ins w:id="2902" w:author="Nick.Tolimieri [2]" w:date="2022-09-06T13:51:00Z"/>
          <w:trPrChange w:id="29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5" w:author="Nick.Tolimieri [2]" w:date="2022-09-06T13:51:00Z"/>
                <w:color w:val="000000"/>
                <w:sz w:val="20"/>
                <w:szCs w:val="20"/>
                <w:lang w:val="en-US"/>
              </w:rPr>
            </w:pPr>
            <w:ins w:id="290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8" w:author="Nick.Tolimieri [2]" w:date="2022-09-06T13:51:00Z"/>
                <w:color w:val="000000"/>
                <w:sz w:val="20"/>
                <w:szCs w:val="20"/>
                <w:lang w:val="en-US"/>
              </w:rPr>
            </w:pPr>
            <w:ins w:id="290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1" w:author="Nick.Tolimieri [2]" w:date="2022-09-06T13:51:00Z"/>
                <w:color w:val="000000"/>
                <w:sz w:val="20"/>
                <w:szCs w:val="20"/>
                <w:lang w:val="en-US"/>
              </w:rPr>
            </w:pPr>
            <w:ins w:id="29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4" w:author="Nick.Tolimieri [2]" w:date="2022-09-06T13:51:00Z"/>
                <w:color w:val="000000"/>
                <w:sz w:val="20"/>
                <w:szCs w:val="20"/>
                <w:lang w:val="en-US"/>
              </w:rPr>
            </w:pPr>
            <w:ins w:id="2915"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7" w:author="Nick.Tolimieri [2]" w:date="2022-09-06T13:51:00Z"/>
                <w:color w:val="000000"/>
                <w:sz w:val="20"/>
                <w:szCs w:val="20"/>
                <w:lang w:val="en-US"/>
              </w:rPr>
            </w:pPr>
            <w:ins w:id="291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0" w:author="Nick.Tolimieri [2]" w:date="2022-09-06T13:51:00Z"/>
                <w:color w:val="000000"/>
                <w:sz w:val="20"/>
                <w:szCs w:val="20"/>
                <w:lang w:val="en-US"/>
              </w:rPr>
            </w:pPr>
            <w:ins w:id="2921"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3" w:author="Nick.Tolimieri [2]" w:date="2022-09-06T13:51:00Z"/>
                <w:color w:val="000000"/>
                <w:sz w:val="20"/>
                <w:szCs w:val="20"/>
                <w:lang w:val="en-US"/>
              </w:rPr>
            </w:pPr>
            <w:ins w:id="2924"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6" w:author="Nick.Tolimieri [2]" w:date="2022-09-06T13:51:00Z"/>
                <w:color w:val="000000"/>
                <w:sz w:val="20"/>
                <w:szCs w:val="20"/>
                <w:lang w:val="en-US"/>
              </w:rPr>
            </w:pPr>
            <w:ins w:id="2927"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9" w:author="Nick.Tolimieri [2]" w:date="2022-09-06T13:51:00Z"/>
                <w:color w:val="000000"/>
                <w:sz w:val="20"/>
                <w:szCs w:val="20"/>
                <w:lang w:val="en-US"/>
              </w:rPr>
            </w:pPr>
            <w:ins w:id="2930"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2" w:author="Nick.Tolimieri [2]" w:date="2022-09-06T13:51:00Z"/>
                <w:color w:val="000000"/>
                <w:sz w:val="20"/>
                <w:szCs w:val="20"/>
                <w:lang w:val="en-US"/>
              </w:rPr>
            </w:pPr>
            <w:ins w:id="293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5" w:author="Nick.Tolimieri [2]" w:date="2022-09-06T13:51:00Z"/>
                <w:color w:val="000000"/>
                <w:sz w:val="20"/>
                <w:szCs w:val="20"/>
                <w:lang w:val="en-US"/>
              </w:rPr>
            </w:pPr>
            <w:ins w:id="2936" w:author="Nick.Tolimieri [2]" w:date="2022-09-06T13:51:00Z">
              <w:r w:rsidRPr="00C97A89">
                <w:rPr>
                  <w:color w:val="000000"/>
                  <w:sz w:val="20"/>
                  <w:szCs w:val="20"/>
                  <w:lang w:val="en-US"/>
                </w:rPr>
                <w:t>1.8</w:t>
              </w:r>
            </w:ins>
          </w:p>
        </w:tc>
      </w:tr>
      <w:tr w:rsidR="00C97A89" w:rsidRPr="00C97A89" w:rsidTr="004C5EBF">
        <w:tblPrEx>
          <w:tblPrExChange w:id="2937" w:author="Nick.Tolimieri [2]" w:date="2022-09-13T12:47:00Z">
            <w:tblPrEx>
              <w:tblW w:w="10017" w:type="dxa"/>
            </w:tblPrEx>
          </w:tblPrExChange>
        </w:tblPrEx>
        <w:trPr>
          <w:trHeight w:val="255"/>
          <w:ins w:id="2938" w:author="Nick.Tolimieri [2]" w:date="2022-09-06T13:51:00Z"/>
          <w:trPrChange w:id="29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1" w:author="Nick.Tolimieri [2]" w:date="2022-09-06T13:51:00Z"/>
                <w:color w:val="000000"/>
                <w:sz w:val="20"/>
                <w:szCs w:val="20"/>
                <w:lang w:val="en-US"/>
              </w:rPr>
            </w:pPr>
            <w:ins w:id="294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4" w:author="Nick.Tolimieri [2]" w:date="2022-09-06T13:51:00Z"/>
                <w:color w:val="000000"/>
                <w:sz w:val="20"/>
                <w:szCs w:val="20"/>
                <w:lang w:val="en-US"/>
              </w:rPr>
            </w:pPr>
            <w:ins w:id="294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7" w:author="Nick.Tolimieri [2]" w:date="2022-09-06T13:51:00Z"/>
                <w:color w:val="000000"/>
                <w:sz w:val="20"/>
                <w:szCs w:val="20"/>
                <w:lang w:val="en-US"/>
              </w:rPr>
            </w:pPr>
            <w:ins w:id="2948"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0" w:author="Nick.Tolimieri [2]" w:date="2022-09-06T13:51:00Z"/>
                <w:color w:val="000000"/>
                <w:sz w:val="20"/>
                <w:szCs w:val="20"/>
                <w:lang w:val="en-US"/>
              </w:rPr>
            </w:pPr>
            <w:ins w:id="2951"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3" w:author="Nick.Tolimieri [2]" w:date="2022-09-06T13:51:00Z"/>
                <w:color w:val="000000"/>
                <w:sz w:val="20"/>
                <w:szCs w:val="20"/>
                <w:lang w:val="en-US"/>
              </w:rPr>
            </w:pPr>
            <w:ins w:id="295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6" w:author="Nick.Tolimieri [2]" w:date="2022-09-06T13:51:00Z"/>
                <w:color w:val="000000"/>
                <w:sz w:val="20"/>
                <w:szCs w:val="20"/>
                <w:lang w:val="en-US"/>
              </w:rPr>
            </w:pPr>
            <w:ins w:id="2957"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9" w:author="Nick.Tolimieri [2]" w:date="2022-09-06T13:51:00Z"/>
                <w:color w:val="000000"/>
                <w:sz w:val="20"/>
                <w:szCs w:val="20"/>
                <w:lang w:val="en-US"/>
              </w:rPr>
            </w:pPr>
            <w:ins w:id="296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2" w:author="Nick.Tolimieri [2]" w:date="2022-09-06T13:51:00Z"/>
                <w:color w:val="000000"/>
                <w:sz w:val="20"/>
                <w:szCs w:val="20"/>
                <w:lang w:val="en-US"/>
              </w:rPr>
            </w:pPr>
            <w:ins w:id="29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5" w:author="Nick.Tolimieri [2]" w:date="2022-09-06T13:51:00Z"/>
                <w:color w:val="000000"/>
                <w:sz w:val="20"/>
                <w:szCs w:val="20"/>
                <w:lang w:val="en-US"/>
              </w:rPr>
            </w:pPr>
            <w:ins w:id="2966" w:author="Nick.Tolimieri [2]"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8" w:author="Nick.Tolimieri [2]" w:date="2022-09-06T13:51:00Z"/>
                <w:color w:val="000000"/>
                <w:sz w:val="20"/>
                <w:szCs w:val="20"/>
                <w:lang w:val="en-US"/>
              </w:rPr>
            </w:pPr>
            <w:ins w:id="2969" w:author="Nick.Tolimieri [2]"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1" w:author="Nick.Tolimieri [2]" w:date="2022-09-06T13:51:00Z"/>
                <w:color w:val="000000"/>
                <w:sz w:val="20"/>
                <w:szCs w:val="20"/>
                <w:lang w:val="en-US"/>
              </w:rPr>
            </w:pPr>
            <w:ins w:id="2972" w:author="Nick.Tolimieri [2]" w:date="2022-09-06T13:51:00Z">
              <w:r w:rsidRPr="00C97A89">
                <w:rPr>
                  <w:color w:val="000000"/>
                  <w:sz w:val="20"/>
                  <w:szCs w:val="20"/>
                  <w:lang w:val="en-US"/>
                </w:rPr>
                <w:t>3.02</w:t>
              </w:r>
            </w:ins>
          </w:p>
        </w:tc>
      </w:tr>
      <w:tr w:rsidR="00C97A89" w:rsidRPr="00C97A89" w:rsidTr="004C5EBF">
        <w:tblPrEx>
          <w:tblPrExChange w:id="2973" w:author="Nick.Tolimieri [2]" w:date="2022-09-13T12:47:00Z">
            <w:tblPrEx>
              <w:tblW w:w="10017" w:type="dxa"/>
            </w:tblPrEx>
          </w:tblPrExChange>
        </w:tblPrEx>
        <w:trPr>
          <w:trHeight w:val="255"/>
          <w:ins w:id="2974" w:author="Nick.Tolimieri [2]" w:date="2022-09-06T13:51:00Z"/>
          <w:trPrChange w:id="29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7" w:author="Nick.Tolimieri [2]" w:date="2022-09-06T13:51:00Z"/>
                <w:color w:val="000000"/>
                <w:sz w:val="20"/>
                <w:szCs w:val="20"/>
                <w:lang w:val="en-US"/>
              </w:rPr>
            </w:pPr>
            <w:ins w:id="297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0" w:author="Nick.Tolimieri [2]" w:date="2022-09-06T13:51:00Z"/>
                <w:color w:val="000000"/>
                <w:sz w:val="20"/>
                <w:szCs w:val="20"/>
                <w:lang w:val="en-US"/>
              </w:rPr>
            </w:pPr>
            <w:ins w:id="298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3" w:author="Nick.Tolimieri [2]" w:date="2022-09-06T13:51:00Z"/>
                <w:color w:val="000000"/>
                <w:sz w:val="20"/>
                <w:szCs w:val="20"/>
                <w:lang w:val="en-US"/>
              </w:rPr>
            </w:pPr>
            <w:ins w:id="29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6" w:author="Nick.Tolimieri [2]" w:date="2022-09-06T13:51:00Z"/>
                <w:color w:val="000000"/>
                <w:sz w:val="20"/>
                <w:szCs w:val="20"/>
                <w:lang w:val="en-US"/>
              </w:rPr>
            </w:pPr>
            <w:ins w:id="29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9" w:author="Nick.Tolimieri [2]" w:date="2022-09-06T13:51:00Z"/>
                <w:color w:val="000000"/>
                <w:sz w:val="20"/>
                <w:szCs w:val="20"/>
                <w:lang w:val="en-US"/>
              </w:rPr>
            </w:pPr>
            <w:ins w:id="29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2" w:author="Nick.Tolimieri [2]" w:date="2022-09-06T13:51:00Z"/>
                <w:color w:val="000000"/>
                <w:sz w:val="20"/>
                <w:szCs w:val="20"/>
                <w:lang w:val="en-US"/>
              </w:rPr>
            </w:pPr>
            <w:ins w:id="29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5" w:author="Nick.Tolimieri [2]" w:date="2022-09-06T13:51:00Z"/>
                <w:color w:val="000000"/>
                <w:sz w:val="20"/>
                <w:szCs w:val="20"/>
                <w:lang w:val="en-US"/>
              </w:rPr>
            </w:pPr>
            <w:ins w:id="29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8" w:author="Nick.Tolimieri [2]" w:date="2022-09-06T13:51:00Z"/>
                <w:color w:val="000000"/>
                <w:sz w:val="20"/>
                <w:szCs w:val="20"/>
                <w:lang w:val="en-US"/>
              </w:rPr>
            </w:pPr>
            <w:ins w:id="29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1" w:author="Nick.Tolimieri [2]" w:date="2022-09-06T13:51:00Z"/>
                <w:color w:val="000000"/>
                <w:sz w:val="20"/>
                <w:szCs w:val="20"/>
                <w:lang w:val="en-US"/>
              </w:rPr>
            </w:pPr>
            <w:ins w:id="30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4" w:author="Nick.Tolimieri [2]" w:date="2022-09-06T13:51:00Z"/>
                <w:color w:val="000000"/>
                <w:sz w:val="20"/>
                <w:szCs w:val="20"/>
                <w:lang w:val="en-US"/>
              </w:rPr>
            </w:pPr>
            <w:ins w:id="30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7" w:author="Nick.Tolimieri [2]" w:date="2022-09-06T13:51:00Z"/>
                <w:color w:val="000000"/>
                <w:sz w:val="20"/>
                <w:szCs w:val="20"/>
                <w:lang w:val="en-US"/>
              </w:rPr>
            </w:pPr>
            <w:ins w:id="3008" w:author="Nick.Tolimieri [2]" w:date="2022-09-06T13:51:00Z">
              <w:r w:rsidRPr="00C97A89">
                <w:rPr>
                  <w:color w:val="000000"/>
                  <w:sz w:val="20"/>
                  <w:szCs w:val="20"/>
                  <w:lang w:val="en-US"/>
                </w:rPr>
                <w:t>-</w:t>
              </w:r>
            </w:ins>
          </w:p>
        </w:tc>
      </w:tr>
      <w:tr w:rsidR="00C97A89" w:rsidRPr="00C97A89" w:rsidTr="004C5EBF">
        <w:tblPrEx>
          <w:tblPrExChange w:id="3009" w:author="Nick.Tolimieri [2]" w:date="2022-09-13T12:47:00Z">
            <w:tblPrEx>
              <w:tblW w:w="10017" w:type="dxa"/>
            </w:tblPrEx>
          </w:tblPrExChange>
        </w:tblPrEx>
        <w:trPr>
          <w:trHeight w:val="255"/>
          <w:ins w:id="3010" w:author="Nick.Tolimieri [2]" w:date="2022-09-06T13:51:00Z"/>
          <w:trPrChange w:id="30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3" w:author="Nick.Tolimieri [2]" w:date="2022-09-06T13:51:00Z"/>
                <w:color w:val="000000"/>
                <w:sz w:val="20"/>
                <w:szCs w:val="20"/>
                <w:lang w:val="en-US"/>
              </w:rPr>
            </w:pPr>
            <w:ins w:id="301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6" w:author="Nick.Tolimieri [2]" w:date="2022-09-06T13:51:00Z"/>
                <w:color w:val="000000"/>
                <w:sz w:val="20"/>
                <w:szCs w:val="20"/>
                <w:lang w:val="en-US"/>
              </w:rPr>
            </w:pPr>
            <w:ins w:id="301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9" w:author="Nick.Tolimieri [2]" w:date="2022-09-06T13:51:00Z"/>
                <w:color w:val="000000"/>
                <w:sz w:val="20"/>
                <w:szCs w:val="20"/>
                <w:lang w:val="en-US"/>
              </w:rPr>
            </w:pPr>
            <w:ins w:id="302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2" w:author="Nick.Tolimieri [2]" w:date="2022-09-06T13:51:00Z"/>
                <w:color w:val="000000"/>
                <w:sz w:val="20"/>
                <w:szCs w:val="20"/>
                <w:lang w:val="en-US"/>
              </w:rPr>
            </w:pPr>
            <w:ins w:id="302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5" w:author="Nick.Tolimieri [2]" w:date="2022-09-06T13:51:00Z"/>
                <w:color w:val="000000"/>
                <w:sz w:val="20"/>
                <w:szCs w:val="20"/>
                <w:lang w:val="en-US"/>
              </w:rPr>
            </w:pPr>
            <w:ins w:id="302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8" w:author="Nick.Tolimieri [2]" w:date="2022-09-06T13:51:00Z"/>
                <w:color w:val="000000"/>
                <w:sz w:val="20"/>
                <w:szCs w:val="20"/>
                <w:lang w:val="en-US"/>
              </w:rPr>
            </w:pPr>
            <w:ins w:id="302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1" w:author="Nick.Tolimieri [2]" w:date="2022-09-06T13:51:00Z"/>
                <w:color w:val="000000"/>
                <w:sz w:val="20"/>
                <w:szCs w:val="20"/>
                <w:lang w:val="en-US"/>
              </w:rPr>
            </w:pPr>
            <w:ins w:id="303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4" w:author="Nick.Tolimieri [2]" w:date="2022-09-06T13:51:00Z"/>
                <w:color w:val="000000"/>
                <w:sz w:val="20"/>
                <w:szCs w:val="20"/>
                <w:lang w:val="en-US"/>
              </w:rPr>
            </w:pPr>
            <w:ins w:id="303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7" w:author="Nick.Tolimieri [2]" w:date="2022-09-06T13:51:00Z"/>
                <w:color w:val="000000"/>
                <w:sz w:val="20"/>
                <w:szCs w:val="20"/>
                <w:lang w:val="en-US"/>
              </w:rPr>
            </w:pPr>
            <w:ins w:id="303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0" w:author="Nick.Tolimieri [2]" w:date="2022-09-06T13:51:00Z"/>
                <w:color w:val="000000"/>
                <w:sz w:val="20"/>
                <w:szCs w:val="20"/>
                <w:lang w:val="en-US"/>
              </w:rPr>
            </w:pPr>
            <w:ins w:id="304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3" w:author="Nick.Tolimieri [2]" w:date="2022-09-06T13:51:00Z"/>
                <w:color w:val="000000"/>
                <w:sz w:val="20"/>
                <w:szCs w:val="20"/>
                <w:lang w:val="en-US"/>
              </w:rPr>
            </w:pPr>
            <w:ins w:id="3044" w:author="Nick.Tolimieri [2]" w:date="2022-09-06T13:51:00Z">
              <w:r w:rsidRPr="00C97A89">
                <w:rPr>
                  <w:color w:val="000000"/>
                  <w:sz w:val="20"/>
                  <w:szCs w:val="20"/>
                  <w:lang w:val="en-US"/>
                </w:rPr>
                <w:t>-</w:t>
              </w:r>
            </w:ins>
          </w:p>
        </w:tc>
      </w:tr>
      <w:tr w:rsidR="00C97A89" w:rsidRPr="00C97A89" w:rsidTr="004C5EBF">
        <w:tblPrEx>
          <w:tblPrExChange w:id="3045" w:author="Nick.Tolimieri [2]" w:date="2022-09-13T12:47:00Z">
            <w:tblPrEx>
              <w:tblW w:w="10017" w:type="dxa"/>
            </w:tblPrEx>
          </w:tblPrExChange>
        </w:tblPrEx>
        <w:trPr>
          <w:trHeight w:val="255"/>
          <w:ins w:id="3046" w:author="Nick.Tolimieri [2]" w:date="2022-09-06T13:51:00Z"/>
          <w:trPrChange w:id="30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9" w:author="Nick.Tolimieri [2]" w:date="2022-09-06T13:51:00Z"/>
                <w:color w:val="000000"/>
                <w:sz w:val="20"/>
                <w:szCs w:val="20"/>
                <w:lang w:val="en-US"/>
              </w:rPr>
            </w:pPr>
            <w:ins w:id="305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2" w:author="Nick.Tolimieri [2]" w:date="2022-09-06T13:51:00Z"/>
                <w:color w:val="000000"/>
                <w:sz w:val="20"/>
                <w:szCs w:val="20"/>
                <w:lang w:val="en-US"/>
              </w:rPr>
            </w:pPr>
            <w:ins w:id="305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5" w:author="Nick.Tolimieri [2]" w:date="2022-09-06T13:51:00Z"/>
                <w:color w:val="000000"/>
                <w:sz w:val="20"/>
                <w:szCs w:val="20"/>
                <w:lang w:val="en-US"/>
              </w:rPr>
            </w:pPr>
            <w:ins w:id="30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8" w:author="Nick.Tolimieri [2]" w:date="2022-09-06T13:51:00Z"/>
                <w:color w:val="000000"/>
                <w:sz w:val="20"/>
                <w:szCs w:val="20"/>
                <w:lang w:val="en-US"/>
              </w:rPr>
            </w:pPr>
            <w:ins w:id="3059"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1" w:author="Nick.Tolimieri [2]" w:date="2022-09-06T13:51:00Z"/>
                <w:color w:val="000000"/>
                <w:sz w:val="20"/>
                <w:szCs w:val="20"/>
                <w:lang w:val="en-US"/>
              </w:rPr>
            </w:pPr>
            <w:ins w:id="306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4" w:author="Nick.Tolimieri [2]" w:date="2022-09-06T13:51:00Z"/>
                <w:color w:val="000000"/>
                <w:sz w:val="20"/>
                <w:szCs w:val="20"/>
                <w:lang w:val="en-US"/>
              </w:rPr>
            </w:pPr>
            <w:ins w:id="3065"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7" w:author="Nick.Tolimieri [2]" w:date="2022-09-06T13:51:00Z"/>
                <w:color w:val="000000"/>
                <w:sz w:val="20"/>
                <w:szCs w:val="20"/>
                <w:lang w:val="en-US"/>
              </w:rPr>
            </w:pPr>
            <w:ins w:id="30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0" w:author="Nick.Tolimieri [2]" w:date="2022-09-06T13:51:00Z"/>
                <w:color w:val="000000"/>
                <w:sz w:val="20"/>
                <w:szCs w:val="20"/>
                <w:lang w:val="en-US"/>
              </w:rPr>
            </w:pPr>
            <w:ins w:id="30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3" w:author="Nick.Tolimieri [2]" w:date="2022-09-06T13:51:00Z"/>
                <w:color w:val="000000"/>
                <w:sz w:val="20"/>
                <w:szCs w:val="20"/>
                <w:lang w:val="en-US"/>
              </w:rPr>
            </w:pPr>
            <w:ins w:id="3074"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6" w:author="Nick.Tolimieri [2]" w:date="2022-09-06T13:51:00Z"/>
                <w:color w:val="000000"/>
                <w:sz w:val="20"/>
                <w:szCs w:val="20"/>
                <w:lang w:val="en-US"/>
              </w:rPr>
            </w:pPr>
            <w:ins w:id="3077" w:author="Nick.Tolimieri [2]"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9" w:author="Nick.Tolimieri [2]" w:date="2022-09-06T13:51:00Z"/>
                <w:color w:val="000000"/>
                <w:sz w:val="20"/>
                <w:szCs w:val="20"/>
                <w:lang w:val="en-US"/>
              </w:rPr>
            </w:pPr>
            <w:ins w:id="3080" w:author="Nick.Tolimieri [2]" w:date="2022-09-06T13:51:00Z">
              <w:r w:rsidRPr="00C97A89">
                <w:rPr>
                  <w:color w:val="000000"/>
                  <w:sz w:val="20"/>
                  <w:szCs w:val="20"/>
                  <w:lang w:val="en-US"/>
                </w:rPr>
                <w:t>1.76</w:t>
              </w:r>
            </w:ins>
          </w:p>
        </w:tc>
      </w:tr>
      <w:tr w:rsidR="00C97A89" w:rsidRPr="00C97A89" w:rsidTr="004C5EBF">
        <w:tblPrEx>
          <w:tblPrExChange w:id="3081" w:author="Nick.Tolimieri [2]" w:date="2022-09-13T12:47:00Z">
            <w:tblPrEx>
              <w:tblW w:w="10017" w:type="dxa"/>
            </w:tblPrEx>
          </w:tblPrExChange>
        </w:tblPrEx>
        <w:trPr>
          <w:trHeight w:val="255"/>
          <w:ins w:id="3082" w:author="Nick.Tolimieri [2]" w:date="2022-09-06T13:51:00Z"/>
          <w:trPrChange w:id="30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5" w:author="Nick.Tolimieri [2]" w:date="2022-09-06T13:51:00Z"/>
                <w:color w:val="000000"/>
                <w:sz w:val="20"/>
                <w:szCs w:val="20"/>
                <w:lang w:val="en-US"/>
              </w:rPr>
            </w:pPr>
            <w:ins w:id="308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8" w:author="Nick.Tolimieri [2]" w:date="2022-09-06T13:51:00Z"/>
                <w:color w:val="000000"/>
                <w:sz w:val="20"/>
                <w:szCs w:val="20"/>
                <w:lang w:val="en-US"/>
              </w:rPr>
            </w:pPr>
            <w:ins w:id="308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1" w:author="Nick.Tolimieri [2]" w:date="2022-09-06T13:51:00Z"/>
                <w:color w:val="000000"/>
                <w:sz w:val="20"/>
                <w:szCs w:val="20"/>
                <w:lang w:val="en-US"/>
              </w:rPr>
            </w:pPr>
            <w:ins w:id="30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4" w:author="Nick.Tolimieri [2]" w:date="2022-09-06T13:51:00Z"/>
                <w:color w:val="000000"/>
                <w:sz w:val="20"/>
                <w:szCs w:val="20"/>
                <w:lang w:val="en-US"/>
              </w:rPr>
            </w:pPr>
            <w:ins w:id="309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7" w:author="Nick.Tolimieri [2]" w:date="2022-09-06T13:51:00Z"/>
                <w:color w:val="000000"/>
                <w:sz w:val="20"/>
                <w:szCs w:val="20"/>
                <w:lang w:val="en-US"/>
              </w:rPr>
            </w:pPr>
            <w:ins w:id="309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0" w:author="Nick.Tolimieri [2]" w:date="2022-09-06T13:51:00Z"/>
                <w:color w:val="000000"/>
                <w:sz w:val="20"/>
                <w:szCs w:val="20"/>
                <w:lang w:val="en-US"/>
              </w:rPr>
            </w:pPr>
            <w:ins w:id="310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3" w:author="Nick.Tolimieri [2]" w:date="2022-09-06T13:51:00Z"/>
                <w:color w:val="000000"/>
                <w:sz w:val="20"/>
                <w:szCs w:val="20"/>
                <w:lang w:val="en-US"/>
              </w:rPr>
            </w:pPr>
            <w:ins w:id="310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6" w:author="Nick.Tolimieri [2]" w:date="2022-09-06T13:51:00Z"/>
                <w:color w:val="000000"/>
                <w:sz w:val="20"/>
                <w:szCs w:val="20"/>
                <w:lang w:val="en-US"/>
              </w:rPr>
            </w:pPr>
            <w:ins w:id="310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9" w:author="Nick.Tolimieri [2]" w:date="2022-09-06T13:51:00Z"/>
                <w:color w:val="000000"/>
                <w:sz w:val="20"/>
                <w:szCs w:val="20"/>
                <w:lang w:val="en-US"/>
              </w:rPr>
            </w:pPr>
            <w:ins w:id="311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2" w:author="Nick.Tolimieri [2]" w:date="2022-09-06T13:51:00Z"/>
                <w:color w:val="000000"/>
                <w:sz w:val="20"/>
                <w:szCs w:val="20"/>
                <w:lang w:val="en-US"/>
              </w:rPr>
            </w:pPr>
            <w:ins w:id="311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5" w:author="Nick.Tolimieri [2]" w:date="2022-09-06T13:51:00Z"/>
                <w:color w:val="000000"/>
                <w:sz w:val="20"/>
                <w:szCs w:val="20"/>
                <w:lang w:val="en-US"/>
              </w:rPr>
            </w:pPr>
            <w:ins w:id="3116" w:author="Nick.Tolimieri [2]" w:date="2022-09-06T13:51:00Z">
              <w:r w:rsidRPr="00C97A89">
                <w:rPr>
                  <w:color w:val="000000"/>
                  <w:sz w:val="20"/>
                  <w:szCs w:val="20"/>
                  <w:lang w:val="en-US"/>
                </w:rPr>
                <w:t>-</w:t>
              </w:r>
            </w:ins>
          </w:p>
        </w:tc>
      </w:tr>
      <w:tr w:rsidR="00C97A89" w:rsidRPr="00C97A89" w:rsidTr="004C5EBF">
        <w:tblPrEx>
          <w:tblPrExChange w:id="3117" w:author="Nick.Tolimieri [2]" w:date="2022-09-13T12:47:00Z">
            <w:tblPrEx>
              <w:tblW w:w="10017" w:type="dxa"/>
            </w:tblPrEx>
          </w:tblPrExChange>
        </w:tblPrEx>
        <w:trPr>
          <w:trHeight w:val="255"/>
          <w:ins w:id="3118" w:author="Nick.Tolimieri [2]" w:date="2022-09-06T13:51:00Z"/>
          <w:trPrChange w:id="31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1" w:author="Nick.Tolimieri [2]" w:date="2022-09-06T13:51:00Z"/>
                <w:color w:val="000000"/>
                <w:sz w:val="20"/>
                <w:szCs w:val="20"/>
                <w:lang w:val="en-US"/>
              </w:rPr>
            </w:pPr>
            <w:ins w:id="312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4" w:author="Nick.Tolimieri [2]" w:date="2022-09-06T13:51:00Z"/>
                <w:color w:val="000000"/>
                <w:sz w:val="20"/>
                <w:szCs w:val="20"/>
                <w:lang w:val="en-US"/>
              </w:rPr>
            </w:pPr>
            <w:ins w:id="312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7" w:author="Nick.Tolimieri [2]" w:date="2022-09-06T13:51:00Z"/>
                <w:color w:val="000000"/>
                <w:sz w:val="20"/>
                <w:szCs w:val="20"/>
                <w:lang w:val="en-US"/>
              </w:rPr>
            </w:pPr>
            <w:ins w:id="31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0" w:author="Nick.Tolimieri [2]" w:date="2022-09-06T13:51:00Z"/>
                <w:color w:val="000000"/>
                <w:sz w:val="20"/>
                <w:szCs w:val="20"/>
                <w:lang w:val="en-US"/>
              </w:rPr>
            </w:pPr>
            <w:ins w:id="31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3" w:author="Nick.Tolimieri [2]" w:date="2022-09-06T13:51:00Z"/>
                <w:color w:val="000000"/>
                <w:sz w:val="20"/>
                <w:szCs w:val="20"/>
                <w:lang w:val="en-US"/>
              </w:rPr>
            </w:pPr>
            <w:ins w:id="31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6" w:author="Nick.Tolimieri [2]" w:date="2022-09-06T13:51:00Z"/>
                <w:color w:val="000000"/>
                <w:sz w:val="20"/>
                <w:szCs w:val="20"/>
                <w:lang w:val="en-US"/>
              </w:rPr>
            </w:pPr>
            <w:ins w:id="31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9" w:author="Nick.Tolimieri [2]" w:date="2022-09-06T13:51:00Z"/>
                <w:color w:val="000000"/>
                <w:sz w:val="20"/>
                <w:szCs w:val="20"/>
                <w:lang w:val="en-US"/>
              </w:rPr>
            </w:pPr>
            <w:ins w:id="31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2" w:author="Nick.Tolimieri [2]" w:date="2022-09-06T13:51:00Z"/>
                <w:color w:val="000000"/>
                <w:sz w:val="20"/>
                <w:szCs w:val="20"/>
                <w:lang w:val="en-US"/>
              </w:rPr>
            </w:pPr>
            <w:ins w:id="31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5" w:author="Nick.Tolimieri [2]" w:date="2022-09-06T13:51:00Z"/>
                <w:color w:val="000000"/>
                <w:sz w:val="20"/>
                <w:szCs w:val="20"/>
                <w:lang w:val="en-US"/>
              </w:rPr>
            </w:pPr>
            <w:ins w:id="31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8" w:author="Nick.Tolimieri [2]" w:date="2022-09-06T13:51:00Z"/>
                <w:color w:val="000000"/>
                <w:sz w:val="20"/>
                <w:szCs w:val="20"/>
                <w:lang w:val="en-US"/>
              </w:rPr>
            </w:pPr>
            <w:ins w:id="31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1" w:author="Nick.Tolimieri [2]" w:date="2022-09-06T13:51:00Z"/>
                <w:color w:val="000000"/>
                <w:sz w:val="20"/>
                <w:szCs w:val="20"/>
                <w:lang w:val="en-US"/>
              </w:rPr>
            </w:pPr>
            <w:ins w:id="3152" w:author="Nick.Tolimieri [2]" w:date="2022-09-06T13:51:00Z">
              <w:r w:rsidRPr="00C97A89">
                <w:rPr>
                  <w:color w:val="000000"/>
                  <w:sz w:val="20"/>
                  <w:szCs w:val="20"/>
                  <w:lang w:val="en-US"/>
                </w:rPr>
                <w:t>-</w:t>
              </w:r>
            </w:ins>
          </w:p>
        </w:tc>
      </w:tr>
      <w:tr w:rsidR="00C97A89" w:rsidRPr="00C97A89" w:rsidTr="004C5EBF">
        <w:tblPrEx>
          <w:tblPrExChange w:id="3153" w:author="Nick.Tolimieri [2]" w:date="2022-09-13T12:47:00Z">
            <w:tblPrEx>
              <w:tblW w:w="10017" w:type="dxa"/>
            </w:tblPrEx>
          </w:tblPrExChange>
        </w:tblPrEx>
        <w:trPr>
          <w:trHeight w:val="255"/>
          <w:ins w:id="3154" w:author="Nick.Tolimieri [2]" w:date="2022-09-06T13:51:00Z"/>
          <w:trPrChange w:id="31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7" w:author="Nick.Tolimieri [2]" w:date="2022-09-06T13:51:00Z"/>
                <w:color w:val="000000"/>
                <w:sz w:val="20"/>
                <w:szCs w:val="20"/>
                <w:lang w:val="en-US"/>
              </w:rPr>
            </w:pPr>
            <w:ins w:id="315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0" w:author="Nick.Tolimieri [2]" w:date="2022-09-06T13:51:00Z"/>
                <w:color w:val="000000"/>
                <w:sz w:val="20"/>
                <w:szCs w:val="20"/>
                <w:lang w:val="en-US"/>
              </w:rPr>
            </w:pPr>
            <w:ins w:id="316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3" w:author="Nick.Tolimieri [2]" w:date="2022-09-06T13:51:00Z"/>
                <w:color w:val="000000"/>
                <w:sz w:val="20"/>
                <w:szCs w:val="20"/>
                <w:lang w:val="en-US"/>
              </w:rPr>
            </w:pPr>
            <w:ins w:id="3164"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6" w:author="Nick.Tolimieri [2]" w:date="2022-09-06T13:51:00Z"/>
                <w:color w:val="000000"/>
                <w:sz w:val="20"/>
                <w:szCs w:val="20"/>
                <w:lang w:val="en-US"/>
              </w:rPr>
            </w:pPr>
            <w:ins w:id="3167" w:author="Nick.Tolimieri [2]"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9" w:author="Nick.Tolimieri [2]" w:date="2022-09-06T13:51:00Z"/>
                <w:color w:val="000000"/>
                <w:sz w:val="20"/>
                <w:szCs w:val="20"/>
                <w:lang w:val="en-US"/>
              </w:rPr>
            </w:pPr>
            <w:ins w:id="317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2" w:author="Nick.Tolimieri [2]" w:date="2022-09-06T13:51:00Z"/>
                <w:color w:val="000000"/>
                <w:sz w:val="20"/>
                <w:szCs w:val="20"/>
                <w:lang w:val="en-US"/>
              </w:rPr>
            </w:pPr>
            <w:ins w:id="317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5" w:author="Nick.Tolimieri [2]" w:date="2022-09-06T13:51:00Z"/>
                <w:color w:val="000000"/>
                <w:sz w:val="20"/>
                <w:szCs w:val="20"/>
                <w:lang w:val="en-US"/>
              </w:rPr>
            </w:pPr>
            <w:ins w:id="317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8" w:author="Nick.Tolimieri [2]" w:date="2022-09-06T13:51:00Z"/>
                <w:color w:val="000000"/>
                <w:sz w:val="20"/>
                <w:szCs w:val="20"/>
                <w:lang w:val="en-US"/>
              </w:rPr>
            </w:pPr>
            <w:ins w:id="3179"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1" w:author="Nick.Tolimieri [2]" w:date="2022-09-06T13:51:00Z"/>
                <w:color w:val="000000"/>
                <w:sz w:val="20"/>
                <w:szCs w:val="20"/>
                <w:lang w:val="en-US"/>
              </w:rPr>
            </w:pPr>
            <w:ins w:id="3182" w:author="Nick.Tolimieri [2]"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4" w:author="Nick.Tolimieri [2]" w:date="2022-09-06T13:51:00Z"/>
                <w:color w:val="000000"/>
                <w:sz w:val="20"/>
                <w:szCs w:val="20"/>
                <w:lang w:val="en-US"/>
              </w:rPr>
            </w:pPr>
            <w:ins w:id="3185" w:author="Nick.Tolimieri [2]"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7" w:author="Nick.Tolimieri [2]" w:date="2022-09-06T13:51:00Z"/>
                <w:color w:val="000000"/>
                <w:sz w:val="20"/>
                <w:szCs w:val="20"/>
                <w:lang w:val="en-US"/>
              </w:rPr>
            </w:pPr>
            <w:ins w:id="3188" w:author="Nick.Tolimieri [2]" w:date="2022-09-06T13:51:00Z">
              <w:r w:rsidRPr="00C97A89">
                <w:rPr>
                  <w:color w:val="000000"/>
                  <w:sz w:val="20"/>
                  <w:szCs w:val="20"/>
                  <w:lang w:val="en-US"/>
                </w:rPr>
                <w:t>3.25</w:t>
              </w:r>
            </w:ins>
          </w:p>
        </w:tc>
      </w:tr>
      <w:tr w:rsidR="00C97A89" w:rsidRPr="00C97A89" w:rsidTr="004C5EBF">
        <w:tblPrEx>
          <w:tblPrExChange w:id="3189" w:author="Nick.Tolimieri [2]" w:date="2022-09-13T12:47:00Z">
            <w:tblPrEx>
              <w:tblW w:w="10017" w:type="dxa"/>
            </w:tblPrEx>
          </w:tblPrExChange>
        </w:tblPrEx>
        <w:trPr>
          <w:trHeight w:val="255"/>
          <w:ins w:id="3190" w:author="Nick.Tolimieri [2]" w:date="2022-09-06T13:51:00Z"/>
          <w:trPrChange w:id="31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3" w:author="Nick.Tolimieri [2]" w:date="2022-09-06T13:51:00Z"/>
                <w:color w:val="000000"/>
                <w:sz w:val="20"/>
                <w:szCs w:val="20"/>
                <w:lang w:val="en-US"/>
              </w:rPr>
            </w:pPr>
            <w:ins w:id="319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6" w:author="Nick.Tolimieri [2]" w:date="2022-09-06T13:51:00Z"/>
                <w:color w:val="000000"/>
                <w:sz w:val="20"/>
                <w:szCs w:val="20"/>
                <w:lang w:val="en-US"/>
              </w:rPr>
            </w:pPr>
            <w:ins w:id="319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199" w:author="Nick.Tolimieri [2]" w:date="2022-09-06T13:51:00Z"/>
                <w:color w:val="000000"/>
                <w:sz w:val="20"/>
                <w:szCs w:val="20"/>
                <w:lang w:val="en-US"/>
              </w:rPr>
            </w:pPr>
            <w:ins w:id="3200" w:author="Nick.Tolimieri [2]"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2" w:author="Nick.Tolimieri [2]" w:date="2022-09-06T13:51:00Z"/>
                <w:color w:val="000000"/>
                <w:sz w:val="20"/>
                <w:szCs w:val="20"/>
                <w:lang w:val="en-US"/>
              </w:rPr>
            </w:pPr>
            <w:ins w:id="320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5" w:author="Nick.Tolimieri [2]" w:date="2022-09-06T13:51:00Z"/>
                <w:color w:val="000000"/>
                <w:sz w:val="20"/>
                <w:szCs w:val="20"/>
                <w:lang w:val="en-US"/>
              </w:rPr>
            </w:pPr>
            <w:ins w:id="32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8" w:author="Nick.Tolimieri [2]" w:date="2022-09-06T13:51:00Z"/>
                <w:color w:val="000000"/>
                <w:sz w:val="20"/>
                <w:szCs w:val="20"/>
                <w:lang w:val="en-US"/>
              </w:rPr>
            </w:pPr>
            <w:ins w:id="3209" w:author="Nick.Tolimieri [2]"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1" w:author="Nick.Tolimieri [2]" w:date="2022-09-06T13:51:00Z"/>
                <w:color w:val="000000"/>
                <w:sz w:val="20"/>
                <w:szCs w:val="20"/>
                <w:lang w:val="en-US"/>
              </w:rPr>
            </w:pPr>
            <w:ins w:id="321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4" w:author="Nick.Tolimieri [2]" w:date="2022-09-06T13:51:00Z"/>
                <w:color w:val="000000"/>
                <w:sz w:val="20"/>
                <w:szCs w:val="20"/>
                <w:lang w:val="en-US"/>
              </w:rPr>
            </w:pPr>
            <w:ins w:id="321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7" w:author="Nick.Tolimieri [2]" w:date="2022-09-06T13:51:00Z"/>
                <w:color w:val="000000"/>
                <w:sz w:val="20"/>
                <w:szCs w:val="20"/>
                <w:lang w:val="en-US"/>
              </w:rPr>
            </w:pPr>
            <w:ins w:id="3218" w:author="Nick.Tolimieri [2]"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0" w:author="Nick.Tolimieri [2]" w:date="2022-09-06T13:51:00Z"/>
                <w:color w:val="000000"/>
                <w:sz w:val="20"/>
                <w:szCs w:val="20"/>
                <w:lang w:val="en-US"/>
              </w:rPr>
            </w:pPr>
            <w:ins w:id="3221"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3" w:author="Nick.Tolimieri [2]" w:date="2022-09-06T13:51:00Z"/>
                <w:color w:val="000000"/>
                <w:sz w:val="20"/>
                <w:szCs w:val="20"/>
                <w:lang w:val="en-US"/>
              </w:rPr>
            </w:pPr>
            <w:ins w:id="3224" w:author="Nick.Tolimieri [2]" w:date="2022-09-06T13:51:00Z">
              <w:r w:rsidRPr="00C97A89">
                <w:rPr>
                  <w:color w:val="000000"/>
                  <w:sz w:val="20"/>
                  <w:szCs w:val="20"/>
                  <w:lang w:val="en-US"/>
                </w:rPr>
                <w:t>3.79</w:t>
              </w:r>
            </w:ins>
          </w:p>
        </w:tc>
      </w:tr>
      <w:tr w:rsidR="00C97A89" w:rsidRPr="00C97A89" w:rsidTr="004C5EBF">
        <w:tblPrEx>
          <w:tblPrExChange w:id="3225" w:author="Nick.Tolimieri [2]" w:date="2022-09-13T12:47:00Z">
            <w:tblPrEx>
              <w:tblW w:w="10017" w:type="dxa"/>
            </w:tblPrEx>
          </w:tblPrExChange>
        </w:tblPrEx>
        <w:trPr>
          <w:trHeight w:val="255"/>
          <w:ins w:id="3226" w:author="Nick.Tolimieri [2]" w:date="2022-09-06T13:51:00Z"/>
          <w:trPrChange w:id="32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29" w:author="Nick.Tolimieri [2]" w:date="2022-09-06T13:51:00Z"/>
                <w:color w:val="000000"/>
                <w:sz w:val="20"/>
                <w:szCs w:val="20"/>
                <w:lang w:val="en-US"/>
              </w:rPr>
            </w:pPr>
            <w:ins w:id="323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2" w:author="Nick.Tolimieri [2]" w:date="2022-09-06T13:51:00Z"/>
                <w:color w:val="000000"/>
                <w:sz w:val="20"/>
                <w:szCs w:val="20"/>
                <w:lang w:val="en-US"/>
              </w:rPr>
            </w:pPr>
            <w:ins w:id="323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5" w:author="Nick.Tolimieri [2]" w:date="2022-09-06T13:51:00Z"/>
                <w:color w:val="000000"/>
                <w:sz w:val="20"/>
                <w:szCs w:val="20"/>
                <w:lang w:val="en-US"/>
              </w:rPr>
            </w:pPr>
            <w:ins w:id="3236" w:author="Nick.Tolimieri [2]"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8" w:author="Nick.Tolimieri [2]" w:date="2022-09-06T13:51:00Z"/>
                <w:color w:val="000000"/>
                <w:sz w:val="20"/>
                <w:szCs w:val="20"/>
                <w:lang w:val="en-US"/>
              </w:rPr>
            </w:pPr>
            <w:ins w:id="3239"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1" w:author="Nick.Tolimieri [2]" w:date="2022-09-06T13:51:00Z"/>
                <w:color w:val="000000"/>
                <w:sz w:val="20"/>
                <w:szCs w:val="20"/>
                <w:lang w:val="en-US"/>
              </w:rPr>
            </w:pPr>
            <w:ins w:id="3242" w:author="Nick.Tolimieri [2]"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4" w:author="Nick.Tolimieri [2]" w:date="2022-09-06T13:51:00Z"/>
                <w:color w:val="000000"/>
                <w:sz w:val="20"/>
                <w:szCs w:val="20"/>
                <w:lang w:val="en-US"/>
              </w:rPr>
            </w:pPr>
            <w:ins w:id="3245"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7" w:author="Nick.Tolimieri [2]" w:date="2022-09-06T13:51:00Z"/>
                <w:color w:val="000000"/>
                <w:sz w:val="20"/>
                <w:szCs w:val="20"/>
                <w:lang w:val="en-US"/>
              </w:rPr>
            </w:pPr>
            <w:ins w:id="32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0" w:author="Nick.Tolimieri [2]" w:date="2022-09-06T13:51:00Z"/>
                <w:color w:val="000000"/>
                <w:sz w:val="20"/>
                <w:szCs w:val="20"/>
                <w:lang w:val="en-US"/>
              </w:rPr>
            </w:pPr>
            <w:ins w:id="3251" w:author="Nick.Tolimieri [2]"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3" w:author="Nick.Tolimieri [2]" w:date="2022-09-06T13:51:00Z"/>
                <w:color w:val="000000"/>
                <w:sz w:val="20"/>
                <w:szCs w:val="20"/>
                <w:lang w:val="en-US"/>
              </w:rPr>
            </w:pPr>
            <w:ins w:id="3254"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6" w:author="Nick.Tolimieri [2]" w:date="2022-09-06T13:51:00Z"/>
                <w:color w:val="000000"/>
                <w:sz w:val="20"/>
                <w:szCs w:val="20"/>
                <w:lang w:val="en-US"/>
              </w:rPr>
            </w:pPr>
            <w:ins w:id="325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9" w:author="Nick.Tolimieri [2]" w:date="2022-09-06T13:51:00Z"/>
                <w:color w:val="000000"/>
                <w:sz w:val="20"/>
                <w:szCs w:val="20"/>
                <w:lang w:val="en-US"/>
              </w:rPr>
            </w:pPr>
            <w:ins w:id="3260" w:author="Nick.Tolimieri [2]" w:date="2022-09-06T13:51:00Z">
              <w:r w:rsidRPr="00C97A89">
                <w:rPr>
                  <w:color w:val="000000"/>
                  <w:sz w:val="20"/>
                  <w:szCs w:val="20"/>
                  <w:lang w:val="en-US"/>
                </w:rPr>
                <w:t>2.69</w:t>
              </w:r>
            </w:ins>
          </w:p>
        </w:tc>
      </w:tr>
      <w:tr w:rsidR="00C97A89" w:rsidRPr="00C97A89" w:rsidTr="004C5EBF">
        <w:tblPrEx>
          <w:tblPrExChange w:id="3261" w:author="Nick.Tolimieri [2]" w:date="2022-09-13T12:47:00Z">
            <w:tblPrEx>
              <w:tblW w:w="10017" w:type="dxa"/>
            </w:tblPrEx>
          </w:tblPrExChange>
        </w:tblPrEx>
        <w:trPr>
          <w:trHeight w:val="255"/>
          <w:ins w:id="3262" w:author="Nick.Tolimieri [2]" w:date="2022-09-06T13:51:00Z"/>
          <w:trPrChange w:id="32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5" w:author="Nick.Tolimieri [2]" w:date="2022-09-06T13:51:00Z"/>
                <w:color w:val="000000"/>
                <w:sz w:val="20"/>
                <w:szCs w:val="20"/>
                <w:lang w:val="en-US"/>
              </w:rPr>
            </w:pPr>
            <w:ins w:id="326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8" w:author="Nick.Tolimieri [2]" w:date="2022-09-06T13:51:00Z"/>
                <w:color w:val="000000"/>
                <w:sz w:val="20"/>
                <w:szCs w:val="20"/>
                <w:lang w:val="en-US"/>
              </w:rPr>
            </w:pPr>
            <w:ins w:id="326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1" w:author="Nick.Tolimieri [2]" w:date="2022-09-06T13:51:00Z"/>
                <w:color w:val="000000"/>
                <w:sz w:val="20"/>
                <w:szCs w:val="20"/>
                <w:lang w:val="en-US"/>
              </w:rPr>
            </w:pPr>
            <w:ins w:id="327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4" w:author="Nick.Tolimieri [2]" w:date="2022-09-06T13:51:00Z"/>
                <w:color w:val="000000"/>
                <w:sz w:val="20"/>
                <w:szCs w:val="20"/>
                <w:lang w:val="en-US"/>
              </w:rPr>
            </w:pPr>
            <w:ins w:id="3275"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7" w:author="Nick.Tolimieri [2]" w:date="2022-09-06T13:51:00Z"/>
                <w:color w:val="000000"/>
                <w:sz w:val="20"/>
                <w:szCs w:val="20"/>
                <w:lang w:val="en-US"/>
              </w:rPr>
            </w:pPr>
            <w:ins w:id="3278"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0" w:author="Nick.Tolimieri [2]" w:date="2022-09-06T13:51:00Z"/>
                <w:color w:val="000000"/>
                <w:sz w:val="20"/>
                <w:szCs w:val="20"/>
                <w:lang w:val="en-US"/>
              </w:rPr>
            </w:pPr>
            <w:ins w:id="3281" w:author="Nick.Tolimieri [2]"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3" w:author="Nick.Tolimieri [2]" w:date="2022-09-06T13:51:00Z"/>
                <w:color w:val="000000"/>
                <w:sz w:val="20"/>
                <w:szCs w:val="20"/>
                <w:lang w:val="en-US"/>
              </w:rPr>
            </w:pPr>
            <w:ins w:id="328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6" w:author="Nick.Tolimieri [2]" w:date="2022-09-06T13:51:00Z"/>
                <w:color w:val="000000"/>
                <w:sz w:val="20"/>
                <w:szCs w:val="20"/>
                <w:lang w:val="en-US"/>
              </w:rPr>
            </w:pPr>
            <w:ins w:id="3287"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9" w:author="Nick.Tolimieri [2]" w:date="2022-09-06T13:51:00Z"/>
                <w:color w:val="000000"/>
                <w:sz w:val="20"/>
                <w:szCs w:val="20"/>
                <w:lang w:val="en-US"/>
              </w:rPr>
            </w:pPr>
            <w:ins w:id="3290"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2" w:author="Nick.Tolimieri [2]" w:date="2022-09-06T13:51:00Z"/>
                <w:color w:val="000000"/>
                <w:sz w:val="20"/>
                <w:szCs w:val="20"/>
                <w:lang w:val="en-US"/>
              </w:rPr>
            </w:pPr>
            <w:ins w:id="329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5" w:author="Nick.Tolimieri [2]" w:date="2022-09-06T13:51:00Z"/>
                <w:color w:val="000000"/>
                <w:sz w:val="20"/>
                <w:szCs w:val="20"/>
                <w:lang w:val="en-US"/>
              </w:rPr>
            </w:pPr>
            <w:ins w:id="3296" w:author="Nick.Tolimieri [2]" w:date="2022-09-06T13:51:00Z">
              <w:r w:rsidRPr="00C97A89">
                <w:rPr>
                  <w:color w:val="000000"/>
                  <w:sz w:val="20"/>
                  <w:szCs w:val="20"/>
                  <w:lang w:val="en-US"/>
                </w:rPr>
                <w:t>3.45</w:t>
              </w:r>
            </w:ins>
          </w:p>
        </w:tc>
      </w:tr>
      <w:tr w:rsidR="00C97A89" w:rsidRPr="00C97A89" w:rsidTr="004C5EBF">
        <w:tblPrEx>
          <w:tblPrExChange w:id="3297" w:author="Nick.Tolimieri [2]" w:date="2022-09-13T12:47:00Z">
            <w:tblPrEx>
              <w:tblW w:w="10017" w:type="dxa"/>
            </w:tblPrEx>
          </w:tblPrExChange>
        </w:tblPrEx>
        <w:trPr>
          <w:trHeight w:val="255"/>
          <w:ins w:id="3298" w:author="Nick.Tolimieri [2]" w:date="2022-09-06T13:51:00Z"/>
          <w:trPrChange w:id="32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1" w:author="Nick.Tolimieri [2]" w:date="2022-09-06T13:51:00Z"/>
                <w:color w:val="000000"/>
                <w:sz w:val="20"/>
                <w:szCs w:val="20"/>
                <w:lang w:val="en-US"/>
              </w:rPr>
            </w:pPr>
            <w:ins w:id="33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4" w:author="Nick.Tolimieri [2]" w:date="2022-09-06T13:51:00Z"/>
                <w:color w:val="000000"/>
                <w:sz w:val="20"/>
                <w:szCs w:val="20"/>
                <w:lang w:val="en-US"/>
              </w:rPr>
            </w:pPr>
            <w:ins w:id="330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7" w:author="Nick.Tolimieri [2]" w:date="2022-09-06T13:51:00Z"/>
                <w:color w:val="000000"/>
                <w:sz w:val="20"/>
                <w:szCs w:val="20"/>
                <w:lang w:val="en-US"/>
              </w:rPr>
            </w:pPr>
            <w:ins w:id="33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0" w:author="Nick.Tolimieri [2]" w:date="2022-09-06T13:51:00Z"/>
                <w:color w:val="000000"/>
                <w:sz w:val="20"/>
                <w:szCs w:val="20"/>
                <w:lang w:val="en-US"/>
              </w:rPr>
            </w:pPr>
            <w:ins w:id="331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3" w:author="Nick.Tolimieri [2]" w:date="2022-09-06T13:51:00Z"/>
                <w:color w:val="000000"/>
                <w:sz w:val="20"/>
                <w:szCs w:val="20"/>
                <w:lang w:val="en-US"/>
              </w:rPr>
            </w:pPr>
            <w:ins w:id="331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6" w:author="Nick.Tolimieri [2]" w:date="2022-09-06T13:51:00Z"/>
                <w:color w:val="000000"/>
                <w:sz w:val="20"/>
                <w:szCs w:val="20"/>
                <w:lang w:val="en-US"/>
              </w:rPr>
            </w:pPr>
            <w:ins w:id="331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9" w:author="Nick.Tolimieri [2]" w:date="2022-09-06T13:51:00Z"/>
                <w:color w:val="000000"/>
                <w:sz w:val="20"/>
                <w:szCs w:val="20"/>
                <w:lang w:val="en-US"/>
              </w:rPr>
            </w:pPr>
            <w:ins w:id="332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2" w:author="Nick.Tolimieri [2]" w:date="2022-09-06T13:51:00Z"/>
                <w:color w:val="000000"/>
                <w:sz w:val="20"/>
                <w:szCs w:val="20"/>
                <w:lang w:val="en-US"/>
              </w:rPr>
            </w:pPr>
            <w:ins w:id="332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5" w:author="Nick.Tolimieri [2]" w:date="2022-09-06T13:51:00Z"/>
                <w:color w:val="000000"/>
                <w:sz w:val="20"/>
                <w:szCs w:val="20"/>
                <w:lang w:val="en-US"/>
              </w:rPr>
            </w:pPr>
            <w:ins w:id="332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8" w:author="Nick.Tolimieri [2]" w:date="2022-09-06T13:51:00Z"/>
                <w:color w:val="000000"/>
                <w:sz w:val="20"/>
                <w:szCs w:val="20"/>
                <w:lang w:val="en-US"/>
              </w:rPr>
            </w:pPr>
            <w:ins w:id="332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1" w:author="Nick.Tolimieri [2]" w:date="2022-09-06T13:51:00Z"/>
                <w:color w:val="000000"/>
                <w:sz w:val="20"/>
                <w:szCs w:val="20"/>
                <w:lang w:val="en-US"/>
              </w:rPr>
            </w:pPr>
            <w:ins w:id="3332" w:author="Nick.Tolimieri [2]" w:date="2022-09-06T13:51:00Z">
              <w:r w:rsidRPr="00C97A89">
                <w:rPr>
                  <w:color w:val="000000"/>
                  <w:sz w:val="20"/>
                  <w:szCs w:val="20"/>
                  <w:lang w:val="en-US"/>
                </w:rPr>
                <w:t>-</w:t>
              </w:r>
            </w:ins>
          </w:p>
        </w:tc>
      </w:tr>
      <w:tr w:rsidR="00C97A89" w:rsidRPr="00C97A89" w:rsidTr="004C5EBF">
        <w:tblPrEx>
          <w:tblPrExChange w:id="3333" w:author="Nick.Tolimieri [2]" w:date="2022-09-13T12:47:00Z">
            <w:tblPrEx>
              <w:tblW w:w="10017" w:type="dxa"/>
            </w:tblPrEx>
          </w:tblPrExChange>
        </w:tblPrEx>
        <w:trPr>
          <w:trHeight w:val="255"/>
          <w:ins w:id="3334" w:author="Nick.Tolimieri [2]" w:date="2022-09-06T13:51:00Z"/>
          <w:trPrChange w:id="33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7" w:author="Nick.Tolimieri [2]" w:date="2022-09-06T13:51:00Z"/>
                <w:color w:val="000000"/>
                <w:sz w:val="20"/>
                <w:szCs w:val="20"/>
                <w:lang w:val="en-US"/>
              </w:rPr>
            </w:pPr>
            <w:ins w:id="33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0" w:author="Nick.Tolimieri [2]" w:date="2022-09-06T13:51:00Z"/>
                <w:color w:val="000000"/>
                <w:sz w:val="20"/>
                <w:szCs w:val="20"/>
                <w:lang w:val="en-US"/>
              </w:rPr>
            </w:pPr>
            <w:ins w:id="334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3" w:author="Nick.Tolimieri [2]" w:date="2022-09-06T13:51:00Z"/>
                <w:color w:val="000000"/>
                <w:sz w:val="20"/>
                <w:szCs w:val="20"/>
                <w:lang w:val="en-US"/>
              </w:rPr>
            </w:pPr>
            <w:ins w:id="3344"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6" w:author="Nick.Tolimieri [2]" w:date="2022-09-06T13:51:00Z"/>
                <w:color w:val="000000"/>
                <w:sz w:val="20"/>
                <w:szCs w:val="20"/>
                <w:lang w:val="en-US"/>
              </w:rPr>
            </w:pPr>
            <w:ins w:id="3347"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9" w:author="Nick.Tolimieri [2]" w:date="2022-09-06T13:51:00Z"/>
                <w:color w:val="000000"/>
                <w:sz w:val="20"/>
                <w:szCs w:val="20"/>
                <w:lang w:val="en-US"/>
              </w:rPr>
            </w:pPr>
            <w:ins w:id="33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2" w:author="Nick.Tolimieri [2]" w:date="2022-09-06T13:51:00Z"/>
                <w:color w:val="000000"/>
                <w:sz w:val="20"/>
                <w:szCs w:val="20"/>
                <w:lang w:val="en-US"/>
              </w:rPr>
            </w:pPr>
            <w:ins w:id="3353"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5" w:author="Nick.Tolimieri [2]" w:date="2022-09-06T13:51:00Z"/>
                <w:color w:val="000000"/>
                <w:sz w:val="20"/>
                <w:szCs w:val="20"/>
                <w:lang w:val="en-US"/>
              </w:rPr>
            </w:pPr>
            <w:ins w:id="33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8" w:author="Nick.Tolimieri [2]" w:date="2022-09-06T13:51:00Z"/>
                <w:color w:val="000000"/>
                <w:sz w:val="20"/>
                <w:szCs w:val="20"/>
                <w:lang w:val="en-US"/>
              </w:rPr>
            </w:pPr>
            <w:ins w:id="3359"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1" w:author="Nick.Tolimieri [2]" w:date="2022-09-06T13:51:00Z"/>
                <w:color w:val="000000"/>
                <w:sz w:val="20"/>
                <w:szCs w:val="20"/>
                <w:lang w:val="en-US"/>
              </w:rPr>
            </w:pPr>
            <w:ins w:id="3362" w:author="Nick.Tolimieri [2]"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4" w:author="Nick.Tolimieri [2]" w:date="2022-09-06T13:51:00Z"/>
                <w:color w:val="000000"/>
                <w:sz w:val="20"/>
                <w:szCs w:val="20"/>
                <w:lang w:val="en-US"/>
              </w:rPr>
            </w:pPr>
            <w:ins w:id="3365" w:author="Nick.Tolimieri [2]"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7" w:author="Nick.Tolimieri [2]" w:date="2022-09-06T13:51:00Z"/>
                <w:color w:val="000000"/>
                <w:sz w:val="20"/>
                <w:szCs w:val="20"/>
                <w:lang w:val="en-US"/>
              </w:rPr>
            </w:pPr>
            <w:ins w:id="3368" w:author="Nick.Tolimieri [2]" w:date="2022-09-06T13:51:00Z">
              <w:r w:rsidRPr="00C97A89">
                <w:rPr>
                  <w:color w:val="000000"/>
                  <w:sz w:val="20"/>
                  <w:szCs w:val="20"/>
                  <w:lang w:val="en-US"/>
                </w:rPr>
                <w:t>2.37</w:t>
              </w:r>
            </w:ins>
          </w:p>
        </w:tc>
      </w:tr>
      <w:tr w:rsidR="00C97A89" w:rsidRPr="00C97A89" w:rsidTr="004C5EBF">
        <w:tblPrEx>
          <w:tblPrExChange w:id="3369" w:author="Nick.Tolimieri [2]" w:date="2022-09-13T12:47:00Z">
            <w:tblPrEx>
              <w:tblW w:w="10017" w:type="dxa"/>
            </w:tblPrEx>
          </w:tblPrExChange>
        </w:tblPrEx>
        <w:trPr>
          <w:trHeight w:val="255"/>
          <w:ins w:id="3370" w:author="Nick.Tolimieri [2]" w:date="2022-09-06T13:51:00Z"/>
          <w:trPrChange w:id="33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3" w:author="Nick.Tolimieri [2]" w:date="2022-09-06T13:51:00Z"/>
                <w:color w:val="000000"/>
                <w:sz w:val="20"/>
                <w:szCs w:val="20"/>
                <w:lang w:val="en-US"/>
              </w:rPr>
            </w:pPr>
            <w:ins w:id="33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6" w:author="Nick.Tolimieri [2]" w:date="2022-09-06T13:51:00Z"/>
                <w:color w:val="000000"/>
                <w:sz w:val="20"/>
                <w:szCs w:val="20"/>
                <w:lang w:val="en-US"/>
              </w:rPr>
            </w:pPr>
            <w:ins w:id="337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9" w:author="Nick.Tolimieri [2]" w:date="2022-09-06T13:51:00Z"/>
                <w:color w:val="000000"/>
                <w:sz w:val="20"/>
                <w:szCs w:val="20"/>
                <w:lang w:val="en-US"/>
              </w:rPr>
            </w:pPr>
            <w:ins w:id="3380" w:author="Nick.Tolimieri [2]"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2" w:author="Nick.Tolimieri [2]" w:date="2022-09-06T13:51:00Z"/>
                <w:color w:val="000000"/>
                <w:sz w:val="20"/>
                <w:szCs w:val="20"/>
                <w:lang w:val="en-US"/>
              </w:rPr>
            </w:pPr>
            <w:ins w:id="3383" w:author="Nick.Tolimieri [2]"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5" w:author="Nick.Tolimieri [2]" w:date="2022-09-06T13:51:00Z"/>
                <w:color w:val="000000"/>
                <w:sz w:val="20"/>
                <w:szCs w:val="20"/>
                <w:lang w:val="en-US"/>
              </w:rPr>
            </w:pPr>
            <w:ins w:id="338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8" w:author="Nick.Tolimieri [2]" w:date="2022-09-06T13:51:00Z"/>
                <w:color w:val="000000"/>
                <w:sz w:val="20"/>
                <w:szCs w:val="20"/>
                <w:lang w:val="en-US"/>
              </w:rPr>
            </w:pPr>
            <w:ins w:id="3389"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1" w:author="Nick.Tolimieri [2]" w:date="2022-09-06T13:51:00Z"/>
                <w:color w:val="000000"/>
                <w:sz w:val="20"/>
                <w:szCs w:val="20"/>
                <w:lang w:val="en-US"/>
              </w:rPr>
            </w:pPr>
            <w:ins w:id="3392"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4" w:author="Nick.Tolimieri [2]" w:date="2022-09-06T13:51:00Z"/>
                <w:color w:val="000000"/>
                <w:sz w:val="20"/>
                <w:szCs w:val="20"/>
                <w:lang w:val="en-US"/>
              </w:rPr>
            </w:pPr>
            <w:ins w:id="3395"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7" w:author="Nick.Tolimieri [2]" w:date="2022-09-06T13:51:00Z"/>
                <w:color w:val="000000"/>
                <w:sz w:val="20"/>
                <w:szCs w:val="20"/>
                <w:lang w:val="en-US"/>
              </w:rPr>
            </w:pPr>
            <w:ins w:id="3398"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3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0" w:author="Nick.Tolimieri [2]" w:date="2022-09-06T13:51:00Z"/>
                <w:color w:val="000000"/>
                <w:sz w:val="20"/>
                <w:szCs w:val="20"/>
                <w:lang w:val="en-US"/>
              </w:rPr>
            </w:pPr>
            <w:ins w:id="3401"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3" w:author="Nick.Tolimieri [2]" w:date="2022-09-06T13:51:00Z"/>
                <w:color w:val="000000"/>
                <w:sz w:val="20"/>
                <w:szCs w:val="20"/>
                <w:lang w:val="en-US"/>
              </w:rPr>
            </w:pPr>
            <w:ins w:id="3404" w:author="Nick.Tolimieri [2]" w:date="2022-09-06T13:51:00Z">
              <w:r w:rsidRPr="00C97A89">
                <w:rPr>
                  <w:color w:val="000000"/>
                  <w:sz w:val="20"/>
                  <w:szCs w:val="20"/>
                  <w:lang w:val="en-US"/>
                </w:rPr>
                <w:t>3.29</w:t>
              </w:r>
            </w:ins>
          </w:p>
        </w:tc>
      </w:tr>
      <w:tr w:rsidR="00C97A89" w:rsidRPr="00C97A89" w:rsidTr="004C5EBF">
        <w:tblPrEx>
          <w:tblPrExChange w:id="3405" w:author="Nick.Tolimieri [2]" w:date="2022-09-13T12:47:00Z">
            <w:tblPrEx>
              <w:tblW w:w="10017" w:type="dxa"/>
            </w:tblPrEx>
          </w:tblPrExChange>
        </w:tblPrEx>
        <w:trPr>
          <w:trHeight w:val="255"/>
          <w:ins w:id="3406" w:author="Nick.Tolimieri [2]" w:date="2022-09-06T13:51:00Z"/>
          <w:trPrChange w:id="34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09" w:author="Nick.Tolimieri [2]" w:date="2022-09-06T13:51:00Z"/>
                <w:color w:val="000000"/>
                <w:sz w:val="20"/>
                <w:szCs w:val="20"/>
                <w:lang w:val="en-US"/>
              </w:rPr>
            </w:pPr>
            <w:ins w:id="34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2" w:author="Nick.Tolimieri [2]" w:date="2022-09-06T13:51:00Z"/>
                <w:color w:val="000000"/>
                <w:sz w:val="20"/>
                <w:szCs w:val="20"/>
                <w:lang w:val="en-US"/>
              </w:rPr>
            </w:pPr>
            <w:ins w:id="341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5" w:author="Nick.Tolimieri [2]" w:date="2022-09-06T13:51:00Z"/>
                <w:color w:val="000000"/>
                <w:sz w:val="20"/>
                <w:szCs w:val="20"/>
                <w:lang w:val="en-US"/>
              </w:rPr>
            </w:pPr>
            <w:ins w:id="34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8" w:author="Nick.Tolimieri [2]" w:date="2022-09-06T13:51:00Z"/>
                <w:color w:val="000000"/>
                <w:sz w:val="20"/>
                <w:szCs w:val="20"/>
                <w:lang w:val="en-US"/>
              </w:rPr>
            </w:pPr>
            <w:ins w:id="341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1" w:author="Nick.Tolimieri [2]" w:date="2022-09-06T13:51:00Z"/>
                <w:color w:val="000000"/>
                <w:sz w:val="20"/>
                <w:szCs w:val="20"/>
                <w:lang w:val="en-US"/>
              </w:rPr>
            </w:pPr>
            <w:ins w:id="34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4" w:author="Nick.Tolimieri [2]" w:date="2022-09-06T13:51:00Z"/>
                <w:color w:val="000000"/>
                <w:sz w:val="20"/>
                <w:szCs w:val="20"/>
                <w:lang w:val="en-US"/>
              </w:rPr>
            </w:pPr>
            <w:ins w:id="34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7" w:author="Nick.Tolimieri [2]" w:date="2022-09-06T13:51:00Z"/>
                <w:color w:val="000000"/>
                <w:sz w:val="20"/>
                <w:szCs w:val="20"/>
                <w:lang w:val="en-US"/>
              </w:rPr>
            </w:pPr>
            <w:ins w:id="34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0" w:author="Nick.Tolimieri [2]" w:date="2022-09-06T13:51:00Z"/>
                <w:color w:val="000000"/>
                <w:sz w:val="20"/>
                <w:szCs w:val="20"/>
                <w:lang w:val="en-US"/>
              </w:rPr>
            </w:pPr>
            <w:ins w:id="34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3" w:author="Nick.Tolimieri [2]" w:date="2022-09-06T13:51:00Z"/>
                <w:color w:val="000000"/>
                <w:sz w:val="20"/>
                <w:szCs w:val="20"/>
                <w:lang w:val="en-US"/>
              </w:rPr>
            </w:pPr>
            <w:ins w:id="3434"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6" w:author="Nick.Tolimieri [2]" w:date="2022-09-06T13:51:00Z"/>
                <w:color w:val="000000"/>
                <w:sz w:val="20"/>
                <w:szCs w:val="20"/>
                <w:lang w:val="en-US"/>
              </w:rPr>
            </w:pPr>
            <w:ins w:id="3437" w:author="Nick.Tolimieri [2]"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9" w:author="Nick.Tolimieri [2]" w:date="2022-09-06T13:51:00Z"/>
                <w:color w:val="000000"/>
                <w:sz w:val="20"/>
                <w:szCs w:val="20"/>
                <w:lang w:val="en-US"/>
              </w:rPr>
            </w:pPr>
            <w:ins w:id="3440" w:author="Nick.Tolimieri [2]" w:date="2022-09-06T13:51:00Z">
              <w:r w:rsidRPr="00C97A89">
                <w:rPr>
                  <w:color w:val="000000"/>
                  <w:sz w:val="20"/>
                  <w:szCs w:val="20"/>
                  <w:lang w:val="en-US"/>
                </w:rPr>
                <w:t>2.78</w:t>
              </w:r>
            </w:ins>
          </w:p>
        </w:tc>
      </w:tr>
      <w:tr w:rsidR="00C97A89" w:rsidRPr="00C97A89" w:rsidTr="004C5EBF">
        <w:tblPrEx>
          <w:tblPrExChange w:id="3441" w:author="Nick.Tolimieri [2]" w:date="2022-09-13T12:47:00Z">
            <w:tblPrEx>
              <w:tblW w:w="10017" w:type="dxa"/>
            </w:tblPrEx>
          </w:tblPrExChange>
        </w:tblPrEx>
        <w:trPr>
          <w:trHeight w:val="255"/>
          <w:ins w:id="3442" w:author="Nick.Tolimieri [2]" w:date="2022-09-06T13:51:00Z"/>
          <w:trPrChange w:id="34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5" w:author="Nick.Tolimieri [2]" w:date="2022-09-06T13:51:00Z"/>
                <w:color w:val="000000"/>
                <w:sz w:val="20"/>
                <w:szCs w:val="20"/>
                <w:lang w:val="en-US"/>
              </w:rPr>
            </w:pPr>
            <w:ins w:id="34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8" w:author="Nick.Tolimieri [2]" w:date="2022-09-06T13:51:00Z"/>
                <w:color w:val="000000"/>
                <w:sz w:val="20"/>
                <w:szCs w:val="20"/>
                <w:lang w:val="en-US"/>
              </w:rPr>
            </w:pPr>
            <w:ins w:id="344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1" w:author="Nick.Tolimieri [2]" w:date="2022-09-06T13:51:00Z"/>
                <w:color w:val="000000"/>
                <w:sz w:val="20"/>
                <w:szCs w:val="20"/>
                <w:lang w:val="en-US"/>
              </w:rPr>
            </w:pPr>
            <w:ins w:id="3452"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4" w:author="Nick.Tolimieri [2]" w:date="2022-09-06T13:51:00Z"/>
                <w:color w:val="000000"/>
                <w:sz w:val="20"/>
                <w:szCs w:val="20"/>
                <w:lang w:val="en-US"/>
              </w:rPr>
            </w:pPr>
            <w:ins w:id="3455" w:author="Nick.Tolimieri [2]"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7" w:author="Nick.Tolimieri [2]" w:date="2022-09-06T13:51:00Z"/>
                <w:color w:val="000000"/>
                <w:sz w:val="20"/>
                <w:szCs w:val="20"/>
                <w:lang w:val="en-US"/>
              </w:rPr>
            </w:pPr>
            <w:ins w:id="345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0" w:author="Nick.Tolimieri [2]" w:date="2022-09-06T13:51:00Z"/>
                <w:color w:val="000000"/>
                <w:sz w:val="20"/>
                <w:szCs w:val="20"/>
                <w:lang w:val="en-US"/>
              </w:rPr>
            </w:pPr>
            <w:ins w:id="3461"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3" w:author="Nick.Tolimieri [2]" w:date="2022-09-06T13:51:00Z"/>
                <w:color w:val="000000"/>
                <w:sz w:val="20"/>
                <w:szCs w:val="20"/>
                <w:lang w:val="en-US"/>
              </w:rPr>
            </w:pPr>
            <w:ins w:id="34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6" w:author="Nick.Tolimieri [2]" w:date="2022-09-06T13:51:00Z"/>
                <w:color w:val="000000"/>
                <w:sz w:val="20"/>
                <w:szCs w:val="20"/>
                <w:lang w:val="en-US"/>
              </w:rPr>
            </w:pPr>
            <w:ins w:id="3467"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9" w:author="Nick.Tolimieri [2]" w:date="2022-09-06T13:51:00Z"/>
                <w:color w:val="000000"/>
                <w:sz w:val="20"/>
                <w:szCs w:val="20"/>
                <w:lang w:val="en-US"/>
              </w:rPr>
            </w:pPr>
            <w:ins w:id="3470" w:author="Nick.Tolimieri [2]"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2" w:author="Nick.Tolimieri [2]" w:date="2022-09-06T13:51:00Z"/>
                <w:color w:val="000000"/>
                <w:sz w:val="20"/>
                <w:szCs w:val="20"/>
                <w:lang w:val="en-US"/>
              </w:rPr>
            </w:pPr>
            <w:ins w:id="3473" w:author="Nick.Tolimieri [2]"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5" w:author="Nick.Tolimieri [2]" w:date="2022-09-06T13:51:00Z"/>
                <w:color w:val="000000"/>
                <w:sz w:val="20"/>
                <w:szCs w:val="20"/>
                <w:lang w:val="en-US"/>
              </w:rPr>
            </w:pPr>
            <w:ins w:id="3476" w:author="Nick.Tolimieri [2]" w:date="2022-09-06T13:51:00Z">
              <w:r w:rsidRPr="00C97A89">
                <w:rPr>
                  <w:color w:val="000000"/>
                  <w:sz w:val="20"/>
                  <w:szCs w:val="20"/>
                  <w:lang w:val="en-US"/>
                </w:rPr>
                <w:t>2.8</w:t>
              </w:r>
            </w:ins>
          </w:p>
        </w:tc>
      </w:tr>
      <w:tr w:rsidR="00C97A89" w:rsidRPr="00C97A89" w:rsidTr="004C5EBF">
        <w:tblPrEx>
          <w:tblPrExChange w:id="3477" w:author="Nick.Tolimieri [2]" w:date="2022-09-13T12:47:00Z">
            <w:tblPrEx>
              <w:tblW w:w="10017" w:type="dxa"/>
            </w:tblPrEx>
          </w:tblPrExChange>
        </w:tblPrEx>
        <w:trPr>
          <w:trHeight w:val="255"/>
          <w:ins w:id="3478" w:author="Nick.Tolimieri [2]" w:date="2022-09-06T13:51:00Z"/>
          <w:trPrChange w:id="34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1" w:author="Nick.Tolimieri [2]" w:date="2022-09-06T13:51:00Z"/>
                <w:color w:val="000000"/>
                <w:sz w:val="20"/>
                <w:szCs w:val="20"/>
                <w:lang w:val="en-US"/>
              </w:rPr>
            </w:pPr>
            <w:ins w:id="34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4" w:author="Nick.Tolimieri [2]" w:date="2022-09-06T13:51:00Z"/>
                <w:color w:val="000000"/>
                <w:sz w:val="20"/>
                <w:szCs w:val="20"/>
                <w:lang w:val="en-US"/>
              </w:rPr>
            </w:pPr>
            <w:ins w:id="348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7" w:author="Nick.Tolimieri [2]" w:date="2022-09-06T13:51:00Z"/>
                <w:color w:val="000000"/>
                <w:sz w:val="20"/>
                <w:szCs w:val="20"/>
                <w:lang w:val="en-US"/>
              </w:rPr>
            </w:pPr>
            <w:ins w:id="348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0" w:author="Nick.Tolimieri [2]" w:date="2022-09-06T13:51:00Z"/>
                <w:color w:val="000000"/>
                <w:sz w:val="20"/>
                <w:szCs w:val="20"/>
                <w:lang w:val="en-US"/>
              </w:rPr>
            </w:pPr>
            <w:ins w:id="3491" w:author="Nick.Tolimieri [2]"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3" w:author="Nick.Tolimieri [2]" w:date="2022-09-06T13:51:00Z"/>
                <w:color w:val="000000"/>
                <w:sz w:val="20"/>
                <w:szCs w:val="20"/>
                <w:lang w:val="en-US"/>
              </w:rPr>
            </w:pPr>
            <w:ins w:id="349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6" w:author="Nick.Tolimieri [2]" w:date="2022-09-06T13:51:00Z"/>
                <w:color w:val="000000"/>
                <w:sz w:val="20"/>
                <w:szCs w:val="20"/>
                <w:lang w:val="en-US"/>
              </w:rPr>
            </w:pPr>
            <w:ins w:id="3497" w:author="Nick.Tolimieri [2]"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9" w:author="Nick.Tolimieri [2]" w:date="2022-09-06T13:51:00Z"/>
                <w:color w:val="000000"/>
                <w:sz w:val="20"/>
                <w:szCs w:val="20"/>
                <w:lang w:val="en-US"/>
              </w:rPr>
            </w:pPr>
            <w:ins w:id="350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2" w:author="Nick.Tolimieri [2]" w:date="2022-09-06T13:51:00Z"/>
                <w:color w:val="000000"/>
                <w:sz w:val="20"/>
                <w:szCs w:val="20"/>
                <w:lang w:val="en-US"/>
              </w:rPr>
            </w:pPr>
            <w:ins w:id="3503"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5" w:author="Nick.Tolimieri [2]" w:date="2022-09-06T13:51:00Z"/>
                <w:color w:val="000000"/>
                <w:sz w:val="20"/>
                <w:szCs w:val="20"/>
                <w:lang w:val="en-US"/>
              </w:rPr>
            </w:pPr>
            <w:ins w:id="3506"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8" w:author="Nick.Tolimieri [2]" w:date="2022-09-06T13:51:00Z"/>
                <w:color w:val="000000"/>
                <w:sz w:val="20"/>
                <w:szCs w:val="20"/>
                <w:lang w:val="en-US"/>
              </w:rPr>
            </w:pPr>
            <w:ins w:id="350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1" w:author="Nick.Tolimieri [2]" w:date="2022-09-06T13:51:00Z"/>
                <w:color w:val="000000"/>
                <w:sz w:val="20"/>
                <w:szCs w:val="20"/>
                <w:lang w:val="en-US"/>
              </w:rPr>
            </w:pPr>
            <w:ins w:id="3512" w:author="Nick.Tolimieri [2]" w:date="2022-09-06T13:51:00Z">
              <w:r w:rsidRPr="00C97A89">
                <w:rPr>
                  <w:color w:val="000000"/>
                  <w:sz w:val="20"/>
                  <w:szCs w:val="20"/>
                  <w:lang w:val="en-US"/>
                </w:rPr>
                <w:t>2.84</w:t>
              </w:r>
            </w:ins>
          </w:p>
        </w:tc>
      </w:tr>
      <w:tr w:rsidR="00C97A89" w:rsidRPr="00C97A89" w:rsidTr="004C5EBF">
        <w:tblPrEx>
          <w:tblPrExChange w:id="3513" w:author="Nick.Tolimieri [2]" w:date="2022-09-13T12:47:00Z">
            <w:tblPrEx>
              <w:tblW w:w="10017" w:type="dxa"/>
            </w:tblPrEx>
          </w:tblPrExChange>
        </w:tblPrEx>
        <w:trPr>
          <w:trHeight w:val="255"/>
          <w:ins w:id="3514" w:author="Nick.Tolimieri [2]" w:date="2022-09-06T13:51:00Z"/>
          <w:trPrChange w:id="35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7" w:author="Nick.Tolimieri [2]" w:date="2022-09-06T13:51:00Z"/>
                <w:color w:val="000000"/>
                <w:sz w:val="20"/>
                <w:szCs w:val="20"/>
                <w:lang w:val="en-US"/>
              </w:rPr>
            </w:pPr>
            <w:ins w:id="35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0" w:author="Nick.Tolimieri [2]" w:date="2022-09-06T13:51:00Z"/>
                <w:color w:val="000000"/>
                <w:sz w:val="20"/>
                <w:szCs w:val="20"/>
                <w:lang w:val="en-US"/>
              </w:rPr>
            </w:pPr>
            <w:ins w:id="352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3" w:author="Nick.Tolimieri [2]" w:date="2022-09-06T13:51:00Z"/>
                <w:color w:val="000000"/>
                <w:sz w:val="20"/>
                <w:szCs w:val="20"/>
                <w:lang w:val="en-US"/>
              </w:rPr>
            </w:pPr>
            <w:ins w:id="3524" w:author="Nick.Tolimieri [2]"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6" w:author="Nick.Tolimieri [2]" w:date="2022-09-06T13:51:00Z"/>
                <w:color w:val="000000"/>
                <w:sz w:val="20"/>
                <w:szCs w:val="20"/>
                <w:lang w:val="en-US"/>
              </w:rPr>
            </w:pPr>
            <w:ins w:id="3527" w:author="Nick.Tolimieri [2]"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9" w:author="Nick.Tolimieri [2]" w:date="2022-09-06T13:51:00Z"/>
                <w:color w:val="000000"/>
                <w:sz w:val="20"/>
                <w:szCs w:val="20"/>
                <w:lang w:val="en-US"/>
              </w:rPr>
            </w:pPr>
            <w:ins w:id="35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2" w:author="Nick.Tolimieri [2]" w:date="2022-09-06T13:51:00Z"/>
                <w:color w:val="000000"/>
                <w:sz w:val="20"/>
                <w:szCs w:val="20"/>
                <w:lang w:val="en-US"/>
              </w:rPr>
            </w:pPr>
            <w:ins w:id="3533"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5" w:author="Nick.Tolimieri [2]" w:date="2022-09-06T13:51:00Z"/>
                <w:color w:val="000000"/>
                <w:sz w:val="20"/>
                <w:szCs w:val="20"/>
                <w:lang w:val="en-US"/>
              </w:rPr>
            </w:pPr>
            <w:ins w:id="35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8" w:author="Nick.Tolimieri [2]" w:date="2022-09-06T13:51:00Z"/>
                <w:color w:val="000000"/>
                <w:sz w:val="20"/>
                <w:szCs w:val="20"/>
                <w:lang w:val="en-US"/>
              </w:rPr>
            </w:pPr>
            <w:ins w:id="353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1" w:author="Nick.Tolimieri [2]" w:date="2022-09-06T13:51:00Z"/>
                <w:color w:val="000000"/>
                <w:sz w:val="20"/>
                <w:szCs w:val="20"/>
                <w:lang w:val="en-US"/>
              </w:rPr>
            </w:pPr>
            <w:ins w:id="3542"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4" w:author="Nick.Tolimieri [2]" w:date="2022-09-06T13:51:00Z"/>
                <w:color w:val="000000"/>
                <w:sz w:val="20"/>
                <w:szCs w:val="20"/>
                <w:lang w:val="en-US"/>
              </w:rPr>
            </w:pPr>
            <w:ins w:id="3545"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7" w:author="Nick.Tolimieri [2]" w:date="2022-09-06T13:51:00Z"/>
                <w:color w:val="000000"/>
                <w:sz w:val="20"/>
                <w:szCs w:val="20"/>
                <w:lang w:val="en-US"/>
              </w:rPr>
            </w:pPr>
            <w:ins w:id="3548" w:author="Nick.Tolimieri [2]" w:date="2022-09-06T13:51:00Z">
              <w:r w:rsidRPr="00C97A89">
                <w:rPr>
                  <w:color w:val="000000"/>
                  <w:sz w:val="20"/>
                  <w:szCs w:val="20"/>
                  <w:lang w:val="en-US"/>
                </w:rPr>
                <w:t>3.96</w:t>
              </w:r>
            </w:ins>
          </w:p>
        </w:tc>
      </w:tr>
      <w:tr w:rsidR="00C97A89" w:rsidRPr="00C97A89" w:rsidTr="004C5EBF">
        <w:tblPrEx>
          <w:tblPrExChange w:id="3549" w:author="Nick.Tolimieri [2]" w:date="2022-09-13T12:47:00Z">
            <w:tblPrEx>
              <w:tblW w:w="10017" w:type="dxa"/>
            </w:tblPrEx>
          </w:tblPrExChange>
        </w:tblPrEx>
        <w:trPr>
          <w:trHeight w:val="255"/>
          <w:ins w:id="3550" w:author="Nick.Tolimieri [2]" w:date="2022-09-06T13:51:00Z"/>
          <w:trPrChange w:id="35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3" w:author="Nick.Tolimieri [2]" w:date="2022-09-06T13:51:00Z"/>
                <w:color w:val="000000"/>
                <w:sz w:val="20"/>
                <w:szCs w:val="20"/>
                <w:lang w:val="en-US"/>
              </w:rPr>
            </w:pPr>
            <w:ins w:id="3554" w:author="Nick.Tolimieri [2]"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6" w:author="Nick.Tolimieri [2]" w:date="2022-09-06T13:51:00Z"/>
                <w:color w:val="000000"/>
                <w:sz w:val="20"/>
                <w:szCs w:val="20"/>
                <w:lang w:val="en-US"/>
              </w:rPr>
            </w:pPr>
            <w:ins w:id="355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9" w:author="Nick.Tolimieri [2]" w:date="2022-09-06T13:51:00Z"/>
                <w:color w:val="000000"/>
                <w:sz w:val="20"/>
                <w:szCs w:val="20"/>
                <w:lang w:val="en-US"/>
              </w:rPr>
            </w:pPr>
            <w:ins w:id="3560" w:author="Nick.Tolimieri [2]"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2" w:author="Nick.Tolimieri [2]" w:date="2022-09-06T13:51:00Z"/>
                <w:color w:val="000000"/>
                <w:sz w:val="20"/>
                <w:szCs w:val="20"/>
                <w:lang w:val="en-US"/>
              </w:rPr>
            </w:pPr>
            <w:ins w:id="3563" w:author="Nick.Tolimieri [2]"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5" w:author="Nick.Tolimieri [2]" w:date="2022-09-06T13:51:00Z"/>
                <w:color w:val="000000"/>
                <w:sz w:val="20"/>
                <w:szCs w:val="20"/>
                <w:lang w:val="en-US"/>
              </w:rPr>
            </w:pPr>
            <w:ins w:id="35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8" w:author="Nick.Tolimieri [2]" w:date="2022-09-06T13:51:00Z"/>
                <w:color w:val="000000"/>
                <w:sz w:val="20"/>
                <w:szCs w:val="20"/>
                <w:lang w:val="en-US"/>
              </w:rPr>
            </w:pPr>
            <w:ins w:id="356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1" w:author="Nick.Tolimieri [2]" w:date="2022-09-06T13:51:00Z"/>
                <w:color w:val="000000"/>
                <w:sz w:val="20"/>
                <w:szCs w:val="20"/>
                <w:lang w:val="en-US"/>
              </w:rPr>
            </w:pPr>
            <w:ins w:id="357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4" w:author="Nick.Tolimieri [2]" w:date="2022-09-06T13:51:00Z"/>
                <w:color w:val="000000"/>
                <w:sz w:val="20"/>
                <w:szCs w:val="20"/>
                <w:lang w:val="en-US"/>
              </w:rPr>
            </w:pPr>
            <w:ins w:id="357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7" w:author="Nick.Tolimieri [2]" w:date="2022-09-06T13:51:00Z"/>
                <w:color w:val="000000"/>
                <w:sz w:val="20"/>
                <w:szCs w:val="20"/>
                <w:lang w:val="en-US"/>
              </w:rPr>
            </w:pPr>
            <w:ins w:id="3578" w:author="Nick.Tolimieri [2]"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0" w:author="Nick.Tolimieri [2]" w:date="2022-09-06T13:51:00Z"/>
                <w:color w:val="000000"/>
                <w:sz w:val="20"/>
                <w:szCs w:val="20"/>
                <w:lang w:val="en-US"/>
              </w:rPr>
            </w:pPr>
            <w:ins w:id="3581" w:author="Nick.Tolimieri [2]"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3" w:author="Nick.Tolimieri [2]" w:date="2022-09-06T13:51:00Z"/>
                <w:color w:val="000000"/>
                <w:sz w:val="20"/>
                <w:szCs w:val="20"/>
                <w:lang w:val="en-US"/>
              </w:rPr>
            </w:pPr>
            <w:ins w:id="3584" w:author="Nick.Tolimieri [2]" w:date="2022-09-06T13:51:00Z">
              <w:r w:rsidRPr="00C97A89">
                <w:rPr>
                  <w:color w:val="000000"/>
                  <w:sz w:val="20"/>
                  <w:szCs w:val="20"/>
                  <w:lang w:val="en-US"/>
                </w:rPr>
                <w:t>4.14</w:t>
              </w:r>
            </w:ins>
          </w:p>
        </w:tc>
      </w:tr>
      <w:tr w:rsidR="00C97A89" w:rsidRPr="00C97A89" w:rsidTr="004C5EBF">
        <w:tblPrEx>
          <w:tblPrExChange w:id="3585" w:author="Nick.Tolimieri [2]" w:date="2022-09-13T12:47:00Z">
            <w:tblPrEx>
              <w:tblW w:w="10017" w:type="dxa"/>
            </w:tblPrEx>
          </w:tblPrExChange>
        </w:tblPrEx>
        <w:trPr>
          <w:trHeight w:val="255"/>
          <w:ins w:id="3586" w:author="Nick.Tolimieri [2]" w:date="2022-09-06T13:51:00Z"/>
          <w:trPrChange w:id="35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89" w:author="Nick.Tolimieri [2]" w:date="2022-09-06T13:51:00Z"/>
                <w:color w:val="000000"/>
                <w:sz w:val="20"/>
                <w:szCs w:val="20"/>
                <w:lang w:val="en-US"/>
              </w:rPr>
            </w:pPr>
            <w:ins w:id="35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2" w:author="Nick.Tolimieri [2]" w:date="2022-09-06T13:51:00Z"/>
                <w:color w:val="000000"/>
                <w:sz w:val="20"/>
                <w:szCs w:val="20"/>
                <w:lang w:val="en-US"/>
              </w:rPr>
            </w:pPr>
            <w:ins w:id="359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5" w:author="Nick.Tolimieri [2]" w:date="2022-09-06T13:51:00Z"/>
                <w:color w:val="000000"/>
                <w:sz w:val="20"/>
                <w:szCs w:val="20"/>
                <w:lang w:val="en-US"/>
              </w:rPr>
            </w:pPr>
            <w:ins w:id="359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8" w:author="Nick.Tolimieri [2]" w:date="2022-09-06T13:51:00Z"/>
                <w:color w:val="000000"/>
                <w:sz w:val="20"/>
                <w:szCs w:val="20"/>
                <w:lang w:val="en-US"/>
              </w:rPr>
            </w:pPr>
            <w:ins w:id="359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1" w:author="Nick.Tolimieri [2]" w:date="2022-09-06T13:51:00Z"/>
                <w:color w:val="000000"/>
                <w:sz w:val="20"/>
                <w:szCs w:val="20"/>
                <w:lang w:val="en-US"/>
              </w:rPr>
            </w:pPr>
            <w:ins w:id="3602"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4" w:author="Nick.Tolimieri [2]" w:date="2022-09-06T13:51:00Z"/>
                <w:color w:val="000000"/>
                <w:sz w:val="20"/>
                <w:szCs w:val="20"/>
                <w:lang w:val="en-US"/>
              </w:rPr>
            </w:pPr>
            <w:ins w:id="3605" w:author="Nick.Tolimieri [2]"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7" w:author="Nick.Tolimieri [2]" w:date="2022-09-06T13:51:00Z"/>
                <w:color w:val="000000"/>
                <w:sz w:val="20"/>
                <w:szCs w:val="20"/>
                <w:lang w:val="en-US"/>
              </w:rPr>
            </w:pPr>
            <w:ins w:id="36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0" w:author="Nick.Tolimieri [2]" w:date="2022-09-06T13:51:00Z"/>
                <w:color w:val="000000"/>
                <w:sz w:val="20"/>
                <w:szCs w:val="20"/>
                <w:lang w:val="en-US"/>
              </w:rPr>
            </w:pPr>
            <w:ins w:id="361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3" w:author="Nick.Tolimieri [2]" w:date="2022-09-06T13:51:00Z"/>
                <w:color w:val="000000"/>
                <w:sz w:val="20"/>
                <w:szCs w:val="20"/>
                <w:lang w:val="en-US"/>
              </w:rPr>
            </w:pPr>
            <w:ins w:id="3614" w:author="Nick.Tolimieri [2]"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6" w:author="Nick.Tolimieri [2]" w:date="2022-09-06T13:51:00Z"/>
                <w:color w:val="000000"/>
                <w:sz w:val="20"/>
                <w:szCs w:val="20"/>
                <w:lang w:val="en-US"/>
              </w:rPr>
            </w:pPr>
            <w:ins w:id="36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9" w:author="Nick.Tolimieri [2]" w:date="2022-09-06T13:51:00Z"/>
                <w:color w:val="000000"/>
                <w:sz w:val="20"/>
                <w:szCs w:val="20"/>
                <w:lang w:val="en-US"/>
              </w:rPr>
            </w:pPr>
            <w:ins w:id="3620" w:author="Nick.Tolimieri [2]" w:date="2022-09-06T13:51:00Z">
              <w:r w:rsidRPr="00C97A89">
                <w:rPr>
                  <w:color w:val="000000"/>
                  <w:sz w:val="20"/>
                  <w:szCs w:val="20"/>
                  <w:lang w:val="en-US"/>
                </w:rPr>
                <w:t>2.92</w:t>
              </w:r>
            </w:ins>
          </w:p>
        </w:tc>
      </w:tr>
      <w:tr w:rsidR="00C97A89" w:rsidRPr="00C97A89" w:rsidTr="004C5EBF">
        <w:tblPrEx>
          <w:tblPrExChange w:id="3621" w:author="Nick.Tolimieri [2]" w:date="2022-09-13T12:47:00Z">
            <w:tblPrEx>
              <w:tblW w:w="10017" w:type="dxa"/>
            </w:tblPrEx>
          </w:tblPrExChange>
        </w:tblPrEx>
        <w:trPr>
          <w:trHeight w:val="255"/>
          <w:ins w:id="3622" w:author="Nick.Tolimieri [2]" w:date="2022-09-06T13:51:00Z"/>
          <w:trPrChange w:id="36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5" w:author="Nick.Tolimieri [2]" w:date="2022-09-06T13:51:00Z"/>
                <w:color w:val="000000"/>
                <w:sz w:val="20"/>
                <w:szCs w:val="20"/>
                <w:lang w:val="en-US"/>
              </w:rPr>
            </w:pPr>
            <w:ins w:id="362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8" w:author="Nick.Tolimieri [2]" w:date="2022-09-06T13:51:00Z"/>
                <w:color w:val="000000"/>
                <w:sz w:val="20"/>
                <w:szCs w:val="20"/>
                <w:lang w:val="en-US"/>
              </w:rPr>
            </w:pPr>
            <w:ins w:id="362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1" w:author="Nick.Tolimieri [2]" w:date="2022-09-06T13:51:00Z"/>
                <w:color w:val="000000"/>
                <w:sz w:val="20"/>
                <w:szCs w:val="20"/>
                <w:lang w:val="en-US"/>
              </w:rPr>
            </w:pPr>
            <w:ins w:id="363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4" w:author="Nick.Tolimieri [2]" w:date="2022-09-06T13:51:00Z"/>
                <w:color w:val="000000"/>
                <w:sz w:val="20"/>
                <w:szCs w:val="20"/>
                <w:lang w:val="en-US"/>
              </w:rPr>
            </w:pPr>
            <w:ins w:id="36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7" w:author="Nick.Tolimieri [2]" w:date="2022-09-06T13:51:00Z"/>
                <w:color w:val="000000"/>
                <w:sz w:val="20"/>
                <w:szCs w:val="20"/>
                <w:lang w:val="en-US"/>
              </w:rPr>
            </w:pPr>
            <w:ins w:id="36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0" w:author="Nick.Tolimieri [2]" w:date="2022-09-06T13:51:00Z"/>
                <w:color w:val="000000"/>
                <w:sz w:val="20"/>
                <w:szCs w:val="20"/>
                <w:lang w:val="en-US"/>
              </w:rPr>
            </w:pPr>
            <w:ins w:id="36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3" w:author="Nick.Tolimieri [2]" w:date="2022-09-06T13:51:00Z"/>
                <w:color w:val="000000"/>
                <w:sz w:val="20"/>
                <w:szCs w:val="20"/>
                <w:lang w:val="en-US"/>
              </w:rPr>
            </w:pPr>
            <w:ins w:id="36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6" w:author="Nick.Tolimieri [2]" w:date="2022-09-06T13:51:00Z"/>
                <w:color w:val="000000"/>
                <w:sz w:val="20"/>
                <w:szCs w:val="20"/>
                <w:lang w:val="en-US"/>
              </w:rPr>
            </w:pPr>
            <w:ins w:id="36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9" w:author="Nick.Tolimieri [2]" w:date="2022-09-06T13:51:00Z"/>
                <w:color w:val="000000"/>
                <w:sz w:val="20"/>
                <w:szCs w:val="20"/>
                <w:lang w:val="en-US"/>
              </w:rPr>
            </w:pPr>
            <w:ins w:id="36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2" w:author="Nick.Tolimieri [2]" w:date="2022-09-06T13:51:00Z"/>
                <w:color w:val="000000"/>
                <w:sz w:val="20"/>
                <w:szCs w:val="20"/>
                <w:lang w:val="en-US"/>
              </w:rPr>
            </w:pPr>
            <w:ins w:id="36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5" w:author="Nick.Tolimieri [2]" w:date="2022-09-06T13:51:00Z"/>
                <w:color w:val="000000"/>
                <w:sz w:val="20"/>
                <w:szCs w:val="20"/>
                <w:lang w:val="en-US"/>
              </w:rPr>
            </w:pPr>
            <w:ins w:id="3656" w:author="Nick.Tolimieri [2]" w:date="2022-09-06T13:51:00Z">
              <w:r w:rsidRPr="00C97A89">
                <w:rPr>
                  <w:color w:val="000000"/>
                  <w:sz w:val="20"/>
                  <w:szCs w:val="20"/>
                  <w:lang w:val="en-US"/>
                </w:rPr>
                <w:t>-</w:t>
              </w:r>
            </w:ins>
          </w:p>
        </w:tc>
      </w:tr>
      <w:tr w:rsidR="00C97A89" w:rsidRPr="00C97A89" w:rsidTr="004C5EBF">
        <w:tblPrEx>
          <w:tblPrExChange w:id="3657" w:author="Nick.Tolimieri [2]" w:date="2022-09-13T12:47:00Z">
            <w:tblPrEx>
              <w:tblW w:w="10017" w:type="dxa"/>
            </w:tblPrEx>
          </w:tblPrExChange>
        </w:tblPrEx>
        <w:trPr>
          <w:trHeight w:val="255"/>
          <w:ins w:id="3658" w:author="Nick.Tolimieri [2]" w:date="2022-09-06T13:51:00Z"/>
          <w:trPrChange w:id="36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1" w:author="Nick.Tolimieri [2]" w:date="2022-09-06T13:51:00Z"/>
                <w:color w:val="000000"/>
                <w:sz w:val="20"/>
                <w:szCs w:val="20"/>
                <w:lang w:val="en-US"/>
              </w:rPr>
            </w:pPr>
            <w:ins w:id="366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4" w:author="Nick.Tolimieri [2]" w:date="2022-09-06T13:51:00Z"/>
                <w:color w:val="000000"/>
                <w:sz w:val="20"/>
                <w:szCs w:val="20"/>
                <w:lang w:val="en-US"/>
              </w:rPr>
            </w:pPr>
            <w:ins w:id="366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7" w:author="Nick.Tolimieri [2]" w:date="2022-09-06T13:51:00Z"/>
                <w:color w:val="000000"/>
                <w:sz w:val="20"/>
                <w:szCs w:val="20"/>
                <w:lang w:val="en-US"/>
              </w:rPr>
            </w:pPr>
            <w:ins w:id="3668" w:author="Nick.Tolimieri [2]"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0" w:author="Nick.Tolimieri [2]" w:date="2022-09-06T13:51:00Z"/>
                <w:color w:val="000000"/>
                <w:sz w:val="20"/>
                <w:szCs w:val="20"/>
                <w:lang w:val="en-US"/>
              </w:rPr>
            </w:pPr>
            <w:ins w:id="3671" w:author="Nick.Tolimieri [2]"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3" w:author="Nick.Tolimieri [2]" w:date="2022-09-06T13:51:00Z"/>
                <w:color w:val="000000"/>
                <w:sz w:val="20"/>
                <w:szCs w:val="20"/>
                <w:lang w:val="en-US"/>
              </w:rPr>
            </w:pPr>
            <w:ins w:id="367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6" w:author="Nick.Tolimieri [2]" w:date="2022-09-06T13:51:00Z"/>
                <w:color w:val="000000"/>
                <w:sz w:val="20"/>
                <w:szCs w:val="20"/>
                <w:lang w:val="en-US"/>
              </w:rPr>
            </w:pPr>
            <w:ins w:id="3677" w:author="Nick.Tolimieri [2]"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9" w:author="Nick.Tolimieri [2]" w:date="2022-09-06T13:51:00Z"/>
                <w:color w:val="000000"/>
                <w:sz w:val="20"/>
                <w:szCs w:val="20"/>
                <w:lang w:val="en-US"/>
              </w:rPr>
            </w:pPr>
            <w:ins w:id="368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2" w:author="Nick.Tolimieri [2]" w:date="2022-09-06T13:51:00Z"/>
                <w:color w:val="000000"/>
                <w:sz w:val="20"/>
                <w:szCs w:val="20"/>
                <w:lang w:val="en-US"/>
              </w:rPr>
            </w:pPr>
            <w:ins w:id="3683" w:author="Nick.Tolimieri [2]"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5" w:author="Nick.Tolimieri [2]" w:date="2022-09-06T13:51:00Z"/>
                <w:color w:val="000000"/>
                <w:sz w:val="20"/>
                <w:szCs w:val="20"/>
                <w:lang w:val="en-US"/>
              </w:rPr>
            </w:pPr>
            <w:ins w:id="3686" w:author="Nick.Tolimieri [2]"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8" w:author="Nick.Tolimieri [2]" w:date="2022-09-06T13:51:00Z"/>
                <w:color w:val="000000"/>
                <w:sz w:val="20"/>
                <w:szCs w:val="20"/>
                <w:lang w:val="en-US"/>
              </w:rPr>
            </w:pPr>
            <w:ins w:id="3689"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1" w:author="Nick.Tolimieri [2]" w:date="2022-09-06T13:51:00Z"/>
                <w:color w:val="000000"/>
                <w:sz w:val="20"/>
                <w:szCs w:val="20"/>
                <w:lang w:val="en-US"/>
              </w:rPr>
            </w:pPr>
            <w:ins w:id="3692" w:author="Nick.Tolimieri [2]" w:date="2022-09-06T13:51:00Z">
              <w:r w:rsidRPr="00C97A89">
                <w:rPr>
                  <w:color w:val="000000"/>
                  <w:sz w:val="20"/>
                  <w:szCs w:val="20"/>
                  <w:lang w:val="en-US"/>
                </w:rPr>
                <w:t>4.11</w:t>
              </w:r>
            </w:ins>
          </w:p>
        </w:tc>
      </w:tr>
      <w:tr w:rsidR="00C97A89" w:rsidRPr="00C97A89" w:rsidTr="004C5EBF">
        <w:tblPrEx>
          <w:tblPrExChange w:id="3693" w:author="Nick.Tolimieri [2]" w:date="2022-09-13T12:47:00Z">
            <w:tblPrEx>
              <w:tblW w:w="10017" w:type="dxa"/>
            </w:tblPrEx>
          </w:tblPrExChange>
        </w:tblPrEx>
        <w:trPr>
          <w:trHeight w:val="255"/>
          <w:ins w:id="3694" w:author="Nick.Tolimieri [2]" w:date="2022-09-06T13:51:00Z"/>
          <w:trPrChange w:id="36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7" w:author="Nick.Tolimieri [2]" w:date="2022-09-06T13:51:00Z"/>
                <w:color w:val="000000"/>
                <w:sz w:val="20"/>
                <w:szCs w:val="20"/>
                <w:lang w:val="en-US"/>
              </w:rPr>
            </w:pPr>
            <w:ins w:id="369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0" w:author="Nick.Tolimieri [2]" w:date="2022-09-06T13:51:00Z"/>
                <w:color w:val="000000"/>
                <w:sz w:val="20"/>
                <w:szCs w:val="20"/>
                <w:lang w:val="en-US"/>
              </w:rPr>
            </w:pPr>
            <w:ins w:id="370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3" w:author="Nick.Tolimieri [2]" w:date="2022-09-06T13:51:00Z"/>
                <w:color w:val="000000"/>
                <w:sz w:val="20"/>
                <w:szCs w:val="20"/>
                <w:lang w:val="en-US"/>
              </w:rPr>
            </w:pPr>
            <w:ins w:id="3704"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6" w:author="Nick.Tolimieri [2]" w:date="2022-09-06T13:51:00Z"/>
                <w:color w:val="000000"/>
                <w:sz w:val="20"/>
                <w:szCs w:val="20"/>
                <w:lang w:val="en-US"/>
              </w:rPr>
            </w:pPr>
            <w:ins w:id="3707" w:author="Nick.Tolimieri [2]"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9" w:author="Nick.Tolimieri [2]" w:date="2022-09-06T13:51:00Z"/>
                <w:color w:val="000000"/>
                <w:sz w:val="20"/>
                <w:szCs w:val="20"/>
                <w:lang w:val="en-US"/>
              </w:rPr>
            </w:pPr>
            <w:ins w:id="371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2" w:author="Nick.Tolimieri [2]" w:date="2022-09-06T13:51:00Z"/>
                <w:color w:val="000000"/>
                <w:sz w:val="20"/>
                <w:szCs w:val="20"/>
                <w:lang w:val="en-US"/>
              </w:rPr>
            </w:pPr>
            <w:ins w:id="3713" w:author="Nick.Tolimieri [2]"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5" w:author="Nick.Tolimieri [2]" w:date="2022-09-06T13:51:00Z"/>
                <w:color w:val="000000"/>
                <w:sz w:val="20"/>
                <w:szCs w:val="20"/>
                <w:lang w:val="en-US"/>
              </w:rPr>
            </w:pPr>
            <w:ins w:id="37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8" w:author="Nick.Tolimieri [2]" w:date="2022-09-06T13:51:00Z"/>
                <w:color w:val="000000"/>
                <w:sz w:val="20"/>
                <w:szCs w:val="20"/>
                <w:lang w:val="en-US"/>
              </w:rPr>
            </w:pPr>
            <w:ins w:id="3719" w:author="Nick.Tolimieri [2]"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1" w:author="Nick.Tolimieri [2]" w:date="2022-09-06T13:51:00Z"/>
                <w:color w:val="000000"/>
                <w:sz w:val="20"/>
                <w:szCs w:val="20"/>
                <w:lang w:val="en-US"/>
              </w:rPr>
            </w:pPr>
            <w:ins w:id="372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4" w:author="Nick.Tolimieri [2]" w:date="2022-09-06T13:51:00Z"/>
                <w:color w:val="000000"/>
                <w:sz w:val="20"/>
                <w:szCs w:val="20"/>
                <w:lang w:val="en-US"/>
              </w:rPr>
            </w:pPr>
            <w:ins w:id="372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7" w:author="Nick.Tolimieri [2]" w:date="2022-09-06T13:51:00Z"/>
                <w:color w:val="000000"/>
                <w:sz w:val="20"/>
                <w:szCs w:val="20"/>
                <w:lang w:val="en-US"/>
              </w:rPr>
            </w:pPr>
            <w:ins w:id="3728" w:author="Nick.Tolimieri [2]" w:date="2022-09-06T13:51:00Z">
              <w:r w:rsidRPr="00C97A89">
                <w:rPr>
                  <w:color w:val="000000"/>
                  <w:sz w:val="20"/>
                  <w:szCs w:val="20"/>
                  <w:lang w:val="en-US"/>
                </w:rPr>
                <w:t>3.18</w:t>
              </w:r>
            </w:ins>
          </w:p>
        </w:tc>
      </w:tr>
      <w:tr w:rsidR="00C97A89" w:rsidRPr="00C97A89" w:rsidTr="004C5EBF">
        <w:tblPrEx>
          <w:tblPrExChange w:id="3729" w:author="Nick.Tolimieri [2]" w:date="2022-09-13T12:47:00Z">
            <w:tblPrEx>
              <w:tblW w:w="10017" w:type="dxa"/>
            </w:tblPrEx>
          </w:tblPrExChange>
        </w:tblPrEx>
        <w:trPr>
          <w:trHeight w:val="255"/>
          <w:ins w:id="3730" w:author="Nick.Tolimieri [2]" w:date="2022-09-06T13:51:00Z"/>
          <w:trPrChange w:id="37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3" w:author="Nick.Tolimieri [2]" w:date="2022-09-06T13:51:00Z"/>
                <w:color w:val="000000"/>
                <w:sz w:val="20"/>
                <w:szCs w:val="20"/>
                <w:lang w:val="en-US"/>
              </w:rPr>
            </w:pPr>
            <w:ins w:id="373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6" w:author="Nick.Tolimieri [2]" w:date="2022-09-06T13:51:00Z"/>
                <w:color w:val="000000"/>
                <w:sz w:val="20"/>
                <w:szCs w:val="20"/>
                <w:lang w:val="en-US"/>
              </w:rPr>
            </w:pPr>
            <w:ins w:id="373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9" w:author="Nick.Tolimieri [2]" w:date="2022-09-06T13:51:00Z"/>
                <w:color w:val="000000"/>
                <w:sz w:val="20"/>
                <w:szCs w:val="20"/>
                <w:lang w:val="en-US"/>
              </w:rPr>
            </w:pPr>
            <w:ins w:id="374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2" w:author="Nick.Tolimieri [2]" w:date="2022-09-06T13:51:00Z"/>
                <w:color w:val="000000"/>
                <w:sz w:val="20"/>
                <w:szCs w:val="20"/>
                <w:lang w:val="en-US"/>
              </w:rPr>
            </w:pPr>
            <w:ins w:id="37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5" w:author="Nick.Tolimieri [2]" w:date="2022-09-06T13:51:00Z"/>
                <w:color w:val="000000"/>
                <w:sz w:val="20"/>
                <w:szCs w:val="20"/>
                <w:lang w:val="en-US"/>
              </w:rPr>
            </w:pPr>
            <w:ins w:id="37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8" w:author="Nick.Tolimieri [2]" w:date="2022-09-06T13:51:00Z"/>
                <w:color w:val="000000"/>
                <w:sz w:val="20"/>
                <w:szCs w:val="20"/>
                <w:lang w:val="en-US"/>
              </w:rPr>
            </w:pPr>
            <w:ins w:id="37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1" w:author="Nick.Tolimieri [2]" w:date="2022-09-06T13:51:00Z"/>
                <w:color w:val="000000"/>
                <w:sz w:val="20"/>
                <w:szCs w:val="20"/>
                <w:lang w:val="en-US"/>
              </w:rPr>
            </w:pPr>
            <w:ins w:id="37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4" w:author="Nick.Tolimieri [2]" w:date="2022-09-06T13:51:00Z"/>
                <w:color w:val="000000"/>
                <w:sz w:val="20"/>
                <w:szCs w:val="20"/>
                <w:lang w:val="en-US"/>
              </w:rPr>
            </w:pPr>
            <w:ins w:id="37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7" w:author="Nick.Tolimieri [2]" w:date="2022-09-06T13:51:00Z"/>
                <w:color w:val="000000"/>
                <w:sz w:val="20"/>
                <w:szCs w:val="20"/>
                <w:lang w:val="en-US"/>
              </w:rPr>
            </w:pPr>
            <w:ins w:id="37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0" w:author="Nick.Tolimieri [2]" w:date="2022-09-06T13:51:00Z"/>
                <w:color w:val="000000"/>
                <w:sz w:val="20"/>
                <w:szCs w:val="20"/>
                <w:lang w:val="en-US"/>
              </w:rPr>
            </w:pPr>
            <w:ins w:id="37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3" w:author="Nick.Tolimieri [2]" w:date="2022-09-06T13:51:00Z"/>
                <w:color w:val="000000"/>
                <w:sz w:val="20"/>
                <w:szCs w:val="20"/>
                <w:lang w:val="en-US"/>
              </w:rPr>
            </w:pPr>
            <w:ins w:id="3764" w:author="Nick.Tolimieri [2]" w:date="2022-09-06T13:51:00Z">
              <w:r w:rsidRPr="00C97A89">
                <w:rPr>
                  <w:color w:val="000000"/>
                  <w:sz w:val="20"/>
                  <w:szCs w:val="20"/>
                  <w:lang w:val="en-US"/>
                </w:rPr>
                <w:t>-</w:t>
              </w:r>
            </w:ins>
          </w:p>
        </w:tc>
      </w:tr>
      <w:tr w:rsidR="00C97A89" w:rsidRPr="00C97A89" w:rsidTr="004C5EBF">
        <w:tblPrEx>
          <w:tblPrExChange w:id="3765" w:author="Nick.Tolimieri [2]" w:date="2022-09-13T12:47:00Z">
            <w:tblPrEx>
              <w:tblW w:w="10017" w:type="dxa"/>
            </w:tblPrEx>
          </w:tblPrExChange>
        </w:tblPrEx>
        <w:trPr>
          <w:trHeight w:val="255"/>
          <w:ins w:id="3766" w:author="Nick.Tolimieri [2]" w:date="2022-09-06T13:51:00Z"/>
          <w:trPrChange w:id="37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9" w:author="Nick.Tolimieri [2]" w:date="2022-09-06T13:51:00Z"/>
                <w:color w:val="000000"/>
                <w:sz w:val="20"/>
                <w:szCs w:val="20"/>
                <w:lang w:val="en-US"/>
              </w:rPr>
            </w:pPr>
            <w:ins w:id="377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2" w:author="Nick.Tolimieri [2]" w:date="2022-09-06T13:51:00Z"/>
                <w:color w:val="000000"/>
                <w:sz w:val="20"/>
                <w:szCs w:val="20"/>
                <w:lang w:val="en-US"/>
              </w:rPr>
            </w:pPr>
            <w:ins w:id="377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5" w:author="Nick.Tolimieri [2]" w:date="2022-09-06T13:51:00Z"/>
                <w:color w:val="000000"/>
                <w:sz w:val="20"/>
                <w:szCs w:val="20"/>
                <w:lang w:val="en-US"/>
              </w:rPr>
            </w:pPr>
            <w:ins w:id="3776"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8" w:author="Nick.Tolimieri [2]" w:date="2022-09-06T13:51:00Z"/>
                <w:color w:val="000000"/>
                <w:sz w:val="20"/>
                <w:szCs w:val="20"/>
                <w:lang w:val="en-US"/>
              </w:rPr>
            </w:pPr>
            <w:ins w:id="377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1" w:author="Nick.Tolimieri [2]" w:date="2022-09-06T13:51:00Z"/>
                <w:color w:val="000000"/>
                <w:sz w:val="20"/>
                <w:szCs w:val="20"/>
                <w:lang w:val="en-US"/>
              </w:rPr>
            </w:pPr>
            <w:ins w:id="378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4" w:author="Nick.Tolimieri [2]" w:date="2022-09-06T13:51:00Z"/>
                <w:color w:val="000000"/>
                <w:sz w:val="20"/>
                <w:szCs w:val="20"/>
                <w:lang w:val="en-US"/>
              </w:rPr>
            </w:pPr>
            <w:ins w:id="378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7" w:author="Nick.Tolimieri [2]" w:date="2022-09-06T13:51:00Z"/>
                <w:color w:val="000000"/>
                <w:sz w:val="20"/>
                <w:szCs w:val="20"/>
                <w:lang w:val="en-US"/>
              </w:rPr>
            </w:pPr>
            <w:ins w:id="378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0" w:author="Nick.Tolimieri [2]" w:date="2022-09-06T13:51:00Z"/>
                <w:color w:val="000000"/>
                <w:sz w:val="20"/>
                <w:szCs w:val="20"/>
                <w:lang w:val="en-US"/>
              </w:rPr>
            </w:pPr>
            <w:ins w:id="37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3" w:author="Nick.Tolimieri [2]" w:date="2022-09-06T13:51:00Z"/>
                <w:color w:val="000000"/>
                <w:sz w:val="20"/>
                <w:szCs w:val="20"/>
                <w:lang w:val="en-US"/>
              </w:rPr>
            </w:pPr>
            <w:ins w:id="37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6" w:author="Nick.Tolimieri [2]" w:date="2022-09-06T13:51:00Z"/>
                <w:color w:val="000000"/>
                <w:sz w:val="20"/>
                <w:szCs w:val="20"/>
                <w:lang w:val="en-US"/>
              </w:rPr>
            </w:pPr>
            <w:ins w:id="379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9" w:author="Nick.Tolimieri [2]" w:date="2022-09-06T13:51:00Z"/>
                <w:color w:val="000000"/>
                <w:sz w:val="20"/>
                <w:szCs w:val="20"/>
                <w:lang w:val="en-US"/>
              </w:rPr>
            </w:pPr>
            <w:ins w:id="3800" w:author="Nick.Tolimieri [2]" w:date="2022-09-06T13:51:00Z">
              <w:r w:rsidRPr="00C97A89">
                <w:rPr>
                  <w:color w:val="000000"/>
                  <w:sz w:val="20"/>
                  <w:szCs w:val="20"/>
                  <w:lang w:val="en-US"/>
                </w:rPr>
                <w:t>-</w:t>
              </w:r>
            </w:ins>
          </w:p>
        </w:tc>
      </w:tr>
      <w:tr w:rsidR="00C97A89" w:rsidRPr="00C97A89" w:rsidTr="004C5EBF">
        <w:tblPrEx>
          <w:tblPrExChange w:id="3801" w:author="Nick.Tolimieri [2]" w:date="2022-09-13T12:47:00Z">
            <w:tblPrEx>
              <w:tblW w:w="10017" w:type="dxa"/>
            </w:tblPrEx>
          </w:tblPrExChange>
        </w:tblPrEx>
        <w:trPr>
          <w:trHeight w:val="255"/>
          <w:ins w:id="3802" w:author="Nick.Tolimieri [2]" w:date="2022-09-06T13:51:00Z"/>
          <w:trPrChange w:id="38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5" w:author="Nick.Tolimieri [2]" w:date="2022-09-06T13:51:00Z"/>
                <w:color w:val="000000"/>
                <w:sz w:val="20"/>
                <w:szCs w:val="20"/>
                <w:lang w:val="en-US"/>
              </w:rPr>
            </w:pPr>
            <w:ins w:id="380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8" w:author="Nick.Tolimieri [2]" w:date="2022-09-06T13:51:00Z"/>
                <w:color w:val="000000"/>
                <w:sz w:val="20"/>
                <w:szCs w:val="20"/>
                <w:lang w:val="en-US"/>
              </w:rPr>
            </w:pPr>
            <w:ins w:id="380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1" w:author="Nick.Tolimieri [2]" w:date="2022-09-06T13:51:00Z"/>
                <w:color w:val="000000"/>
                <w:sz w:val="20"/>
                <w:szCs w:val="20"/>
                <w:lang w:val="en-US"/>
              </w:rPr>
            </w:pPr>
            <w:ins w:id="381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4" w:author="Nick.Tolimieri [2]" w:date="2022-09-06T13:51:00Z"/>
                <w:color w:val="000000"/>
                <w:sz w:val="20"/>
                <w:szCs w:val="20"/>
                <w:lang w:val="en-US"/>
              </w:rPr>
            </w:pPr>
            <w:ins w:id="38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7" w:author="Nick.Tolimieri [2]" w:date="2022-09-06T13:51:00Z"/>
                <w:color w:val="000000"/>
                <w:sz w:val="20"/>
                <w:szCs w:val="20"/>
                <w:lang w:val="en-US"/>
              </w:rPr>
            </w:pPr>
            <w:ins w:id="38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0" w:author="Nick.Tolimieri [2]" w:date="2022-09-06T13:51:00Z"/>
                <w:color w:val="000000"/>
                <w:sz w:val="20"/>
                <w:szCs w:val="20"/>
                <w:lang w:val="en-US"/>
              </w:rPr>
            </w:pPr>
            <w:ins w:id="38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3" w:author="Nick.Tolimieri [2]" w:date="2022-09-06T13:51:00Z"/>
                <w:color w:val="000000"/>
                <w:sz w:val="20"/>
                <w:szCs w:val="20"/>
                <w:lang w:val="en-US"/>
              </w:rPr>
            </w:pPr>
            <w:ins w:id="38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6" w:author="Nick.Tolimieri [2]" w:date="2022-09-06T13:51:00Z"/>
                <w:color w:val="000000"/>
                <w:sz w:val="20"/>
                <w:szCs w:val="20"/>
                <w:lang w:val="en-US"/>
              </w:rPr>
            </w:pPr>
            <w:ins w:id="38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9" w:author="Nick.Tolimieri [2]" w:date="2022-09-06T13:51:00Z"/>
                <w:color w:val="000000"/>
                <w:sz w:val="20"/>
                <w:szCs w:val="20"/>
                <w:lang w:val="en-US"/>
              </w:rPr>
            </w:pPr>
            <w:ins w:id="38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2" w:author="Nick.Tolimieri [2]" w:date="2022-09-06T13:51:00Z"/>
                <w:color w:val="000000"/>
                <w:sz w:val="20"/>
                <w:szCs w:val="20"/>
                <w:lang w:val="en-US"/>
              </w:rPr>
            </w:pPr>
            <w:ins w:id="38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5" w:author="Nick.Tolimieri [2]" w:date="2022-09-06T13:51:00Z"/>
                <w:color w:val="000000"/>
                <w:sz w:val="20"/>
                <w:szCs w:val="20"/>
                <w:lang w:val="en-US"/>
              </w:rPr>
            </w:pPr>
            <w:ins w:id="3836" w:author="Nick.Tolimieri [2]" w:date="2022-09-06T13:51:00Z">
              <w:r w:rsidRPr="00C97A89">
                <w:rPr>
                  <w:color w:val="000000"/>
                  <w:sz w:val="20"/>
                  <w:szCs w:val="20"/>
                  <w:lang w:val="en-US"/>
                </w:rPr>
                <w:t>-</w:t>
              </w:r>
            </w:ins>
          </w:p>
        </w:tc>
      </w:tr>
      <w:tr w:rsidR="00C97A89" w:rsidRPr="00C97A89" w:rsidTr="004C5EBF">
        <w:tblPrEx>
          <w:tblPrExChange w:id="3837" w:author="Nick.Tolimieri [2]" w:date="2022-09-13T12:47:00Z">
            <w:tblPrEx>
              <w:tblW w:w="10017" w:type="dxa"/>
            </w:tblPrEx>
          </w:tblPrExChange>
        </w:tblPrEx>
        <w:trPr>
          <w:trHeight w:val="255"/>
          <w:ins w:id="3838" w:author="Nick.Tolimieri [2]" w:date="2022-09-06T13:51:00Z"/>
          <w:trPrChange w:id="38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1" w:author="Nick.Tolimieri [2]" w:date="2022-09-06T13:51:00Z"/>
                <w:color w:val="000000"/>
                <w:sz w:val="20"/>
                <w:szCs w:val="20"/>
                <w:lang w:val="en-US"/>
              </w:rPr>
            </w:pPr>
            <w:ins w:id="384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4" w:author="Nick.Tolimieri [2]" w:date="2022-09-06T13:51:00Z"/>
                <w:color w:val="000000"/>
                <w:sz w:val="20"/>
                <w:szCs w:val="20"/>
                <w:lang w:val="en-US"/>
              </w:rPr>
            </w:pPr>
            <w:ins w:id="384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7" w:author="Nick.Tolimieri [2]" w:date="2022-09-06T13:51:00Z"/>
                <w:color w:val="000000"/>
                <w:sz w:val="20"/>
                <w:szCs w:val="20"/>
                <w:lang w:val="en-US"/>
              </w:rPr>
            </w:pPr>
            <w:ins w:id="38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0" w:author="Nick.Tolimieri [2]" w:date="2022-09-06T13:51:00Z"/>
                <w:color w:val="000000"/>
                <w:sz w:val="20"/>
                <w:szCs w:val="20"/>
                <w:lang w:val="en-US"/>
              </w:rPr>
            </w:pPr>
            <w:ins w:id="38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3" w:author="Nick.Tolimieri [2]" w:date="2022-09-06T13:51:00Z"/>
                <w:color w:val="000000"/>
                <w:sz w:val="20"/>
                <w:szCs w:val="20"/>
                <w:lang w:val="en-US"/>
              </w:rPr>
            </w:pPr>
            <w:ins w:id="38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6" w:author="Nick.Tolimieri [2]" w:date="2022-09-06T13:51:00Z"/>
                <w:color w:val="000000"/>
                <w:sz w:val="20"/>
                <w:szCs w:val="20"/>
                <w:lang w:val="en-US"/>
              </w:rPr>
            </w:pPr>
            <w:ins w:id="38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9" w:author="Nick.Tolimieri [2]" w:date="2022-09-06T13:51:00Z"/>
                <w:color w:val="000000"/>
                <w:sz w:val="20"/>
                <w:szCs w:val="20"/>
                <w:lang w:val="en-US"/>
              </w:rPr>
            </w:pPr>
            <w:ins w:id="38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2" w:author="Nick.Tolimieri [2]" w:date="2022-09-06T13:51:00Z"/>
                <w:color w:val="000000"/>
                <w:sz w:val="20"/>
                <w:szCs w:val="20"/>
                <w:lang w:val="en-US"/>
              </w:rPr>
            </w:pPr>
            <w:ins w:id="38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5" w:author="Nick.Tolimieri [2]" w:date="2022-09-06T13:51:00Z"/>
                <w:color w:val="000000"/>
                <w:sz w:val="20"/>
                <w:szCs w:val="20"/>
                <w:lang w:val="en-US"/>
              </w:rPr>
            </w:pPr>
            <w:ins w:id="38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8" w:author="Nick.Tolimieri [2]" w:date="2022-09-06T13:51:00Z"/>
                <w:color w:val="000000"/>
                <w:sz w:val="20"/>
                <w:szCs w:val="20"/>
                <w:lang w:val="en-US"/>
              </w:rPr>
            </w:pPr>
            <w:ins w:id="38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1" w:author="Nick.Tolimieri [2]" w:date="2022-09-06T13:51:00Z"/>
                <w:color w:val="000000"/>
                <w:sz w:val="20"/>
                <w:szCs w:val="20"/>
                <w:lang w:val="en-US"/>
              </w:rPr>
            </w:pPr>
            <w:ins w:id="3872" w:author="Nick.Tolimieri [2]" w:date="2022-09-06T13:51:00Z">
              <w:r w:rsidRPr="00C97A89">
                <w:rPr>
                  <w:color w:val="000000"/>
                  <w:sz w:val="20"/>
                  <w:szCs w:val="20"/>
                  <w:lang w:val="en-US"/>
                </w:rPr>
                <w:t>-</w:t>
              </w:r>
            </w:ins>
          </w:p>
        </w:tc>
      </w:tr>
      <w:tr w:rsidR="00C97A89" w:rsidRPr="00C97A89" w:rsidTr="004C5EBF">
        <w:tblPrEx>
          <w:tblPrExChange w:id="3873" w:author="Nick.Tolimieri [2]" w:date="2022-09-13T12:47:00Z">
            <w:tblPrEx>
              <w:tblW w:w="10017" w:type="dxa"/>
            </w:tblPrEx>
          </w:tblPrExChange>
        </w:tblPrEx>
        <w:trPr>
          <w:trHeight w:val="255"/>
          <w:ins w:id="3874" w:author="Nick.Tolimieri [2]" w:date="2022-09-06T13:51:00Z"/>
          <w:trPrChange w:id="38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7" w:author="Nick.Tolimieri [2]" w:date="2022-09-06T13:51:00Z"/>
                <w:color w:val="000000"/>
                <w:sz w:val="20"/>
                <w:szCs w:val="20"/>
                <w:lang w:val="en-US"/>
              </w:rPr>
            </w:pPr>
            <w:ins w:id="387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0" w:author="Nick.Tolimieri [2]" w:date="2022-09-06T13:51:00Z"/>
                <w:color w:val="000000"/>
                <w:sz w:val="20"/>
                <w:szCs w:val="20"/>
                <w:lang w:val="en-US"/>
              </w:rPr>
            </w:pPr>
            <w:ins w:id="388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3" w:author="Nick.Tolimieri [2]" w:date="2022-09-06T13:51:00Z"/>
                <w:color w:val="000000"/>
                <w:sz w:val="20"/>
                <w:szCs w:val="20"/>
                <w:lang w:val="en-US"/>
              </w:rPr>
            </w:pPr>
            <w:ins w:id="3884" w:author="Nick.Tolimieri [2]"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6" w:author="Nick.Tolimieri [2]" w:date="2022-09-06T13:51:00Z"/>
                <w:color w:val="000000"/>
                <w:sz w:val="20"/>
                <w:szCs w:val="20"/>
                <w:lang w:val="en-US"/>
              </w:rPr>
            </w:pPr>
            <w:ins w:id="3887" w:author="Nick.Tolimieri [2]"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9" w:author="Nick.Tolimieri [2]" w:date="2022-09-06T13:51:00Z"/>
                <w:color w:val="000000"/>
                <w:sz w:val="20"/>
                <w:szCs w:val="20"/>
                <w:lang w:val="en-US"/>
              </w:rPr>
            </w:pPr>
            <w:ins w:id="38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2" w:author="Nick.Tolimieri [2]" w:date="2022-09-06T13:51:00Z"/>
                <w:color w:val="000000"/>
                <w:sz w:val="20"/>
                <w:szCs w:val="20"/>
                <w:lang w:val="en-US"/>
              </w:rPr>
            </w:pPr>
            <w:ins w:id="389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5" w:author="Nick.Tolimieri [2]" w:date="2022-09-06T13:51:00Z"/>
                <w:color w:val="000000"/>
                <w:sz w:val="20"/>
                <w:szCs w:val="20"/>
                <w:lang w:val="en-US"/>
              </w:rPr>
            </w:pPr>
            <w:ins w:id="38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8" w:author="Nick.Tolimieri [2]" w:date="2022-09-06T13:51:00Z"/>
                <w:color w:val="000000"/>
                <w:sz w:val="20"/>
                <w:szCs w:val="20"/>
                <w:lang w:val="en-US"/>
              </w:rPr>
            </w:pPr>
            <w:ins w:id="3899"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1" w:author="Nick.Tolimieri [2]" w:date="2022-09-06T13:51:00Z"/>
                <w:color w:val="000000"/>
                <w:sz w:val="20"/>
                <w:szCs w:val="20"/>
                <w:lang w:val="en-US"/>
              </w:rPr>
            </w:pPr>
            <w:ins w:id="390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4" w:author="Nick.Tolimieri [2]" w:date="2022-09-06T13:51:00Z"/>
                <w:color w:val="000000"/>
                <w:sz w:val="20"/>
                <w:szCs w:val="20"/>
                <w:lang w:val="en-US"/>
              </w:rPr>
            </w:pPr>
            <w:ins w:id="3905"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7" w:author="Nick.Tolimieri [2]" w:date="2022-09-06T13:51:00Z"/>
                <w:color w:val="000000"/>
                <w:sz w:val="20"/>
                <w:szCs w:val="20"/>
                <w:lang w:val="en-US"/>
              </w:rPr>
            </w:pPr>
            <w:ins w:id="3908" w:author="Nick.Tolimieri [2]" w:date="2022-09-06T13:51:00Z">
              <w:r w:rsidRPr="00C97A89">
                <w:rPr>
                  <w:color w:val="000000"/>
                  <w:sz w:val="20"/>
                  <w:szCs w:val="20"/>
                  <w:lang w:val="en-US"/>
                </w:rPr>
                <w:t>2.48</w:t>
              </w:r>
            </w:ins>
          </w:p>
        </w:tc>
      </w:tr>
      <w:tr w:rsidR="00C97A89" w:rsidRPr="00C97A89" w:rsidTr="004C5EBF">
        <w:tblPrEx>
          <w:tblPrExChange w:id="3909" w:author="Nick.Tolimieri [2]" w:date="2022-09-13T12:47:00Z">
            <w:tblPrEx>
              <w:tblW w:w="10017" w:type="dxa"/>
            </w:tblPrEx>
          </w:tblPrExChange>
        </w:tblPrEx>
        <w:trPr>
          <w:trHeight w:val="255"/>
          <w:ins w:id="3910" w:author="Nick.Tolimieri [2]" w:date="2022-09-06T13:51:00Z"/>
          <w:trPrChange w:id="39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3" w:author="Nick.Tolimieri [2]" w:date="2022-09-06T13:51:00Z"/>
                <w:color w:val="000000"/>
                <w:sz w:val="20"/>
                <w:szCs w:val="20"/>
                <w:lang w:val="en-US"/>
              </w:rPr>
            </w:pPr>
            <w:ins w:id="391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6" w:author="Nick.Tolimieri [2]" w:date="2022-09-06T13:51:00Z"/>
                <w:color w:val="000000"/>
                <w:sz w:val="20"/>
                <w:szCs w:val="20"/>
                <w:lang w:val="en-US"/>
              </w:rPr>
            </w:pPr>
            <w:ins w:id="391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9" w:author="Nick.Tolimieri [2]" w:date="2022-09-06T13:51:00Z"/>
                <w:color w:val="000000"/>
                <w:sz w:val="20"/>
                <w:szCs w:val="20"/>
                <w:lang w:val="en-US"/>
              </w:rPr>
            </w:pPr>
            <w:ins w:id="3920" w:author="Nick.Tolimieri [2]"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2" w:author="Nick.Tolimieri [2]" w:date="2022-09-06T13:51:00Z"/>
                <w:color w:val="000000"/>
                <w:sz w:val="20"/>
                <w:szCs w:val="20"/>
                <w:lang w:val="en-US"/>
              </w:rPr>
            </w:pPr>
            <w:ins w:id="3923" w:author="Nick.Tolimieri [2]"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5" w:author="Nick.Tolimieri [2]" w:date="2022-09-06T13:51:00Z"/>
                <w:color w:val="000000"/>
                <w:sz w:val="20"/>
                <w:szCs w:val="20"/>
                <w:lang w:val="en-US"/>
              </w:rPr>
            </w:pPr>
            <w:ins w:id="3926"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8" w:author="Nick.Tolimieri [2]" w:date="2022-09-06T13:51:00Z"/>
                <w:color w:val="000000"/>
                <w:sz w:val="20"/>
                <w:szCs w:val="20"/>
                <w:lang w:val="en-US"/>
              </w:rPr>
            </w:pPr>
            <w:ins w:id="3929"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1" w:author="Nick.Tolimieri [2]" w:date="2022-09-06T13:51:00Z"/>
                <w:color w:val="000000"/>
                <w:sz w:val="20"/>
                <w:szCs w:val="20"/>
                <w:lang w:val="en-US"/>
              </w:rPr>
            </w:pPr>
            <w:ins w:id="39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4" w:author="Nick.Tolimieri [2]" w:date="2022-09-06T13:51:00Z"/>
                <w:color w:val="000000"/>
                <w:sz w:val="20"/>
                <w:szCs w:val="20"/>
                <w:lang w:val="en-US"/>
              </w:rPr>
            </w:pPr>
            <w:ins w:id="3935"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7" w:author="Nick.Tolimieri [2]" w:date="2022-09-06T13:51:00Z"/>
                <w:color w:val="000000"/>
                <w:sz w:val="20"/>
                <w:szCs w:val="20"/>
                <w:lang w:val="en-US"/>
              </w:rPr>
            </w:pPr>
            <w:ins w:id="3938" w:author="Nick.Tolimieri [2]"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0" w:author="Nick.Tolimieri [2]" w:date="2022-09-06T13:51:00Z"/>
                <w:color w:val="000000"/>
                <w:sz w:val="20"/>
                <w:szCs w:val="20"/>
                <w:lang w:val="en-US"/>
              </w:rPr>
            </w:pPr>
            <w:ins w:id="3941"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3" w:author="Nick.Tolimieri [2]" w:date="2022-09-06T13:51:00Z"/>
                <w:color w:val="000000"/>
                <w:sz w:val="20"/>
                <w:szCs w:val="20"/>
                <w:lang w:val="en-US"/>
              </w:rPr>
            </w:pPr>
            <w:ins w:id="3944" w:author="Nick.Tolimieri [2]" w:date="2022-09-06T13:51:00Z">
              <w:r w:rsidRPr="00C97A89">
                <w:rPr>
                  <w:color w:val="000000"/>
                  <w:sz w:val="20"/>
                  <w:szCs w:val="20"/>
                  <w:lang w:val="en-US"/>
                </w:rPr>
                <w:t>3.65</w:t>
              </w:r>
            </w:ins>
          </w:p>
        </w:tc>
      </w:tr>
      <w:tr w:rsidR="00C97A89" w:rsidRPr="00C97A89" w:rsidTr="004C5EBF">
        <w:tblPrEx>
          <w:tblPrExChange w:id="3945" w:author="Nick.Tolimieri [2]" w:date="2022-09-13T12:47:00Z">
            <w:tblPrEx>
              <w:tblW w:w="10017" w:type="dxa"/>
            </w:tblPrEx>
          </w:tblPrExChange>
        </w:tblPrEx>
        <w:trPr>
          <w:trHeight w:val="255"/>
          <w:ins w:id="3946" w:author="Nick.Tolimieri [2]" w:date="2022-09-06T13:51:00Z"/>
          <w:trPrChange w:id="39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49" w:author="Nick.Tolimieri [2]" w:date="2022-09-06T13:51:00Z"/>
                <w:color w:val="000000"/>
                <w:sz w:val="20"/>
                <w:szCs w:val="20"/>
                <w:lang w:val="en-US"/>
              </w:rPr>
            </w:pPr>
            <w:ins w:id="395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2" w:author="Nick.Tolimieri [2]" w:date="2022-09-06T13:51:00Z"/>
                <w:color w:val="000000"/>
                <w:sz w:val="20"/>
                <w:szCs w:val="20"/>
                <w:lang w:val="en-US"/>
              </w:rPr>
            </w:pPr>
            <w:ins w:id="395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5" w:author="Nick.Tolimieri [2]" w:date="2022-09-06T13:51:00Z"/>
                <w:color w:val="000000"/>
                <w:sz w:val="20"/>
                <w:szCs w:val="20"/>
                <w:lang w:val="en-US"/>
              </w:rPr>
            </w:pPr>
            <w:ins w:id="3956"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8" w:author="Nick.Tolimieri [2]" w:date="2022-09-06T13:51:00Z"/>
                <w:color w:val="000000"/>
                <w:sz w:val="20"/>
                <w:szCs w:val="20"/>
                <w:lang w:val="en-US"/>
              </w:rPr>
            </w:pPr>
            <w:ins w:id="3959"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1" w:author="Nick.Tolimieri [2]" w:date="2022-09-06T13:51:00Z"/>
                <w:color w:val="000000"/>
                <w:sz w:val="20"/>
                <w:szCs w:val="20"/>
                <w:lang w:val="en-US"/>
              </w:rPr>
            </w:pPr>
            <w:ins w:id="39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4" w:author="Nick.Tolimieri [2]" w:date="2022-09-06T13:51:00Z"/>
                <w:color w:val="000000"/>
                <w:sz w:val="20"/>
                <w:szCs w:val="20"/>
                <w:lang w:val="en-US"/>
              </w:rPr>
            </w:pPr>
            <w:ins w:id="3965"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7" w:author="Nick.Tolimieri [2]" w:date="2022-09-06T13:51:00Z"/>
                <w:color w:val="000000"/>
                <w:sz w:val="20"/>
                <w:szCs w:val="20"/>
                <w:lang w:val="en-US"/>
              </w:rPr>
            </w:pPr>
            <w:ins w:id="39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0" w:author="Nick.Tolimieri [2]" w:date="2022-09-06T13:51:00Z"/>
                <w:color w:val="000000"/>
                <w:sz w:val="20"/>
                <w:szCs w:val="20"/>
                <w:lang w:val="en-US"/>
              </w:rPr>
            </w:pPr>
            <w:ins w:id="39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3" w:author="Nick.Tolimieri [2]" w:date="2022-09-06T13:51:00Z"/>
                <w:color w:val="000000"/>
                <w:sz w:val="20"/>
                <w:szCs w:val="20"/>
                <w:lang w:val="en-US"/>
              </w:rPr>
            </w:pPr>
            <w:ins w:id="397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6" w:author="Nick.Tolimieri [2]" w:date="2022-09-06T13:51:00Z"/>
                <w:color w:val="000000"/>
                <w:sz w:val="20"/>
                <w:szCs w:val="20"/>
                <w:lang w:val="en-US"/>
              </w:rPr>
            </w:pPr>
            <w:ins w:id="3977" w:author="Nick.Tolimieri [2]"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9" w:author="Nick.Tolimieri [2]" w:date="2022-09-06T13:51:00Z"/>
                <w:color w:val="000000"/>
                <w:sz w:val="20"/>
                <w:szCs w:val="20"/>
                <w:lang w:val="en-US"/>
              </w:rPr>
            </w:pPr>
            <w:ins w:id="3980" w:author="Nick.Tolimieri [2]" w:date="2022-09-06T13:51:00Z">
              <w:r w:rsidRPr="00C97A89">
                <w:rPr>
                  <w:color w:val="000000"/>
                  <w:sz w:val="20"/>
                  <w:szCs w:val="20"/>
                  <w:lang w:val="en-US"/>
                </w:rPr>
                <w:t>2.13</w:t>
              </w:r>
            </w:ins>
          </w:p>
        </w:tc>
      </w:tr>
      <w:tr w:rsidR="00C97A89" w:rsidRPr="00C97A89" w:rsidTr="004C5EBF">
        <w:tblPrEx>
          <w:tblPrExChange w:id="3981" w:author="Nick.Tolimieri [2]" w:date="2022-09-13T12:47:00Z">
            <w:tblPrEx>
              <w:tblW w:w="10017" w:type="dxa"/>
            </w:tblPrEx>
          </w:tblPrExChange>
        </w:tblPrEx>
        <w:trPr>
          <w:trHeight w:val="255"/>
          <w:ins w:id="3982" w:author="Nick.Tolimieri [2]" w:date="2022-09-06T13:51:00Z"/>
          <w:trPrChange w:id="39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5" w:author="Nick.Tolimieri [2]" w:date="2022-09-06T13:51:00Z"/>
                <w:color w:val="000000"/>
                <w:sz w:val="20"/>
                <w:szCs w:val="20"/>
                <w:lang w:val="en-US"/>
              </w:rPr>
            </w:pPr>
            <w:ins w:id="398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8" w:author="Nick.Tolimieri [2]" w:date="2022-09-06T13:51:00Z"/>
                <w:color w:val="000000"/>
                <w:sz w:val="20"/>
                <w:szCs w:val="20"/>
                <w:lang w:val="en-US"/>
              </w:rPr>
            </w:pPr>
            <w:ins w:id="398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1" w:author="Nick.Tolimieri [2]" w:date="2022-09-06T13:51:00Z"/>
                <w:color w:val="000000"/>
                <w:sz w:val="20"/>
                <w:szCs w:val="20"/>
                <w:lang w:val="en-US"/>
              </w:rPr>
            </w:pPr>
            <w:ins w:id="39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4" w:author="Nick.Tolimieri [2]" w:date="2022-09-06T13:51:00Z"/>
                <w:color w:val="000000"/>
                <w:sz w:val="20"/>
                <w:szCs w:val="20"/>
                <w:lang w:val="en-US"/>
              </w:rPr>
            </w:pPr>
            <w:ins w:id="3995"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7" w:author="Nick.Tolimieri [2]" w:date="2022-09-06T13:51:00Z"/>
                <w:color w:val="000000"/>
                <w:sz w:val="20"/>
                <w:szCs w:val="20"/>
                <w:lang w:val="en-US"/>
              </w:rPr>
            </w:pPr>
            <w:ins w:id="39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0" w:author="Nick.Tolimieri [2]" w:date="2022-09-06T13:51:00Z"/>
                <w:color w:val="000000"/>
                <w:sz w:val="20"/>
                <w:szCs w:val="20"/>
                <w:lang w:val="en-US"/>
              </w:rPr>
            </w:pPr>
            <w:ins w:id="4001"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3" w:author="Nick.Tolimieri [2]" w:date="2022-09-06T13:51:00Z"/>
                <w:color w:val="000000"/>
                <w:sz w:val="20"/>
                <w:szCs w:val="20"/>
                <w:lang w:val="en-US"/>
              </w:rPr>
            </w:pPr>
            <w:ins w:id="4004"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6" w:author="Nick.Tolimieri [2]" w:date="2022-09-06T13:51:00Z"/>
                <w:color w:val="000000"/>
                <w:sz w:val="20"/>
                <w:szCs w:val="20"/>
                <w:lang w:val="en-US"/>
              </w:rPr>
            </w:pPr>
            <w:ins w:id="4007"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9" w:author="Nick.Tolimieri [2]" w:date="2022-09-06T13:51:00Z"/>
                <w:color w:val="000000"/>
                <w:sz w:val="20"/>
                <w:szCs w:val="20"/>
                <w:lang w:val="en-US"/>
              </w:rPr>
            </w:pPr>
            <w:ins w:id="4010" w:author="Nick.Tolimieri [2]"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2" w:author="Nick.Tolimieri [2]" w:date="2022-09-06T13:51:00Z"/>
                <w:color w:val="000000"/>
                <w:sz w:val="20"/>
                <w:szCs w:val="20"/>
                <w:lang w:val="en-US"/>
              </w:rPr>
            </w:pPr>
            <w:ins w:id="401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5" w:author="Nick.Tolimieri [2]" w:date="2022-09-06T13:51:00Z"/>
                <w:color w:val="000000"/>
                <w:sz w:val="20"/>
                <w:szCs w:val="20"/>
                <w:lang w:val="en-US"/>
              </w:rPr>
            </w:pPr>
            <w:ins w:id="4016" w:author="Nick.Tolimieri [2]" w:date="2022-09-06T13:51:00Z">
              <w:r w:rsidRPr="00C97A89">
                <w:rPr>
                  <w:color w:val="000000"/>
                  <w:sz w:val="20"/>
                  <w:szCs w:val="20"/>
                  <w:lang w:val="en-US"/>
                </w:rPr>
                <w:t>2.62</w:t>
              </w:r>
            </w:ins>
          </w:p>
        </w:tc>
      </w:tr>
      <w:tr w:rsidR="00C97A89" w:rsidRPr="00C97A89" w:rsidTr="004C5EBF">
        <w:tblPrEx>
          <w:tblPrExChange w:id="4017" w:author="Nick.Tolimieri [2]" w:date="2022-09-13T12:47:00Z">
            <w:tblPrEx>
              <w:tblW w:w="10017" w:type="dxa"/>
            </w:tblPrEx>
          </w:tblPrExChange>
        </w:tblPrEx>
        <w:trPr>
          <w:trHeight w:val="255"/>
          <w:ins w:id="4018" w:author="Nick.Tolimieri [2]" w:date="2022-09-06T13:51:00Z"/>
          <w:trPrChange w:id="40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1" w:author="Nick.Tolimieri [2]" w:date="2022-09-06T13:51:00Z"/>
                <w:color w:val="000000"/>
                <w:sz w:val="20"/>
                <w:szCs w:val="20"/>
                <w:lang w:val="en-US"/>
              </w:rPr>
            </w:pPr>
            <w:ins w:id="402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4" w:author="Nick.Tolimieri [2]" w:date="2022-09-06T13:51:00Z"/>
                <w:color w:val="000000"/>
                <w:sz w:val="20"/>
                <w:szCs w:val="20"/>
                <w:lang w:val="en-US"/>
              </w:rPr>
            </w:pPr>
            <w:ins w:id="402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7" w:author="Nick.Tolimieri [2]" w:date="2022-09-06T13:51:00Z"/>
                <w:color w:val="000000"/>
                <w:sz w:val="20"/>
                <w:szCs w:val="20"/>
                <w:lang w:val="en-US"/>
              </w:rPr>
            </w:pPr>
            <w:ins w:id="402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0" w:author="Nick.Tolimieri [2]" w:date="2022-09-06T13:51:00Z"/>
                <w:color w:val="000000"/>
                <w:sz w:val="20"/>
                <w:szCs w:val="20"/>
                <w:lang w:val="en-US"/>
              </w:rPr>
            </w:pPr>
            <w:ins w:id="40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3" w:author="Nick.Tolimieri [2]" w:date="2022-09-06T13:51:00Z"/>
                <w:color w:val="000000"/>
                <w:sz w:val="20"/>
                <w:szCs w:val="20"/>
                <w:lang w:val="en-US"/>
              </w:rPr>
            </w:pPr>
            <w:ins w:id="40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6" w:author="Nick.Tolimieri [2]" w:date="2022-09-06T13:51:00Z"/>
                <w:color w:val="000000"/>
                <w:sz w:val="20"/>
                <w:szCs w:val="20"/>
                <w:lang w:val="en-US"/>
              </w:rPr>
            </w:pPr>
            <w:ins w:id="40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9" w:author="Nick.Tolimieri [2]" w:date="2022-09-06T13:51:00Z"/>
                <w:color w:val="000000"/>
                <w:sz w:val="20"/>
                <w:szCs w:val="20"/>
                <w:lang w:val="en-US"/>
              </w:rPr>
            </w:pPr>
            <w:ins w:id="40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2" w:author="Nick.Tolimieri [2]" w:date="2022-09-06T13:51:00Z"/>
                <w:color w:val="000000"/>
                <w:sz w:val="20"/>
                <w:szCs w:val="20"/>
                <w:lang w:val="en-US"/>
              </w:rPr>
            </w:pPr>
            <w:ins w:id="40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5" w:author="Nick.Tolimieri [2]" w:date="2022-09-06T13:51:00Z"/>
                <w:color w:val="000000"/>
                <w:sz w:val="20"/>
                <w:szCs w:val="20"/>
                <w:lang w:val="en-US"/>
              </w:rPr>
            </w:pPr>
            <w:ins w:id="40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8" w:author="Nick.Tolimieri [2]" w:date="2022-09-06T13:51:00Z"/>
                <w:color w:val="000000"/>
                <w:sz w:val="20"/>
                <w:szCs w:val="20"/>
                <w:lang w:val="en-US"/>
              </w:rPr>
            </w:pPr>
            <w:ins w:id="40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1" w:author="Nick.Tolimieri [2]" w:date="2022-09-06T13:51:00Z"/>
                <w:color w:val="000000"/>
                <w:sz w:val="20"/>
                <w:szCs w:val="20"/>
                <w:lang w:val="en-US"/>
              </w:rPr>
            </w:pPr>
            <w:ins w:id="4052" w:author="Nick.Tolimieri [2]" w:date="2022-09-06T13:51:00Z">
              <w:r w:rsidRPr="00C97A89">
                <w:rPr>
                  <w:color w:val="000000"/>
                  <w:sz w:val="20"/>
                  <w:szCs w:val="20"/>
                  <w:lang w:val="en-US"/>
                </w:rPr>
                <w:t>-</w:t>
              </w:r>
            </w:ins>
          </w:p>
        </w:tc>
      </w:tr>
      <w:tr w:rsidR="00C97A89" w:rsidRPr="00C97A89" w:rsidTr="004C5EBF">
        <w:tblPrEx>
          <w:tblPrExChange w:id="4053" w:author="Nick.Tolimieri [2]" w:date="2022-09-13T12:47:00Z">
            <w:tblPrEx>
              <w:tblW w:w="10017" w:type="dxa"/>
            </w:tblPrEx>
          </w:tblPrExChange>
        </w:tblPrEx>
        <w:trPr>
          <w:trHeight w:val="255"/>
          <w:ins w:id="4054" w:author="Nick.Tolimieri [2]" w:date="2022-09-06T13:51:00Z"/>
          <w:trPrChange w:id="40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7" w:author="Nick.Tolimieri [2]" w:date="2022-09-06T13:51:00Z"/>
                <w:color w:val="000000"/>
                <w:sz w:val="20"/>
                <w:szCs w:val="20"/>
                <w:lang w:val="en-US"/>
              </w:rPr>
            </w:pPr>
            <w:ins w:id="405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0" w:author="Nick.Tolimieri [2]" w:date="2022-09-06T13:51:00Z"/>
                <w:color w:val="000000"/>
                <w:sz w:val="20"/>
                <w:szCs w:val="20"/>
                <w:lang w:val="en-US"/>
              </w:rPr>
            </w:pPr>
            <w:ins w:id="406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3" w:author="Nick.Tolimieri [2]" w:date="2022-09-06T13:51:00Z"/>
                <w:color w:val="000000"/>
                <w:sz w:val="20"/>
                <w:szCs w:val="20"/>
                <w:lang w:val="en-US"/>
              </w:rPr>
            </w:pPr>
            <w:ins w:id="40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6" w:author="Nick.Tolimieri [2]" w:date="2022-09-06T13:51:00Z"/>
                <w:color w:val="000000"/>
                <w:sz w:val="20"/>
                <w:szCs w:val="20"/>
                <w:lang w:val="en-US"/>
              </w:rPr>
            </w:pPr>
            <w:ins w:id="40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9" w:author="Nick.Tolimieri [2]" w:date="2022-09-06T13:51:00Z"/>
                <w:color w:val="000000"/>
                <w:sz w:val="20"/>
                <w:szCs w:val="20"/>
                <w:lang w:val="en-US"/>
              </w:rPr>
            </w:pPr>
            <w:ins w:id="40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2" w:author="Nick.Tolimieri [2]" w:date="2022-09-06T13:51:00Z"/>
                <w:color w:val="000000"/>
                <w:sz w:val="20"/>
                <w:szCs w:val="20"/>
                <w:lang w:val="en-US"/>
              </w:rPr>
            </w:pPr>
            <w:ins w:id="40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5" w:author="Nick.Tolimieri [2]" w:date="2022-09-06T13:51:00Z"/>
                <w:color w:val="000000"/>
                <w:sz w:val="20"/>
                <w:szCs w:val="20"/>
                <w:lang w:val="en-US"/>
              </w:rPr>
            </w:pPr>
            <w:ins w:id="40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8" w:author="Nick.Tolimieri [2]" w:date="2022-09-06T13:51:00Z"/>
                <w:color w:val="000000"/>
                <w:sz w:val="20"/>
                <w:szCs w:val="20"/>
                <w:lang w:val="en-US"/>
              </w:rPr>
            </w:pPr>
            <w:ins w:id="40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1" w:author="Nick.Tolimieri [2]" w:date="2022-09-06T13:51:00Z"/>
                <w:color w:val="000000"/>
                <w:sz w:val="20"/>
                <w:szCs w:val="20"/>
                <w:lang w:val="en-US"/>
              </w:rPr>
            </w:pPr>
            <w:ins w:id="40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4" w:author="Nick.Tolimieri [2]" w:date="2022-09-06T13:51:00Z"/>
                <w:color w:val="000000"/>
                <w:sz w:val="20"/>
                <w:szCs w:val="20"/>
                <w:lang w:val="en-US"/>
              </w:rPr>
            </w:pPr>
            <w:ins w:id="40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7" w:author="Nick.Tolimieri [2]" w:date="2022-09-06T13:51:00Z"/>
                <w:color w:val="000000"/>
                <w:sz w:val="20"/>
                <w:szCs w:val="20"/>
                <w:lang w:val="en-US"/>
              </w:rPr>
            </w:pPr>
            <w:ins w:id="4088" w:author="Nick.Tolimieri [2]" w:date="2022-09-06T13:51:00Z">
              <w:r w:rsidRPr="00C97A89">
                <w:rPr>
                  <w:color w:val="000000"/>
                  <w:sz w:val="20"/>
                  <w:szCs w:val="20"/>
                  <w:lang w:val="en-US"/>
                </w:rPr>
                <w:t>-</w:t>
              </w:r>
            </w:ins>
          </w:p>
        </w:tc>
      </w:tr>
      <w:tr w:rsidR="00C97A89" w:rsidRPr="00C97A89" w:rsidTr="004C5EBF">
        <w:tblPrEx>
          <w:tblPrExChange w:id="4089" w:author="Nick.Tolimieri [2]" w:date="2022-09-13T12:47:00Z">
            <w:tblPrEx>
              <w:tblW w:w="10017" w:type="dxa"/>
            </w:tblPrEx>
          </w:tblPrExChange>
        </w:tblPrEx>
        <w:trPr>
          <w:trHeight w:val="255"/>
          <w:ins w:id="4090" w:author="Nick.Tolimieri [2]" w:date="2022-09-06T13:51:00Z"/>
          <w:trPrChange w:id="40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3" w:author="Nick.Tolimieri [2]" w:date="2022-09-06T13:51:00Z"/>
                <w:color w:val="000000"/>
                <w:sz w:val="20"/>
                <w:szCs w:val="20"/>
                <w:lang w:val="en-US"/>
              </w:rPr>
            </w:pPr>
            <w:ins w:id="409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6" w:author="Nick.Tolimieri [2]" w:date="2022-09-06T13:51:00Z"/>
                <w:color w:val="000000"/>
                <w:sz w:val="20"/>
                <w:szCs w:val="20"/>
                <w:lang w:val="en-US"/>
              </w:rPr>
            </w:pPr>
            <w:ins w:id="409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9" w:author="Nick.Tolimieri [2]" w:date="2022-09-06T13:51:00Z"/>
                <w:color w:val="000000"/>
                <w:sz w:val="20"/>
                <w:szCs w:val="20"/>
                <w:lang w:val="en-US"/>
              </w:rPr>
            </w:pPr>
            <w:ins w:id="4100"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2" w:author="Nick.Tolimieri [2]" w:date="2022-09-06T13:51:00Z"/>
                <w:color w:val="000000"/>
                <w:sz w:val="20"/>
                <w:szCs w:val="20"/>
                <w:lang w:val="en-US"/>
              </w:rPr>
            </w:pPr>
            <w:ins w:id="41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5" w:author="Nick.Tolimieri [2]" w:date="2022-09-06T13:51:00Z"/>
                <w:color w:val="000000"/>
                <w:sz w:val="20"/>
                <w:szCs w:val="20"/>
                <w:lang w:val="en-US"/>
              </w:rPr>
            </w:pPr>
            <w:ins w:id="41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8" w:author="Nick.Tolimieri [2]" w:date="2022-09-06T13:51:00Z"/>
                <w:color w:val="000000"/>
                <w:sz w:val="20"/>
                <w:szCs w:val="20"/>
                <w:lang w:val="en-US"/>
              </w:rPr>
            </w:pPr>
            <w:ins w:id="41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1" w:author="Nick.Tolimieri [2]" w:date="2022-09-06T13:51:00Z"/>
                <w:color w:val="000000"/>
                <w:sz w:val="20"/>
                <w:szCs w:val="20"/>
                <w:lang w:val="en-US"/>
              </w:rPr>
            </w:pPr>
            <w:ins w:id="41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4" w:author="Nick.Tolimieri [2]" w:date="2022-09-06T13:51:00Z"/>
                <w:color w:val="000000"/>
                <w:sz w:val="20"/>
                <w:szCs w:val="20"/>
                <w:lang w:val="en-US"/>
              </w:rPr>
            </w:pPr>
            <w:ins w:id="41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7" w:author="Nick.Tolimieri [2]" w:date="2022-09-06T13:51:00Z"/>
                <w:color w:val="000000"/>
                <w:sz w:val="20"/>
                <w:szCs w:val="20"/>
                <w:lang w:val="en-US"/>
              </w:rPr>
            </w:pPr>
            <w:ins w:id="41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0" w:author="Nick.Tolimieri [2]" w:date="2022-09-06T13:51:00Z"/>
                <w:color w:val="000000"/>
                <w:sz w:val="20"/>
                <w:szCs w:val="20"/>
                <w:lang w:val="en-US"/>
              </w:rPr>
            </w:pPr>
            <w:ins w:id="41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3" w:author="Nick.Tolimieri [2]" w:date="2022-09-06T13:51:00Z"/>
                <w:color w:val="000000"/>
                <w:sz w:val="20"/>
                <w:szCs w:val="20"/>
                <w:lang w:val="en-US"/>
              </w:rPr>
            </w:pPr>
            <w:ins w:id="4124" w:author="Nick.Tolimieri [2]" w:date="2022-09-06T13:51:00Z">
              <w:r w:rsidRPr="00C97A89">
                <w:rPr>
                  <w:color w:val="000000"/>
                  <w:sz w:val="20"/>
                  <w:szCs w:val="20"/>
                  <w:lang w:val="en-US"/>
                </w:rPr>
                <w:t>-</w:t>
              </w:r>
            </w:ins>
          </w:p>
        </w:tc>
      </w:tr>
      <w:tr w:rsidR="00C97A89" w:rsidRPr="00C97A89" w:rsidTr="004C5EBF">
        <w:tblPrEx>
          <w:tblPrExChange w:id="4125" w:author="Nick.Tolimieri [2]" w:date="2022-09-13T12:47:00Z">
            <w:tblPrEx>
              <w:tblW w:w="10017" w:type="dxa"/>
            </w:tblPrEx>
          </w:tblPrExChange>
        </w:tblPrEx>
        <w:trPr>
          <w:trHeight w:val="255"/>
          <w:ins w:id="4126" w:author="Nick.Tolimieri [2]" w:date="2022-09-06T13:51:00Z"/>
          <w:trPrChange w:id="41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9" w:author="Nick.Tolimieri [2]" w:date="2022-09-06T13:51:00Z"/>
                <w:color w:val="000000"/>
                <w:sz w:val="20"/>
                <w:szCs w:val="20"/>
                <w:lang w:val="en-US"/>
              </w:rPr>
            </w:pPr>
            <w:ins w:id="413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2" w:author="Nick.Tolimieri [2]" w:date="2022-09-06T13:51:00Z"/>
                <w:color w:val="000000"/>
                <w:sz w:val="20"/>
                <w:szCs w:val="20"/>
                <w:lang w:val="en-US"/>
              </w:rPr>
            </w:pPr>
            <w:ins w:id="413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5" w:author="Nick.Tolimieri [2]" w:date="2022-09-06T13:51:00Z"/>
                <w:color w:val="000000"/>
                <w:sz w:val="20"/>
                <w:szCs w:val="20"/>
                <w:lang w:val="en-US"/>
              </w:rPr>
            </w:pPr>
            <w:ins w:id="41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8" w:author="Nick.Tolimieri [2]" w:date="2022-09-06T13:51:00Z"/>
                <w:color w:val="000000"/>
                <w:sz w:val="20"/>
                <w:szCs w:val="20"/>
                <w:lang w:val="en-US"/>
              </w:rPr>
            </w:pPr>
            <w:ins w:id="41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1" w:author="Nick.Tolimieri [2]" w:date="2022-09-06T13:51:00Z"/>
                <w:color w:val="000000"/>
                <w:sz w:val="20"/>
                <w:szCs w:val="20"/>
                <w:lang w:val="en-US"/>
              </w:rPr>
            </w:pPr>
            <w:ins w:id="41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4" w:author="Nick.Tolimieri [2]" w:date="2022-09-06T13:51:00Z"/>
                <w:color w:val="000000"/>
                <w:sz w:val="20"/>
                <w:szCs w:val="20"/>
                <w:lang w:val="en-US"/>
              </w:rPr>
            </w:pPr>
            <w:ins w:id="41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7" w:author="Nick.Tolimieri [2]" w:date="2022-09-06T13:51:00Z"/>
                <w:color w:val="000000"/>
                <w:sz w:val="20"/>
                <w:szCs w:val="20"/>
                <w:lang w:val="en-US"/>
              </w:rPr>
            </w:pPr>
            <w:ins w:id="41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0" w:author="Nick.Tolimieri [2]" w:date="2022-09-06T13:51:00Z"/>
                <w:color w:val="000000"/>
                <w:sz w:val="20"/>
                <w:szCs w:val="20"/>
                <w:lang w:val="en-US"/>
              </w:rPr>
            </w:pPr>
            <w:ins w:id="41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3" w:author="Nick.Tolimieri [2]" w:date="2022-09-06T13:51:00Z"/>
                <w:color w:val="000000"/>
                <w:sz w:val="20"/>
                <w:szCs w:val="20"/>
                <w:lang w:val="en-US"/>
              </w:rPr>
            </w:pPr>
            <w:ins w:id="41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6" w:author="Nick.Tolimieri [2]" w:date="2022-09-06T13:51:00Z"/>
                <w:color w:val="000000"/>
                <w:sz w:val="20"/>
                <w:szCs w:val="20"/>
                <w:lang w:val="en-US"/>
              </w:rPr>
            </w:pPr>
            <w:ins w:id="41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9" w:author="Nick.Tolimieri [2]" w:date="2022-09-06T13:51:00Z"/>
                <w:color w:val="000000"/>
                <w:sz w:val="20"/>
                <w:szCs w:val="20"/>
                <w:lang w:val="en-US"/>
              </w:rPr>
            </w:pPr>
            <w:ins w:id="4160" w:author="Nick.Tolimieri [2]" w:date="2022-09-06T13:51:00Z">
              <w:r w:rsidRPr="00C97A89">
                <w:rPr>
                  <w:color w:val="000000"/>
                  <w:sz w:val="20"/>
                  <w:szCs w:val="20"/>
                  <w:lang w:val="en-US"/>
                </w:rPr>
                <w:t>-</w:t>
              </w:r>
            </w:ins>
          </w:p>
        </w:tc>
      </w:tr>
      <w:tr w:rsidR="00C97A89" w:rsidRPr="00C97A89" w:rsidTr="004C5EBF">
        <w:tblPrEx>
          <w:tblPrExChange w:id="4161" w:author="Nick.Tolimieri [2]" w:date="2022-09-13T12:47:00Z">
            <w:tblPrEx>
              <w:tblW w:w="10017" w:type="dxa"/>
            </w:tblPrEx>
          </w:tblPrExChange>
        </w:tblPrEx>
        <w:trPr>
          <w:trHeight w:val="255"/>
          <w:ins w:id="4162" w:author="Nick.Tolimieri [2]" w:date="2022-09-06T13:51:00Z"/>
          <w:trPrChange w:id="41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5" w:author="Nick.Tolimieri [2]" w:date="2022-09-06T13:51:00Z"/>
                <w:color w:val="000000"/>
                <w:sz w:val="20"/>
                <w:szCs w:val="20"/>
                <w:lang w:val="en-US"/>
              </w:rPr>
            </w:pPr>
            <w:ins w:id="416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8" w:author="Nick.Tolimieri [2]" w:date="2022-09-06T13:51:00Z"/>
                <w:color w:val="000000"/>
                <w:sz w:val="20"/>
                <w:szCs w:val="20"/>
                <w:lang w:val="en-US"/>
              </w:rPr>
            </w:pPr>
            <w:ins w:id="416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1" w:author="Nick.Tolimieri [2]" w:date="2022-09-06T13:51:00Z"/>
                <w:color w:val="000000"/>
                <w:sz w:val="20"/>
                <w:szCs w:val="20"/>
                <w:lang w:val="en-US"/>
              </w:rPr>
            </w:pPr>
            <w:ins w:id="41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4" w:author="Nick.Tolimieri [2]" w:date="2022-09-06T13:51:00Z"/>
                <w:color w:val="000000"/>
                <w:sz w:val="20"/>
                <w:szCs w:val="20"/>
                <w:lang w:val="en-US"/>
              </w:rPr>
            </w:pPr>
            <w:ins w:id="41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7" w:author="Nick.Tolimieri [2]" w:date="2022-09-06T13:51:00Z"/>
                <w:color w:val="000000"/>
                <w:sz w:val="20"/>
                <w:szCs w:val="20"/>
                <w:lang w:val="en-US"/>
              </w:rPr>
            </w:pPr>
            <w:ins w:id="41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0" w:author="Nick.Tolimieri [2]" w:date="2022-09-06T13:51:00Z"/>
                <w:color w:val="000000"/>
                <w:sz w:val="20"/>
                <w:szCs w:val="20"/>
                <w:lang w:val="en-US"/>
              </w:rPr>
            </w:pPr>
            <w:ins w:id="41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3" w:author="Nick.Tolimieri [2]" w:date="2022-09-06T13:51:00Z"/>
                <w:color w:val="000000"/>
                <w:sz w:val="20"/>
                <w:szCs w:val="20"/>
                <w:lang w:val="en-US"/>
              </w:rPr>
            </w:pPr>
            <w:ins w:id="41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6" w:author="Nick.Tolimieri [2]" w:date="2022-09-06T13:51:00Z"/>
                <w:color w:val="000000"/>
                <w:sz w:val="20"/>
                <w:szCs w:val="20"/>
                <w:lang w:val="en-US"/>
              </w:rPr>
            </w:pPr>
            <w:ins w:id="41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9" w:author="Nick.Tolimieri [2]" w:date="2022-09-06T13:51:00Z"/>
                <w:color w:val="000000"/>
                <w:sz w:val="20"/>
                <w:szCs w:val="20"/>
                <w:lang w:val="en-US"/>
              </w:rPr>
            </w:pPr>
            <w:ins w:id="41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2" w:author="Nick.Tolimieri [2]" w:date="2022-09-06T13:51:00Z"/>
                <w:color w:val="000000"/>
                <w:sz w:val="20"/>
                <w:szCs w:val="20"/>
                <w:lang w:val="en-US"/>
              </w:rPr>
            </w:pPr>
            <w:ins w:id="41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5" w:author="Nick.Tolimieri [2]" w:date="2022-09-06T13:51:00Z"/>
                <w:color w:val="000000"/>
                <w:sz w:val="20"/>
                <w:szCs w:val="20"/>
                <w:lang w:val="en-US"/>
              </w:rPr>
            </w:pPr>
            <w:ins w:id="4196" w:author="Nick.Tolimieri [2]" w:date="2022-09-06T13:51:00Z">
              <w:r w:rsidRPr="00C97A89">
                <w:rPr>
                  <w:color w:val="000000"/>
                  <w:sz w:val="20"/>
                  <w:szCs w:val="20"/>
                  <w:lang w:val="en-US"/>
                </w:rPr>
                <w:t>-</w:t>
              </w:r>
            </w:ins>
          </w:p>
        </w:tc>
      </w:tr>
      <w:tr w:rsidR="00C97A89" w:rsidRPr="00C97A89" w:rsidTr="004C5EBF">
        <w:tblPrEx>
          <w:tblPrExChange w:id="4197" w:author="Nick.Tolimieri [2]" w:date="2022-09-13T12:47:00Z">
            <w:tblPrEx>
              <w:tblW w:w="10017" w:type="dxa"/>
            </w:tblPrEx>
          </w:tblPrExChange>
        </w:tblPrEx>
        <w:trPr>
          <w:trHeight w:val="255"/>
          <w:ins w:id="4198" w:author="Nick.Tolimieri [2]" w:date="2022-09-06T13:51:00Z"/>
          <w:trPrChange w:id="41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1" w:author="Nick.Tolimieri [2]" w:date="2022-09-06T13:51:00Z"/>
                <w:color w:val="000000"/>
                <w:sz w:val="20"/>
                <w:szCs w:val="20"/>
                <w:lang w:val="en-US"/>
              </w:rPr>
            </w:pPr>
            <w:ins w:id="420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4" w:author="Nick.Tolimieri [2]" w:date="2022-09-06T13:51:00Z"/>
                <w:color w:val="000000"/>
                <w:sz w:val="20"/>
                <w:szCs w:val="20"/>
                <w:lang w:val="en-US"/>
              </w:rPr>
            </w:pPr>
            <w:ins w:id="420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7" w:author="Nick.Tolimieri [2]" w:date="2022-09-06T13:51:00Z"/>
                <w:color w:val="000000"/>
                <w:sz w:val="20"/>
                <w:szCs w:val="20"/>
                <w:lang w:val="en-US"/>
              </w:rPr>
            </w:pPr>
            <w:ins w:id="42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0" w:author="Nick.Tolimieri [2]" w:date="2022-09-06T13:51:00Z"/>
                <w:color w:val="000000"/>
                <w:sz w:val="20"/>
                <w:szCs w:val="20"/>
                <w:lang w:val="en-US"/>
              </w:rPr>
            </w:pPr>
            <w:ins w:id="4211"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3" w:author="Nick.Tolimieri [2]" w:date="2022-09-06T13:51:00Z"/>
                <w:color w:val="000000"/>
                <w:sz w:val="20"/>
                <w:szCs w:val="20"/>
                <w:lang w:val="en-US"/>
              </w:rPr>
            </w:pPr>
            <w:ins w:id="42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6" w:author="Nick.Tolimieri [2]" w:date="2022-09-06T13:51:00Z"/>
                <w:color w:val="000000"/>
                <w:sz w:val="20"/>
                <w:szCs w:val="20"/>
                <w:lang w:val="en-US"/>
              </w:rPr>
            </w:pPr>
            <w:ins w:id="4217"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9" w:author="Nick.Tolimieri [2]" w:date="2022-09-06T13:51:00Z"/>
                <w:color w:val="000000"/>
                <w:sz w:val="20"/>
                <w:szCs w:val="20"/>
                <w:lang w:val="en-US"/>
              </w:rPr>
            </w:pPr>
            <w:ins w:id="422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2" w:author="Nick.Tolimieri [2]" w:date="2022-09-06T13:51:00Z"/>
                <w:color w:val="000000"/>
                <w:sz w:val="20"/>
                <w:szCs w:val="20"/>
                <w:lang w:val="en-US"/>
              </w:rPr>
            </w:pPr>
            <w:ins w:id="4223"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5" w:author="Nick.Tolimieri [2]" w:date="2022-09-06T13:51:00Z"/>
                <w:color w:val="000000"/>
                <w:sz w:val="20"/>
                <w:szCs w:val="20"/>
                <w:lang w:val="en-US"/>
              </w:rPr>
            </w:pPr>
            <w:ins w:id="4226" w:author="Nick.Tolimieri [2]"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8" w:author="Nick.Tolimieri [2]" w:date="2022-09-06T13:51:00Z"/>
                <w:color w:val="000000"/>
                <w:sz w:val="20"/>
                <w:szCs w:val="20"/>
                <w:lang w:val="en-US"/>
              </w:rPr>
            </w:pPr>
            <w:ins w:id="4229" w:author="Nick.Tolimieri [2]"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1" w:author="Nick.Tolimieri [2]" w:date="2022-09-06T13:51:00Z"/>
                <w:color w:val="000000"/>
                <w:sz w:val="20"/>
                <w:szCs w:val="20"/>
                <w:lang w:val="en-US"/>
              </w:rPr>
            </w:pPr>
            <w:ins w:id="4232" w:author="Nick.Tolimieri [2]" w:date="2022-09-06T13:51:00Z">
              <w:r w:rsidRPr="00C97A89">
                <w:rPr>
                  <w:color w:val="000000"/>
                  <w:sz w:val="20"/>
                  <w:szCs w:val="20"/>
                  <w:lang w:val="en-US"/>
                </w:rPr>
                <w:t>1.66</w:t>
              </w:r>
            </w:ins>
          </w:p>
        </w:tc>
      </w:tr>
      <w:tr w:rsidR="00C97A89" w:rsidRPr="00C97A89" w:rsidTr="004C5EBF">
        <w:tblPrEx>
          <w:tblPrExChange w:id="4233" w:author="Nick.Tolimieri [2]" w:date="2022-09-13T12:47:00Z">
            <w:tblPrEx>
              <w:tblW w:w="10017" w:type="dxa"/>
            </w:tblPrEx>
          </w:tblPrExChange>
        </w:tblPrEx>
        <w:trPr>
          <w:trHeight w:val="255"/>
          <w:ins w:id="4234" w:author="Nick.Tolimieri [2]" w:date="2022-09-06T13:51:00Z"/>
          <w:trPrChange w:id="42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7" w:author="Nick.Tolimieri [2]" w:date="2022-09-06T13:51:00Z"/>
                <w:color w:val="000000"/>
                <w:sz w:val="20"/>
                <w:szCs w:val="20"/>
                <w:lang w:val="en-US"/>
              </w:rPr>
            </w:pPr>
            <w:ins w:id="423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0" w:author="Nick.Tolimieri [2]" w:date="2022-09-06T13:51:00Z"/>
                <w:color w:val="000000"/>
                <w:sz w:val="20"/>
                <w:szCs w:val="20"/>
                <w:lang w:val="en-US"/>
              </w:rPr>
            </w:pPr>
            <w:ins w:id="424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3" w:author="Nick.Tolimieri [2]" w:date="2022-09-06T13:51:00Z"/>
                <w:color w:val="000000"/>
                <w:sz w:val="20"/>
                <w:szCs w:val="20"/>
                <w:lang w:val="en-US"/>
              </w:rPr>
            </w:pPr>
            <w:ins w:id="4244" w:author="Nick.Tolimieri [2]"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6" w:author="Nick.Tolimieri [2]" w:date="2022-09-06T13:51:00Z"/>
                <w:color w:val="000000"/>
                <w:sz w:val="20"/>
                <w:szCs w:val="20"/>
                <w:lang w:val="en-US"/>
              </w:rPr>
            </w:pPr>
            <w:ins w:id="4247"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9" w:author="Nick.Tolimieri [2]" w:date="2022-09-06T13:51:00Z"/>
                <w:color w:val="000000"/>
                <w:sz w:val="20"/>
                <w:szCs w:val="20"/>
                <w:lang w:val="en-US"/>
              </w:rPr>
            </w:pPr>
            <w:ins w:id="42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2" w:author="Nick.Tolimieri [2]" w:date="2022-09-06T13:51:00Z"/>
                <w:color w:val="000000"/>
                <w:sz w:val="20"/>
                <w:szCs w:val="20"/>
                <w:lang w:val="en-US"/>
              </w:rPr>
            </w:pPr>
            <w:ins w:id="425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5" w:author="Nick.Tolimieri [2]" w:date="2022-09-06T13:51:00Z"/>
                <w:color w:val="000000"/>
                <w:sz w:val="20"/>
                <w:szCs w:val="20"/>
                <w:lang w:val="en-US"/>
              </w:rPr>
            </w:pPr>
            <w:ins w:id="425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8" w:author="Nick.Tolimieri [2]" w:date="2022-09-06T13:51:00Z"/>
                <w:color w:val="000000"/>
                <w:sz w:val="20"/>
                <w:szCs w:val="20"/>
                <w:lang w:val="en-US"/>
              </w:rPr>
            </w:pPr>
            <w:ins w:id="4259"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1" w:author="Nick.Tolimieri [2]" w:date="2022-09-06T13:51:00Z"/>
                <w:color w:val="000000"/>
                <w:sz w:val="20"/>
                <w:szCs w:val="20"/>
                <w:lang w:val="en-US"/>
              </w:rPr>
            </w:pPr>
            <w:ins w:id="4262" w:author="Nick.Tolimieri [2]"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4" w:author="Nick.Tolimieri [2]" w:date="2022-09-06T13:51:00Z"/>
                <w:color w:val="000000"/>
                <w:sz w:val="20"/>
                <w:szCs w:val="20"/>
                <w:lang w:val="en-US"/>
              </w:rPr>
            </w:pPr>
            <w:ins w:id="4265"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7" w:author="Nick.Tolimieri [2]" w:date="2022-09-06T13:51:00Z"/>
                <w:color w:val="000000"/>
                <w:sz w:val="20"/>
                <w:szCs w:val="20"/>
                <w:lang w:val="en-US"/>
              </w:rPr>
            </w:pPr>
            <w:ins w:id="4268" w:author="Nick.Tolimieri [2]" w:date="2022-09-06T13:51:00Z">
              <w:r w:rsidRPr="00C97A89">
                <w:rPr>
                  <w:color w:val="000000"/>
                  <w:sz w:val="20"/>
                  <w:szCs w:val="20"/>
                  <w:lang w:val="en-US"/>
                </w:rPr>
                <w:t>3.94</w:t>
              </w:r>
            </w:ins>
          </w:p>
        </w:tc>
      </w:tr>
      <w:tr w:rsidR="00C97A89" w:rsidRPr="00C97A89" w:rsidTr="004C5EBF">
        <w:tblPrEx>
          <w:tblPrExChange w:id="4269" w:author="Nick.Tolimieri [2]" w:date="2022-09-13T12:47:00Z">
            <w:tblPrEx>
              <w:tblW w:w="10017" w:type="dxa"/>
            </w:tblPrEx>
          </w:tblPrExChange>
        </w:tblPrEx>
        <w:trPr>
          <w:trHeight w:val="255"/>
          <w:ins w:id="4270" w:author="Nick.Tolimieri [2]" w:date="2022-09-06T13:51:00Z"/>
          <w:trPrChange w:id="42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3" w:author="Nick.Tolimieri [2]" w:date="2022-09-06T13:51:00Z"/>
                <w:color w:val="000000"/>
                <w:sz w:val="20"/>
                <w:szCs w:val="20"/>
                <w:lang w:val="en-US"/>
              </w:rPr>
            </w:pPr>
            <w:ins w:id="427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6" w:author="Nick.Tolimieri [2]" w:date="2022-09-06T13:51:00Z"/>
                <w:color w:val="000000"/>
                <w:sz w:val="20"/>
                <w:szCs w:val="20"/>
                <w:lang w:val="en-US"/>
              </w:rPr>
            </w:pPr>
            <w:ins w:id="427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9" w:author="Nick.Tolimieri [2]" w:date="2022-09-06T13:51:00Z"/>
                <w:color w:val="000000"/>
                <w:sz w:val="20"/>
                <w:szCs w:val="20"/>
                <w:lang w:val="en-US"/>
              </w:rPr>
            </w:pPr>
            <w:ins w:id="4280" w:author="Nick.Tolimieri [2]"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2" w:author="Nick.Tolimieri [2]" w:date="2022-09-06T13:51:00Z"/>
                <w:color w:val="000000"/>
                <w:sz w:val="20"/>
                <w:szCs w:val="20"/>
                <w:lang w:val="en-US"/>
              </w:rPr>
            </w:pPr>
            <w:ins w:id="428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5" w:author="Nick.Tolimieri [2]" w:date="2022-09-06T13:51:00Z"/>
                <w:color w:val="000000"/>
                <w:sz w:val="20"/>
                <w:szCs w:val="20"/>
                <w:lang w:val="en-US"/>
              </w:rPr>
            </w:pPr>
            <w:ins w:id="428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8" w:author="Nick.Tolimieri [2]" w:date="2022-09-06T13:51:00Z"/>
                <w:color w:val="000000"/>
                <w:sz w:val="20"/>
                <w:szCs w:val="20"/>
                <w:lang w:val="en-US"/>
              </w:rPr>
            </w:pPr>
            <w:ins w:id="4289"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1" w:author="Nick.Tolimieri [2]" w:date="2022-09-06T13:51:00Z"/>
                <w:color w:val="000000"/>
                <w:sz w:val="20"/>
                <w:szCs w:val="20"/>
                <w:lang w:val="en-US"/>
              </w:rPr>
            </w:pPr>
            <w:ins w:id="4292"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4" w:author="Nick.Tolimieri [2]" w:date="2022-09-06T13:51:00Z"/>
                <w:color w:val="000000"/>
                <w:sz w:val="20"/>
                <w:szCs w:val="20"/>
                <w:lang w:val="en-US"/>
              </w:rPr>
            </w:pPr>
            <w:ins w:id="4295" w:author="Nick.Tolimieri [2]"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7" w:author="Nick.Tolimieri [2]" w:date="2022-09-06T13:51:00Z"/>
                <w:color w:val="000000"/>
                <w:sz w:val="20"/>
                <w:szCs w:val="20"/>
                <w:lang w:val="en-US"/>
              </w:rPr>
            </w:pPr>
            <w:ins w:id="4298" w:author="Nick.Tolimieri [2]"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2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0" w:author="Nick.Tolimieri [2]" w:date="2022-09-06T13:51:00Z"/>
                <w:color w:val="000000"/>
                <w:sz w:val="20"/>
                <w:szCs w:val="20"/>
                <w:lang w:val="en-US"/>
              </w:rPr>
            </w:pPr>
            <w:ins w:id="4301" w:author="Nick.Tolimieri [2]"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3" w:author="Nick.Tolimieri [2]" w:date="2022-09-06T13:51:00Z"/>
                <w:color w:val="000000"/>
                <w:sz w:val="20"/>
                <w:szCs w:val="20"/>
                <w:lang w:val="en-US"/>
              </w:rPr>
            </w:pPr>
            <w:ins w:id="4304" w:author="Nick.Tolimieri [2]" w:date="2022-09-06T13:51:00Z">
              <w:r w:rsidRPr="00C97A89">
                <w:rPr>
                  <w:color w:val="000000"/>
                  <w:sz w:val="20"/>
                  <w:szCs w:val="20"/>
                  <w:lang w:val="en-US"/>
                </w:rPr>
                <w:t>3.52</w:t>
              </w:r>
            </w:ins>
          </w:p>
        </w:tc>
      </w:tr>
      <w:tr w:rsidR="00C97A89" w:rsidRPr="00C97A89" w:rsidTr="004C5EBF">
        <w:tblPrEx>
          <w:tblPrExChange w:id="4305" w:author="Nick.Tolimieri [2]" w:date="2022-09-13T12:47:00Z">
            <w:tblPrEx>
              <w:tblW w:w="10017" w:type="dxa"/>
            </w:tblPrEx>
          </w:tblPrExChange>
        </w:tblPrEx>
        <w:trPr>
          <w:trHeight w:val="255"/>
          <w:ins w:id="4306" w:author="Nick.Tolimieri [2]" w:date="2022-09-06T13:51:00Z"/>
          <w:trPrChange w:id="43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09" w:author="Nick.Tolimieri [2]" w:date="2022-09-06T13:51:00Z"/>
                <w:color w:val="000000"/>
                <w:sz w:val="20"/>
                <w:szCs w:val="20"/>
                <w:lang w:val="en-US"/>
              </w:rPr>
            </w:pPr>
            <w:ins w:id="431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2" w:author="Nick.Tolimieri [2]" w:date="2022-09-06T13:51:00Z"/>
                <w:color w:val="000000"/>
                <w:sz w:val="20"/>
                <w:szCs w:val="20"/>
                <w:lang w:val="en-US"/>
              </w:rPr>
            </w:pPr>
            <w:ins w:id="431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5" w:author="Nick.Tolimieri [2]" w:date="2022-09-06T13:51:00Z"/>
                <w:color w:val="000000"/>
                <w:sz w:val="20"/>
                <w:szCs w:val="20"/>
                <w:lang w:val="en-US"/>
              </w:rPr>
            </w:pPr>
            <w:ins w:id="431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8" w:author="Nick.Tolimieri [2]" w:date="2022-09-06T13:51:00Z"/>
                <w:color w:val="000000"/>
                <w:sz w:val="20"/>
                <w:szCs w:val="20"/>
                <w:lang w:val="en-US"/>
              </w:rPr>
            </w:pPr>
            <w:ins w:id="4319" w:author="Nick.Tolimieri [2]"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1" w:author="Nick.Tolimieri [2]" w:date="2022-09-06T13:51:00Z"/>
                <w:color w:val="000000"/>
                <w:sz w:val="20"/>
                <w:szCs w:val="20"/>
                <w:lang w:val="en-US"/>
              </w:rPr>
            </w:pPr>
            <w:ins w:id="432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4" w:author="Nick.Tolimieri [2]" w:date="2022-09-06T13:51:00Z"/>
                <w:color w:val="000000"/>
                <w:sz w:val="20"/>
                <w:szCs w:val="20"/>
                <w:lang w:val="en-US"/>
              </w:rPr>
            </w:pPr>
            <w:ins w:id="4325" w:author="Nick.Tolimieri [2]"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7" w:author="Nick.Tolimieri [2]" w:date="2022-09-06T13:51:00Z"/>
                <w:color w:val="000000"/>
                <w:sz w:val="20"/>
                <w:szCs w:val="20"/>
                <w:lang w:val="en-US"/>
              </w:rPr>
            </w:pPr>
            <w:ins w:id="432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0" w:author="Nick.Tolimieri [2]" w:date="2022-09-06T13:51:00Z"/>
                <w:color w:val="000000"/>
                <w:sz w:val="20"/>
                <w:szCs w:val="20"/>
                <w:lang w:val="en-US"/>
              </w:rPr>
            </w:pPr>
            <w:ins w:id="4331" w:author="Nick.Tolimieri [2]"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3" w:author="Nick.Tolimieri [2]" w:date="2022-09-06T13:51:00Z"/>
                <w:color w:val="000000"/>
                <w:sz w:val="20"/>
                <w:szCs w:val="20"/>
                <w:lang w:val="en-US"/>
              </w:rPr>
            </w:pPr>
            <w:ins w:id="4334" w:author="Nick.Tolimieri [2]"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6" w:author="Nick.Tolimieri [2]" w:date="2022-09-06T13:51:00Z"/>
                <w:color w:val="000000"/>
                <w:sz w:val="20"/>
                <w:szCs w:val="20"/>
                <w:lang w:val="en-US"/>
              </w:rPr>
            </w:pPr>
            <w:ins w:id="4337"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9" w:author="Nick.Tolimieri [2]" w:date="2022-09-06T13:51:00Z"/>
                <w:color w:val="000000"/>
                <w:sz w:val="20"/>
                <w:szCs w:val="20"/>
                <w:lang w:val="en-US"/>
              </w:rPr>
            </w:pPr>
            <w:ins w:id="4340" w:author="Nick.Tolimieri [2]" w:date="2022-09-06T13:51:00Z">
              <w:r w:rsidRPr="00C97A89">
                <w:rPr>
                  <w:color w:val="000000"/>
                  <w:sz w:val="20"/>
                  <w:szCs w:val="20"/>
                  <w:lang w:val="en-US"/>
                </w:rPr>
                <w:t>3.07</w:t>
              </w:r>
            </w:ins>
          </w:p>
        </w:tc>
      </w:tr>
      <w:tr w:rsidR="00C97A89" w:rsidRPr="00C97A89" w:rsidTr="004C5EBF">
        <w:tblPrEx>
          <w:tblPrExChange w:id="4341" w:author="Nick.Tolimieri [2]" w:date="2022-09-13T12:47:00Z">
            <w:tblPrEx>
              <w:tblW w:w="10017" w:type="dxa"/>
            </w:tblPrEx>
          </w:tblPrExChange>
        </w:tblPrEx>
        <w:trPr>
          <w:trHeight w:val="255"/>
          <w:ins w:id="4342" w:author="Nick.Tolimieri [2]" w:date="2022-09-06T13:51:00Z"/>
          <w:trPrChange w:id="43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5" w:author="Nick.Tolimieri [2]" w:date="2022-09-06T13:51:00Z"/>
                <w:color w:val="000000"/>
                <w:sz w:val="20"/>
                <w:szCs w:val="20"/>
                <w:lang w:val="en-US"/>
              </w:rPr>
            </w:pPr>
            <w:ins w:id="434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8" w:author="Nick.Tolimieri [2]" w:date="2022-09-06T13:51:00Z"/>
                <w:color w:val="000000"/>
                <w:sz w:val="20"/>
                <w:szCs w:val="20"/>
                <w:lang w:val="en-US"/>
              </w:rPr>
            </w:pPr>
            <w:ins w:id="434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1" w:author="Nick.Tolimieri [2]" w:date="2022-09-06T13:51:00Z"/>
                <w:color w:val="000000"/>
                <w:sz w:val="20"/>
                <w:szCs w:val="20"/>
                <w:lang w:val="en-US"/>
              </w:rPr>
            </w:pPr>
            <w:ins w:id="4352"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4" w:author="Nick.Tolimieri [2]" w:date="2022-09-06T13:51:00Z"/>
                <w:color w:val="000000"/>
                <w:sz w:val="20"/>
                <w:szCs w:val="20"/>
                <w:lang w:val="en-US"/>
              </w:rPr>
            </w:pPr>
            <w:ins w:id="4355" w:author="Nick.Tolimieri [2]"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7" w:author="Nick.Tolimieri [2]" w:date="2022-09-06T13:51:00Z"/>
                <w:color w:val="000000"/>
                <w:sz w:val="20"/>
                <w:szCs w:val="20"/>
                <w:lang w:val="en-US"/>
              </w:rPr>
            </w:pPr>
            <w:ins w:id="435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0" w:author="Nick.Tolimieri [2]" w:date="2022-09-06T13:51:00Z"/>
                <w:color w:val="000000"/>
                <w:sz w:val="20"/>
                <w:szCs w:val="20"/>
                <w:lang w:val="en-US"/>
              </w:rPr>
            </w:pPr>
            <w:ins w:id="4361" w:author="Nick.Tolimieri [2]"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3" w:author="Nick.Tolimieri [2]" w:date="2022-09-06T13:51:00Z"/>
                <w:color w:val="000000"/>
                <w:sz w:val="20"/>
                <w:szCs w:val="20"/>
                <w:lang w:val="en-US"/>
              </w:rPr>
            </w:pPr>
            <w:ins w:id="43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6" w:author="Nick.Tolimieri [2]" w:date="2022-09-06T13:51:00Z"/>
                <w:color w:val="000000"/>
                <w:sz w:val="20"/>
                <w:szCs w:val="20"/>
                <w:lang w:val="en-US"/>
              </w:rPr>
            </w:pPr>
            <w:ins w:id="4367" w:author="Nick.Tolimieri [2]"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9" w:author="Nick.Tolimieri [2]" w:date="2022-09-06T13:51:00Z"/>
                <w:color w:val="000000"/>
                <w:sz w:val="20"/>
                <w:szCs w:val="20"/>
                <w:lang w:val="en-US"/>
              </w:rPr>
            </w:pPr>
            <w:ins w:id="4370" w:author="Nick.Tolimieri [2]"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2" w:author="Nick.Tolimieri [2]" w:date="2022-09-06T13:51:00Z"/>
                <w:color w:val="000000"/>
                <w:sz w:val="20"/>
                <w:szCs w:val="20"/>
                <w:lang w:val="en-US"/>
              </w:rPr>
            </w:pPr>
            <w:ins w:id="437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5" w:author="Nick.Tolimieri [2]" w:date="2022-09-06T13:51:00Z"/>
                <w:color w:val="000000"/>
                <w:sz w:val="20"/>
                <w:szCs w:val="20"/>
                <w:lang w:val="en-US"/>
              </w:rPr>
            </w:pPr>
            <w:ins w:id="4376" w:author="Nick.Tolimieri [2]" w:date="2022-09-06T13:51:00Z">
              <w:r w:rsidRPr="00C97A89">
                <w:rPr>
                  <w:color w:val="000000"/>
                  <w:sz w:val="20"/>
                  <w:szCs w:val="20"/>
                  <w:lang w:val="en-US"/>
                </w:rPr>
                <w:t>3.6</w:t>
              </w:r>
            </w:ins>
          </w:p>
        </w:tc>
      </w:tr>
      <w:tr w:rsidR="00C97A89" w:rsidRPr="00C97A89" w:rsidTr="004C5EBF">
        <w:tblPrEx>
          <w:tblPrExChange w:id="4377" w:author="Nick.Tolimieri [2]" w:date="2022-09-13T12:47:00Z">
            <w:tblPrEx>
              <w:tblW w:w="10017" w:type="dxa"/>
            </w:tblPrEx>
          </w:tblPrExChange>
        </w:tblPrEx>
        <w:trPr>
          <w:trHeight w:val="255"/>
          <w:ins w:id="4378" w:author="Nick.Tolimieri [2]" w:date="2022-09-06T13:51:00Z"/>
          <w:trPrChange w:id="43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1" w:author="Nick.Tolimieri [2]" w:date="2022-09-06T13:51:00Z"/>
                <w:color w:val="000000"/>
                <w:sz w:val="20"/>
                <w:szCs w:val="20"/>
                <w:lang w:val="en-US"/>
              </w:rPr>
            </w:pPr>
            <w:ins w:id="43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4" w:author="Nick.Tolimieri [2]" w:date="2022-09-06T13:51:00Z"/>
                <w:color w:val="000000"/>
                <w:sz w:val="20"/>
                <w:szCs w:val="20"/>
                <w:lang w:val="en-US"/>
              </w:rPr>
            </w:pPr>
            <w:ins w:id="438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7" w:author="Nick.Tolimieri [2]" w:date="2022-09-06T13:51:00Z"/>
                <w:color w:val="000000"/>
                <w:sz w:val="20"/>
                <w:szCs w:val="20"/>
                <w:lang w:val="en-US"/>
              </w:rPr>
            </w:pPr>
            <w:ins w:id="438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0" w:author="Nick.Tolimieri [2]" w:date="2022-09-06T13:51:00Z"/>
                <w:color w:val="000000"/>
                <w:sz w:val="20"/>
                <w:szCs w:val="20"/>
                <w:lang w:val="en-US"/>
              </w:rPr>
            </w:pPr>
            <w:ins w:id="439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3" w:author="Nick.Tolimieri [2]" w:date="2022-09-06T13:51:00Z"/>
                <w:color w:val="000000"/>
                <w:sz w:val="20"/>
                <w:szCs w:val="20"/>
                <w:lang w:val="en-US"/>
              </w:rPr>
            </w:pPr>
            <w:ins w:id="439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6" w:author="Nick.Tolimieri [2]" w:date="2022-09-06T13:51:00Z"/>
                <w:color w:val="000000"/>
                <w:sz w:val="20"/>
                <w:szCs w:val="20"/>
                <w:lang w:val="en-US"/>
              </w:rPr>
            </w:pPr>
            <w:ins w:id="439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9" w:author="Nick.Tolimieri [2]" w:date="2022-09-06T13:51:00Z"/>
                <w:color w:val="000000"/>
                <w:sz w:val="20"/>
                <w:szCs w:val="20"/>
                <w:lang w:val="en-US"/>
              </w:rPr>
            </w:pPr>
            <w:ins w:id="440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2" w:author="Nick.Tolimieri [2]" w:date="2022-09-06T13:51:00Z"/>
                <w:color w:val="000000"/>
                <w:sz w:val="20"/>
                <w:szCs w:val="20"/>
                <w:lang w:val="en-US"/>
              </w:rPr>
            </w:pPr>
            <w:ins w:id="44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5" w:author="Nick.Tolimieri [2]" w:date="2022-09-06T13:51:00Z"/>
                <w:color w:val="000000"/>
                <w:sz w:val="20"/>
                <w:szCs w:val="20"/>
                <w:lang w:val="en-US"/>
              </w:rPr>
            </w:pPr>
            <w:ins w:id="44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8" w:author="Nick.Tolimieri [2]" w:date="2022-09-06T13:51:00Z"/>
                <w:color w:val="000000"/>
                <w:sz w:val="20"/>
                <w:szCs w:val="20"/>
                <w:lang w:val="en-US"/>
              </w:rPr>
            </w:pPr>
            <w:ins w:id="440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1" w:author="Nick.Tolimieri [2]" w:date="2022-09-06T13:51:00Z"/>
                <w:color w:val="000000"/>
                <w:sz w:val="20"/>
                <w:szCs w:val="20"/>
                <w:lang w:val="en-US"/>
              </w:rPr>
            </w:pPr>
            <w:ins w:id="4412" w:author="Nick.Tolimieri [2]" w:date="2022-09-06T13:51:00Z">
              <w:r w:rsidRPr="00C97A89">
                <w:rPr>
                  <w:color w:val="000000"/>
                  <w:sz w:val="20"/>
                  <w:szCs w:val="20"/>
                  <w:lang w:val="en-US"/>
                </w:rPr>
                <w:t>-</w:t>
              </w:r>
            </w:ins>
          </w:p>
        </w:tc>
      </w:tr>
      <w:tr w:rsidR="00C97A89" w:rsidRPr="00C97A89" w:rsidTr="004C5EBF">
        <w:tblPrEx>
          <w:tblPrExChange w:id="4413" w:author="Nick.Tolimieri [2]" w:date="2022-09-13T12:47:00Z">
            <w:tblPrEx>
              <w:tblW w:w="10017" w:type="dxa"/>
            </w:tblPrEx>
          </w:tblPrExChange>
        </w:tblPrEx>
        <w:trPr>
          <w:trHeight w:val="255"/>
          <w:ins w:id="4414" w:author="Nick.Tolimieri [2]" w:date="2022-09-06T13:51:00Z"/>
          <w:trPrChange w:id="44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7" w:author="Nick.Tolimieri [2]" w:date="2022-09-06T13:51:00Z"/>
                <w:color w:val="000000"/>
                <w:sz w:val="20"/>
                <w:szCs w:val="20"/>
                <w:lang w:val="en-US"/>
              </w:rPr>
            </w:pPr>
            <w:ins w:id="44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0" w:author="Nick.Tolimieri [2]" w:date="2022-09-06T13:51:00Z"/>
                <w:color w:val="000000"/>
                <w:sz w:val="20"/>
                <w:szCs w:val="20"/>
                <w:lang w:val="en-US"/>
              </w:rPr>
            </w:pPr>
            <w:ins w:id="442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3" w:author="Nick.Tolimieri [2]" w:date="2022-09-06T13:51:00Z"/>
                <w:color w:val="000000"/>
                <w:sz w:val="20"/>
                <w:szCs w:val="20"/>
                <w:lang w:val="en-US"/>
              </w:rPr>
            </w:pPr>
            <w:ins w:id="442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6" w:author="Nick.Tolimieri [2]" w:date="2022-09-06T13:51:00Z"/>
                <w:color w:val="000000"/>
                <w:sz w:val="20"/>
                <w:szCs w:val="20"/>
                <w:lang w:val="en-US"/>
              </w:rPr>
            </w:pPr>
            <w:ins w:id="4427"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9" w:author="Nick.Tolimieri [2]" w:date="2022-09-06T13:51:00Z"/>
                <w:color w:val="000000"/>
                <w:sz w:val="20"/>
                <w:szCs w:val="20"/>
                <w:lang w:val="en-US"/>
              </w:rPr>
            </w:pPr>
            <w:ins w:id="44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2" w:author="Nick.Tolimieri [2]" w:date="2022-09-06T13:51:00Z"/>
                <w:color w:val="000000"/>
                <w:sz w:val="20"/>
                <w:szCs w:val="20"/>
                <w:lang w:val="en-US"/>
              </w:rPr>
            </w:pPr>
            <w:ins w:id="4433"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5" w:author="Nick.Tolimieri [2]" w:date="2022-09-06T13:51:00Z"/>
                <w:color w:val="000000"/>
                <w:sz w:val="20"/>
                <w:szCs w:val="20"/>
                <w:lang w:val="en-US"/>
              </w:rPr>
            </w:pPr>
            <w:ins w:id="443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8" w:author="Nick.Tolimieri [2]" w:date="2022-09-06T13:51:00Z"/>
                <w:color w:val="000000"/>
                <w:sz w:val="20"/>
                <w:szCs w:val="20"/>
                <w:lang w:val="en-US"/>
              </w:rPr>
            </w:pPr>
            <w:ins w:id="4439"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1" w:author="Nick.Tolimieri [2]" w:date="2022-09-06T13:51:00Z"/>
                <w:color w:val="000000"/>
                <w:sz w:val="20"/>
                <w:szCs w:val="20"/>
                <w:lang w:val="en-US"/>
              </w:rPr>
            </w:pPr>
            <w:ins w:id="4442"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4" w:author="Nick.Tolimieri [2]" w:date="2022-09-06T13:51:00Z"/>
                <w:color w:val="000000"/>
                <w:sz w:val="20"/>
                <w:szCs w:val="20"/>
                <w:lang w:val="en-US"/>
              </w:rPr>
            </w:pPr>
            <w:ins w:id="444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7" w:author="Nick.Tolimieri [2]" w:date="2022-09-06T13:51:00Z"/>
                <w:color w:val="000000"/>
                <w:sz w:val="20"/>
                <w:szCs w:val="20"/>
                <w:lang w:val="en-US"/>
              </w:rPr>
            </w:pPr>
            <w:ins w:id="4448" w:author="Nick.Tolimieri [2]" w:date="2022-09-06T13:51:00Z">
              <w:r w:rsidRPr="00C97A89">
                <w:rPr>
                  <w:color w:val="000000"/>
                  <w:sz w:val="20"/>
                  <w:szCs w:val="20"/>
                  <w:lang w:val="en-US"/>
                </w:rPr>
                <w:t>2.92</w:t>
              </w:r>
            </w:ins>
          </w:p>
        </w:tc>
      </w:tr>
      <w:tr w:rsidR="00C97A89" w:rsidRPr="00C97A89" w:rsidTr="004C5EBF">
        <w:tblPrEx>
          <w:tblPrExChange w:id="4449" w:author="Nick.Tolimieri [2]" w:date="2022-09-13T12:47:00Z">
            <w:tblPrEx>
              <w:tblW w:w="10017" w:type="dxa"/>
            </w:tblPrEx>
          </w:tblPrExChange>
        </w:tblPrEx>
        <w:trPr>
          <w:trHeight w:val="255"/>
          <w:ins w:id="4450" w:author="Nick.Tolimieri [2]" w:date="2022-09-06T13:51:00Z"/>
          <w:trPrChange w:id="44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3" w:author="Nick.Tolimieri [2]" w:date="2022-09-06T13:51:00Z"/>
                <w:color w:val="000000"/>
                <w:sz w:val="20"/>
                <w:szCs w:val="20"/>
                <w:lang w:val="en-US"/>
              </w:rPr>
            </w:pPr>
            <w:ins w:id="445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6" w:author="Nick.Tolimieri [2]" w:date="2022-09-06T13:51:00Z"/>
                <w:color w:val="000000"/>
                <w:sz w:val="20"/>
                <w:szCs w:val="20"/>
                <w:lang w:val="en-US"/>
              </w:rPr>
            </w:pPr>
            <w:ins w:id="445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9" w:author="Nick.Tolimieri [2]" w:date="2022-09-06T13:51:00Z"/>
                <w:color w:val="000000"/>
                <w:sz w:val="20"/>
                <w:szCs w:val="20"/>
                <w:lang w:val="en-US"/>
              </w:rPr>
            </w:pPr>
            <w:ins w:id="4460" w:author="Nick.Tolimieri [2]"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2" w:author="Nick.Tolimieri [2]" w:date="2022-09-06T13:51:00Z"/>
                <w:color w:val="000000"/>
                <w:sz w:val="20"/>
                <w:szCs w:val="20"/>
                <w:lang w:val="en-US"/>
              </w:rPr>
            </w:pPr>
            <w:ins w:id="4463" w:author="Nick.Tolimieri [2]"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5" w:author="Nick.Tolimieri [2]" w:date="2022-09-06T13:51:00Z"/>
                <w:color w:val="000000"/>
                <w:sz w:val="20"/>
                <w:szCs w:val="20"/>
                <w:lang w:val="en-US"/>
              </w:rPr>
            </w:pPr>
            <w:ins w:id="446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8" w:author="Nick.Tolimieri [2]" w:date="2022-09-06T13:51:00Z"/>
                <w:color w:val="000000"/>
                <w:sz w:val="20"/>
                <w:szCs w:val="20"/>
                <w:lang w:val="en-US"/>
              </w:rPr>
            </w:pPr>
            <w:ins w:id="4469" w:author="Nick.Tolimieri [2]"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1" w:author="Nick.Tolimieri [2]" w:date="2022-09-06T13:51:00Z"/>
                <w:color w:val="000000"/>
                <w:sz w:val="20"/>
                <w:szCs w:val="20"/>
                <w:lang w:val="en-US"/>
              </w:rPr>
            </w:pPr>
            <w:ins w:id="447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4" w:author="Nick.Tolimieri [2]" w:date="2022-09-06T13:51:00Z"/>
                <w:color w:val="000000"/>
                <w:sz w:val="20"/>
                <w:szCs w:val="20"/>
                <w:lang w:val="en-US"/>
              </w:rPr>
            </w:pPr>
            <w:ins w:id="4475"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7" w:author="Nick.Tolimieri [2]" w:date="2022-09-06T13:51:00Z"/>
                <w:color w:val="000000"/>
                <w:sz w:val="20"/>
                <w:szCs w:val="20"/>
                <w:lang w:val="en-US"/>
              </w:rPr>
            </w:pPr>
            <w:ins w:id="4478" w:author="Nick.Tolimieri [2]"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0" w:author="Nick.Tolimieri [2]" w:date="2022-09-06T13:51:00Z"/>
                <w:color w:val="000000"/>
                <w:sz w:val="20"/>
                <w:szCs w:val="20"/>
                <w:lang w:val="en-US"/>
              </w:rPr>
            </w:pPr>
            <w:ins w:id="4481" w:author="Nick.Tolimieri [2]"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3" w:author="Nick.Tolimieri [2]" w:date="2022-09-06T13:51:00Z"/>
                <w:color w:val="000000"/>
                <w:sz w:val="20"/>
                <w:szCs w:val="20"/>
                <w:lang w:val="en-US"/>
              </w:rPr>
            </w:pPr>
            <w:ins w:id="4484" w:author="Nick.Tolimieri [2]" w:date="2022-09-06T13:51:00Z">
              <w:r w:rsidRPr="00C97A89">
                <w:rPr>
                  <w:color w:val="000000"/>
                  <w:sz w:val="20"/>
                  <w:szCs w:val="20"/>
                  <w:lang w:val="en-US"/>
                </w:rPr>
                <w:t>3.81</w:t>
              </w:r>
            </w:ins>
          </w:p>
        </w:tc>
      </w:tr>
      <w:tr w:rsidR="00C97A89" w:rsidRPr="00C97A89" w:rsidTr="004C5EBF">
        <w:tblPrEx>
          <w:tblPrExChange w:id="4485" w:author="Nick.Tolimieri [2]" w:date="2022-09-13T12:47:00Z">
            <w:tblPrEx>
              <w:tblW w:w="10017" w:type="dxa"/>
            </w:tblPrEx>
          </w:tblPrExChange>
        </w:tblPrEx>
        <w:trPr>
          <w:trHeight w:val="255"/>
          <w:ins w:id="4486" w:author="Nick.Tolimieri [2]" w:date="2022-09-06T13:51:00Z"/>
          <w:trPrChange w:id="44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89" w:author="Nick.Tolimieri [2]" w:date="2022-09-06T13:51:00Z"/>
                <w:color w:val="000000"/>
                <w:sz w:val="20"/>
                <w:szCs w:val="20"/>
                <w:lang w:val="en-US"/>
              </w:rPr>
            </w:pPr>
            <w:ins w:id="44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2" w:author="Nick.Tolimieri [2]" w:date="2022-09-06T13:51:00Z"/>
                <w:color w:val="000000"/>
                <w:sz w:val="20"/>
                <w:szCs w:val="20"/>
                <w:lang w:val="en-US"/>
              </w:rPr>
            </w:pPr>
            <w:ins w:id="449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5" w:author="Nick.Tolimieri [2]" w:date="2022-09-06T13:51:00Z"/>
                <w:color w:val="000000"/>
                <w:sz w:val="20"/>
                <w:szCs w:val="20"/>
                <w:lang w:val="en-US"/>
              </w:rPr>
            </w:pPr>
            <w:ins w:id="44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8" w:author="Nick.Tolimieri [2]" w:date="2022-09-06T13:51:00Z"/>
                <w:color w:val="000000"/>
                <w:sz w:val="20"/>
                <w:szCs w:val="20"/>
                <w:lang w:val="en-US"/>
              </w:rPr>
            </w:pPr>
            <w:ins w:id="4499"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1" w:author="Nick.Tolimieri [2]" w:date="2022-09-06T13:51:00Z"/>
                <w:color w:val="000000"/>
                <w:sz w:val="20"/>
                <w:szCs w:val="20"/>
                <w:lang w:val="en-US"/>
              </w:rPr>
            </w:pPr>
            <w:ins w:id="45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4" w:author="Nick.Tolimieri [2]" w:date="2022-09-06T13:51:00Z"/>
                <w:color w:val="000000"/>
                <w:sz w:val="20"/>
                <w:szCs w:val="20"/>
                <w:lang w:val="en-US"/>
              </w:rPr>
            </w:pPr>
            <w:ins w:id="450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7" w:author="Nick.Tolimieri [2]" w:date="2022-09-06T13:51:00Z"/>
                <w:color w:val="000000"/>
                <w:sz w:val="20"/>
                <w:szCs w:val="20"/>
                <w:lang w:val="en-US"/>
              </w:rPr>
            </w:pPr>
            <w:ins w:id="450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0" w:author="Nick.Tolimieri [2]" w:date="2022-09-06T13:51:00Z"/>
                <w:color w:val="000000"/>
                <w:sz w:val="20"/>
                <w:szCs w:val="20"/>
                <w:lang w:val="en-US"/>
              </w:rPr>
            </w:pPr>
            <w:ins w:id="451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3" w:author="Nick.Tolimieri [2]" w:date="2022-09-06T13:51:00Z"/>
                <w:color w:val="000000"/>
                <w:sz w:val="20"/>
                <w:szCs w:val="20"/>
                <w:lang w:val="en-US"/>
              </w:rPr>
            </w:pPr>
            <w:ins w:id="4514"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6" w:author="Nick.Tolimieri [2]" w:date="2022-09-06T13:51:00Z"/>
                <w:color w:val="000000"/>
                <w:sz w:val="20"/>
                <w:szCs w:val="20"/>
                <w:lang w:val="en-US"/>
              </w:rPr>
            </w:pPr>
            <w:ins w:id="45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9" w:author="Nick.Tolimieri [2]" w:date="2022-09-06T13:51:00Z"/>
                <w:color w:val="000000"/>
                <w:sz w:val="20"/>
                <w:szCs w:val="20"/>
                <w:lang w:val="en-US"/>
              </w:rPr>
            </w:pPr>
            <w:ins w:id="4520" w:author="Nick.Tolimieri [2]" w:date="2022-09-06T13:51:00Z">
              <w:r w:rsidRPr="00C97A89">
                <w:rPr>
                  <w:color w:val="000000"/>
                  <w:sz w:val="20"/>
                  <w:szCs w:val="20"/>
                  <w:lang w:val="en-US"/>
                </w:rPr>
                <w:t>2.58</w:t>
              </w:r>
            </w:ins>
          </w:p>
        </w:tc>
      </w:tr>
      <w:tr w:rsidR="00C97A89" w:rsidRPr="00C97A89" w:rsidTr="004C5EBF">
        <w:tblPrEx>
          <w:tblPrExChange w:id="4521" w:author="Nick.Tolimieri [2]" w:date="2022-09-13T12:47:00Z">
            <w:tblPrEx>
              <w:tblW w:w="10017" w:type="dxa"/>
            </w:tblPrEx>
          </w:tblPrExChange>
        </w:tblPrEx>
        <w:trPr>
          <w:trHeight w:val="255"/>
          <w:ins w:id="4522" w:author="Nick.Tolimieri [2]" w:date="2022-09-06T13:51:00Z"/>
          <w:trPrChange w:id="4523" w:author="Nick.Tolimieri [2]"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4" w:author="Nick.Tolimieri [2]"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5" w:author="Nick.Tolimieri [2]" w:date="2022-09-06T13:51:00Z"/>
                <w:color w:val="000000"/>
                <w:sz w:val="20"/>
                <w:szCs w:val="20"/>
                <w:lang w:val="en-US"/>
              </w:rPr>
            </w:pPr>
            <w:ins w:id="4526" w:author="Nick.Tolimieri [2]"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7" w:author="Nick.Tolimieri [2]"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8" w:author="Nick.Tolimieri [2]" w:date="2022-09-06T13:51:00Z"/>
                <w:color w:val="000000"/>
                <w:sz w:val="20"/>
                <w:szCs w:val="20"/>
                <w:lang w:val="en-US"/>
              </w:rPr>
            </w:pPr>
            <w:ins w:id="4529" w:author="Nick.Tolimieri [2]"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0" w:author="Nick.Tolimieri [2]"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1" w:author="Nick.Tolimieri [2]" w:date="2022-09-06T13:51:00Z"/>
                <w:color w:val="000000"/>
                <w:sz w:val="20"/>
                <w:szCs w:val="20"/>
                <w:lang w:val="en-US"/>
              </w:rPr>
            </w:pPr>
            <w:ins w:id="4532" w:author="Nick.Tolimieri [2]"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3" w:author="Nick.Tolimieri [2]"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4" w:author="Nick.Tolimieri [2]" w:date="2022-09-06T13:51:00Z"/>
                <w:color w:val="000000"/>
                <w:sz w:val="20"/>
                <w:szCs w:val="20"/>
                <w:lang w:val="en-US"/>
              </w:rPr>
            </w:pPr>
            <w:ins w:id="4535" w:author="Nick.Tolimieri [2]"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6" w:author="Nick.Tolimieri [2]"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7" w:author="Nick.Tolimieri [2]" w:date="2022-09-06T13:51:00Z"/>
                <w:color w:val="000000"/>
                <w:sz w:val="20"/>
                <w:szCs w:val="20"/>
                <w:lang w:val="en-US"/>
              </w:rPr>
            </w:pPr>
            <w:ins w:id="4538" w:author="Nick.Tolimieri [2]"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39" w:author="Nick.Tolimieri [2]"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0" w:author="Nick.Tolimieri [2]" w:date="2022-09-06T13:51:00Z"/>
                <w:color w:val="000000"/>
                <w:sz w:val="20"/>
                <w:szCs w:val="20"/>
                <w:lang w:val="en-US"/>
              </w:rPr>
            </w:pPr>
            <w:ins w:id="4541" w:author="Nick.Tolimieri [2]"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2" w:author="Nick.Tolimieri [2]"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3" w:author="Nick.Tolimieri [2]" w:date="2022-09-06T13:51:00Z"/>
                <w:color w:val="000000"/>
                <w:sz w:val="20"/>
                <w:szCs w:val="20"/>
                <w:lang w:val="en-US"/>
              </w:rPr>
            </w:pPr>
            <w:ins w:id="4544" w:author="Nick.Tolimieri [2]"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5" w:author="Nick.Tolimieri [2]"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6" w:author="Nick.Tolimieri [2]" w:date="2022-09-06T13:51:00Z"/>
                <w:color w:val="000000"/>
                <w:sz w:val="20"/>
                <w:szCs w:val="20"/>
                <w:lang w:val="en-US"/>
              </w:rPr>
            </w:pPr>
            <w:ins w:id="4547" w:author="Nick.Tolimieri [2]"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8"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9" w:author="Nick.Tolimieri [2]" w:date="2022-09-06T13:51:00Z"/>
                <w:color w:val="000000"/>
                <w:sz w:val="20"/>
                <w:szCs w:val="20"/>
                <w:lang w:val="en-US"/>
              </w:rPr>
            </w:pPr>
            <w:ins w:id="4550" w:author="Nick.Tolimieri [2]"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1"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2" w:author="Nick.Tolimieri [2]" w:date="2022-09-06T13:51:00Z"/>
                <w:color w:val="000000"/>
                <w:sz w:val="20"/>
                <w:szCs w:val="20"/>
                <w:lang w:val="en-US"/>
              </w:rPr>
            </w:pPr>
            <w:ins w:id="4553" w:author="Nick.Tolimieri [2]"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4"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5" w:author="Nick.Tolimieri [2]" w:date="2022-09-06T13:51:00Z"/>
                <w:color w:val="000000"/>
                <w:sz w:val="20"/>
                <w:szCs w:val="20"/>
                <w:lang w:val="en-US"/>
              </w:rPr>
            </w:pPr>
            <w:ins w:id="4556" w:author="Nick.Tolimieri [2]" w:date="2022-09-06T13:51:00Z">
              <w:r w:rsidRPr="00C97A89">
                <w:rPr>
                  <w:color w:val="000000"/>
                  <w:sz w:val="20"/>
                  <w:szCs w:val="20"/>
                  <w:lang w:val="en-US"/>
                </w:rPr>
                <w:t>3.13</w:t>
              </w:r>
            </w:ins>
          </w:p>
        </w:tc>
      </w:tr>
    </w:tbl>
    <w:p w:rsidR="0095582C" w:rsidRDefault="00B7111A" w:rsidP="0095582C">
      <w:pPr>
        <w:ind w:firstLine="0"/>
        <w:rPr>
          <w:rFonts w:asciiTheme="minorHAnsi" w:eastAsiaTheme="minorHAnsi" w:hAnsiTheme="minorHAnsi" w:cstheme="minorBidi"/>
          <w:sz w:val="22"/>
          <w:szCs w:val="22"/>
          <w:lang w:val="en-US"/>
        </w:rPr>
        <w:pPrChange w:id="4557" w:author="Nick.Tolimieri" w:date="2022-09-30T14:57:00Z">
          <w:pPr/>
        </w:pPrChange>
      </w:pPr>
      <w:ins w:id="4558" w:author="Nick.Tolimieri [2]" w:date="2022-09-02T11:51:00Z">
        <w:r>
          <w:fldChar w:fldCharType="begin"/>
        </w:r>
        <w:r>
          <w:instrText xml:space="preserve"> LINK </w:instrText>
        </w:r>
      </w:ins>
      <w:r w:rsidR="0095582C">
        <w:instrText xml:space="preserve">Excel.SheetBinaryMacroEnabled.12 "C:\\Users\\nick.tolimieri\\Documents\\GitHub\\OCNMS\\Flagstone paper\\Plots\\Table_MHW_Intensity.csv" Table_MHW_Intensity!R1C1:R55C10 </w:instrText>
      </w:r>
      <w:ins w:id="4559" w:author="Nick.Tolimieri [2]" w:date="2022-09-02T11:51:00Z">
        <w:r>
          <w:instrText xml:space="preserve">\a \f 5 \h </w:instrText>
        </w:r>
      </w:ins>
      <w:r>
        <w:instrText xml:space="preserve"> \* MERGEFORMAT </w:instrText>
      </w:r>
      <w:ins w:id="4560" w:author="Nick.Tolimieri [2]" w:date="2022-09-02T11:51:00Z">
        <w:r w:rsidR="0095582C">
          <w:fldChar w:fldCharType="separate"/>
        </w:r>
      </w:ins>
    </w:p>
    <w:tbl>
      <w:tblPr>
        <w:tblStyle w:val="TableGrid"/>
        <w:tblW w:w="9600" w:type="dxa"/>
        <w:tblLayout w:type="fixed"/>
        <w:tblLook w:val="04A0" w:firstRow="1" w:lastRow="0" w:firstColumn="1" w:lastColumn="0" w:noHBand="0" w:noVBand="1"/>
        <w:tblPrChange w:id="4561" w:author="Nick.Tolimieri" w:date="2022-09-30T14:57: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2">
          <w:tblGrid>
            <w:gridCol w:w="960"/>
            <w:gridCol w:w="960"/>
            <w:gridCol w:w="960"/>
            <w:gridCol w:w="960"/>
            <w:gridCol w:w="960"/>
            <w:gridCol w:w="960"/>
            <w:gridCol w:w="960"/>
            <w:gridCol w:w="960"/>
            <w:gridCol w:w="960"/>
            <w:gridCol w:w="960"/>
          </w:tblGrid>
        </w:tblGridChange>
      </w:tblGrid>
      <w:tr w:rsidR="0095582C" w:rsidRPr="0095582C" w:rsidTr="0095582C">
        <w:trPr>
          <w:divId w:val="355430803"/>
          <w:trHeight w:val="300"/>
          <w:ins w:id="4563" w:author="Nick.Tolimieri" w:date="2022-09-30T14:57:00Z"/>
          <w:trPrChange w:id="4564" w:author="Nick.Tolimieri" w:date="2022-09-30T14:57:00Z">
            <w:trPr>
              <w:divId w:val="355430803"/>
              <w:trHeight w:val="300"/>
            </w:trPr>
          </w:trPrChange>
        </w:trPr>
        <w:tc>
          <w:tcPr>
            <w:tcW w:w="960" w:type="dxa"/>
            <w:noWrap/>
            <w:hideMark/>
            <w:tcPrChange w:id="45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566" w:author="Nick.Tolimieri" w:date="2022-09-30T14:57:00Z"/>
                <w:rFonts w:asciiTheme="minorHAnsi" w:eastAsiaTheme="minorHAnsi" w:hAnsiTheme="minorHAnsi" w:cstheme="minorBidi"/>
                <w:sz w:val="22"/>
                <w:szCs w:val="22"/>
                <w:rPrChange w:id="4567" w:author="Nick.Tolimieri" w:date="2022-09-30T14:57:00Z">
                  <w:rPr>
                    <w:ins w:id="4568" w:author="Nick.Tolimieri" w:date="2022-09-30T14:57:00Z"/>
                    <w:rFonts w:ascii="Calibri" w:hAnsi="Calibri" w:cs="Calibri"/>
                    <w:color w:val="000000"/>
                    <w:sz w:val="22"/>
                    <w:szCs w:val="22"/>
                  </w:rPr>
                </w:rPrChange>
              </w:rPr>
              <w:pPrChange w:id="4569" w:author="Nick.Tolimieri" w:date="2022-09-30T14:57:00Z">
                <w:pPr/>
              </w:pPrChange>
            </w:pPr>
            <w:ins w:id="4570" w:author="Nick.Tolimieri" w:date="2022-09-30T14:57:00Z">
              <w:r w:rsidRPr="0095582C">
                <w:rPr>
                  <w:rFonts w:asciiTheme="minorHAnsi" w:eastAsiaTheme="minorHAnsi" w:hAnsiTheme="minorHAnsi" w:cstheme="minorBidi"/>
                  <w:sz w:val="22"/>
                  <w:szCs w:val="22"/>
                  <w:rPrChange w:id="4571" w:author="Nick.Tolimieri" w:date="2022-09-30T14:57:00Z">
                    <w:rPr>
                      <w:rFonts w:ascii="Calibri" w:hAnsi="Calibri" w:cs="Calibri"/>
                      <w:color w:val="000000"/>
                      <w:sz w:val="22"/>
                      <w:szCs w:val="22"/>
                    </w:rPr>
                  </w:rPrChange>
                </w:rPr>
                <w:t>Site</w:t>
              </w:r>
            </w:ins>
          </w:p>
        </w:tc>
        <w:tc>
          <w:tcPr>
            <w:tcW w:w="960" w:type="dxa"/>
            <w:noWrap/>
            <w:hideMark/>
            <w:tcPrChange w:id="45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573" w:author="Nick.Tolimieri" w:date="2022-09-30T14:57:00Z"/>
                <w:rFonts w:asciiTheme="minorHAnsi" w:eastAsiaTheme="minorHAnsi" w:hAnsiTheme="minorHAnsi" w:cstheme="minorBidi"/>
                <w:sz w:val="22"/>
                <w:szCs w:val="22"/>
                <w:rPrChange w:id="4574" w:author="Nick.Tolimieri" w:date="2022-09-30T14:57:00Z">
                  <w:rPr>
                    <w:ins w:id="4575" w:author="Nick.Tolimieri" w:date="2022-09-30T14:57:00Z"/>
                    <w:rFonts w:ascii="Calibri" w:hAnsi="Calibri" w:cs="Calibri"/>
                    <w:color w:val="000000"/>
                    <w:sz w:val="22"/>
                    <w:szCs w:val="22"/>
                  </w:rPr>
                </w:rPrChange>
              </w:rPr>
              <w:pPrChange w:id="4576" w:author="Nick.Tolimieri" w:date="2022-09-30T14:57:00Z">
                <w:pPr/>
              </w:pPrChange>
            </w:pPr>
            <w:ins w:id="4577" w:author="Nick.Tolimieri" w:date="2022-09-30T14:57:00Z">
              <w:r w:rsidRPr="0095582C">
                <w:rPr>
                  <w:rFonts w:asciiTheme="minorHAnsi" w:eastAsiaTheme="minorHAnsi" w:hAnsiTheme="minorHAnsi" w:cstheme="minorBidi"/>
                  <w:sz w:val="22"/>
                  <w:szCs w:val="22"/>
                  <w:rPrChange w:id="4578" w:author="Nick.Tolimieri" w:date="2022-09-30T14:57:00Z">
                    <w:rPr>
                      <w:rFonts w:ascii="Calibri" w:hAnsi="Calibri" w:cs="Calibri"/>
                      <w:color w:val="000000"/>
                      <w:sz w:val="22"/>
                      <w:szCs w:val="22"/>
                    </w:rPr>
                  </w:rPrChange>
                </w:rPr>
                <w:t>Year</w:t>
              </w:r>
            </w:ins>
          </w:p>
        </w:tc>
        <w:tc>
          <w:tcPr>
            <w:tcW w:w="960" w:type="dxa"/>
            <w:noWrap/>
            <w:hideMark/>
            <w:tcPrChange w:id="45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580" w:author="Nick.Tolimieri" w:date="2022-09-30T14:57:00Z"/>
                <w:rFonts w:asciiTheme="minorHAnsi" w:eastAsiaTheme="minorHAnsi" w:hAnsiTheme="minorHAnsi" w:cstheme="minorBidi"/>
                <w:sz w:val="22"/>
                <w:szCs w:val="22"/>
                <w:rPrChange w:id="4581" w:author="Nick.Tolimieri" w:date="2022-09-30T14:57:00Z">
                  <w:rPr>
                    <w:ins w:id="4582" w:author="Nick.Tolimieri" w:date="2022-09-30T14:57:00Z"/>
                    <w:rFonts w:ascii="Calibri" w:hAnsi="Calibri" w:cs="Calibri"/>
                    <w:color w:val="000000"/>
                    <w:sz w:val="22"/>
                    <w:szCs w:val="22"/>
                  </w:rPr>
                </w:rPrChange>
              </w:rPr>
              <w:pPrChange w:id="4583" w:author="Nick.Tolimieri" w:date="2022-09-30T14:57:00Z">
                <w:pPr/>
              </w:pPrChange>
            </w:pPr>
            <w:ins w:id="4584" w:author="Nick.Tolimieri" w:date="2022-09-30T14:57:00Z">
              <w:r w:rsidRPr="0095582C">
                <w:rPr>
                  <w:rFonts w:asciiTheme="minorHAnsi" w:eastAsiaTheme="minorHAnsi" w:hAnsiTheme="minorHAnsi" w:cstheme="minorBidi"/>
                  <w:sz w:val="22"/>
                  <w:szCs w:val="22"/>
                  <w:rPrChange w:id="4585" w:author="Nick.Tolimieri" w:date="2022-09-30T14:57:00Z">
                    <w:rPr>
                      <w:rFonts w:ascii="Calibri" w:hAnsi="Calibri" w:cs="Calibri"/>
                      <w:color w:val="000000"/>
                      <w:sz w:val="22"/>
                      <w:szCs w:val="22"/>
                    </w:rPr>
                  </w:rPrChange>
                </w:rPr>
                <w:t>Days &gt; 15C</w:t>
              </w:r>
            </w:ins>
          </w:p>
        </w:tc>
        <w:tc>
          <w:tcPr>
            <w:tcW w:w="960" w:type="dxa"/>
            <w:noWrap/>
            <w:hideMark/>
            <w:tcPrChange w:id="45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587" w:author="Nick.Tolimieri" w:date="2022-09-30T14:57:00Z"/>
                <w:rFonts w:asciiTheme="minorHAnsi" w:eastAsiaTheme="minorHAnsi" w:hAnsiTheme="minorHAnsi" w:cstheme="minorBidi"/>
                <w:sz w:val="22"/>
                <w:szCs w:val="22"/>
                <w:rPrChange w:id="4588" w:author="Nick.Tolimieri" w:date="2022-09-30T14:57:00Z">
                  <w:rPr>
                    <w:ins w:id="4589" w:author="Nick.Tolimieri" w:date="2022-09-30T14:57:00Z"/>
                    <w:rFonts w:ascii="Calibri" w:hAnsi="Calibri" w:cs="Calibri"/>
                    <w:color w:val="000000"/>
                    <w:sz w:val="22"/>
                    <w:szCs w:val="22"/>
                  </w:rPr>
                </w:rPrChange>
              </w:rPr>
              <w:pPrChange w:id="4590" w:author="Nick.Tolimieri" w:date="2022-09-30T14:57:00Z">
                <w:pPr/>
              </w:pPrChange>
            </w:pPr>
            <w:ins w:id="4591" w:author="Nick.Tolimieri" w:date="2022-09-30T14:57:00Z">
              <w:r w:rsidRPr="0095582C">
                <w:rPr>
                  <w:rFonts w:asciiTheme="minorHAnsi" w:eastAsiaTheme="minorHAnsi" w:hAnsiTheme="minorHAnsi" w:cstheme="minorBidi"/>
                  <w:sz w:val="22"/>
                  <w:szCs w:val="22"/>
                  <w:rPrChange w:id="4592" w:author="Nick.Tolimieri" w:date="2022-09-30T14:57:00Z">
                    <w:rPr>
                      <w:rFonts w:ascii="Calibri" w:hAnsi="Calibri" w:cs="Calibri"/>
                      <w:color w:val="000000"/>
                      <w:sz w:val="22"/>
                      <w:szCs w:val="22"/>
                    </w:rPr>
                  </w:rPrChange>
                </w:rPr>
                <w:t>Days above threshold</w:t>
              </w:r>
            </w:ins>
          </w:p>
        </w:tc>
        <w:tc>
          <w:tcPr>
            <w:tcW w:w="960" w:type="dxa"/>
            <w:noWrap/>
            <w:hideMark/>
            <w:tcPrChange w:id="45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594" w:author="Nick.Tolimieri" w:date="2022-09-30T14:57:00Z"/>
                <w:rFonts w:asciiTheme="minorHAnsi" w:eastAsiaTheme="minorHAnsi" w:hAnsiTheme="minorHAnsi" w:cstheme="minorBidi"/>
                <w:sz w:val="22"/>
                <w:szCs w:val="22"/>
                <w:rPrChange w:id="4595" w:author="Nick.Tolimieri" w:date="2022-09-30T14:57:00Z">
                  <w:rPr>
                    <w:ins w:id="4596" w:author="Nick.Tolimieri" w:date="2022-09-30T14:57:00Z"/>
                    <w:rFonts w:ascii="Calibri" w:hAnsi="Calibri" w:cs="Calibri"/>
                    <w:color w:val="000000"/>
                    <w:sz w:val="22"/>
                    <w:szCs w:val="22"/>
                  </w:rPr>
                </w:rPrChange>
              </w:rPr>
              <w:pPrChange w:id="4597" w:author="Nick.Tolimieri" w:date="2022-09-30T14:57:00Z">
                <w:pPr/>
              </w:pPrChange>
            </w:pPr>
            <w:ins w:id="4598" w:author="Nick.Tolimieri" w:date="2022-09-30T14:57:00Z">
              <w:r w:rsidRPr="0095582C">
                <w:rPr>
                  <w:rFonts w:asciiTheme="minorHAnsi" w:eastAsiaTheme="minorHAnsi" w:hAnsiTheme="minorHAnsi" w:cstheme="minorBidi"/>
                  <w:sz w:val="22"/>
                  <w:szCs w:val="22"/>
                  <w:rPrChange w:id="4599" w:author="Nick.Tolimieri" w:date="2022-09-30T14:57:00Z">
                    <w:rPr>
                      <w:rFonts w:ascii="Calibri" w:hAnsi="Calibri" w:cs="Calibri"/>
                      <w:color w:val="000000"/>
                      <w:sz w:val="22"/>
                      <w:szCs w:val="22"/>
                    </w:rPr>
                  </w:rPrChange>
                </w:rPr>
                <w:t>MHW events</w:t>
              </w:r>
            </w:ins>
          </w:p>
        </w:tc>
        <w:tc>
          <w:tcPr>
            <w:tcW w:w="960" w:type="dxa"/>
            <w:noWrap/>
            <w:hideMark/>
            <w:tcPrChange w:id="46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01" w:author="Nick.Tolimieri" w:date="2022-09-30T14:57:00Z"/>
                <w:rFonts w:asciiTheme="minorHAnsi" w:eastAsiaTheme="minorHAnsi" w:hAnsiTheme="minorHAnsi" w:cstheme="minorBidi"/>
                <w:sz w:val="22"/>
                <w:szCs w:val="22"/>
                <w:rPrChange w:id="4602" w:author="Nick.Tolimieri" w:date="2022-09-30T14:57:00Z">
                  <w:rPr>
                    <w:ins w:id="4603" w:author="Nick.Tolimieri" w:date="2022-09-30T14:57:00Z"/>
                    <w:rFonts w:ascii="Calibri" w:hAnsi="Calibri" w:cs="Calibri"/>
                    <w:color w:val="000000"/>
                    <w:sz w:val="22"/>
                    <w:szCs w:val="22"/>
                  </w:rPr>
                </w:rPrChange>
              </w:rPr>
              <w:pPrChange w:id="4604" w:author="Nick.Tolimieri" w:date="2022-09-30T14:57:00Z">
                <w:pPr/>
              </w:pPrChange>
            </w:pPr>
            <w:ins w:id="4605" w:author="Nick.Tolimieri" w:date="2022-09-30T14:57:00Z">
              <w:r w:rsidRPr="0095582C">
                <w:rPr>
                  <w:rFonts w:asciiTheme="minorHAnsi" w:eastAsiaTheme="minorHAnsi" w:hAnsiTheme="minorHAnsi" w:cstheme="minorBidi"/>
                  <w:sz w:val="22"/>
                  <w:szCs w:val="22"/>
                  <w:rPrChange w:id="4606" w:author="Nick.Tolimieri" w:date="2022-09-30T14:57:00Z">
                    <w:rPr>
                      <w:rFonts w:ascii="Calibri" w:hAnsi="Calibri" w:cs="Calibri"/>
                      <w:color w:val="000000"/>
                      <w:sz w:val="22"/>
                      <w:szCs w:val="22"/>
                    </w:rPr>
                  </w:rPrChange>
                </w:rPr>
                <w:t>HW days (5+)</w:t>
              </w:r>
            </w:ins>
          </w:p>
        </w:tc>
        <w:tc>
          <w:tcPr>
            <w:tcW w:w="960" w:type="dxa"/>
            <w:noWrap/>
            <w:hideMark/>
            <w:tcPrChange w:id="46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08" w:author="Nick.Tolimieri" w:date="2022-09-30T14:57:00Z"/>
                <w:rFonts w:asciiTheme="minorHAnsi" w:eastAsiaTheme="minorHAnsi" w:hAnsiTheme="minorHAnsi" w:cstheme="minorBidi"/>
                <w:sz w:val="22"/>
                <w:szCs w:val="22"/>
                <w:rPrChange w:id="4609" w:author="Nick.Tolimieri" w:date="2022-09-30T14:57:00Z">
                  <w:rPr>
                    <w:ins w:id="4610" w:author="Nick.Tolimieri" w:date="2022-09-30T14:57:00Z"/>
                    <w:rFonts w:ascii="Calibri" w:hAnsi="Calibri" w:cs="Calibri"/>
                    <w:color w:val="000000"/>
                    <w:sz w:val="22"/>
                    <w:szCs w:val="22"/>
                  </w:rPr>
                </w:rPrChange>
              </w:rPr>
              <w:pPrChange w:id="4611" w:author="Nick.Tolimieri" w:date="2022-09-30T14:57:00Z">
                <w:pPr/>
              </w:pPrChange>
            </w:pPr>
            <w:ins w:id="4612" w:author="Nick.Tolimieri" w:date="2022-09-30T14:57:00Z">
              <w:r w:rsidRPr="0095582C">
                <w:rPr>
                  <w:rFonts w:asciiTheme="minorHAnsi" w:eastAsiaTheme="minorHAnsi" w:hAnsiTheme="minorHAnsi" w:cstheme="minorBidi"/>
                  <w:sz w:val="22"/>
                  <w:szCs w:val="22"/>
                  <w:rPrChange w:id="4613" w:author="Nick.Tolimieri" w:date="2022-09-30T14:57:00Z">
                    <w:rPr>
                      <w:rFonts w:ascii="Calibri" w:hAnsi="Calibri" w:cs="Calibri"/>
                      <w:color w:val="000000"/>
                      <w:sz w:val="22"/>
                      <w:szCs w:val="22"/>
                    </w:rPr>
                  </w:rPrChange>
                </w:rPr>
                <w:t>Min days</w:t>
              </w:r>
            </w:ins>
          </w:p>
        </w:tc>
        <w:tc>
          <w:tcPr>
            <w:tcW w:w="960" w:type="dxa"/>
            <w:noWrap/>
            <w:hideMark/>
            <w:tcPrChange w:id="46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15" w:author="Nick.Tolimieri" w:date="2022-09-30T14:57:00Z"/>
                <w:rFonts w:asciiTheme="minorHAnsi" w:eastAsiaTheme="minorHAnsi" w:hAnsiTheme="minorHAnsi" w:cstheme="minorBidi"/>
                <w:sz w:val="22"/>
                <w:szCs w:val="22"/>
                <w:rPrChange w:id="4616" w:author="Nick.Tolimieri" w:date="2022-09-30T14:57:00Z">
                  <w:rPr>
                    <w:ins w:id="4617" w:author="Nick.Tolimieri" w:date="2022-09-30T14:57:00Z"/>
                    <w:rFonts w:ascii="Calibri" w:hAnsi="Calibri" w:cs="Calibri"/>
                    <w:color w:val="000000"/>
                    <w:sz w:val="22"/>
                    <w:szCs w:val="22"/>
                  </w:rPr>
                </w:rPrChange>
              </w:rPr>
              <w:pPrChange w:id="4618" w:author="Nick.Tolimieri" w:date="2022-09-30T14:57:00Z">
                <w:pPr/>
              </w:pPrChange>
            </w:pPr>
            <w:ins w:id="4619" w:author="Nick.Tolimieri" w:date="2022-09-30T14:57:00Z">
              <w:r w:rsidRPr="0095582C">
                <w:rPr>
                  <w:rFonts w:asciiTheme="minorHAnsi" w:eastAsiaTheme="minorHAnsi" w:hAnsiTheme="minorHAnsi" w:cstheme="minorBidi"/>
                  <w:sz w:val="22"/>
                  <w:szCs w:val="22"/>
                  <w:rPrChange w:id="4620" w:author="Nick.Tolimieri" w:date="2022-09-30T14:57:00Z">
                    <w:rPr>
                      <w:rFonts w:ascii="Calibri" w:hAnsi="Calibri" w:cs="Calibri"/>
                      <w:color w:val="000000"/>
                      <w:sz w:val="22"/>
                      <w:szCs w:val="22"/>
                    </w:rPr>
                  </w:rPrChange>
                </w:rPr>
                <w:t>Max days</w:t>
              </w:r>
            </w:ins>
          </w:p>
        </w:tc>
        <w:tc>
          <w:tcPr>
            <w:tcW w:w="960" w:type="dxa"/>
            <w:noWrap/>
            <w:hideMark/>
            <w:tcPrChange w:id="46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22" w:author="Nick.Tolimieri" w:date="2022-09-30T14:57:00Z"/>
                <w:rFonts w:asciiTheme="minorHAnsi" w:eastAsiaTheme="minorHAnsi" w:hAnsiTheme="minorHAnsi" w:cstheme="minorBidi"/>
                <w:sz w:val="22"/>
                <w:szCs w:val="22"/>
                <w:rPrChange w:id="4623" w:author="Nick.Tolimieri" w:date="2022-09-30T14:57:00Z">
                  <w:rPr>
                    <w:ins w:id="4624" w:author="Nick.Tolimieri" w:date="2022-09-30T14:57:00Z"/>
                    <w:rFonts w:ascii="Calibri" w:hAnsi="Calibri" w:cs="Calibri"/>
                    <w:color w:val="000000"/>
                    <w:sz w:val="22"/>
                    <w:szCs w:val="22"/>
                  </w:rPr>
                </w:rPrChange>
              </w:rPr>
              <w:pPrChange w:id="4625" w:author="Nick.Tolimieri" w:date="2022-09-30T14:57:00Z">
                <w:pPr/>
              </w:pPrChange>
            </w:pPr>
            <w:ins w:id="4626" w:author="Nick.Tolimieri" w:date="2022-09-30T14:57:00Z">
              <w:r w:rsidRPr="0095582C">
                <w:rPr>
                  <w:rFonts w:asciiTheme="minorHAnsi" w:eastAsiaTheme="minorHAnsi" w:hAnsiTheme="minorHAnsi" w:cstheme="minorBidi"/>
                  <w:sz w:val="22"/>
                  <w:szCs w:val="22"/>
                  <w:rPrChange w:id="4627" w:author="Nick.Tolimieri" w:date="2022-09-30T14:57:00Z">
                    <w:rPr>
                      <w:rFonts w:ascii="Calibri" w:hAnsi="Calibri" w:cs="Calibri"/>
                      <w:color w:val="000000"/>
                      <w:sz w:val="22"/>
                      <w:szCs w:val="22"/>
                    </w:rPr>
                  </w:rPrChange>
                </w:rPr>
                <w:t>Mean intensity</w:t>
              </w:r>
            </w:ins>
          </w:p>
        </w:tc>
        <w:tc>
          <w:tcPr>
            <w:tcW w:w="960" w:type="dxa"/>
            <w:noWrap/>
            <w:hideMark/>
            <w:tcPrChange w:id="46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29" w:author="Nick.Tolimieri" w:date="2022-09-30T14:57:00Z"/>
                <w:rFonts w:asciiTheme="minorHAnsi" w:eastAsiaTheme="minorHAnsi" w:hAnsiTheme="minorHAnsi" w:cstheme="minorBidi"/>
                <w:sz w:val="22"/>
                <w:szCs w:val="22"/>
                <w:rPrChange w:id="4630" w:author="Nick.Tolimieri" w:date="2022-09-30T14:57:00Z">
                  <w:rPr>
                    <w:ins w:id="4631" w:author="Nick.Tolimieri" w:date="2022-09-30T14:57:00Z"/>
                    <w:rFonts w:ascii="Calibri" w:hAnsi="Calibri" w:cs="Calibri"/>
                    <w:color w:val="000000"/>
                    <w:sz w:val="22"/>
                    <w:szCs w:val="22"/>
                  </w:rPr>
                </w:rPrChange>
              </w:rPr>
              <w:pPrChange w:id="4632" w:author="Nick.Tolimieri" w:date="2022-09-30T14:57:00Z">
                <w:pPr/>
              </w:pPrChange>
            </w:pPr>
            <w:proofErr w:type="spellStart"/>
            <w:ins w:id="4633" w:author="Nick.Tolimieri" w:date="2022-09-30T14:57:00Z">
              <w:r w:rsidRPr="0095582C">
                <w:rPr>
                  <w:rFonts w:asciiTheme="minorHAnsi" w:eastAsiaTheme="minorHAnsi" w:hAnsiTheme="minorHAnsi" w:cstheme="minorBidi"/>
                  <w:sz w:val="22"/>
                  <w:szCs w:val="22"/>
                  <w:rPrChange w:id="4634" w:author="Nick.Tolimieri" w:date="2022-09-30T14:57:00Z">
                    <w:rPr>
                      <w:rFonts w:ascii="Calibri" w:hAnsi="Calibri" w:cs="Calibri"/>
                      <w:color w:val="000000"/>
                      <w:sz w:val="22"/>
                      <w:szCs w:val="22"/>
                    </w:rPr>
                  </w:rPrChange>
                </w:rPr>
                <w:t>Var</w:t>
              </w:r>
              <w:proofErr w:type="spellEnd"/>
              <w:r w:rsidRPr="0095582C">
                <w:rPr>
                  <w:rFonts w:asciiTheme="minorHAnsi" w:eastAsiaTheme="minorHAnsi" w:hAnsiTheme="minorHAnsi" w:cstheme="minorBidi"/>
                  <w:sz w:val="22"/>
                  <w:szCs w:val="22"/>
                  <w:rPrChange w:id="4635" w:author="Nick.Tolimieri" w:date="2022-09-30T14:57:00Z">
                    <w:rPr>
                      <w:rFonts w:ascii="Calibri" w:hAnsi="Calibri" w:cs="Calibri"/>
                      <w:color w:val="000000"/>
                      <w:sz w:val="22"/>
                      <w:szCs w:val="22"/>
                    </w:rPr>
                  </w:rPrChange>
                </w:rPr>
                <w:t xml:space="preserve"> intensity</w:t>
              </w:r>
            </w:ins>
          </w:p>
        </w:tc>
      </w:tr>
      <w:tr w:rsidR="0095582C" w:rsidRPr="0095582C" w:rsidTr="0095582C">
        <w:trPr>
          <w:divId w:val="355430803"/>
          <w:trHeight w:val="300"/>
          <w:ins w:id="4636" w:author="Nick.Tolimieri" w:date="2022-09-30T14:57:00Z"/>
          <w:trPrChange w:id="4637" w:author="Nick.Tolimieri" w:date="2022-09-30T14:57:00Z">
            <w:trPr>
              <w:divId w:val="355430803"/>
              <w:trHeight w:val="300"/>
            </w:trPr>
          </w:trPrChange>
        </w:trPr>
        <w:tc>
          <w:tcPr>
            <w:tcW w:w="960" w:type="dxa"/>
            <w:noWrap/>
            <w:hideMark/>
            <w:tcPrChange w:id="46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39" w:author="Nick.Tolimieri" w:date="2022-09-30T14:57:00Z"/>
                <w:rFonts w:asciiTheme="minorHAnsi" w:eastAsiaTheme="minorHAnsi" w:hAnsiTheme="minorHAnsi" w:cstheme="minorBidi"/>
                <w:sz w:val="22"/>
                <w:szCs w:val="22"/>
                <w:rPrChange w:id="4640" w:author="Nick.Tolimieri" w:date="2022-09-30T14:57:00Z">
                  <w:rPr>
                    <w:ins w:id="4641" w:author="Nick.Tolimieri" w:date="2022-09-30T14:57:00Z"/>
                    <w:rFonts w:ascii="Calibri" w:hAnsi="Calibri" w:cs="Calibri"/>
                    <w:color w:val="000000"/>
                    <w:sz w:val="22"/>
                    <w:szCs w:val="22"/>
                  </w:rPr>
                </w:rPrChange>
              </w:rPr>
              <w:pPrChange w:id="4642" w:author="Nick.Tolimieri" w:date="2022-09-30T14:57:00Z">
                <w:pPr/>
              </w:pPrChange>
            </w:pPr>
            <w:proofErr w:type="spellStart"/>
            <w:ins w:id="4643" w:author="Nick.Tolimieri" w:date="2022-09-30T14:57:00Z">
              <w:r w:rsidRPr="0095582C">
                <w:rPr>
                  <w:rFonts w:asciiTheme="minorHAnsi" w:eastAsiaTheme="minorHAnsi" w:hAnsiTheme="minorHAnsi" w:cstheme="minorBidi"/>
                  <w:sz w:val="22"/>
                  <w:szCs w:val="22"/>
                  <w:rPrChange w:id="464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46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46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4647" w:author="Nick.Tolimieri" w:date="2022-09-30T14:57:00Z">
                    <w:rPr>
                      <w:rFonts w:ascii="Calibri" w:hAnsi="Calibri" w:cs="Calibri"/>
                      <w:color w:val="000000"/>
                      <w:sz w:val="22"/>
                      <w:szCs w:val="22"/>
                    </w:rPr>
                  </w:rPrChange>
                </w:rPr>
                <w:t xml:space="preserve"> B.</w:t>
              </w:r>
            </w:ins>
          </w:p>
        </w:tc>
        <w:tc>
          <w:tcPr>
            <w:tcW w:w="960" w:type="dxa"/>
            <w:noWrap/>
            <w:hideMark/>
            <w:tcPrChange w:id="46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49" w:author="Nick.Tolimieri" w:date="2022-09-30T14:57:00Z"/>
                <w:rFonts w:asciiTheme="minorHAnsi" w:eastAsiaTheme="minorHAnsi" w:hAnsiTheme="minorHAnsi" w:cstheme="minorBidi"/>
                <w:sz w:val="22"/>
                <w:szCs w:val="22"/>
                <w:rPrChange w:id="4650" w:author="Nick.Tolimieri" w:date="2022-09-30T14:57:00Z">
                  <w:rPr>
                    <w:ins w:id="4651" w:author="Nick.Tolimieri" w:date="2022-09-30T14:57:00Z"/>
                    <w:rFonts w:ascii="Calibri" w:hAnsi="Calibri" w:cs="Calibri"/>
                    <w:color w:val="000000"/>
                    <w:sz w:val="22"/>
                    <w:szCs w:val="22"/>
                  </w:rPr>
                </w:rPrChange>
              </w:rPr>
              <w:pPrChange w:id="4652" w:author="Nick.Tolimieri" w:date="2022-09-30T14:57:00Z">
                <w:pPr>
                  <w:jc w:val="right"/>
                </w:pPr>
              </w:pPrChange>
            </w:pPr>
            <w:ins w:id="4653" w:author="Nick.Tolimieri" w:date="2022-09-30T14:57:00Z">
              <w:r w:rsidRPr="0095582C">
                <w:rPr>
                  <w:rFonts w:asciiTheme="minorHAnsi" w:eastAsiaTheme="minorHAnsi" w:hAnsiTheme="minorHAnsi" w:cstheme="minorBidi"/>
                  <w:sz w:val="22"/>
                  <w:szCs w:val="22"/>
                  <w:rPrChange w:id="4654" w:author="Nick.Tolimieri" w:date="2022-09-30T14:57:00Z">
                    <w:rPr>
                      <w:rFonts w:ascii="Calibri" w:hAnsi="Calibri" w:cs="Calibri"/>
                      <w:color w:val="000000"/>
                      <w:sz w:val="22"/>
                      <w:szCs w:val="22"/>
                    </w:rPr>
                  </w:rPrChange>
                </w:rPr>
                <w:t>1992</w:t>
              </w:r>
            </w:ins>
          </w:p>
        </w:tc>
        <w:tc>
          <w:tcPr>
            <w:tcW w:w="960" w:type="dxa"/>
            <w:noWrap/>
            <w:hideMark/>
            <w:tcPrChange w:id="46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56" w:author="Nick.Tolimieri" w:date="2022-09-30T14:57:00Z"/>
                <w:rFonts w:asciiTheme="minorHAnsi" w:eastAsiaTheme="minorHAnsi" w:hAnsiTheme="minorHAnsi" w:cstheme="minorBidi"/>
                <w:sz w:val="22"/>
                <w:szCs w:val="22"/>
                <w:rPrChange w:id="4657" w:author="Nick.Tolimieri" w:date="2022-09-30T14:57:00Z">
                  <w:rPr>
                    <w:ins w:id="4658" w:author="Nick.Tolimieri" w:date="2022-09-30T14:57:00Z"/>
                    <w:rFonts w:ascii="Calibri" w:hAnsi="Calibri" w:cs="Calibri"/>
                    <w:color w:val="000000"/>
                    <w:sz w:val="22"/>
                    <w:szCs w:val="22"/>
                  </w:rPr>
                </w:rPrChange>
              </w:rPr>
              <w:pPrChange w:id="4659" w:author="Nick.Tolimieri" w:date="2022-09-30T14:57:00Z">
                <w:pPr>
                  <w:jc w:val="right"/>
                </w:pPr>
              </w:pPrChange>
            </w:pPr>
            <w:ins w:id="4660" w:author="Nick.Tolimieri" w:date="2022-09-30T14:57:00Z">
              <w:r w:rsidRPr="0095582C">
                <w:rPr>
                  <w:rFonts w:asciiTheme="minorHAnsi" w:eastAsiaTheme="minorHAnsi" w:hAnsiTheme="minorHAnsi" w:cstheme="minorBidi"/>
                  <w:sz w:val="22"/>
                  <w:szCs w:val="22"/>
                  <w:rPrChange w:id="4661" w:author="Nick.Tolimieri" w:date="2022-09-30T14:57:00Z">
                    <w:rPr>
                      <w:rFonts w:ascii="Calibri" w:hAnsi="Calibri" w:cs="Calibri"/>
                      <w:color w:val="000000"/>
                      <w:sz w:val="22"/>
                      <w:szCs w:val="22"/>
                    </w:rPr>
                  </w:rPrChange>
                </w:rPr>
                <w:t>4</w:t>
              </w:r>
            </w:ins>
          </w:p>
        </w:tc>
        <w:tc>
          <w:tcPr>
            <w:tcW w:w="960" w:type="dxa"/>
            <w:noWrap/>
            <w:hideMark/>
            <w:tcPrChange w:id="46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63" w:author="Nick.Tolimieri" w:date="2022-09-30T14:57:00Z"/>
                <w:rFonts w:asciiTheme="minorHAnsi" w:eastAsiaTheme="minorHAnsi" w:hAnsiTheme="minorHAnsi" w:cstheme="minorBidi"/>
                <w:sz w:val="22"/>
                <w:szCs w:val="22"/>
                <w:rPrChange w:id="4664" w:author="Nick.Tolimieri" w:date="2022-09-30T14:57:00Z">
                  <w:rPr>
                    <w:ins w:id="4665" w:author="Nick.Tolimieri" w:date="2022-09-30T14:57:00Z"/>
                    <w:rFonts w:ascii="Calibri" w:hAnsi="Calibri" w:cs="Calibri"/>
                    <w:color w:val="000000"/>
                    <w:sz w:val="22"/>
                    <w:szCs w:val="22"/>
                  </w:rPr>
                </w:rPrChange>
              </w:rPr>
              <w:pPrChange w:id="4666" w:author="Nick.Tolimieri" w:date="2022-09-30T14:57:00Z">
                <w:pPr>
                  <w:jc w:val="right"/>
                </w:pPr>
              </w:pPrChange>
            </w:pPr>
            <w:ins w:id="4667" w:author="Nick.Tolimieri" w:date="2022-09-30T14:57:00Z">
              <w:r w:rsidRPr="0095582C">
                <w:rPr>
                  <w:rFonts w:asciiTheme="minorHAnsi" w:eastAsiaTheme="minorHAnsi" w:hAnsiTheme="minorHAnsi" w:cstheme="minorBidi"/>
                  <w:sz w:val="22"/>
                  <w:szCs w:val="22"/>
                  <w:rPrChange w:id="4668" w:author="Nick.Tolimieri" w:date="2022-09-30T14:57:00Z">
                    <w:rPr>
                      <w:rFonts w:ascii="Calibri" w:hAnsi="Calibri" w:cs="Calibri"/>
                      <w:color w:val="000000"/>
                      <w:sz w:val="22"/>
                      <w:szCs w:val="22"/>
                    </w:rPr>
                  </w:rPrChange>
                </w:rPr>
                <w:t>44</w:t>
              </w:r>
            </w:ins>
          </w:p>
        </w:tc>
        <w:tc>
          <w:tcPr>
            <w:tcW w:w="960" w:type="dxa"/>
            <w:noWrap/>
            <w:hideMark/>
            <w:tcPrChange w:id="46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70" w:author="Nick.Tolimieri" w:date="2022-09-30T14:57:00Z"/>
                <w:rFonts w:asciiTheme="minorHAnsi" w:eastAsiaTheme="minorHAnsi" w:hAnsiTheme="minorHAnsi" w:cstheme="minorBidi"/>
                <w:sz w:val="22"/>
                <w:szCs w:val="22"/>
                <w:rPrChange w:id="4671" w:author="Nick.Tolimieri" w:date="2022-09-30T14:57:00Z">
                  <w:rPr>
                    <w:ins w:id="4672" w:author="Nick.Tolimieri" w:date="2022-09-30T14:57:00Z"/>
                    <w:rFonts w:ascii="Calibri" w:hAnsi="Calibri" w:cs="Calibri"/>
                    <w:color w:val="000000"/>
                    <w:sz w:val="22"/>
                    <w:szCs w:val="22"/>
                  </w:rPr>
                </w:rPrChange>
              </w:rPr>
              <w:pPrChange w:id="4673" w:author="Nick.Tolimieri" w:date="2022-09-30T14:57:00Z">
                <w:pPr>
                  <w:jc w:val="right"/>
                </w:pPr>
              </w:pPrChange>
            </w:pPr>
            <w:ins w:id="4674" w:author="Nick.Tolimieri" w:date="2022-09-30T14:57:00Z">
              <w:r w:rsidRPr="0095582C">
                <w:rPr>
                  <w:rFonts w:asciiTheme="minorHAnsi" w:eastAsiaTheme="minorHAnsi" w:hAnsiTheme="minorHAnsi" w:cstheme="minorBidi"/>
                  <w:sz w:val="22"/>
                  <w:szCs w:val="22"/>
                  <w:rPrChange w:id="4675" w:author="Nick.Tolimieri" w:date="2022-09-30T14:57:00Z">
                    <w:rPr>
                      <w:rFonts w:ascii="Calibri" w:hAnsi="Calibri" w:cs="Calibri"/>
                      <w:color w:val="000000"/>
                      <w:sz w:val="22"/>
                      <w:szCs w:val="22"/>
                    </w:rPr>
                  </w:rPrChange>
                </w:rPr>
                <w:t>4</w:t>
              </w:r>
            </w:ins>
          </w:p>
        </w:tc>
        <w:tc>
          <w:tcPr>
            <w:tcW w:w="960" w:type="dxa"/>
            <w:noWrap/>
            <w:hideMark/>
            <w:tcPrChange w:id="46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77" w:author="Nick.Tolimieri" w:date="2022-09-30T14:57:00Z"/>
                <w:rFonts w:asciiTheme="minorHAnsi" w:eastAsiaTheme="minorHAnsi" w:hAnsiTheme="minorHAnsi" w:cstheme="minorBidi"/>
                <w:sz w:val="22"/>
                <w:szCs w:val="22"/>
                <w:rPrChange w:id="4678" w:author="Nick.Tolimieri" w:date="2022-09-30T14:57:00Z">
                  <w:rPr>
                    <w:ins w:id="4679" w:author="Nick.Tolimieri" w:date="2022-09-30T14:57:00Z"/>
                    <w:rFonts w:ascii="Calibri" w:hAnsi="Calibri" w:cs="Calibri"/>
                    <w:color w:val="000000"/>
                    <w:sz w:val="22"/>
                    <w:szCs w:val="22"/>
                  </w:rPr>
                </w:rPrChange>
              </w:rPr>
              <w:pPrChange w:id="4680" w:author="Nick.Tolimieri" w:date="2022-09-30T14:57:00Z">
                <w:pPr>
                  <w:jc w:val="right"/>
                </w:pPr>
              </w:pPrChange>
            </w:pPr>
            <w:ins w:id="4681" w:author="Nick.Tolimieri" w:date="2022-09-30T14:57:00Z">
              <w:r w:rsidRPr="0095582C">
                <w:rPr>
                  <w:rFonts w:asciiTheme="minorHAnsi" w:eastAsiaTheme="minorHAnsi" w:hAnsiTheme="minorHAnsi" w:cstheme="minorBidi"/>
                  <w:sz w:val="22"/>
                  <w:szCs w:val="22"/>
                  <w:rPrChange w:id="4682" w:author="Nick.Tolimieri" w:date="2022-09-30T14:57:00Z">
                    <w:rPr>
                      <w:rFonts w:ascii="Calibri" w:hAnsi="Calibri" w:cs="Calibri"/>
                      <w:color w:val="000000"/>
                      <w:sz w:val="22"/>
                      <w:szCs w:val="22"/>
                    </w:rPr>
                  </w:rPrChange>
                </w:rPr>
                <w:t>33</w:t>
              </w:r>
            </w:ins>
          </w:p>
        </w:tc>
        <w:tc>
          <w:tcPr>
            <w:tcW w:w="960" w:type="dxa"/>
            <w:noWrap/>
            <w:hideMark/>
            <w:tcPrChange w:id="46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84" w:author="Nick.Tolimieri" w:date="2022-09-30T14:57:00Z"/>
                <w:rFonts w:asciiTheme="minorHAnsi" w:eastAsiaTheme="minorHAnsi" w:hAnsiTheme="minorHAnsi" w:cstheme="minorBidi"/>
                <w:sz w:val="22"/>
                <w:szCs w:val="22"/>
                <w:rPrChange w:id="4685" w:author="Nick.Tolimieri" w:date="2022-09-30T14:57:00Z">
                  <w:rPr>
                    <w:ins w:id="4686" w:author="Nick.Tolimieri" w:date="2022-09-30T14:57:00Z"/>
                    <w:rFonts w:ascii="Calibri" w:hAnsi="Calibri" w:cs="Calibri"/>
                    <w:color w:val="000000"/>
                    <w:sz w:val="22"/>
                    <w:szCs w:val="22"/>
                  </w:rPr>
                </w:rPrChange>
              </w:rPr>
              <w:pPrChange w:id="4687" w:author="Nick.Tolimieri" w:date="2022-09-30T14:57:00Z">
                <w:pPr>
                  <w:jc w:val="right"/>
                </w:pPr>
              </w:pPrChange>
            </w:pPr>
            <w:ins w:id="4688" w:author="Nick.Tolimieri" w:date="2022-09-30T14:57:00Z">
              <w:r w:rsidRPr="0095582C">
                <w:rPr>
                  <w:rFonts w:asciiTheme="minorHAnsi" w:eastAsiaTheme="minorHAnsi" w:hAnsiTheme="minorHAnsi" w:cstheme="minorBidi"/>
                  <w:sz w:val="22"/>
                  <w:szCs w:val="22"/>
                  <w:rPrChange w:id="4689" w:author="Nick.Tolimieri" w:date="2022-09-30T14:57:00Z">
                    <w:rPr>
                      <w:rFonts w:ascii="Calibri" w:hAnsi="Calibri" w:cs="Calibri"/>
                      <w:color w:val="000000"/>
                      <w:sz w:val="22"/>
                      <w:szCs w:val="22"/>
                    </w:rPr>
                  </w:rPrChange>
                </w:rPr>
                <w:t>5</w:t>
              </w:r>
            </w:ins>
          </w:p>
        </w:tc>
        <w:tc>
          <w:tcPr>
            <w:tcW w:w="960" w:type="dxa"/>
            <w:noWrap/>
            <w:hideMark/>
            <w:tcPrChange w:id="46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91" w:author="Nick.Tolimieri" w:date="2022-09-30T14:57:00Z"/>
                <w:rFonts w:asciiTheme="minorHAnsi" w:eastAsiaTheme="minorHAnsi" w:hAnsiTheme="minorHAnsi" w:cstheme="minorBidi"/>
                <w:sz w:val="22"/>
                <w:szCs w:val="22"/>
                <w:rPrChange w:id="4692" w:author="Nick.Tolimieri" w:date="2022-09-30T14:57:00Z">
                  <w:rPr>
                    <w:ins w:id="4693" w:author="Nick.Tolimieri" w:date="2022-09-30T14:57:00Z"/>
                    <w:rFonts w:ascii="Calibri" w:hAnsi="Calibri" w:cs="Calibri"/>
                    <w:color w:val="000000"/>
                    <w:sz w:val="22"/>
                    <w:szCs w:val="22"/>
                  </w:rPr>
                </w:rPrChange>
              </w:rPr>
              <w:pPrChange w:id="4694" w:author="Nick.Tolimieri" w:date="2022-09-30T14:57:00Z">
                <w:pPr>
                  <w:jc w:val="right"/>
                </w:pPr>
              </w:pPrChange>
            </w:pPr>
            <w:ins w:id="4695" w:author="Nick.Tolimieri" w:date="2022-09-30T14:57:00Z">
              <w:r w:rsidRPr="0095582C">
                <w:rPr>
                  <w:rFonts w:asciiTheme="minorHAnsi" w:eastAsiaTheme="minorHAnsi" w:hAnsiTheme="minorHAnsi" w:cstheme="minorBidi"/>
                  <w:sz w:val="22"/>
                  <w:szCs w:val="22"/>
                  <w:rPrChange w:id="4696" w:author="Nick.Tolimieri" w:date="2022-09-30T14:57:00Z">
                    <w:rPr>
                      <w:rFonts w:ascii="Calibri" w:hAnsi="Calibri" w:cs="Calibri"/>
                      <w:color w:val="000000"/>
                      <w:sz w:val="22"/>
                      <w:szCs w:val="22"/>
                    </w:rPr>
                  </w:rPrChange>
                </w:rPr>
                <w:t>11</w:t>
              </w:r>
            </w:ins>
          </w:p>
        </w:tc>
        <w:tc>
          <w:tcPr>
            <w:tcW w:w="960" w:type="dxa"/>
            <w:noWrap/>
            <w:hideMark/>
            <w:tcPrChange w:id="46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698" w:author="Nick.Tolimieri" w:date="2022-09-30T14:57:00Z"/>
                <w:rFonts w:asciiTheme="minorHAnsi" w:eastAsiaTheme="minorHAnsi" w:hAnsiTheme="minorHAnsi" w:cstheme="minorBidi"/>
                <w:sz w:val="22"/>
                <w:szCs w:val="22"/>
                <w:rPrChange w:id="4699" w:author="Nick.Tolimieri" w:date="2022-09-30T14:57:00Z">
                  <w:rPr>
                    <w:ins w:id="4700" w:author="Nick.Tolimieri" w:date="2022-09-30T14:57:00Z"/>
                    <w:rFonts w:ascii="Calibri" w:hAnsi="Calibri" w:cs="Calibri"/>
                    <w:color w:val="000000"/>
                    <w:sz w:val="22"/>
                    <w:szCs w:val="22"/>
                  </w:rPr>
                </w:rPrChange>
              </w:rPr>
              <w:pPrChange w:id="4701" w:author="Nick.Tolimieri" w:date="2022-09-30T14:57:00Z">
                <w:pPr>
                  <w:jc w:val="right"/>
                </w:pPr>
              </w:pPrChange>
            </w:pPr>
            <w:ins w:id="4702" w:author="Nick.Tolimieri" w:date="2022-09-30T14:57:00Z">
              <w:r w:rsidRPr="0095582C">
                <w:rPr>
                  <w:rFonts w:asciiTheme="minorHAnsi" w:eastAsiaTheme="minorHAnsi" w:hAnsiTheme="minorHAnsi" w:cstheme="minorBidi"/>
                  <w:sz w:val="22"/>
                  <w:szCs w:val="22"/>
                  <w:rPrChange w:id="4703" w:author="Nick.Tolimieri" w:date="2022-09-30T14:57:00Z">
                    <w:rPr>
                      <w:rFonts w:ascii="Calibri" w:hAnsi="Calibri" w:cs="Calibri"/>
                      <w:color w:val="000000"/>
                      <w:sz w:val="22"/>
                      <w:szCs w:val="22"/>
                    </w:rPr>
                  </w:rPrChange>
                </w:rPr>
                <w:t>2.03</w:t>
              </w:r>
            </w:ins>
          </w:p>
        </w:tc>
        <w:tc>
          <w:tcPr>
            <w:tcW w:w="960" w:type="dxa"/>
            <w:noWrap/>
            <w:hideMark/>
            <w:tcPrChange w:id="47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05" w:author="Nick.Tolimieri" w:date="2022-09-30T14:57:00Z"/>
                <w:rFonts w:asciiTheme="minorHAnsi" w:eastAsiaTheme="minorHAnsi" w:hAnsiTheme="minorHAnsi" w:cstheme="minorBidi"/>
                <w:sz w:val="22"/>
                <w:szCs w:val="22"/>
                <w:rPrChange w:id="4706" w:author="Nick.Tolimieri" w:date="2022-09-30T14:57:00Z">
                  <w:rPr>
                    <w:ins w:id="4707" w:author="Nick.Tolimieri" w:date="2022-09-30T14:57:00Z"/>
                    <w:rFonts w:ascii="Calibri" w:hAnsi="Calibri" w:cs="Calibri"/>
                    <w:color w:val="000000"/>
                    <w:sz w:val="22"/>
                    <w:szCs w:val="22"/>
                  </w:rPr>
                </w:rPrChange>
              </w:rPr>
              <w:pPrChange w:id="4708" w:author="Nick.Tolimieri" w:date="2022-09-30T14:57:00Z">
                <w:pPr>
                  <w:jc w:val="right"/>
                </w:pPr>
              </w:pPrChange>
            </w:pPr>
            <w:ins w:id="4709" w:author="Nick.Tolimieri" w:date="2022-09-30T14:57:00Z">
              <w:r w:rsidRPr="0095582C">
                <w:rPr>
                  <w:rFonts w:asciiTheme="minorHAnsi" w:eastAsiaTheme="minorHAnsi" w:hAnsiTheme="minorHAnsi" w:cstheme="minorBidi"/>
                  <w:sz w:val="22"/>
                  <w:szCs w:val="22"/>
                  <w:rPrChange w:id="4710" w:author="Nick.Tolimieri" w:date="2022-09-30T14:57:00Z">
                    <w:rPr>
                      <w:rFonts w:ascii="Calibri" w:hAnsi="Calibri" w:cs="Calibri"/>
                      <w:color w:val="000000"/>
                      <w:sz w:val="22"/>
                      <w:szCs w:val="22"/>
                    </w:rPr>
                  </w:rPrChange>
                </w:rPr>
                <w:t>0.5</w:t>
              </w:r>
            </w:ins>
          </w:p>
        </w:tc>
      </w:tr>
      <w:tr w:rsidR="0095582C" w:rsidRPr="0095582C" w:rsidTr="0095582C">
        <w:trPr>
          <w:divId w:val="355430803"/>
          <w:trHeight w:val="300"/>
          <w:ins w:id="4711" w:author="Nick.Tolimieri" w:date="2022-09-30T14:57:00Z"/>
          <w:trPrChange w:id="4712" w:author="Nick.Tolimieri" w:date="2022-09-30T14:57:00Z">
            <w:trPr>
              <w:divId w:val="355430803"/>
              <w:trHeight w:val="300"/>
            </w:trPr>
          </w:trPrChange>
        </w:trPr>
        <w:tc>
          <w:tcPr>
            <w:tcW w:w="960" w:type="dxa"/>
            <w:noWrap/>
            <w:hideMark/>
            <w:tcPrChange w:id="47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14" w:author="Nick.Tolimieri" w:date="2022-09-30T14:57:00Z"/>
                <w:rFonts w:asciiTheme="minorHAnsi" w:eastAsiaTheme="minorHAnsi" w:hAnsiTheme="minorHAnsi" w:cstheme="minorBidi"/>
                <w:sz w:val="22"/>
                <w:szCs w:val="22"/>
                <w:rPrChange w:id="4715" w:author="Nick.Tolimieri" w:date="2022-09-30T14:57:00Z">
                  <w:rPr>
                    <w:ins w:id="4716" w:author="Nick.Tolimieri" w:date="2022-09-30T14:57:00Z"/>
                    <w:rFonts w:ascii="Calibri" w:hAnsi="Calibri" w:cs="Calibri"/>
                    <w:color w:val="000000"/>
                    <w:sz w:val="22"/>
                    <w:szCs w:val="22"/>
                  </w:rPr>
                </w:rPrChange>
              </w:rPr>
              <w:pPrChange w:id="4717" w:author="Nick.Tolimieri" w:date="2022-09-30T14:57:00Z">
                <w:pPr/>
              </w:pPrChange>
            </w:pPr>
            <w:proofErr w:type="spellStart"/>
            <w:ins w:id="4718" w:author="Nick.Tolimieri" w:date="2022-09-30T14:57:00Z">
              <w:r w:rsidRPr="0095582C">
                <w:rPr>
                  <w:rFonts w:asciiTheme="minorHAnsi" w:eastAsiaTheme="minorHAnsi" w:hAnsiTheme="minorHAnsi" w:cstheme="minorBidi"/>
                  <w:sz w:val="22"/>
                  <w:szCs w:val="22"/>
                  <w:rPrChange w:id="4719" w:author="Nick.Tolimieri" w:date="2022-09-30T14:57:00Z">
                    <w:rPr>
                      <w:rFonts w:ascii="Calibri" w:hAnsi="Calibri" w:cs="Calibri"/>
                      <w:color w:val="000000"/>
                      <w:sz w:val="22"/>
                      <w:szCs w:val="22"/>
                    </w:rPr>
                  </w:rPrChange>
                </w:rPr>
                <w:lastRenderedPageBreak/>
                <w:t>Tatoosh</w:t>
              </w:r>
              <w:proofErr w:type="spellEnd"/>
              <w:r w:rsidRPr="0095582C">
                <w:rPr>
                  <w:rFonts w:asciiTheme="minorHAnsi" w:eastAsiaTheme="minorHAnsi" w:hAnsiTheme="minorHAnsi" w:cstheme="minorBidi"/>
                  <w:sz w:val="22"/>
                  <w:szCs w:val="22"/>
                  <w:rPrChange w:id="47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47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4722" w:author="Nick.Tolimieri" w:date="2022-09-30T14:57:00Z">
                    <w:rPr>
                      <w:rFonts w:ascii="Calibri" w:hAnsi="Calibri" w:cs="Calibri"/>
                      <w:color w:val="000000"/>
                      <w:sz w:val="22"/>
                      <w:szCs w:val="22"/>
                    </w:rPr>
                  </w:rPrChange>
                </w:rPr>
                <w:t xml:space="preserve"> B.</w:t>
              </w:r>
            </w:ins>
          </w:p>
        </w:tc>
        <w:tc>
          <w:tcPr>
            <w:tcW w:w="960" w:type="dxa"/>
            <w:noWrap/>
            <w:hideMark/>
            <w:tcPrChange w:id="47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24" w:author="Nick.Tolimieri" w:date="2022-09-30T14:57:00Z"/>
                <w:rFonts w:asciiTheme="minorHAnsi" w:eastAsiaTheme="minorHAnsi" w:hAnsiTheme="minorHAnsi" w:cstheme="minorBidi"/>
                <w:sz w:val="22"/>
                <w:szCs w:val="22"/>
                <w:rPrChange w:id="4725" w:author="Nick.Tolimieri" w:date="2022-09-30T14:57:00Z">
                  <w:rPr>
                    <w:ins w:id="4726" w:author="Nick.Tolimieri" w:date="2022-09-30T14:57:00Z"/>
                    <w:rFonts w:ascii="Calibri" w:hAnsi="Calibri" w:cs="Calibri"/>
                    <w:color w:val="000000"/>
                    <w:sz w:val="22"/>
                    <w:szCs w:val="22"/>
                  </w:rPr>
                </w:rPrChange>
              </w:rPr>
              <w:pPrChange w:id="4727" w:author="Nick.Tolimieri" w:date="2022-09-30T14:57:00Z">
                <w:pPr>
                  <w:jc w:val="right"/>
                </w:pPr>
              </w:pPrChange>
            </w:pPr>
            <w:ins w:id="4728" w:author="Nick.Tolimieri" w:date="2022-09-30T14:57:00Z">
              <w:r w:rsidRPr="0095582C">
                <w:rPr>
                  <w:rFonts w:asciiTheme="minorHAnsi" w:eastAsiaTheme="minorHAnsi" w:hAnsiTheme="minorHAnsi" w:cstheme="minorBidi"/>
                  <w:sz w:val="22"/>
                  <w:szCs w:val="22"/>
                  <w:rPrChange w:id="4729" w:author="Nick.Tolimieri" w:date="2022-09-30T14:57:00Z">
                    <w:rPr>
                      <w:rFonts w:ascii="Calibri" w:hAnsi="Calibri" w:cs="Calibri"/>
                      <w:color w:val="000000"/>
                      <w:sz w:val="22"/>
                      <w:szCs w:val="22"/>
                    </w:rPr>
                  </w:rPrChange>
                </w:rPr>
                <w:t>1993</w:t>
              </w:r>
            </w:ins>
          </w:p>
        </w:tc>
        <w:tc>
          <w:tcPr>
            <w:tcW w:w="960" w:type="dxa"/>
            <w:noWrap/>
            <w:hideMark/>
            <w:tcPrChange w:id="47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31" w:author="Nick.Tolimieri" w:date="2022-09-30T14:57:00Z"/>
                <w:rFonts w:asciiTheme="minorHAnsi" w:eastAsiaTheme="minorHAnsi" w:hAnsiTheme="minorHAnsi" w:cstheme="minorBidi"/>
                <w:sz w:val="22"/>
                <w:szCs w:val="22"/>
                <w:rPrChange w:id="4732" w:author="Nick.Tolimieri" w:date="2022-09-30T14:57:00Z">
                  <w:rPr>
                    <w:ins w:id="4733" w:author="Nick.Tolimieri" w:date="2022-09-30T14:57:00Z"/>
                    <w:rFonts w:ascii="Calibri" w:hAnsi="Calibri" w:cs="Calibri"/>
                    <w:color w:val="000000"/>
                    <w:sz w:val="22"/>
                    <w:szCs w:val="22"/>
                  </w:rPr>
                </w:rPrChange>
              </w:rPr>
              <w:pPrChange w:id="4734" w:author="Nick.Tolimieri" w:date="2022-09-30T14:57:00Z">
                <w:pPr>
                  <w:jc w:val="right"/>
                </w:pPr>
              </w:pPrChange>
            </w:pPr>
            <w:ins w:id="4735" w:author="Nick.Tolimieri" w:date="2022-09-30T14:57:00Z">
              <w:r w:rsidRPr="0095582C">
                <w:rPr>
                  <w:rFonts w:asciiTheme="minorHAnsi" w:eastAsiaTheme="minorHAnsi" w:hAnsiTheme="minorHAnsi" w:cstheme="minorBidi"/>
                  <w:sz w:val="22"/>
                  <w:szCs w:val="22"/>
                  <w:rPrChange w:id="4736" w:author="Nick.Tolimieri" w:date="2022-09-30T14:57:00Z">
                    <w:rPr>
                      <w:rFonts w:ascii="Calibri" w:hAnsi="Calibri" w:cs="Calibri"/>
                      <w:color w:val="000000"/>
                      <w:sz w:val="22"/>
                      <w:szCs w:val="22"/>
                    </w:rPr>
                  </w:rPrChange>
                </w:rPr>
                <w:t>6</w:t>
              </w:r>
            </w:ins>
          </w:p>
        </w:tc>
        <w:tc>
          <w:tcPr>
            <w:tcW w:w="960" w:type="dxa"/>
            <w:noWrap/>
            <w:hideMark/>
            <w:tcPrChange w:id="47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38" w:author="Nick.Tolimieri" w:date="2022-09-30T14:57:00Z"/>
                <w:rFonts w:asciiTheme="minorHAnsi" w:eastAsiaTheme="minorHAnsi" w:hAnsiTheme="minorHAnsi" w:cstheme="minorBidi"/>
                <w:sz w:val="22"/>
                <w:szCs w:val="22"/>
                <w:rPrChange w:id="4739" w:author="Nick.Tolimieri" w:date="2022-09-30T14:57:00Z">
                  <w:rPr>
                    <w:ins w:id="4740" w:author="Nick.Tolimieri" w:date="2022-09-30T14:57:00Z"/>
                    <w:rFonts w:ascii="Calibri" w:hAnsi="Calibri" w:cs="Calibri"/>
                    <w:color w:val="000000"/>
                    <w:sz w:val="22"/>
                    <w:szCs w:val="22"/>
                  </w:rPr>
                </w:rPrChange>
              </w:rPr>
              <w:pPrChange w:id="4741" w:author="Nick.Tolimieri" w:date="2022-09-30T14:57:00Z">
                <w:pPr>
                  <w:jc w:val="right"/>
                </w:pPr>
              </w:pPrChange>
            </w:pPr>
            <w:ins w:id="4742" w:author="Nick.Tolimieri" w:date="2022-09-30T14:57:00Z">
              <w:r w:rsidRPr="0095582C">
                <w:rPr>
                  <w:rFonts w:asciiTheme="minorHAnsi" w:eastAsiaTheme="minorHAnsi" w:hAnsiTheme="minorHAnsi" w:cstheme="minorBidi"/>
                  <w:sz w:val="22"/>
                  <w:szCs w:val="22"/>
                  <w:rPrChange w:id="4743" w:author="Nick.Tolimieri" w:date="2022-09-30T14:57:00Z">
                    <w:rPr>
                      <w:rFonts w:ascii="Calibri" w:hAnsi="Calibri" w:cs="Calibri"/>
                      <w:color w:val="000000"/>
                      <w:sz w:val="22"/>
                      <w:szCs w:val="22"/>
                    </w:rPr>
                  </w:rPrChange>
                </w:rPr>
                <w:t>42</w:t>
              </w:r>
            </w:ins>
          </w:p>
        </w:tc>
        <w:tc>
          <w:tcPr>
            <w:tcW w:w="960" w:type="dxa"/>
            <w:noWrap/>
            <w:hideMark/>
            <w:tcPrChange w:id="47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45" w:author="Nick.Tolimieri" w:date="2022-09-30T14:57:00Z"/>
                <w:rFonts w:asciiTheme="minorHAnsi" w:eastAsiaTheme="minorHAnsi" w:hAnsiTheme="minorHAnsi" w:cstheme="minorBidi"/>
                <w:sz w:val="22"/>
                <w:szCs w:val="22"/>
                <w:rPrChange w:id="4746" w:author="Nick.Tolimieri" w:date="2022-09-30T14:57:00Z">
                  <w:rPr>
                    <w:ins w:id="4747" w:author="Nick.Tolimieri" w:date="2022-09-30T14:57:00Z"/>
                    <w:rFonts w:ascii="Calibri" w:hAnsi="Calibri" w:cs="Calibri"/>
                    <w:color w:val="000000"/>
                    <w:sz w:val="22"/>
                    <w:szCs w:val="22"/>
                  </w:rPr>
                </w:rPrChange>
              </w:rPr>
              <w:pPrChange w:id="4748" w:author="Nick.Tolimieri" w:date="2022-09-30T14:57:00Z">
                <w:pPr>
                  <w:jc w:val="right"/>
                </w:pPr>
              </w:pPrChange>
            </w:pPr>
            <w:ins w:id="4749" w:author="Nick.Tolimieri" w:date="2022-09-30T14:57:00Z">
              <w:r w:rsidRPr="0095582C">
                <w:rPr>
                  <w:rFonts w:asciiTheme="minorHAnsi" w:eastAsiaTheme="minorHAnsi" w:hAnsiTheme="minorHAnsi" w:cstheme="minorBidi"/>
                  <w:sz w:val="22"/>
                  <w:szCs w:val="22"/>
                  <w:rPrChange w:id="4750" w:author="Nick.Tolimieri" w:date="2022-09-30T14:57:00Z">
                    <w:rPr>
                      <w:rFonts w:ascii="Calibri" w:hAnsi="Calibri" w:cs="Calibri"/>
                      <w:color w:val="000000"/>
                      <w:sz w:val="22"/>
                      <w:szCs w:val="22"/>
                    </w:rPr>
                  </w:rPrChange>
                </w:rPr>
                <w:t>2</w:t>
              </w:r>
            </w:ins>
          </w:p>
        </w:tc>
        <w:tc>
          <w:tcPr>
            <w:tcW w:w="960" w:type="dxa"/>
            <w:noWrap/>
            <w:hideMark/>
            <w:tcPrChange w:id="47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52" w:author="Nick.Tolimieri" w:date="2022-09-30T14:57:00Z"/>
                <w:rFonts w:asciiTheme="minorHAnsi" w:eastAsiaTheme="minorHAnsi" w:hAnsiTheme="minorHAnsi" w:cstheme="minorBidi"/>
                <w:sz w:val="22"/>
                <w:szCs w:val="22"/>
                <w:rPrChange w:id="4753" w:author="Nick.Tolimieri" w:date="2022-09-30T14:57:00Z">
                  <w:rPr>
                    <w:ins w:id="4754" w:author="Nick.Tolimieri" w:date="2022-09-30T14:57:00Z"/>
                    <w:rFonts w:ascii="Calibri" w:hAnsi="Calibri" w:cs="Calibri"/>
                    <w:color w:val="000000"/>
                    <w:sz w:val="22"/>
                    <w:szCs w:val="22"/>
                  </w:rPr>
                </w:rPrChange>
              </w:rPr>
              <w:pPrChange w:id="4755" w:author="Nick.Tolimieri" w:date="2022-09-30T14:57:00Z">
                <w:pPr>
                  <w:jc w:val="right"/>
                </w:pPr>
              </w:pPrChange>
            </w:pPr>
            <w:ins w:id="4756" w:author="Nick.Tolimieri" w:date="2022-09-30T14:57:00Z">
              <w:r w:rsidRPr="0095582C">
                <w:rPr>
                  <w:rFonts w:asciiTheme="minorHAnsi" w:eastAsiaTheme="minorHAnsi" w:hAnsiTheme="minorHAnsi" w:cstheme="minorBidi"/>
                  <w:sz w:val="22"/>
                  <w:szCs w:val="22"/>
                  <w:rPrChange w:id="4757" w:author="Nick.Tolimieri" w:date="2022-09-30T14:57:00Z">
                    <w:rPr>
                      <w:rFonts w:ascii="Calibri" w:hAnsi="Calibri" w:cs="Calibri"/>
                      <w:color w:val="000000"/>
                      <w:sz w:val="22"/>
                      <w:szCs w:val="22"/>
                    </w:rPr>
                  </w:rPrChange>
                </w:rPr>
                <w:t>36</w:t>
              </w:r>
            </w:ins>
          </w:p>
        </w:tc>
        <w:tc>
          <w:tcPr>
            <w:tcW w:w="960" w:type="dxa"/>
            <w:noWrap/>
            <w:hideMark/>
            <w:tcPrChange w:id="47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59" w:author="Nick.Tolimieri" w:date="2022-09-30T14:57:00Z"/>
                <w:rFonts w:asciiTheme="minorHAnsi" w:eastAsiaTheme="minorHAnsi" w:hAnsiTheme="minorHAnsi" w:cstheme="minorBidi"/>
                <w:sz w:val="22"/>
                <w:szCs w:val="22"/>
                <w:rPrChange w:id="4760" w:author="Nick.Tolimieri" w:date="2022-09-30T14:57:00Z">
                  <w:rPr>
                    <w:ins w:id="4761" w:author="Nick.Tolimieri" w:date="2022-09-30T14:57:00Z"/>
                    <w:rFonts w:ascii="Calibri" w:hAnsi="Calibri" w:cs="Calibri"/>
                    <w:color w:val="000000"/>
                    <w:sz w:val="22"/>
                    <w:szCs w:val="22"/>
                  </w:rPr>
                </w:rPrChange>
              </w:rPr>
              <w:pPrChange w:id="4762" w:author="Nick.Tolimieri" w:date="2022-09-30T14:57:00Z">
                <w:pPr>
                  <w:jc w:val="right"/>
                </w:pPr>
              </w:pPrChange>
            </w:pPr>
            <w:ins w:id="4763" w:author="Nick.Tolimieri" w:date="2022-09-30T14:57:00Z">
              <w:r w:rsidRPr="0095582C">
                <w:rPr>
                  <w:rFonts w:asciiTheme="minorHAnsi" w:eastAsiaTheme="minorHAnsi" w:hAnsiTheme="minorHAnsi" w:cstheme="minorBidi"/>
                  <w:sz w:val="22"/>
                  <w:szCs w:val="22"/>
                  <w:rPrChange w:id="4764" w:author="Nick.Tolimieri" w:date="2022-09-30T14:57:00Z">
                    <w:rPr>
                      <w:rFonts w:ascii="Calibri" w:hAnsi="Calibri" w:cs="Calibri"/>
                      <w:color w:val="000000"/>
                      <w:sz w:val="22"/>
                      <w:szCs w:val="22"/>
                    </w:rPr>
                  </w:rPrChange>
                </w:rPr>
                <w:t>6</w:t>
              </w:r>
            </w:ins>
          </w:p>
        </w:tc>
        <w:tc>
          <w:tcPr>
            <w:tcW w:w="960" w:type="dxa"/>
            <w:noWrap/>
            <w:hideMark/>
            <w:tcPrChange w:id="47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66" w:author="Nick.Tolimieri" w:date="2022-09-30T14:57:00Z"/>
                <w:rFonts w:asciiTheme="minorHAnsi" w:eastAsiaTheme="minorHAnsi" w:hAnsiTheme="minorHAnsi" w:cstheme="minorBidi"/>
                <w:sz w:val="22"/>
                <w:szCs w:val="22"/>
                <w:rPrChange w:id="4767" w:author="Nick.Tolimieri" w:date="2022-09-30T14:57:00Z">
                  <w:rPr>
                    <w:ins w:id="4768" w:author="Nick.Tolimieri" w:date="2022-09-30T14:57:00Z"/>
                    <w:rFonts w:ascii="Calibri" w:hAnsi="Calibri" w:cs="Calibri"/>
                    <w:color w:val="000000"/>
                    <w:sz w:val="22"/>
                    <w:szCs w:val="22"/>
                  </w:rPr>
                </w:rPrChange>
              </w:rPr>
              <w:pPrChange w:id="4769" w:author="Nick.Tolimieri" w:date="2022-09-30T14:57:00Z">
                <w:pPr>
                  <w:jc w:val="right"/>
                </w:pPr>
              </w:pPrChange>
            </w:pPr>
            <w:ins w:id="4770" w:author="Nick.Tolimieri" w:date="2022-09-30T14:57:00Z">
              <w:r w:rsidRPr="0095582C">
                <w:rPr>
                  <w:rFonts w:asciiTheme="minorHAnsi" w:eastAsiaTheme="minorHAnsi" w:hAnsiTheme="minorHAnsi" w:cstheme="minorBidi"/>
                  <w:sz w:val="22"/>
                  <w:szCs w:val="22"/>
                  <w:rPrChange w:id="4771" w:author="Nick.Tolimieri" w:date="2022-09-30T14:57:00Z">
                    <w:rPr>
                      <w:rFonts w:ascii="Calibri" w:hAnsi="Calibri" w:cs="Calibri"/>
                      <w:color w:val="000000"/>
                      <w:sz w:val="22"/>
                      <w:szCs w:val="22"/>
                    </w:rPr>
                  </w:rPrChange>
                </w:rPr>
                <w:t>30</w:t>
              </w:r>
            </w:ins>
          </w:p>
        </w:tc>
        <w:tc>
          <w:tcPr>
            <w:tcW w:w="960" w:type="dxa"/>
            <w:noWrap/>
            <w:hideMark/>
            <w:tcPrChange w:id="47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73" w:author="Nick.Tolimieri" w:date="2022-09-30T14:57:00Z"/>
                <w:rFonts w:asciiTheme="minorHAnsi" w:eastAsiaTheme="minorHAnsi" w:hAnsiTheme="minorHAnsi" w:cstheme="minorBidi"/>
                <w:sz w:val="22"/>
                <w:szCs w:val="22"/>
                <w:rPrChange w:id="4774" w:author="Nick.Tolimieri" w:date="2022-09-30T14:57:00Z">
                  <w:rPr>
                    <w:ins w:id="4775" w:author="Nick.Tolimieri" w:date="2022-09-30T14:57:00Z"/>
                    <w:rFonts w:ascii="Calibri" w:hAnsi="Calibri" w:cs="Calibri"/>
                    <w:color w:val="000000"/>
                    <w:sz w:val="22"/>
                    <w:szCs w:val="22"/>
                  </w:rPr>
                </w:rPrChange>
              </w:rPr>
              <w:pPrChange w:id="4776" w:author="Nick.Tolimieri" w:date="2022-09-30T14:57:00Z">
                <w:pPr>
                  <w:jc w:val="right"/>
                </w:pPr>
              </w:pPrChange>
            </w:pPr>
            <w:ins w:id="4777" w:author="Nick.Tolimieri" w:date="2022-09-30T14:57:00Z">
              <w:r w:rsidRPr="0095582C">
                <w:rPr>
                  <w:rFonts w:asciiTheme="minorHAnsi" w:eastAsiaTheme="minorHAnsi" w:hAnsiTheme="minorHAnsi" w:cstheme="minorBidi"/>
                  <w:sz w:val="22"/>
                  <w:szCs w:val="22"/>
                  <w:rPrChange w:id="4778" w:author="Nick.Tolimieri" w:date="2022-09-30T14:57:00Z">
                    <w:rPr>
                      <w:rFonts w:ascii="Calibri" w:hAnsi="Calibri" w:cs="Calibri"/>
                      <w:color w:val="000000"/>
                      <w:sz w:val="22"/>
                      <w:szCs w:val="22"/>
                    </w:rPr>
                  </w:rPrChange>
                </w:rPr>
                <w:t>2.27</w:t>
              </w:r>
            </w:ins>
          </w:p>
        </w:tc>
        <w:tc>
          <w:tcPr>
            <w:tcW w:w="960" w:type="dxa"/>
            <w:noWrap/>
            <w:hideMark/>
            <w:tcPrChange w:id="47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80" w:author="Nick.Tolimieri" w:date="2022-09-30T14:57:00Z"/>
                <w:rFonts w:asciiTheme="minorHAnsi" w:eastAsiaTheme="minorHAnsi" w:hAnsiTheme="minorHAnsi" w:cstheme="minorBidi"/>
                <w:sz w:val="22"/>
                <w:szCs w:val="22"/>
                <w:rPrChange w:id="4781" w:author="Nick.Tolimieri" w:date="2022-09-30T14:57:00Z">
                  <w:rPr>
                    <w:ins w:id="4782" w:author="Nick.Tolimieri" w:date="2022-09-30T14:57:00Z"/>
                    <w:rFonts w:ascii="Calibri" w:hAnsi="Calibri" w:cs="Calibri"/>
                    <w:color w:val="000000"/>
                    <w:sz w:val="22"/>
                    <w:szCs w:val="22"/>
                  </w:rPr>
                </w:rPrChange>
              </w:rPr>
              <w:pPrChange w:id="4783" w:author="Nick.Tolimieri" w:date="2022-09-30T14:57:00Z">
                <w:pPr>
                  <w:jc w:val="right"/>
                </w:pPr>
              </w:pPrChange>
            </w:pPr>
            <w:ins w:id="4784" w:author="Nick.Tolimieri" w:date="2022-09-30T14:57:00Z">
              <w:r w:rsidRPr="0095582C">
                <w:rPr>
                  <w:rFonts w:asciiTheme="minorHAnsi" w:eastAsiaTheme="minorHAnsi" w:hAnsiTheme="minorHAnsi" w:cstheme="minorBidi"/>
                  <w:sz w:val="22"/>
                  <w:szCs w:val="22"/>
                  <w:rPrChange w:id="4785" w:author="Nick.Tolimieri" w:date="2022-09-30T14:57:00Z">
                    <w:rPr>
                      <w:rFonts w:ascii="Calibri" w:hAnsi="Calibri" w:cs="Calibri"/>
                      <w:color w:val="000000"/>
                      <w:sz w:val="22"/>
                      <w:szCs w:val="22"/>
                    </w:rPr>
                  </w:rPrChange>
                </w:rPr>
                <w:t>0.42</w:t>
              </w:r>
            </w:ins>
          </w:p>
        </w:tc>
      </w:tr>
      <w:tr w:rsidR="0095582C" w:rsidRPr="0095582C" w:rsidTr="0095582C">
        <w:trPr>
          <w:divId w:val="355430803"/>
          <w:trHeight w:val="300"/>
          <w:ins w:id="4786" w:author="Nick.Tolimieri" w:date="2022-09-30T14:57:00Z"/>
          <w:trPrChange w:id="4787" w:author="Nick.Tolimieri" w:date="2022-09-30T14:57:00Z">
            <w:trPr>
              <w:divId w:val="355430803"/>
              <w:trHeight w:val="300"/>
            </w:trPr>
          </w:trPrChange>
        </w:trPr>
        <w:tc>
          <w:tcPr>
            <w:tcW w:w="960" w:type="dxa"/>
            <w:noWrap/>
            <w:hideMark/>
            <w:tcPrChange w:id="47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89" w:author="Nick.Tolimieri" w:date="2022-09-30T14:57:00Z"/>
                <w:rFonts w:asciiTheme="minorHAnsi" w:eastAsiaTheme="minorHAnsi" w:hAnsiTheme="minorHAnsi" w:cstheme="minorBidi"/>
                <w:sz w:val="22"/>
                <w:szCs w:val="22"/>
                <w:rPrChange w:id="4790" w:author="Nick.Tolimieri" w:date="2022-09-30T14:57:00Z">
                  <w:rPr>
                    <w:ins w:id="4791" w:author="Nick.Tolimieri" w:date="2022-09-30T14:57:00Z"/>
                    <w:rFonts w:ascii="Calibri" w:hAnsi="Calibri" w:cs="Calibri"/>
                    <w:color w:val="000000"/>
                    <w:sz w:val="22"/>
                    <w:szCs w:val="22"/>
                  </w:rPr>
                </w:rPrChange>
              </w:rPr>
              <w:pPrChange w:id="4792" w:author="Nick.Tolimieri" w:date="2022-09-30T14:57:00Z">
                <w:pPr/>
              </w:pPrChange>
            </w:pPr>
            <w:proofErr w:type="spellStart"/>
            <w:ins w:id="4793" w:author="Nick.Tolimieri" w:date="2022-09-30T14:57:00Z">
              <w:r w:rsidRPr="0095582C">
                <w:rPr>
                  <w:rFonts w:asciiTheme="minorHAnsi" w:eastAsiaTheme="minorHAnsi" w:hAnsiTheme="minorHAnsi" w:cstheme="minorBidi"/>
                  <w:sz w:val="22"/>
                  <w:szCs w:val="22"/>
                  <w:rPrChange w:id="479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479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479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4797" w:author="Nick.Tolimieri" w:date="2022-09-30T14:57:00Z">
                    <w:rPr>
                      <w:rFonts w:ascii="Calibri" w:hAnsi="Calibri" w:cs="Calibri"/>
                      <w:color w:val="000000"/>
                      <w:sz w:val="22"/>
                      <w:szCs w:val="22"/>
                    </w:rPr>
                  </w:rPrChange>
                </w:rPr>
                <w:t xml:space="preserve"> B.</w:t>
              </w:r>
            </w:ins>
          </w:p>
        </w:tc>
        <w:tc>
          <w:tcPr>
            <w:tcW w:w="960" w:type="dxa"/>
            <w:noWrap/>
            <w:hideMark/>
            <w:tcPrChange w:id="47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799" w:author="Nick.Tolimieri" w:date="2022-09-30T14:57:00Z"/>
                <w:rFonts w:asciiTheme="minorHAnsi" w:eastAsiaTheme="minorHAnsi" w:hAnsiTheme="minorHAnsi" w:cstheme="minorBidi"/>
                <w:sz w:val="22"/>
                <w:szCs w:val="22"/>
                <w:rPrChange w:id="4800" w:author="Nick.Tolimieri" w:date="2022-09-30T14:57:00Z">
                  <w:rPr>
                    <w:ins w:id="4801" w:author="Nick.Tolimieri" w:date="2022-09-30T14:57:00Z"/>
                    <w:rFonts w:ascii="Calibri" w:hAnsi="Calibri" w:cs="Calibri"/>
                    <w:color w:val="000000"/>
                    <w:sz w:val="22"/>
                    <w:szCs w:val="22"/>
                  </w:rPr>
                </w:rPrChange>
              </w:rPr>
              <w:pPrChange w:id="4802" w:author="Nick.Tolimieri" w:date="2022-09-30T14:57:00Z">
                <w:pPr>
                  <w:jc w:val="right"/>
                </w:pPr>
              </w:pPrChange>
            </w:pPr>
            <w:ins w:id="4803" w:author="Nick.Tolimieri" w:date="2022-09-30T14:57:00Z">
              <w:r w:rsidRPr="0095582C">
                <w:rPr>
                  <w:rFonts w:asciiTheme="minorHAnsi" w:eastAsiaTheme="minorHAnsi" w:hAnsiTheme="minorHAnsi" w:cstheme="minorBidi"/>
                  <w:sz w:val="22"/>
                  <w:szCs w:val="22"/>
                  <w:rPrChange w:id="4804" w:author="Nick.Tolimieri" w:date="2022-09-30T14:57:00Z">
                    <w:rPr>
                      <w:rFonts w:ascii="Calibri" w:hAnsi="Calibri" w:cs="Calibri"/>
                      <w:color w:val="000000"/>
                      <w:sz w:val="22"/>
                      <w:szCs w:val="22"/>
                    </w:rPr>
                  </w:rPrChange>
                </w:rPr>
                <w:t>1994</w:t>
              </w:r>
            </w:ins>
          </w:p>
        </w:tc>
        <w:tc>
          <w:tcPr>
            <w:tcW w:w="960" w:type="dxa"/>
            <w:noWrap/>
            <w:hideMark/>
            <w:tcPrChange w:id="48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06" w:author="Nick.Tolimieri" w:date="2022-09-30T14:57:00Z"/>
                <w:rFonts w:asciiTheme="minorHAnsi" w:eastAsiaTheme="minorHAnsi" w:hAnsiTheme="minorHAnsi" w:cstheme="minorBidi"/>
                <w:sz w:val="22"/>
                <w:szCs w:val="22"/>
                <w:rPrChange w:id="4807" w:author="Nick.Tolimieri" w:date="2022-09-30T14:57:00Z">
                  <w:rPr>
                    <w:ins w:id="4808" w:author="Nick.Tolimieri" w:date="2022-09-30T14:57:00Z"/>
                    <w:rFonts w:ascii="Calibri" w:hAnsi="Calibri" w:cs="Calibri"/>
                    <w:color w:val="000000"/>
                    <w:sz w:val="22"/>
                    <w:szCs w:val="22"/>
                  </w:rPr>
                </w:rPrChange>
              </w:rPr>
              <w:pPrChange w:id="4809" w:author="Nick.Tolimieri" w:date="2022-09-30T14:57:00Z">
                <w:pPr>
                  <w:jc w:val="right"/>
                </w:pPr>
              </w:pPrChange>
            </w:pPr>
            <w:ins w:id="4810" w:author="Nick.Tolimieri" w:date="2022-09-30T14:57:00Z">
              <w:r w:rsidRPr="0095582C">
                <w:rPr>
                  <w:rFonts w:asciiTheme="minorHAnsi" w:eastAsiaTheme="minorHAnsi" w:hAnsiTheme="minorHAnsi" w:cstheme="minorBidi"/>
                  <w:sz w:val="22"/>
                  <w:szCs w:val="22"/>
                  <w:rPrChange w:id="4811" w:author="Nick.Tolimieri" w:date="2022-09-30T14:57:00Z">
                    <w:rPr>
                      <w:rFonts w:ascii="Calibri" w:hAnsi="Calibri" w:cs="Calibri"/>
                      <w:color w:val="000000"/>
                      <w:sz w:val="22"/>
                      <w:szCs w:val="22"/>
                    </w:rPr>
                  </w:rPrChange>
                </w:rPr>
                <w:t>14</w:t>
              </w:r>
            </w:ins>
          </w:p>
        </w:tc>
        <w:tc>
          <w:tcPr>
            <w:tcW w:w="960" w:type="dxa"/>
            <w:noWrap/>
            <w:hideMark/>
            <w:tcPrChange w:id="48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13" w:author="Nick.Tolimieri" w:date="2022-09-30T14:57:00Z"/>
                <w:rFonts w:asciiTheme="minorHAnsi" w:eastAsiaTheme="minorHAnsi" w:hAnsiTheme="minorHAnsi" w:cstheme="minorBidi"/>
                <w:sz w:val="22"/>
                <w:szCs w:val="22"/>
                <w:rPrChange w:id="4814" w:author="Nick.Tolimieri" w:date="2022-09-30T14:57:00Z">
                  <w:rPr>
                    <w:ins w:id="4815" w:author="Nick.Tolimieri" w:date="2022-09-30T14:57:00Z"/>
                    <w:rFonts w:ascii="Calibri" w:hAnsi="Calibri" w:cs="Calibri"/>
                    <w:color w:val="000000"/>
                    <w:sz w:val="22"/>
                    <w:szCs w:val="22"/>
                  </w:rPr>
                </w:rPrChange>
              </w:rPr>
              <w:pPrChange w:id="4816" w:author="Nick.Tolimieri" w:date="2022-09-30T14:57:00Z">
                <w:pPr>
                  <w:jc w:val="right"/>
                </w:pPr>
              </w:pPrChange>
            </w:pPr>
            <w:ins w:id="4817" w:author="Nick.Tolimieri" w:date="2022-09-30T14:57:00Z">
              <w:r w:rsidRPr="0095582C">
                <w:rPr>
                  <w:rFonts w:asciiTheme="minorHAnsi" w:eastAsiaTheme="minorHAnsi" w:hAnsiTheme="minorHAnsi" w:cstheme="minorBidi"/>
                  <w:sz w:val="22"/>
                  <w:szCs w:val="22"/>
                  <w:rPrChange w:id="4818" w:author="Nick.Tolimieri" w:date="2022-09-30T14:57:00Z">
                    <w:rPr>
                      <w:rFonts w:ascii="Calibri" w:hAnsi="Calibri" w:cs="Calibri"/>
                      <w:color w:val="000000"/>
                      <w:sz w:val="22"/>
                      <w:szCs w:val="22"/>
                    </w:rPr>
                  </w:rPrChange>
                </w:rPr>
                <w:t>47</w:t>
              </w:r>
            </w:ins>
          </w:p>
        </w:tc>
        <w:tc>
          <w:tcPr>
            <w:tcW w:w="960" w:type="dxa"/>
            <w:noWrap/>
            <w:hideMark/>
            <w:tcPrChange w:id="48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20" w:author="Nick.Tolimieri" w:date="2022-09-30T14:57:00Z"/>
                <w:rFonts w:asciiTheme="minorHAnsi" w:eastAsiaTheme="minorHAnsi" w:hAnsiTheme="minorHAnsi" w:cstheme="minorBidi"/>
                <w:sz w:val="22"/>
                <w:szCs w:val="22"/>
                <w:rPrChange w:id="4821" w:author="Nick.Tolimieri" w:date="2022-09-30T14:57:00Z">
                  <w:rPr>
                    <w:ins w:id="4822" w:author="Nick.Tolimieri" w:date="2022-09-30T14:57:00Z"/>
                    <w:rFonts w:ascii="Calibri" w:hAnsi="Calibri" w:cs="Calibri"/>
                    <w:color w:val="000000"/>
                    <w:sz w:val="22"/>
                    <w:szCs w:val="22"/>
                  </w:rPr>
                </w:rPrChange>
              </w:rPr>
              <w:pPrChange w:id="4823" w:author="Nick.Tolimieri" w:date="2022-09-30T14:57:00Z">
                <w:pPr>
                  <w:jc w:val="right"/>
                </w:pPr>
              </w:pPrChange>
            </w:pPr>
            <w:ins w:id="4824" w:author="Nick.Tolimieri" w:date="2022-09-30T14:57:00Z">
              <w:r w:rsidRPr="0095582C">
                <w:rPr>
                  <w:rFonts w:asciiTheme="minorHAnsi" w:eastAsiaTheme="minorHAnsi" w:hAnsiTheme="minorHAnsi" w:cstheme="minorBidi"/>
                  <w:sz w:val="22"/>
                  <w:szCs w:val="22"/>
                  <w:rPrChange w:id="4825" w:author="Nick.Tolimieri" w:date="2022-09-30T14:57:00Z">
                    <w:rPr>
                      <w:rFonts w:ascii="Calibri" w:hAnsi="Calibri" w:cs="Calibri"/>
                      <w:color w:val="000000"/>
                      <w:sz w:val="22"/>
                      <w:szCs w:val="22"/>
                    </w:rPr>
                  </w:rPrChange>
                </w:rPr>
                <w:t>1</w:t>
              </w:r>
            </w:ins>
          </w:p>
        </w:tc>
        <w:tc>
          <w:tcPr>
            <w:tcW w:w="960" w:type="dxa"/>
            <w:noWrap/>
            <w:hideMark/>
            <w:tcPrChange w:id="48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27" w:author="Nick.Tolimieri" w:date="2022-09-30T14:57:00Z"/>
                <w:rFonts w:asciiTheme="minorHAnsi" w:eastAsiaTheme="minorHAnsi" w:hAnsiTheme="minorHAnsi" w:cstheme="minorBidi"/>
                <w:sz w:val="22"/>
                <w:szCs w:val="22"/>
                <w:rPrChange w:id="4828" w:author="Nick.Tolimieri" w:date="2022-09-30T14:57:00Z">
                  <w:rPr>
                    <w:ins w:id="4829" w:author="Nick.Tolimieri" w:date="2022-09-30T14:57:00Z"/>
                    <w:rFonts w:ascii="Calibri" w:hAnsi="Calibri" w:cs="Calibri"/>
                    <w:color w:val="000000"/>
                    <w:sz w:val="22"/>
                    <w:szCs w:val="22"/>
                  </w:rPr>
                </w:rPrChange>
              </w:rPr>
              <w:pPrChange w:id="4830" w:author="Nick.Tolimieri" w:date="2022-09-30T14:57:00Z">
                <w:pPr>
                  <w:jc w:val="right"/>
                </w:pPr>
              </w:pPrChange>
            </w:pPr>
            <w:ins w:id="4831" w:author="Nick.Tolimieri" w:date="2022-09-30T14:57:00Z">
              <w:r w:rsidRPr="0095582C">
                <w:rPr>
                  <w:rFonts w:asciiTheme="minorHAnsi" w:eastAsiaTheme="minorHAnsi" w:hAnsiTheme="minorHAnsi" w:cstheme="minorBidi"/>
                  <w:sz w:val="22"/>
                  <w:szCs w:val="22"/>
                  <w:rPrChange w:id="4832" w:author="Nick.Tolimieri" w:date="2022-09-30T14:57:00Z">
                    <w:rPr>
                      <w:rFonts w:ascii="Calibri" w:hAnsi="Calibri" w:cs="Calibri"/>
                      <w:color w:val="000000"/>
                      <w:sz w:val="22"/>
                      <w:szCs w:val="22"/>
                    </w:rPr>
                  </w:rPrChange>
                </w:rPr>
                <w:t>30</w:t>
              </w:r>
            </w:ins>
          </w:p>
        </w:tc>
        <w:tc>
          <w:tcPr>
            <w:tcW w:w="960" w:type="dxa"/>
            <w:noWrap/>
            <w:hideMark/>
            <w:tcPrChange w:id="48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34" w:author="Nick.Tolimieri" w:date="2022-09-30T14:57:00Z"/>
                <w:rFonts w:asciiTheme="minorHAnsi" w:eastAsiaTheme="minorHAnsi" w:hAnsiTheme="minorHAnsi" w:cstheme="minorBidi"/>
                <w:sz w:val="22"/>
                <w:szCs w:val="22"/>
                <w:rPrChange w:id="4835" w:author="Nick.Tolimieri" w:date="2022-09-30T14:57:00Z">
                  <w:rPr>
                    <w:ins w:id="4836" w:author="Nick.Tolimieri" w:date="2022-09-30T14:57:00Z"/>
                    <w:rFonts w:ascii="Calibri" w:hAnsi="Calibri" w:cs="Calibri"/>
                    <w:color w:val="000000"/>
                    <w:sz w:val="22"/>
                    <w:szCs w:val="22"/>
                  </w:rPr>
                </w:rPrChange>
              </w:rPr>
              <w:pPrChange w:id="4837" w:author="Nick.Tolimieri" w:date="2022-09-30T14:57:00Z">
                <w:pPr>
                  <w:jc w:val="right"/>
                </w:pPr>
              </w:pPrChange>
            </w:pPr>
            <w:ins w:id="4838" w:author="Nick.Tolimieri" w:date="2022-09-30T14:57:00Z">
              <w:r w:rsidRPr="0095582C">
                <w:rPr>
                  <w:rFonts w:asciiTheme="minorHAnsi" w:eastAsiaTheme="minorHAnsi" w:hAnsiTheme="minorHAnsi" w:cstheme="minorBidi"/>
                  <w:sz w:val="22"/>
                  <w:szCs w:val="22"/>
                  <w:rPrChange w:id="4839" w:author="Nick.Tolimieri" w:date="2022-09-30T14:57:00Z">
                    <w:rPr>
                      <w:rFonts w:ascii="Calibri" w:hAnsi="Calibri" w:cs="Calibri"/>
                      <w:color w:val="000000"/>
                      <w:sz w:val="22"/>
                      <w:szCs w:val="22"/>
                    </w:rPr>
                  </w:rPrChange>
                </w:rPr>
                <w:t>30</w:t>
              </w:r>
            </w:ins>
          </w:p>
        </w:tc>
        <w:tc>
          <w:tcPr>
            <w:tcW w:w="960" w:type="dxa"/>
            <w:noWrap/>
            <w:hideMark/>
            <w:tcPrChange w:id="48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41" w:author="Nick.Tolimieri" w:date="2022-09-30T14:57:00Z"/>
                <w:rFonts w:asciiTheme="minorHAnsi" w:eastAsiaTheme="minorHAnsi" w:hAnsiTheme="minorHAnsi" w:cstheme="minorBidi"/>
                <w:sz w:val="22"/>
                <w:szCs w:val="22"/>
                <w:rPrChange w:id="4842" w:author="Nick.Tolimieri" w:date="2022-09-30T14:57:00Z">
                  <w:rPr>
                    <w:ins w:id="4843" w:author="Nick.Tolimieri" w:date="2022-09-30T14:57:00Z"/>
                    <w:rFonts w:ascii="Calibri" w:hAnsi="Calibri" w:cs="Calibri"/>
                    <w:color w:val="000000"/>
                    <w:sz w:val="22"/>
                    <w:szCs w:val="22"/>
                  </w:rPr>
                </w:rPrChange>
              </w:rPr>
              <w:pPrChange w:id="4844" w:author="Nick.Tolimieri" w:date="2022-09-30T14:57:00Z">
                <w:pPr>
                  <w:jc w:val="right"/>
                </w:pPr>
              </w:pPrChange>
            </w:pPr>
            <w:ins w:id="4845" w:author="Nick.Tolimieri" w:date="2022-09-30T14:57:00Z">
              <w:r w:rsidRPr="0095582C">
                <w:rPr>
                  <w:rFonts w:asciiTheme="minorHAnsi" w:eastAsiaTheme="minorHAnsi" w:hAnsiTheme="minorHAnsi" w:cstheme="minorBidi"/>
                  <w:sz w:val="22"/>
                  <w:szCs w:val="22"/>
                  <w:rPrChange w:id="4846" w:author="Nick.Tolimieri" w:date="2022-09-30T14:57:00Z">
                    <w:rPr>
                      <w:rFonts w:ascii="Calibri" w:hAnsi="Calibri" w:cs="Calibri"/>
                      <w:color w:val="000000"/>
                      <w:sz w:val="22"/>
                      <w:szCs w:val="22"/>
                    </w:rPr>
                  </w:rPrChange>
                </w:rPr>
                <w:t>30</w:t>
              </w:r>
            </w:ins>
          </w:p>
        </w:tc>
        <w:tc>
          <w:tcPr>
            <w:tcW w:w="960" w:type="dxa"/>
            <w:noWrap/>
            <w:hideMark/>
            <w:tcPrChange w:id="48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48" w:author="Nick.Tolimieri" w:date="2022-09-30T14:57:00Z"/>
                <w:rFonts w:asciiTheme="minorHAnsi" w:eastAsiaTheme="minorHAnsi" w:hAnsiTheme="minorHAnsi" w:cstheme="minorBidi"/>
                <w:sz w:val="22"/>
                <w:szCs w:val="22"/>
                <w:rPrChange w:id="4849" w:author="Nick.Tolimieri" w:date="2022-09-30T14:57:00Z">
                  <w:rPr>
                    <w:ins w:id="4850" w:author="Nick.Tolimieri" w:date="2022-09-30T14:57:00Z"/>
                    <w:rFonts w:ascii="Calibri" w:hAnsi="Calibri" w:cs="Calibri"/>
                    <w:color w:val="000000"/>
                    <w:sz w:val="22"/>
                    <w:szCs w:val="22"/>
                  </w:rPr>
                </w:rPrChange>
              </w:rPr>
              <w:pPrChange w:id="4851" w:author="Nick.Tolimieri" w:date="2022-09-30T14:57:00Z">
                <w:pPr>
                  <w:jc w:val="right"/>
                </w:pPr>
              </w:pPrChange>
            </w:pPr>
            <w:ins w:id="4852" w:author="Nick.Tolimieri" w:date="2022-09-30T14:57:00Z">
              <w:r w:rsidRPr="0095582C">
                <w:rPr>
                  <w:rFonts w:asciiTheme="minorHAnsi" w:eastAsiaTheme="minorHAnsi" w:hAnsiTheme="minorHAnsi" w:cstheme="minorBidi"/>
                  <w:sz w:val="22"/>
                  <w:szCs w:val="22"/>
                  <w:rPrChange w:id="4853" w:author="Nick.Tolimieri" w:date="2022-09-30T14:57:00Z">
                    <w:rPr>
                      <w:rFonts w:ascii="Calibri" w:hAnsi="Calibri" w:cs="Calibri"/>
                      <w:color w:val="000000"/>
                      <w:sz w:val="22"/>
                      <w:szCs w:val="22"/>
                    </w:rPr>
                  </w:rPrChange>
                </w:rPr>
                <w:t>2.64</w:t>
              </w:r>
            </w:ins>
          </w:p>
        </w:tc>
        <w:tc>
          <w:tcPr>
            <w:tcW w:w="960" w:type="dxa"/>
            <w:noWrap/>
            <w:hideMark/>
            <w:tcPrChange w:id="48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55" w:author="Nick.Tolimieri" w:date="2022-09-30T14:57:00Z"/>
                <w:rFonts w:asciiTheme="minorHAnsi" w:eastAsiaTheme="minorHAnsi" w:hAnsiTheme="minorHAnsi" w:cstheme="minorBidi"/>
                <w:sz w:val="22"/>
                <w:szCs w:val="22"/>
                <w:rPrChange w:id="4856" w:author="Nick.Tolimieri" w:date="2022-09-30T14:57:00Z">
                  <w:rPr>
                    <w:ins w:id="4857" w:author="Nick.Tolimieri" w:date="2022-09-30T14:57:00Z"/>
                    <w:rFonts w:ascii="Calibri" w:hAnsi="Calibri" w:cs="Calibri"/>
                    <w:color w:val="000000"/>
                    <w:sz w:val="22"/>
                    <w:szCs w:val="22"/>
                  </w:rPr>
                </w:rPrChange>
              </w:rPr>
              <w:pPrChange w:id="4858" w:author="Nick.Tolimieri" w:date="2022-09-30T14:57:00Z">
                <w:pPr>
                  <w:jc w:val="right"/>
                </w:pPr>
              </w:pPrChange>
            </w:pPr>
            <w:ins w:id="4859" w:author="Nick.Tolimieri" w:date="2022-09-30T14:57:00Z">
              <w:r w:rsidRPr="0095582C">
                <w:rPr>
                  <w:rFonts w:asciiTheme="minorHAnsi" w:eastAsiaTheme="minorHAnsi" w:hAnsiTheme="minorHAnsi" w:cstheme="minorBidi"/>
                  <w:sz w:val="22"/>
                  <w:szCs w:val="22"/>
                  <w:rPrChange w:id="4860" w:author="Nick.Tolimieri" w:date="2022-09-30T14:57:00Z">
                    <w:rPr>
                      <w:rFonts w:ascii="Calibri" w:hAnsi="Calibri" w:cs="Calibri"/>
                      <w:color w:val="000000"/>
                      <w:sz w:val="22"/>
                      <w:szCs w:val="22"/>
                    </w:rPr>
                  </w:rPrChange>
                </w:rPr>
                <w:t>0.71</w:t>
              </w:r>
            </w:ins>
          </w:p>
        </w:tc>
      </w:tr>
      <w:tr w:rsidR="0095582C" w:rsidRPr="0095582C" w:rsidTr="0095582C">
        <w:trPr>
          <w:divId w:val="355430803"/>
          <w:trHeight w:val="300"/>
          <w:ins w:id="4861" w:author="Nick.Tolimieri" w:date="2022-09-30T14:57:00Z"/>
          <w:trPrChange w:id="4862" w:author="Nick.Tolimieri" w:date="2022-09-30T14:57:00Z">
            <w:trPr>
              <w:divId w:val="355430803"/>
              <w:trHeight w:val="300"/>
            </w:trPr>
          </w:trPrChange>
        </w:trPr>
        <w:tc>
          <w:tcPr>
            <w:tcW w:w="960" w:type="dxa"/>
            <w:noWrap/>
            <w:hideMark/>
            <w:tcPrChange w:id="48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64" w:author="Nick.Tolimieri" w:date="2022-09-30T14:57:00Z"/>
                <w:rFonts w:asciiTheme="minorHAnsi" w:eastAsiaTheme="minorHAnsi" w:hAnsiTheme="minorHAnsi" w:cstheme="minorBidi"/>
                <w:sz w:val="22"/>
                <w:szCs w:val="22"/>
                <w:rPrChange w:id="4865" w:author="Nick.Tolimieri" w:date="2022-09-30T14:57:00Z">
                  <w:rPr>
                    <w:ins w:id="4866" w:author="Nick.Tolimieri" w:date="2022-09-30T14:57:00Z"/>
                    <w:rFonts w:ascii="Calibri" w:hAnsi="Calibri" w:cs="Calibri"/>
                    <w:color w:val="000000"/>
                    <w:sz w:val="22"/>
                    <w:szCs w:val="22"/>
                  </w:rPr>
                </w:rPrChange>
              </w:rPr>
              <w:pPrChange w:id="4867" w:author="Nick.Tolimieri" w:date="2022-09-30T14:57:00Z">
                <w:pPr/>
              </w:pPrChange>
            </w:pPr>
            <w:proofErr w:type="spellStart"/>
            <w:ins w:id="4868" w:author="Nick.Tolimieri" w:date="2022-09-30T14:57:00Z">
              <w:r w:rsidRPr="0095582C">
                <w:rPr>
                  <w:rFonts w:asciiTheme="minorHAnsi" w:eastAsiaTheme="minorHAnsi" w:hAnsiTheme="minorHAnsi" w:cstheme="minorBidi"/>
                  <w:sz w:val="22"/>
                  <w:szCs w:val="22"/>
                  <w:rPrChange w:id="486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487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487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4872" w:author="Nick.Tolimieri" w:date="2022-09-30T14:57:00Z">
                    <w:rPr>
                      <w:rFonts w:ascii="Calibri" w:hAnsi="Calibri" w:cs="Calibri"/>
                      <w:color w:val="000000"/>
                      <w:sz w:val="22"/>
                      <w:szCs w:val="22"/>
                    </w:rPr>
                  </w:rPrChange>
                </w:rPr>
                <w:t xml:space="preserve"> B.</w:t>
              </w:r>
            </w:ins>
          </w:p>
        </w:tc>
        <w:tc>
          <w:tcPr>
            <w:tcW w:w="960" w:type="dxa"/>
            <w:noWrap/>
            <w:hideMark/>
            <w:tcPrChange w:id="48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74" w:author="Nick.Tolimieri" w:date="2022-09-30T14:57:00Z"/>
                <w:rFonts w:asciiTheme="minorHAnsi" w:eastAsiaTheme="minorHAnsi" w:hAnsiTheme="minorHAnsi" w:cstheme="minorBidi"/>
                <w:sz w:val="22"/>
                <w:szCs w:val="22"/>
                <w:rPrChange w:id="4875" w:author="Nick.Tolimieri" w:date="2022-09-30T14:57:00Z">
                  <w:rPr>
                    <w:ins w:id="4876" w:author="Nick.Tolimieri" w:date="2022-09-30T14:57:00Z"/>
                    <w:rFonts w:ascii="Calibri" w:hAnsi="Calibri" w:cs="Calibri"/>
                    <w:color w:val="000000"/>
                    <w:sz w:val="22"/>
                    <w:szCs w:val="22"/>
                  </w:rPr>
                </w:rPrChange>
              </w:rPr>
              <w:pPrChange w:id="4877" w:author="Nick.Tolimieri" w:date="2022-09-30T14:57:00Z">
                <w:pPr>
                  <w:jc w:val="right"/>
                </w:pPr>
              </w:pPrChange>
            </w:pPr>
            <w:ins w:id="4878" w:author="Nick.Tolimieri" w:date="2022-09-30T14:57:00Z">
              <w:r w:rsidRPr="0095582C">
                <w:rPr>
                  <w:rFonts w:asciiTheme="minorHAnsi" w:eastAsiaTheme="minorHAnsi" w:hAnsiTheme="minorHAnsi" w:cstheme="minorBidi"/>
                  <w:sz w:val="22"/>
                  <w:szCs w:val="22"/>
                  <w:rPrChange w:id="4879" w:author="Nick.Tolimieri" w:date="2022-09-30T14:57:00Z">
                    <w:rPr>
                      <w:rFonts w:ascii="Calibri" w:hAnsi="Calibri" w:cs="Calibri"/>
                      <w:color w:val="000000"/>
                      <w:sz w:val="22"/>
                      <w:szCs w:val="22"/>
                    </w:rPr>
                  </w:rPrChange>
                </w:rPr>
                <w:t>1995</w:t>
              </w:r>
            </w:ins>
          </w:p>
        </w:tc>
        <w:tc>
          <w:tcPr>
            <w:tcW w:w="960" w:type="dxa"/>
            <w:noWrap/>
            <w:hideMark/>
            <w:tcPrChange w:id="48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81" w:author="Nick.Tolimieri" w:date="2022-09-30T14:57:00Z"/>
                <w:rFonts w:asciiTheme="minorHAnsi" w:eastAsiaTheme="minorHAnsi" w:hAnsiTheme="minorHAnsi" w:cstheme="minorBidi"/>
                <w:sz w:val="22"/>
                <w:szCs w:val="22"/>
                <w:rPrChange w:id="4882" w:author="Nick.Tolimieri" w:date="2022-09-30T14:57:00Z">
                  <w:rPr>
                    <w:ins w:id="4883" w:author="Nick.Tolimieri" w:date="2022-09-30T14:57:00Z"/>
                    <w:rFonts w:ascii="Calibri" w:hAnsi="Calibri" w:cs="Calibri"/>
                    <w:color w:val="000000"/>
                    <w:sz w:val="22"/>
                    <w:szCs w:val="22"/>
                  </w:rPr>
                </w:rPrChange>
              </w:rPr>
              <w:pPrChange w:id="4884" w:author="Nick.Tolimieri" w:date="2022-09-30T14:57:00Z">
                <w:pPr>
                  <w:jc w:val="right"/>
                </w:pPr>
              </w:pPrChange>
            </w:pPr>
            <w:ins w:id="4885" w:author="Nick.Tolimieri" w:date="2022-09-30T14:57:00Z">
              <w:r w:rsidRPr="0095582C">
                <w:rPr>
                  <w:rFonts w:asciiTheme="minorHAnsi" w:eastAsiaTheme="minorHAnsi" w:hAnsiTheme="minorHAnsi" w:cstheme="minorBidi"/>
                  <w:sz w:val="22"/>
                  <w:szCs w:val="22"/>
                  <w:rPrChange w:id="4886" w:author="Nick.Tolimieri" w:date="2022-09-30T14:57:00Z">
                    <w:rPr>
                      <w:rFonts w:ascii="Calibri" w:hAnsi="Calibri" w:cs="Calibri"/>
                      <w:color w:val="000000"/>
                      <w:sz w:val="22"/>
                      <w:szCs w:val="22"/>
                    </w:rPr>
                  </w:rPrChange>
                </w:rPr>
                <w:t>4</w:t>
              </w:r>
            </w:ins>
          </w:p>
        </w:tc>
        <w:tc>
          <w:tcPr>
            <w:tcW w:w="960" w:type="dxa"/>
            <w:noWrap/>
            <w:hideMark/>
            <w:tcPrChange w:id="4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88" w:author="Nick.Tolimieri" w:date="2022-09-30T14:57:00Z"/>
                <w:rFonts w:asciiTheme="minorHAnsi" w:eastAsiaTheme="minorHAnsi" w:hAnsiTheme="minorHAnsi" w:cstheme="minorBidi"/>
                <w:sz w:val="22"/>
                <w:szCs w:val="22"/>
                <w:rPrChange w:id="4889" w:author="Nick.Tolimieri" w:date="2022-09-30T14:57:00Z">
                  <w:rPr>
                    <w:ins w:id="4890" w:author="Nick.Tolimieri" w:date="2022-09-30T14:57:00Z"/>
                    <w:rFonts w:ascii="Calibri" w:hAnsi="Calibri" w:cs="Calibri"/>
                    <w:color w:val="000000"/>
                    <w:sz w:val="22"/>
                    <w:szCs w:val="22"/>
                  </w:rPr>
                </w:rPrChange>
              </w:rPr>
              <w:pPrChange w:id="4891" w:author="Nick.Tolimieri" w:date="2022-09-30T14:57:00Z">
                <w:pPr>
                  <w:jc w:val="right"/>
                </w:pPr>
              </w:pPrChange>
            </w:pPr>
            <w:ins w:id="4892" w:author="Nick.Tolimieri" w:date="2022-09-30T14:57:00Z">
              <w:r w:rsidRPr="0095582C">
                <w:rPr>
                  <w:rFonts w:asciiTheme="minorHAnsi" w:eastAsiaTheme="minorHAnsi" w:hAnsiTheme="minorHAnsi" w:cstheme="minorBidi"/>
                  <w:sz w:val="22"/>
                  <w:szCs w:val="22"/>
                  <w:rPrChange w:id="4893" w:author="Nick.Tolimieri" w:date="2022-09-30T14:57:00Z">
                    <w:rPr>
                      <w:rFonts w:ascii="Calibri" w:hAnsi="Calibri" w:cs="Calibri"/>
                      <w:color w:val="000000"/>
                      <w:sz w:val="22"/>
                      <w:szCs w:val="22"/>
                    </w:rPr>
                  </w:rPrChange>
                </w:rPr>
                <w:t>59</w:t>
              </w:r>
            </w:ins>
          </w:p>
        </w:tc>
        <w:tc>
          <w:tcPr>
            <w:tcW w:w="960" w:type="dxa"/>
            <w:noWrap/>
            <w:hideMark/>
            <w:tcPrChange w:id="48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895" w:author="Nick.Tolimieri" w:date="2022-09-30T14:57:00Z"/>
                <w:rFonts w:asciiTheme="minorHAnsi" w:eastAsiaTheme="minorHAnsi" w:hAnsiTheme="minorHAnsi" w:cstheme="minorBidi"/>
                <w:sz w:val="22"/>
                <w:szCs w:val="22"/>
                <w:rPrChange w:id="4896" w:author="Nick.Tolimieri" w:date="2022-09-30T14:57:00Z">
                  <w:rPr>
                    <w:ins w:id="4897" w:author="Nick.Tolimieri" w:date="2022-09-30T14:57:00Z"/>
                    <w:rFonts w:ascii="Calibri" w:hAnsi="Calibri" w:cs="Calibri"/>
                    <w:color w:val="000000"/>
                    <w:sz w:val="22"/>
                    <w:szCs w:val="22"/>
                  </w:rPr>
                </w:rPrChange>
              </w:rPr>
              <w:pPrChange w:id="4898" w:author="Nick.Tolimieri" w:date="2022-09-30T14:57:00Z">
                <w:pPr>
                  <w:jc w:val="right"/>
                </w:pPr>
              </w:pPrChange>
            </w:pPr>
            <w:ins w:id="4899" w:author="Nick.Tolimieri" w:date="2022-09-30T14:57:00Z">
              <w:r w:rsidRPr="0095582C">
                <w:rPr>
                  <w:rFonts w:asciiTheme="minorHAnsi" w:eastAsiaTheme="minorHAnsi" w:hAnsiTheme="minorHAnsi" w:cstheme="minorBidi"/>
                  <w:sz w:val="22"/>
                  <w:szCs w:val="22"/>
                  <w:rPrChange w:id="4900" w:author="Nick.Tolimieri" w:date="2022-09-30T14:57:00Z">
                    <w:rPr>
                      <w:rFonts w:ascii="Calibri" w:hAnsi="Calibri" w:cs="Calibri"/>
                      <w:color w:val="000000"/>
                      <w:sz w:val="22"/>
                      <w:szCs w:val="22"/>
                    </w:rPr>
                  </w:rPrChange>
                </w:rPr>
                <w:t>6</w:t>
              </w:r>
            </w:ins>
          </w:p>
        </w:tc>
        <w:tc>
          <w:tcPr>
            <w:tcW w:w="960" w:type="dxa"/>
            <w:noWrap/>
            <w:hideMark/>
            <w:tcPrChange w:id="49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02" w:author="Nick.Tolimieri" w:date="2022-09-30T14:57:00Z"/>
                <w:rFonts w:asciiTheme="minorHAnsi" w:eastAsiaTheme="minorHAnsi" w:hAnsiTheme="minorHAnsi" w:cstheme="minorBidi"/>
                <w:sz w:val="22"/>
                <w:szCs w:val="22"/>
                <w:rPrChange w:id="4903" w:author="Nick.Tolimieri" w:date="2022-09-30T14:57:00Z">
                  <w:rPr>
                    <w:ins w:id="4904" w:author="Nick.Tolimieri" w:date="2022-09-30T14:57:00Z"/>
                    <w:rFonts w:ascii="Calibri" w:hAnsi="Calibri" w:cs="Calibri"/>
                    <w:color w:val="000000"/>
                    <w:sz w:val="22"/>
                    <w:szCs w:val="22"/>
                  </w:rPr>
                </w:rPrChange>
              </w:rPr>
              <w:pPrChange w:id="4905" w:author="Nick.Tolimieri" w:date="2022-09-30T14:57:00Z">
                <w:pPr>
                  <w:jc w:val="right"/>
                </w:pPr>
              </w:pPrChange>
            </w:pPr>
            <w:ins w:id="4906" w:author="Nick.Tolimieri" w:date="2022-09-30T14:57:00Z">
              <w:r w:rsidRPr="0095582C">
                <w:rPr>
                  <w:rFonts w:asciiTheme="minorHAnsi" w:eastAsiaTheme="minorHAnsi" w:hAnsiTheme="minorHAnsi" w:cstheme="minorBidi"/>
                  <w:sz w:val="22"/>
                  <w:szCs w:val="22"/>
                  <w:rPrChange w:id="4907" w:author="Nick.Tolimieri" w:date="2022-09-30T14:57:00Z">
                    <w:rPr>
                      <w:rFonts w:ascii="Calibri" w:hAnsi="Calibri" w:cs="Calibri"/>
                      <w:color w:val="000000"/>
                      <w:sz w:val="22"/>
                      <w:szCs w:val="22"/>
                    </w:rPr>
                  </w:rPrChange>
                </w:rPr>
                <w:t>46</w:t>
              </w:r>
            </w:ins>
          </w:p>
        </w:tc>
        <w:tc>
          <w:tcPr>
            <w:tcW w:w="960" w:type="dxa"/>
            <w:noWrap/>
            <w:hideMark/>
            <w:tcPrChange w:id="49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09" w:author="Nick.Tolimieri" w:date="2022-09-30T14:57:00Z"/>
                <w:rFonts w:asciiTheme="minorHAnsi" w:eastAsiaTheme="minorHAnsi" w:hAnsiTheme="minorHAnsi" w:cstheme="minorBidi"/>
                <w:sz w:val="22"/>
                <w:szCs w:val="22"/>
                <w:rPrChange w:id="4910" w:author="Nick.Tolimieri" w:date="2022-09-30T14:57:00Z">
                  <w:rPr>
                    <w:ins w:id="4911" w:author="Nick.Tolimieri" w:date="2022-09-30T14:57:00Z"/>
                    <w:rFonts w:ascii="Calibri" w:hAnsi="Calibri" w:cs="Calibri"/>
                    <w:color w:val="000000"/>
                    <w:sz w:val="22"/>
                    <w:szCs w:val="22"/>
                  </w:rPr>
                </w:rPrChange>
              </w:rPr>
              <w:pPrChange w:id="4912" w:author="Nick.Tolimieri" w:date="2022-09-30T14:57:00Z">
                <w:pPr>
                  <w:jc w:val="right"/>
                </w:pPr>
              </w:pPrChange>
            </w:pPr>
            <w:ins w:id="4913" w:author="Nick.Tolimieri" w:date="2022-09-30T14:57:00Z">
              <w:r w:rsidRPr="0095582C">
                <w:rPr>
                  <w:rFonts w:asciiTheme="minorHAnsi" w:eastAsiaTheme="minorHAnsi" w:hAnsiTheme="minorHAnsi" w:cstheme="minorBidi"/>
                  <w:sz w:val="22"/>
                  <w:szCs w:val="22"/>
                  <w:rPrChange w:id="4914" w:author="Nick.Tolimieri" w:date="2022-09-30T14:57:00Z">
                    <w:rPr>
                      <w:rFonts w:ascii="Calibri" w:hAnsi="Calibri" w:cs="Calibri"/>
                      <w:color w:val="000000"/>
                      <w:sz w:val="22"/>
                      <w:szCs w:val="22"/>
                    </w:rPr>
                  </w:rPrChange>
                </w:rPr>
                <w:t>5</w:t>
              </w:r>
            </w:ins>
          </w:p>
        </w:tc>
        <w:tc>
          <w:tcPr>
            <w:tcW w:w="960" w:type="dxa"/>
            <w:noWrap/>
            <w:hideMark/>
            <w:tcPrChange w:id="49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16" w:author="Nick.Tolimieri" w:date="2022-09-30T14:57:00Z"/>
                <w:rFonts w:asciiTheme="minorHAnsi" w:eastAsiaTheme="minorHAnsi" w:hAnsiTheme="minorHAnsi" w:cstheme="minorBidi"/>
                <w:sz w:val="22"/>
                <w:szCs w:val="22"/>
                <w:rPrChange w:id="4917" w:author="Nick.Tolimieri" w:date="2022-09-30T14:57:00Z">
                  <w:rPr>
                    <w:ins w:id="4918" w:author="Nick.Tolimieri" w:date="2022-09-30T14:57:00Z"/>
                    <w:rFonts w:ascii="Calibri" w:hAnsi="Calibri" w:cs="Calibri"/>
                    <w:color w:val="000000"/>
                    <w:sz w:val="22"/>
                    <w:szCs w:val="22"/>
                  </w:rPr>
                </w:rPrChange>
              </w:rPr>
              <w:pPrChange w:id="4919" w:author="Nick.Tolimieri" w:date="2022-09-30T14:57:00Z">
                <w:pPr>
                  <w:jc w:val="right"/>
                </w:pPr>
              </w:pPrChange>
            </w:pPr>
            <w:ins w:id="4920" w:author="Nick.Tolimieri" w:date="2022-09-30T14:57:00Z">
              <w:r w:rsidRPr="0095582C">
                <w:rPr>
                  <w:rFonts w:asciiTheme="minorHAnsi" w:eastAsiaTheme="minorHAnsi" w:hAnsiTheme="minorHAnsi" w:cstheme="minorBidi"/>
                  <w:sz w:val="22"/>
                  <w:szCs w:val="22"/>
                  <w:rPrChange w:id="4921" w:author="Nick.Tolimieri" w:date="2022-09-30T14:57:00Z">
                    <w:rPr>
                      <w:rFonts w:ascii="Calibri" w:hAnsi="Calibri" w:cs="Calibri"/>
                      <w:color w:val="000000"/>
                      <w:sz w:val="22"/>
                      <w:szCs w:val="22"/>
                    </w:rPr>
                  </w:rPrChange>
                </w:rPr>
                <w:t>14</w:t>
              </w:r>
            </w:ins>
          </w:p>
        </w:tc>
        <w:tc>
          <w:tcPr>
            <w:tcW w:w="960" w:type="dxa"/>
            <w:noWrap/>
            <w:hideMark/>
            <w:tcPrChange w:id="49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23" w:author="Nick.Tolimieri" w:date="2022-09-30T14:57:00Z"/>
                <w:rFonts w:asciiTheme="minorHAnsi" w:eastAsiaTheme="minorHAnsi" w:hAnsiTheme="minorHAnsi" w:cstheme="minorBidi"/>
                <w:sz w:val="22"/>
                <w:szCs w:val="22"/>
                <w:rPrChange w:id="4924" w:author="Nick.Tolimieri" w:date="2022-09-30T14:57:00Z">
                  <w:rPr>
                    <w:ins w:id="4925" w:author="Nick.Tolimieri" w:date="2022-09-30T14:57:00Z"/>
                    <w:rFonts w:ascii="Calibri" w:hAnsi="Calibri" w:cs="Calibri"/>
                    <w:color w:val="000000"/>
                    <w:sz w:val="22"/>
                    <w:szCs w:val="22"/>
                  </w:rPr>
                </w:rPrChange>
              </w:rPr>
              <w:pPrChange w:id="4926" w:author="Nick.Tolimieri" w:date="2022-09-30T14:57:00Z">
                <w:pPr>
                  <w:jc w:val="right"/>
                </w:pPr>
              </w:pPrChange>
            </w:pPr>
            <w:ins w:id="4927" w:author="Nick.Tolimieri" w:date="2022-09-30T14:57:00Z">
              <w:r w:rsidRPr="0095582C">
                <w:rPr>
                  <w:rFonts w:asciiTheme="minorHAnsi" w:eastAsiaTheme="minorHAnsi" w:hAnsiTheme="minorHAnsi" w:cstheme="minorBidi"/>
                  <w:sz w:val="22"/>
                  <w:szCs w:val="22"/>
                  <w:rPrChange w:id="4928" w:author="Nick.Tolimieri" w:date="2022-09-30T14:57:00Z">
                    <w:rPr>
                      <w:rFonts w:ascii="Calibri" w:hAnsi="Calibri" w:cs="Calibri"/>
                      <w:color w:val="000000"/>
                      <w:sz w:val="22"/>
                      <w:szCs w:val="22"/>
                    </w:rPr>
                  </w:rPrChange>
                </w:rPr>
                <w:t>2.14</w:t>
              </w:r>
            </w:ins>
          </w:p>
        </w:tc>
        <w:tc>
          <w:tcPr>
            <w:tcW w:w="960" w:type="dxa"/>
            <w:noWrap/>
            <w:hideMark/>
            <w:tcPrChange w:id="49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30" w:author="Nick.Tolimieri" w:date="2022-09-30T14:57:00Z"/>
                <w:rFonts w:asciiTheme="minorHAnsi" w:eastAsiaTheme="minorHAnsi" w:hAnsiTheme="minorHAnsi" w:cstheme="minorBidi"/>
                <w:sz w:val="22"/>
                <w:szCs w:val="22"/>
                <w:rPrChange w:id="4931" w:author="Nick.Tolimieri" w:date="2022-09-30T14:57:00Z">
                  <w:rPr>
                    <w:ins w:id="4932" w:author="Nick.Tolimieri" w:date="2022-09-30T14:57:00Z"/>
                    <w:rFonts w:ascii="Calibri" w:hAnsi="Calibri" w:cs="Calibri"/>
                    <w:color w:val="000000"/>
                    <w:sz w:val="22"/>
                    <w:szCs w:val="22"/>
                  </w:rPr>
                </w:rPrChange>
              </w:rPr>
              <w:pPrChange w:id="4933" w:author="Nick.Tolimieri" w:date="2022-09-30T14:57:00Z">
                <w:pPr>
                  <w:jc w:val="right"/>
                </w:pPr>
              </w:pPrChange>
            </w:pPr>
            <w:ins w:id="4934" w:author="Nick.Tolimieri" w:date="2022-09-30T14:57:00Z">
              <w:r w:rsidRPr="0095582C">
                <w:rPr>
                  <w:rFonts w:asciiTheme="minorHAnsi" w:eastAsiaTheme="minorHAnsi" w:hAnsiTheme="minorHAnsi" w:cstheme="minorBidi"/>
                  <w:sz w:val="22"/>
                  <w:szCs w:val="22"/>
                  <w:rPrChange w:id="4935" w:author="Nick.Tolimieri" w:date="2022-09-30T14:57:00Z">
                    <w:rPr>
                      <w:rFonts w:ascii="Calibri" w:hAnsi="Calibri" w:cs="Calibri"/>
                      <w:color w:val="000000"/>
                      <w:sz w:val="22"/>
                      <w:szCs w:val="22"/>
                    </w:rPr>
                  </w:rPrChange>
                </w:rPr>
                <w:t>0.47</w:t>
              </w:r>
            </w:ins>
          </w:p>
        </w:tc>
      </w:tr>
      <w:tr w:rsidR="0095582C" w:rsidRPr="0095582C" w:rsidTr="0095582C">
        <w:trPr>
          <w:divId w:val="355430803"/>
          <w:trHeight w:val="300"/>
          <w:ins w:id="4936" w:author="Nick.Tolimieri" w:date="2022-09-30T14:57:00Z"/>
          <w:trPrChange w:id="4937" w:author="Nick.Tolimieri" w:date="2022-09-30T14:57:00Z">
            <w:trPr>
              <w:divId w:val="355430803"/>
              <w:trHeight w:val="300"/>
            </w:trPr>
          </w:trPrChange>
        </w:trPr>
        <w:tc>
          <w:tcPr>
            <w:tcW w:w="960" w:type="dxa"/>
            <w:noWrap/>
            <w:hideMark/>
            <w:tcPrChange w:id="49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39" w:author="Nick.Tolimieri" w:date="2022-09-30T14:57:00Z"/>
                <w:rFonts w:asciiTheme="minorHAnsi" w:eastAsiaTheme="minorHAnsi" w:hAnsiTheme="minorHAnsi" w:cstheme="minorBidi"/>
                <w:sz w:val="22"/>
                <w:szCs w:val="22"/>
                <w:rPrChange w:id="4940" w:author="Nick.Tolimieri" w:date="2022-09-30T14:57:00Z">
                  <w:rPr>
                    <w:ins w:id="4941" w:author="Nick.Tolimieri" w:date="2022-09-30T14:57:00Z"/>
                    <w:rFonts w:ascii="Calibri" w:hAnsi="Calibri" w:cs="Calibri"/>
                    <w:color w:val="000000"/>
                    <w:sz w:val="22"/>
                    <w:szCs w:val="22"/>
                  </w:rPr>
                </w:rPrChange>
              </w:rPr>
              <w:pPrChange w:id="4942" w:author="Nick.Tolimieri" w:date="2022-09-30T14:57:00Z">
                <w:pPr/>
              </w:pPrChange>
            </w:pPr>
            <w:proofErr w:type="spellStart"/>
            <w:ins w:id="4943" w:author="Nick.Tolimieri" w:date="2022-09-30T14:57:00Z">
              <w:r w:rsidRPr="0095582C">
                <w:rPr>
                  <w:rFonts w:asciiTheme="minorHAnsi" w:eastAsiaTheme="minorHAnsi" w:hAnsiTheme="minorHAnsi" w:cstheme="minorBidi"/>
                  <w:sz w:val="22"/>
                  <w:szCs w:val="22"/>
                  <w:rPrChange w:id="494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49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49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4947" w:author="Nick.Tolimieri" w:date="2022-09-30T14:57:00Z">
                    <w:rPr>
                      <w:rFonts w:ascii="Calibri" w:hAnsi="Calibri" w:cs="Calibri"/>
                      <w:color w:val="000000"/>
                      <w:sz w:val="22"/>
                      <w:szCs w:val="22"/>
                    </w:rPr>
                  </w:rPrChange>
                </w:rPr>
                <w:t xml:space="preserve"> B.</w:t>
              </w:r>
            </w:ins>
          </w:p>
        </w:tc>
        <w:tc>
          <w:tcPr>
            <w:tcW w:w="960" w:type="dxa"/>
            <w:noWrap/>
            <w:hideMark/>
            <w:tcPrChange w:id="49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49" w:author="Nick.Tolimieri" w:date="2022-09-30T14:57:00Z"/>
                <w:rFonts w:asciiTheme="minorHAnsi" w:eastAsiaTheme="minorHAnsi" w:hAnsiTheme="minorHAnsi" w:cstheme="minorBidi"/>
                <w:sz w:val="22"/>
                <w:szCs w:val="22"/>
                <w:rPrChange w:id="4950" w:author="Nick.Tolimieri" w:date="2022-09-30T14:57:00Z">
                  <w:rPr>
                    <w:ins w:id="4951" w:author="Nick.Tolimieri" w:date="2022-09-30T14:57:00Z"/>
                    <w:rFonts w:ascii="Calibri" w:hAnsi="Calibri" w:cs="Calibri"/>
                    <w:color w:val="000000"/>
                    <w:sz w:val="22"/>
                    <w:szCs w:val="22"/>
                  </w:rPr>
                </w:rPrChange>
              </w:rPr>
              <w:pPrChange w:id="4952" w:author="Nick.Tolimieri" w:date="2022-09-30T14:57:00Z">
                <w:pPr>
                  <w:jc w:val="right"/>
                </w:pPr>
              </w:pPrChange>
            </w:pPr>
            <w:ins w:id="4953" w:author="Nick.Tolimieri" w:date="2022-09-30T14:57:00Z">
              <w:r w:rsidRPr="0095582C">
                <w:rPr>
                  <w:rFonts w:asciiTheme="minorHAnsi" w:eastAsiaTheme="minorHAnsi" w:hAnsiTheme="minorHAnsi" w:cstheme="minorBidi"/>
                  <w:sz w:val="22"/>
                  <w:szCs w:val="22"/>
                  <w:rPrChange w:id="4954" w:author="Nick.Tolimieri" w:date="2022-09-30T14:57:00Z">
                    <w:rPr>
                      <w:rFonts w:ascii="Calibri" w:hAnsi="Calibri" w:cs="Calibri"/>
                      <w:color w:val="000000"/>
                      <w:sz w:val="22"/>
                      <w:szCs w:val="22"/>
                    </w:rPr>
                  </w:rPrChange>
                </w:rPr>
                <w:t>1996</w:t>
              </w:r>
            </w:ins>
          </w:p>
        </w:tc>
        <w:tc>
          <w:tcPr>
            <w:tcW w:w="960" w:type="dxa"/>
            <w:noWrap/>
            <w:hideMark/>
            <w:tcPrChange w:id="49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56" w:author="Nick.Tolimieri" w:date="2022-09-30T14:57:00Z"/>
                <w:rFonts w:asciiTheme="minorHAnsi" w:eastAsiaTheme="minorHAnsi" w:hAnsiTheme="minorHAnsi" w:cstheme="minorBidi"/>
                <w:sz w:val="22"/>
                <w:szCs w:val="22"/>
                <w:rPrChange w:id="4957" w:author="Nick.Tolimieri" w:date="2022-09-30T14:57:00Z">
                  <w:rPr>
                    <w:ins w:id="4958" w:author="Nick.Tolimieri" w:date="2022-09-30T14:57:00Z"/>
                    <w:rFonts w:ascii="Calibri" w:hAnsi="Calibri" w:cs="Calibri"/>
                    <w:color w:val="000000"/>
                    <w:sz w:val="22"/>
                    <w:szCs w:val="22"/>
                  </w:rPr>
                </w:rPrChange>
              </w:rPr>
              <w:pPrChange w:id="4959" w:author="Nick.Tolimieri" w:date="2022-09-30T14:57:00Z">
                <w:pPr>
                  <w:jc w:val="right"/>
                </w:pPr>
              </w:pPrChange>
            </w:pPr>
            <w:ins w:id="4960" w:author="Nick.Tolimieri" w:date="2022-09-30T14:57:00Z">
              <w:r w:rsidRPr="0095582C">
                <w:rPr>
                  <w:rFonts w:asciiTheme="minorHAnsi" w:eastAsiaTheme="minorHAnsi" w:hAnsiTheme="minorHAnsi" w:cstheme="minorBidi"/>
                  <w:sz w:val="22"/>
                  <w:szCs w:val="22"/>
                  <w:rPrChange w:id="4961" w:author="Nick.Tolimieri" w:date="2022-09-30T14:57:00Z">
                    <w:rPr>
                      <w:rFonts w:ascii="Calibri" w:hAnsi="Calibri" w:cs="Calibri"/>
                      <w:color w:val="000000"/>
                      <w:sz w:val="22"/>
                      <w:szCs w:val="22"/>
                    </w:rPr>
                  </w:rPrChange>
                </w:rPr>
                <w:t>0</w:t>
              </w:r>
            </w:ins>
          </w:p>
        </w:tc>
        <w:tc>
          <w:tcPr>
            <w:tcW w:w="960" w:type="dxa"/>
            <w:noWrap/>
            <w:hideMark/>
            <w:tcPrChange w:id="49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63" w:author="Nick.Tolimieri" w:date="2022-09-30T14:57:00Z"/>
                <w:rFonts w:asciiTheme="minorHAnsi" w:eastAsiaTheme="minorHAnsi" w:hAnsiTheme="minorHAnsi" w:cstheme="minorBidi"/>
                <w:sz w:val="22"/>
                <w:szCs w:val="22"/>
                <w:rPrChange w:id="4964" w:author="Nick.Tolimieri" w:date="2022-09-30T14:57:00Z">
                  <w:rPr>
                    <w:ins w:id="4965" w:author="Nick.Tolimieri" w:date="2022-09-30T14:57:00Z"/>
                    <w:rFonts w:ascii="Calibri" w:hAnsi="Calibri" w:cs="Calibri"/>
                    <w:color w:val="000000"/>
                    <w:sz w:val="22"/>
                    <w:szCs w:val="22"/>
                  </w:rPr>
                </w:rPrChange>
              </w:rPr>
              <w:pPrChange w:id="4966" w:author="Nick.Tolimieri" w:date="2022-09-30T14:57:00Z">
                <w:pPr>
                  <w:jc w:val="right"/>
                </w:pPr>
              </w:pPrChange>
            </w:pPr>
            <w:ins w:id="4967" w:author="Nick.Tolimieri" w:date="2022-09-30T14:57:00Z">
              <w:r w:rsidRPr="0095582C">
                <w:rPr>
                  <w:rFonts w:asciiTheme="minorHAnsi" w:eastAsiaTheme="minorHAnsi" w:hAnsiTheme="minorHAnsi" w:cstheme="minorBidi"/>
                  <w:sz w:val="22"/>
                  <w:szCs w:val="22"/>
                  <w:rPrChange w:id="4968" w:author="Nick.Tolimieri" w:date="2022-09-30T14:57:00Z">
                    <w:rPr>
                      <w:rFonts w:ascii="Calibri" w:hAnsi="Calibri" w:cs="Calibri"/>
                      <w:color w:val="000000"/>
                      <w:sz w:val="22"/>
                      <w:szCs w:val="22"/>
                    </w:rPr>
                  </w:rPrChange>
                </w:rPr>
                <w:t>18</w:t>
              </w:r>
            </w:ins>
          </w:p>
        </w:tc>
        <w:tc>
          <w:tcPr>
            <w:tcW w:w="960" w:type="dxa"/>
            <w:noWrap/>
            <w:hideMark/>
            <w:tcPrChange w:id="49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70" w:author="Nick.Tolimieri" w:date="2022-09-30T14:57:00Z"/>
                <w:rFonts w:asciiTheme="minorHAnsi" w:eastAsiaTheme="minorHAnsi" w:hAnsiTheme="minorHAnsi" w:cstheme="minorBidi"/>
                <w:sz w:val="22"/>
                <w:szCs w:val="22"/>
                <w:rPrChange w:id="4971" w:author="Nick.Tolimieri" w:date="2022-09-30T14:57:00Z">
                  <w:rPr>
                    <w:ins w:id="4972" w:author="Nick.Tolimieri" w:date="2022-09-30T14:57:00Z"/>
                    <w:rFonts w:ascii="Calibri" w:hAnsi="Calibri" w:cs="Calibri"/>
                    <w:color w:val="000000"/>
                    <w:sz w:val="22"/>
                    <w:szCs w:val="22"/>
                  </w:rPr>
                </w:rPrChange>
              </w:rPr>
              <w:pPrChange w:id="4973" w:author="Nick.Tolimieri" w:date="2022-09-30T14:57:00Z">
                <w:pPr>
                  <w:jc w:val="right"/>
                </w:pPr>
              </w:pPrChange>
            </w:pPr>
            <w:ins w:id="4974" w:author="Nick.Tolimieri" w:date="2022-09-30T14:57:00Z">
              <w:r w:rsidRPr="0095582C">
                <w:rPr>
                  <w:rFonts w:asciiTheme="minorHAnsi" w:eastAsiaTheme="minorHAnsi" w:hAnsiTheme="minorHAnsi" w:cstheme="minorBidi"/>
                  <w:sz w:val="22"/>
                  <w:szCs w:val="22"/>
                  <w:rPrChange w:id="4975" w:author="Nick.Tolimieri" w:date="2022-09-30T14:57:00Z">
                    <w:rPr>
                      <w:rFonts w:ascii="Calibri" w:hAnsi="Calibri" w:cs="Calibri"/>
                      <w:color w:val="000000"/>
                      <w:sz w:val="22"/>
                      <w:szCs w:val="22"/>
                    </w:rPr>
                  </w:rPrChange>
                </w:rPr>
                <w:t>1</w:t>
              </w:r>
            </w:ins>
          </w:p>
        </w:tc>
        <w:tc>
          <w:tcPr>
            <w:tcW w:w="960" w:type="dxa"/>
            <w:noWrap/>
            <w:hideMark/>
            <w:tcPrChange w:id="49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77" w:author="Nick.Tolimieri" w:date="2022-09-30T14:57:00Z"/>
                <w:rFonts w:asciiTheme="minorHAnsi" w:eastAsiaTheme="minorHAnsi" w:hAnsiTheme="minorHAnsi" w:cstheme="minorBidi"/>
                <w:sz w:val="22"/>
                <w:szCs w:val="22"/>
                <w:rPrChange w:id="4978" w:author="Nick.Tolimieri" w:date="2022-09-30T14:57:00Z">
                  <w:rPr>
                    <w:ins w:id="4979" w:author="Nick.Tolimieri" w:date="2022-09-30T14:57:00Z"/>
                    <w:rFonts w:ascii="Calibri" w:hAnsi="Calibri" w:cs="Calibri"/>
                    <w:color w:val="000000"/>
                    <w:sz w:val="22"/>
                    <w:szCs w:val="22"/>
                  </w:rPr>
                </w:rPrChange>
              </w:rPr>
              <w:pPrChange w:id="4980" w:author="Nick.Tolimieri" w:date="2022-09-30T14:57:00Z">
                <w:pPr>
                  <w:jc w:val="right"/>
                </w:pPr>
              </w:pPrChange>
            </w:pPr>
            <w:ins w:id="4981" w:author="Nick.Tolimieri" w:date="2022-09-30T14:57:00Z">
              <w:r w:rsidRPr="0095582C">
                <w:rPr>
                  <w:rFonts w:asciiTheme="minorHAnsi" w:eastAsiaTheme="minorHAnsi" w:hAnsiTheme="minorHAnsi" w:cstheme="minorBidi"/>
                  <w:sz w:val="22"/>
                  <w:szCs w:val="22"/>
                  <w:rPrChange w:id="4982" w:author="Nick.Tolimieri" w:date="2022-09-30T14:57:00Z">
                    <w:rPr>
                      <w:rFonts w:ascii="Calibri" w:hAnsi="Calibri" w:cs="Calibri"/>
                      <w:color w:val="000000"/>
                      <w:sz w:val="22"/>
                      <w:szCs w:val="22"/>
                    </w:rPr>
                  </w:rPrChange>
                </w:rPr>
                <w:t>9</w:t>
              </w:r>
            </w:ins>
          </w:p>
        </w:tc>
        <w:tc>
          <w:tcPr>
            <w:tcW w:w="960" w:type="dxa"/>
            <w:noWrap/>
            <w:hideMark/>
            <w:tcPrChange w:id="49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84" w:author="Nick.Tolimieri" w:date="2022-09-30T14:57:00Z"/>
                <w:rFonts w:asciiTheme="minorHAnsi" w:eastAsiaTheme="minorHAnsi" w:hAnsiTheme="minorHAnsi" w:cstheme="minorBidi"/>
                <w:sz w:val="22"/>
                <w:szCs w:val="22"/>
                <w:rPrChange w:id="4985" w:author="Nick.Tolimieri" w:date="2022-09-30T14:57:00Z">
                  <w:rPr>
                    <w:ins w:id="4986" w:author="Nick.Tolimieri" w:date="2022-09-30T14:57:00Z"/>
                    <w:rFonts w:ascii="Calibri" w:hAnsi="Calibri" w:cs="Calibri"/>
                    <w:color w:val="000000"/>
                    <w:sz w:val="22"/>
                    <w:szCs w:val="22"/>
                  </w:rPr>
                </w:rPrChange>
              </w:rPr>
              <w:pPrChange w:id="4987" w:author="Nick.Tolimieri" w:date="2022-09-30T14:57:00Z">
                <w:pPr>
                  <w:jc w:val="right"/>
                </w:pPr>
              </w:pPrChange>
            </w:pPr>
            <w:ins w:id="4988" w:author="Nick.Tolimieri" w:date="2022-09-30T14:57:00Z">
              <w:r w:rsidRPr="0095582C">
                <w:rPr>
                  <w:rFonts w:asciiTheme="minorHAnsi" w:eastAsiaTheme="minorHAnsi" w:hAnsiTheme="minorHAnsi" w:cstheme="minorBidi"/>
                  <w:sz w:val="22"/>
                  <w:szCs w:val="22"/>
                  <w:rPrChange w:id="4989" w:author="Nick.Tolimieri" w:date="2022-09-30T14:57:00Z">
                    <w:rPr>
                      <w:rFonts w:ascii="Calibri" w:hAnsi="Calibri" w:cs="Calibri"/>
                      <w:color w:val="000000"/>
                      <w:sz w:val="22"/>
                      <w:szCs w:val="22"/>
                    </w:rPr>
                  </w:rPrChange>
                </w:rPr>
                <w:t>9</w:t>
              </w:r>
            </w:ins>
          </w:p>
        </w:tc>
        <w:tc>
          <w:tcPr>
            <w:tcW w:w="960" w:type="dxa"/>
            <w:noWrap/>
            <w:hideMark/>
            <w:tcPrChange w:id="49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91" w:author="Nick.Tolimieri" w:date="2022-09-30T14:57:00Z"/>
                <w:rFonts w:asciiTheme="minorHAnsi" w:eastAsiaTheme="minorHAnsi" w:hAnsiTheme="minorHAnsi" w:cstheme="minorBidi"/>
                <w:sz w:val="22"/>
                <w:szCs w:val="22"/>
                <w:rPrChange w:id="4992" w:author="Nick.Tolimieri" w:date="2022-09-30T14:57:00Z">
                  <w:rPr>
                    <w:ins w:id="4993" w:author="Nick.Tolimieri" w:date="2022-09-30T14:57:00Z"/>
                    <w:rFonts w:ascii="Calibri" w:hAnsi="Calibri" w:cs="Calibri"/>
                    <w:color w:val="000000"/>
                    <w:sz w:val="22"/>
                    <w:szCs w:val="22"/>
                  </w:rPr>
                </w:rPrChange>
              </w:rPr>
              <w:pPrChange w:id="4994" w:author="Nick.Tolimieri" w:date="2022-09-30T14:57:00Z">
                <w:pPr>
                  <w:jc w:val="right"/>
                </w:pPr>
              </w:pPrChange>
            </w:pPr>
            <w:ins w:id="4995" w:author="Nick.Tolimieri" w:date="2022-09-30T14:57:00Z">
              <w:r w:rsidRPr="0095582C">
                <w:rPr>
                  <w:rFonts w:asciiTheme="minorHAnsi" w:eastAsiaTheme="minorHAnsi" w:hAnsiTheme="minorHAnsi" w:cstheme="minorBidi"/>
                  <w:sz w:val="22"/>
                  <w:szCs w:val="22"/>
                  <w:rPrChange w:id="4996" w:author="Nick.Tolimieri" w:date="2022-09-30T14:57:00Z">
                    <w:rPr>
                      <w:rFonts w:ascii="Calibri" w:hAnsi="Calibri" w:cs="Calibri"/>
                      <w:color w:val="000000"/>
                      <w:sz w:val="22"/>
                      <w:szCs w:val="22"/>
                    </w:rPr>
                  </w:rPrChange>
                </w:rPr>
                <w:t>9</w:t>
              </w:r>
            </w:ins>
          </w:p>
        </w:tc>
        <w:tc>
          <w:tcPr>
            <w:tcW w:w="960" w:type="dxa"/>
            <w:noWrap/>
            <w:hideMark/>
            <w:tcPrChange w:id="49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4998" w:author="Nick.Tolimieri" w:date="2022-09-30T14:57:00Z"/>
                <w:rFonts w:asciiTheme="minorHAnsi" w:eastAsiaTheme="minorHAnsi" w:hAnsiTheme="minorHAnsi" w:cstheme="minorBidi"/>
                <w:sz w:val="22"/>
                <w:szCs w:val="22"/>
                <w:rPrChange w:id="4999" w:author="Nick.Tolimieri" w:date="2022-09-30T14:57:00Z">
                  <w:rPr>
                    <w:ins w:id="5000" w:author="Nick.Tolimieri" w:date="2022-09-30T14:57:00Z"/>
                    <w:rFonts w:ascii="Calibri" w:hAnsi="Calibri" w:cs="Calibri"/>
                    <w:color w:val="000000"/>
                    <w:sz w:val="22"/>
                    <w:szCs w:val="22"/>
                  </w:rPr>
                </w:rPrChange>
              </w:rPr>
              <w:pPrChange w:id="5001" w:author="Nick.Tolimieri" w:date="2022-09-30T14:57:00Z">
                <w:pPr>
                  <w:jc w:val="right"/>
                </w:pPr>
              </w:pPrChange>
            </w:pPr>
            <w:ins w:id="5002" w:author="Nick.Tolimieri" w:date="2022-09-30T14:57:00Z">
              <w:r w:rsidRPr="0095582C">
                <w:rPr>
                  <w:rFonts w:asciiTheme="minorHAnsi" w:eastAsiaTheme="minorHAnsi" w:hAnsiTheme="minorHAnsi" w:cstheme="minorBidi"/>
                  <w:sz w:val="22"/>
                  <w:szCs w:val="22"/>
                  <w:rPrChange w:id="5003" w:author="Nick.Tolimieri" w:date="2022-09-30T14:57:00Z">
                    <w:rPr>
                      <w:rFonts w:ascii="Calibri" w:hAnsi="Calibri" w:cs="Calibri"/>
                      <w:color w:val="000000"/>
                      <w:sz w:val="22"/>
                      <w:szCs w:val="22"/>
                    </w:rPr>
                  </w:rPrChange>
                </w:rPr>
                <w:t>1.78</w:t>
              </w:r>
            </w:ins>
          </w:p>
        </w:tc>
        <w:tc>
          <w:tcPr>
            <w:tcW w:w="960" w:type="dxa"/>
            <w:noWrap/>
            <w:hideMark/>
            <w:tcPrChange w:id="50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05" w:author="Nick.Tolimieri" w:date="2022-09-30T14:57:00Z"/>
                <w:rFonts w:asciiTheme="minorHAnsi" w:eastAsiaTheme="minorHAnsi" w:hAnsiTheme="minorHAnsi" w:cstheme="minorBidi"/>
                <w:sz w:val="22"/>
                <w:szCs w:val="22"/>
                <w:rPrChange w:id="5006" w:author="Nick.Tolimieri" w:date="2022-09-30T14:57:00Z">
                  <w:rPr>
                    <w:ins w:id="5007" w:author="Nick.Tolimieri" w:date="2022-09-30T14:57:00Z"/>
                    <w:rFonts w:ascii="Calibri" w:hAnsi="Calibri" w:cs="Calibri"/>
                    <w:color w:val="000000"/>
                    <w:sz w:val="22"/>
                    <w:szCs w:val="22"/>
                  </w:rPr>
                </w:rPrChange>
              </w:rPr>
              <w:pPrChange w:id="5008" w:author="Nick.Tolimieri" w:date="2022-09-30T14:57:00Z">
                <w:pPr>
                  <w:jc w:val="right"/>
                </w:pPr>
              </w:pPrChange>
            </w:pPr>
            <w:ins w:id="5009" w:author="Nick.Tolimieri" w:date="2022-09-30T14:57:00Z">
              <w:r w:rsidRPr="0095582C">
                <w:rPr>
                  <w:rFonts w:asciiTheme="minorHAnsi" w:eastAsiaTheme="minorHAnsi" w:hAnsiTheme="minorHAnsi" w:cstheme="minorBidi"/>
                  <w:sz w:val="22"/>
                  <w:szCs w:val="22"/>
                  <w:rPrChange w:id="5010" w:author="Nick.Tolimieri" w:date="2022-09-30T14:57:00Z">
                    <w:rPr>
                      <w:rFonts w:ascii="Calibri" w:hAnsi="Calibri" w:cs="Calibri"/>
                      <w:color w:val="000000"/>
                      <w:sz w:val="22"/>
                      <w:szCs w:val="22"/>
                    </w:rPr>
                  </w:rPrChange>
                </w:rPr>
                <w:t>0.16</w:t>
              </w:r>
            </w:ins>
          </w:p>
        </w:tc>
      </w:tr>
      <w:tr w:rsidR="0095582C" w:rsidRPr="0095582C" w:rsidTr="0095582C">
        <w:trPr>
          <w:divId w:val="355430803"/>
          <w:trHeight w:val="300"/>
          <w:ins w:id="5011" w:author="Nick.Tolimieri" w:date="2022-09-30T14:57:00Z"/>
          <w:trPrChange w:id="5012" w:author="Nick.Tolimieri" w:date="2022-09-30T14:57:00Z">
            <w:trPr>
              <w:divId w:val="355430803"/>
              <w:trHeight w:val="300"/>
            </w:trPr>
          </w:trPrChange>
        </w:trPr>
        <w:tc>
          <w:tcPr>
            <w:tcW w:w="960" w:type="dxa"/>
            <w:noWrap/>
            <w:hideMark/>
            <w:tcPrChange w:id="50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14" w:author="Nick.Tolimieri" w:date="2022-09-30T14:57:00Z"/>
                <w:rFonts w:asciiTheme="minorHAnsi" w:eastAsiaTheme="minorHAnsi" w:hAnsiTheme="minorHAnsi" w:cstheme="minorBidi"/>
                <w:sz w:val="22"/>
                <w:szCs w:val="22"/>
                <w:rPrChange w:id="5015" w:author="Nick.Tolimieri" w:date="2022-09-30T14:57:00Z">
                  <w:rPr>
                    <w:ins w:id="5016" w:author="Nick.Tolimieri" w:date="2022-09-30T14:57:00Z"/>
                    <w:rFonts w:ascii="Calibri" w:hAnsi="Calibri" w:cs="Calibri"/>
                    <w:color w:val="000000"/>
                    <w:sz w:val="22"/>
                    <w:szCs w:val="22"/>
                  </w:rPr>
                </w:rPrChange>
              </w:rPr>
              <w:pPrChange w:id="5017" w:author="Nick.Tolimieri" w:date="2022-09-30T14:57:00Z">
                <w:pPr/>
              </w:pPrChange>
            </w:pPr>
            <w:proofErr w:type="spellStart"/>
            <w:ins w:id="5018" w:author="Nick.Tolimieri" w:date="2022-09-30T14:57:00Z">
              <w:r w:rsidRPr="0095582C">
                <w:rPr>
                  <w:rFonts w:asciiTheme="minorHAnsi" w:eastAsiaTheme="minorHAnsi" w:hAnsiTheme="minorHAnsi" w:cstheme="minorBidi"/>
                  <w:sz w:val="22"/>
                  <w:szCs w:val="22"/>
                  <w:rPrChange w:id="501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0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0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022" w:author="Nick.Tolimieri" w:date="2022-09-30T14:57:00Z">
                    <w:rPr>
                      <w:rFonts w:ascii="Calibri" w:hAnsi="Calibri" w:cs="Calibri"/>
                      <w:color w:val="000000"/>
                      <w:sz w:val="22"/>
                      <w:szCs w:val="22"/>
                    </w:rPr>
                  </w:rPrChange>
                </w:rPr>
                <w:t xml:space="preserve"> B.</w:t>
              </w:r>
            </w:ins>
          </w:p>
        </w:tc>
        <w:tc>
          <w:tcPr>
            <w:tcW w:w="960" w:type="dxa"/>
            <w:noWrap/>
            <w:hideMark/>
            <w:tcPrChange w:id="50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24" w:author="Nick.Tolimieri" w:date="2022-09-30T14:57:00Z"/>
                <w:rFonts w:asciiTheme="minorHAnsi" w:eastAsiaTheme="minorHAnsi" w:hAnsiTheme="minorHAnsi" w:cstheme="minorBidi"/>
                <w:sz w:val="22"/>
                <w:szCs w:val="22"/>
                <w:rPrChange w:id="5025" w:author="Nick.Tolimieri" w:date="2022-09-30T14:57:00Z">
                  <w:rPr>
                    <w:ins w:id="5026" w:author="Nick.Tolimieri" w:date="2022-09-30T14:57:00Z"/>
                    <w:rFonts w:ascii="Calibri" w:hAnsi="Calibri" w:cs="Calibri"/>
                    <w:color w:val="000000"/>
                    <w:sz w:val="22"/>
                    <w:szCs w:val="22"/>
                  </w:rPr>
                </w:rPrChange>
              </w:rPr>
              <w:pPrChange w:id="5027" w:author="Nick.Tolimieri" w:date="2022-09-30T14:57:00Z">
                <w:pPr>
                  <w:jc w:val="right"/>
                </w:pPr>
              </w:pPrChange>
            </w:pPr>
            <w:ins w:id="5028" w:author="Nick.Tolimieri" w:date="2022-09-30T14:57:00Z">
              <w:r w:rsidRPr="0095582C">
                <w:rPr>
                  <w:rFonts w:asciiTheme="minorHAnsi" w:eastAsiaTheme="minorHAnsi" w:hAnsiTheme="minorHAnsi" w:cstheme="minorBidi"/>
                  <w:sz w:val="22"/>
                  <w:szCs w:val="22"/>
                  <w:rPrChange w:id="5029" w:author="Nick.Tolimieri" w:date="2022-09-30T14:57:00Z">
                    <w:rPr>
                      <w:rFonts w:ascii="Calibri" w:hAnsi="Calibri" w:cs="Calibri"/>
                      <w:color w:val="000000"/>
                      <w:sz w:val="22"/>
                      <w:szCs w:val="22"/>
                    </w:rPr>
                  </w:rPrChange>
                </w:rPr>
                <w:t>1997</w:t>
              </w:r>
            </w:ins>
          </w:p>
        </w:tc>
        <w:tc>
          <w:tcPr>
            <w:tcW w:w="960" w:type="dxa"/>
            <w:noWrap/>
            <w:hideMark/>
            <w:tcPrChange w:id="50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31" w:author="Nick.Tolimieri" w:date="2022-09-30T14:57:00Z"/>
                <w:rFonts w:asciiTheme="minorHAnsi" w:eastAsiaTheme="minorHAnsi" w:hAnsiTheme="minorHAnsi" w:cstheme="minorBidi"/>
                <w:sz w:val="22"/>
                <w:szCs w:val="22"/>
                <w:rPrChange w:id="5032" w:author="Nick.Tolimieri" w:date="2022-09-30T14:57:00Z">
                  <w:rPr>
                    <w:ins w:id="5033" w:author="Nick.Tolimieri" w:date="2022-09-30T14:57:00Z"/>
                    <w:rFonts w:ascii="Calibri" w:hAnsi="Calibri" w:cs="Calibri"/>
                    <w:color w:val="000000"/>
                    <w:sz w:val="22"/>
                    <w:szCs w:val="22"/>
                  </w:rPr>
                </w:rPrChange>
              </w:rPr>
              <w:pPrChange w:id="5034" w:author="Nick.Tolimieri" w:date="2022-09-30T14:57:00Z">
                <w:pPr>
                  <w:jc w:val="right"/>
                </w:pPr>
              </w:pPrChange>
            </w:pPr>
            <w:ins w:id="5035" w:author="Nick.Tolimieri" w:date="2022-09-30T14:57:00Z">
              <w:r w:rsidRPr="0095582C">
                <w:rPr>
                  <w:rFonts w:asciiTheme="minorHAnsi" w:eastAsiaTheme="minorHAnsi" w:hAnsiTheme="minorHAnsi" w:cstheme="minorBidi"/>
                  <w:sz w:val="22"/>
                  <w:szCs w:val="22"/>
                  <w:rPrChange w:id="5036" w:author="Nick.Tolimieri" w:date="2022-09-30T14:57:00Z">
                    <w:rPr>
                      <w:rFonts w:ascii="Calibri" w:hAnsi="Calibri" w:cs="Calibri"/>
                      <w:color w:val="000000"/>
                      <w:sz w:val="22"/>
                      <w:szCs w:val="22"/>
                    </w:rPr>
                  </w:rPrChange>
                </w:rPr>
                <w:t>30</w:t>
              </w:r>
            </w:ins>
          </w:p>
        </w:tc>
        <w:tc>
          <w:tcPr>
            <w:tcW w:w="960" w:type="dxa"/>
            <w:noWrap/>
            <w:hideMark/>
            <w:tcPrChange w:id="50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38" w:author="Nick.Tolimieri" w:date="2022-09-30T14:57:00Z"/>
                <w:rFonts w:asciiTheme="minorHAnsi" w:eastAsiaTheme="minorHAnsi" w:hAnsiTheme="minorHAnsi" w:cstheme="minorBidi"/>
                <w:sz w:val="22"/>
                <w:szCs w:val="22"/>
                <w:rPrChange w:id="5039" w:author="Nick.Tolimieri" w:date="2022-09-30T14:57:00Z">
                  <w:rPr>
                    <w:ins w:id="5040" w:author="Nick.Tolimieri" w:date="2022-09-30T14:57:00Z"/>
                    <w:rFonts w:ascii="Calibri" w:hAnsi="Calibri" w:cs="Calibri"/>
                    <w:color w:val="000000"/>
                    <w:sz w:val="22"/>
                    <w:szCs w:val="22"/>
                  </w:rPr>
                </w:rPrChange>
              </w:rPr>
              <w:pPrChange w:id="5041" w:author="Nick.Tolimieri" w:date="2022-09-30T14:57:00Z">
                <w:pPr>
                  <w:jc w:val="right"/>
                </w:pPr>
              </w:pPrChange>
            </w:pPr>
            <w:ins w:id="5042" w:author="Nick.Tolimieri" w:date="2022-09-30T14:57:00Z">
              <w:r w:rsidRPr="0095582C">
                <w:rPr>
                  <w:rFonts w:asciiTheme="minorHAnsi" w:eastAsiaTheme="minorHAnsi" w:hAnsiTheme="minorHAnsi" w:cstheme="minorBidi"/>
                  <w:sz w:val="22"/>
                  <w:szCs w:val="22"/>
                  <w:rPrChange w:id="5043" w:author="Nick.Tolimieri" w:date="2022-09-30T14:57:00Z">
                    <w:rPr>
                      <w:rFonts w:ascii="Calibri" w:hAnsi="Calibri" w:cs="Calibri"/>
                      <w:color w:val="000000"/>
                      <w:sz w:val="22"/>
                      <w:szCs w:val="22"/>
                    </w:rPr>
                  </w:rPrChange>
                </w:rPr>
                <w:t>128</w:t>
              </w:r>
            </w:ins>
          </w:p>
        </w:tc>
        <w:tc>
          <w:tcPr>
            <w:tcW w:w="960" w:type="dxa"/>
            <w:noWrap/>
            <w:hideMark/>
            <w:tcPrChange w:id="50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45" w:author="Nick.Tolimieri" w:date="2022-09-30T14:57:00Z"/>
                <w:rFonts w:asciiTheme="minorHAnsi" w:eastAsiaTheme="minorHAnsi" w:hAnsiTheme="minorHAnsi" w:cstheme="minorBidi"/>
                <w:sz w:val="22"/>
                <w:szCs w:val="22"/>
                <w:rPrChange w:id="5046" w:author="Nick.Tolimieri" w:date="2022-09-30T14:57:00Z">
                  <w:rPr>
                    <w:ins w:id="5047" w:author="Nick.Tolimieri" w:date="2022-09-30T14:57:00Z"/>
                    <w:rFonts w:ascii="Calibri" w:hAnsi="Calibri" w:cs="Calibri"/>
                    <w:color w:val="000000"/>
                    <w:sz w:val="22"/>
                    <w:szCs w:val="22"/>
                  </w:rPr>
                </w:rPrChange>
              </w:rPr>
              <w:pPrChange w:id="5048" w:author="Nick.Tolimieri" w:date="2022-09-30T14:57:00Z">
                <w:pPr>
                  <w:jc w:val="right"/>
                </w:pPr>
              </w:pPrChange>
            </w:pPr>
            <w:ins w:id="5049" w:author="Nick.Tolimieri" w:date="2022-09-30T14:57:00Z">
              <w:r w:rsidRPr="0095582C">
                <w:rPr>
                  <w:rFonts w:asciiTheme="minorHAnsi" w:eastAsiaTheme="minorHAnsi" w:hAnsiTheme="minorHAnsi" w:cstheme="minorBidi"/>
                  <w:sz w:val="22"/>
                  <w:szCs w:val="22"/>
                  <w:rPrChange w:id="5050" w:author="Nick.Tolimieri" w:date="2022-09-30T14:57:00Z">
                    <w:rPr>
                      <w:rFonts w:ascii="Calibri" w:hAnsi="Calibri" w:cs="Calibri"/>
                      <w:color w:val="000000"/>
                      <w:sz w:val="22"/>
                      <w:szCs w:val="22"/>
                    </w:rPr>
                  </w:rPrChange>
                </w:rPr>
                <w:t>4</w:t>
              </w:r>
            </w:ins>
          </w:p>
        </w:tc>
        <w:tc>
          <w:tcPr>
            <w:tcW w:w="960" w:type="dxa"/>
            <w:noWrap/>
            <w:hideMark/>
            <w:tcPrChange w:id="50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52" w:author="Nick.Tolimieri" w:date="2022-09-30T14:57:00Z"/>
                <w:rFonts w:asciiTheme="minorHAnsi" w:eastAsiaTheme="minorHAnsi" w:hAnsiTheme="minorHAnsi" w:cstheme="minorBidi"/>
                <w:sz w:val="22"/>
                <w:szCs w:val="22"/>
                <w:rPrChange w:id="5053" w:author="Nick.Tolimieri" w:date="2022-09-30T14:57:00Z">
                  <w:rPr>
                    <w:ins w:id="5054" w:author="Nick.Tolimieri" w:date="2022-09-30T14:57:00Z"/>
                    <w:rFonts w:ascii="Calibri" w:hAnsi="Calibri" w:cs="Calibri"/>
                    <w:color w:val="000000"/>
                    <w:sz w:val="22"/>
                    <w:szCs w:val="22"/>
                  </w:rPr>
                </w:rPrChange>
              </w:rPr>
              <w:pPrChange w:id="5055" w:author="Nick.Tolimieri" w:date="2022-09-30T14:57:00Z">
                <w:pPr>
                  <w:jc w:val="right"/>
                </w:pPr>
              </w:pPrChange>
            </w:pPr>
            <w:ins w:id="5056" w:author="Nick.Tolimieri" w:date="2022-09-30T14:57:00Z">
              <w:r w:rsidRPr="0095582C">
                <w:rPr>
                  <w:rFonts w:asciiTheme="minorHAnsi" w:eastAsiaTheme="minorHAnsi" w:hAnsiTheme="minorHAnsi" w:cstheme="minorBidi"/>
                  <w:sz w:val="22"/>
                  <w:szCs w:val="22"/>
                  <w:rPrChange w:id="5057" w:author="Nick.Tolimieri" w:date="2022-09-30T14:57:00Z">
                    <w:rPr>
                      <w:rFonts w:ascii="Calibri" w:hAnsi="Calibri" w:cs="Calibri"/>
                      <w:color w:val="000000"/>
                      <w:sz w:val="22"/>
                      <w:szCs w:val="22"/>
                    </w:rPr>
                  </w:rPrChange>
                </w:rPr>
                <w:t>114</w:t>
              </w:r>
            </w:ins>
          </w:p>
        </w:tc>
        <w:tc>
          <w:tcPr>
            <w:tcW w:w="960" w:type="dxa"/>
            <w:noWrap/>
            <w:hideMark/>
            <w:tcPrChange w:id="50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59" w:author="Nick.Tolimieri" w:date="2022-09-30T14:57:00Z"/>
                <w:rFonts w:asciiTheme="minorHAnsi" w:eastAsiaTheme="minorHAnsi" w:hAnsiTheme="minorHAnsi" w:cstheme="minorBidi"/>
                <w:sz w:val="22"/>
                <w:szCs w:val="22"/>
                <w:rPrChange w:id="5060" w:author="Nick.Tolimieri" w:date="2022-09-30T14:57:00Z">
                  <w:rPr>
                    <w:ins w:id="5061" w:author="Nick.Tolimieri" w:date="2022-09-30T14:57:00Z"/>
                    <w:rFonts w:ascii="Calibri" w:hAnsi="Calibri" w:cs="Calibri"/>
                    <w:color w:val="000000"/>
                    <w:sz w:val="22"/>
                    <w:szCs w:val="22"/>
                  </w:rPr>
                </w:rPrChange>
              </w:rPr>
              <w:pPrChange w:id="5062" w:author="Nick.Tolimieri" w:date="2022-09-30T14:57:00Z">
                <w:pPr>
                  <w:jc w:val="right"/>
                </w:pPr>
              </w:pPrChange>
            </w:pPr>
            <w:ins w:id="5063" w:author="Nick.Tolimieri" w:date="2022-09-30T14:57:00Z">
              <w:r w:rsidRPr="0095582C">
                <w:rPr>
                  <w:rFonts w:asciiTheme="minorHAnsi" w:eastAsiaTheme="minorHAnsi" w:hAnsiTheme="minorHAnsi" w:cstheme="minorBidi"/>
                  <w:sz w:val="22"/>
                  <w:szCs w:val="22"/>
                  <w:rPrChange w:id="5064" w:author="Nick.Tolimieri" w:date="2022-09-30T14:57:00Z">
                    <w:rPr>
                      <w:rFonts w:ascii="Calibri" w:hAnsi="Calibri" w:cs="Calibri"/>
                      <w:color w:val="000000"/>
                      <w:sz w:val="22"/>
                      <w:szCs w:val="22"/>
                    </w:rPr>
                  </w:rPrChange>
                </w:rPr>
                <w:t>11</w:t>
              </w:r>
            </w:ins>
          </w:p>
        </w:tc>
        <w:tc>
          <w:tcPr>
            <w:tcW w:w="960" w:type="dxa"/>
            <w:noWrap/>
            <w:hideMark/>
            <w:tcPrChange w:id="50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66" w:author="Nick.Tolimieri" w:date="2022-09-30T14:57:00Z"/>
                <w:rFonts w:asciiTheme="minorHAnsi" w:eastAsiaTheme="minorHAnsi" w:hAnsiTheme="minorHAnsi" w:cstheme="minorBidi"/>
                <w:sz w:val="22"/>
                <w:szCs w:val="22"/>
                <w:rPrChange w:id="5067" w:author="Nick.Tolimieri" w:date="2022-09-30T14:57:00Z">
                  <w:rPr>
                    <w:ins w:id="5068" w:author="Nick.Tolimieri" w:date="2022-09-30T14:57:00Z"/>
                    <w:rFonts w:ascii="Calibri" w:hAnsi="Calibri" w:cs="Calibri"/>
                    <w:color w:val="000000"/>
                    <w:sz w:val="22"/>
                    <w:szCs w:val="22"/>
                  </w:rPr>
                </w:rPrChange>
              </w:rPr>
              <w:pPrChange w:id="5069" w:author="Nick.Tolimieri" w:date="2022-09-30T14:57:00Z">
                <w:pPr>
                  <w:jc w:val="right"/>
                </w:pPr>
              </w:pPrChange>
            </w:pPr>
            <w:ins w:id="5070" w:author="Nick.Tolimieri" w:date="2022-09-30T14:57:00Z">
              <w:r w:rsidRPr="0095582C">
                <w:rPr>
                  <w:rFonts w:asciiTheme="minorHAnsi" w:eastAsiaTheme="minorHAnsi" w:hAnsiTheme="minorHAnsi" w:cstheme="minorBidi"/>
                  <w:sz w:val="22"/>
                  <w:szCs w:val="22"/>
                  <w:rPrChange w:id="5071" w:author="Nick.Tolimieri" w:date="2022-09-30T14:57:00Z">
                    <w:rPr>
                      <w:rFonts w:ascii="Calibri" w:hAnsi="Calibri" w:cs="Calibri"/>
                      <w:color w:val="000000"/>
                      <w:sz w:val="22"/>
                      <w:szCs w:val="22"/>
                    </w:rPr>
                  </w:rPrChange>
                </w:rPr>
                <w:t>50</w:t>
              </w:r>
            </w:ins>
          </w:p>
        </w:tc>
        <w:tc>
          <w:tcPr>
            <w:tcW w:w="960" w:type="dxa"/>
            <w:noWrap/>
            <w:hideMark/>
            <w:tcPrChange w:id="50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73" w:author="Nick.Tolimieri" w:date="2022-09-30T14:57:00Z"/>
                <w:rFonts w:asciiTheme="minorHAnsi" w:eastAsiaTheme="minorHAnsi" w:hAnsiTheme="minorHAnsi" w:cstheme="minorBidi"/>
                <w:sz w:val="22"/>
                <w:szCs w:val="22"/>
                <w:rPrChange w:id="5074" w:author="Nick.Tolimieri" w:date="2022-09-30T14:57:00Z">
                  <w:rPr>
                    <w:ins w:id="5075" w:author="Nick.Tolimieri" w:date="2022-09-30T14:57:00Z"/>
                    <w:rFonts w:ascii="Calibri" w:hAnsi="Calibri" w:cs="Calibri"/>
                    <w:color w:val="000000"/>
                    <w:sz w:val="22"/>
                    <w:szCs w:val="22"/>
                  </w:rPr>
                </w:rPrChange>
              </w:rPr>
              <w:pPrChange w:id="5076" w:author="Nick.Tolimieri" w:date="2022-09-30T14:57:00Z">
                <w:pPr>
                  <w:jc w:val="right"/>
                </w:pPr>
              </w:pPrChange>
            </w:pPr>
            <w:ins w:id="5077" w:author="Nick.Tolimieri" w:date="2022-09-30T14:57:00Z">
              <w:r w:rsidRPr="0095582C">
                <w:rPr>
                  <w:rFonts w:asciiTheme="minorHAnsi" w:eastAsiaTheme="minorHAnsi" w:hAnsiTheme="minorHAnsi" w:cstheme="minorBidi"/>
                  <w:sz w:val="22"/>
                  <w:szCs w:val="22"/>
                  <w:rPrChange w:id="5078" w:author="Nick.Tolimieri" w:date="2022-09-30T14:57:00Z">
                    <w:rPr>
                      <w:rFonts w:ascii="Calibri" w:hAnsi="Calibri" w:cs="Calibri"/>
                      <w:color w:val="000000"/>
                      <w:sz w:val="22"/>
                      <w:szCs w:val="22"/>
                    </w:rPr>
                  </w:rPrChange>
                </w:rPr>
                <w:t>2.21</w:t>
              </w:r>
            </w:ins>
          </w:p>
        </w:tc>
        <w:tc>
          <w:tcPr>
            <w:tcW w:w="960" w:type="dxa"/>
            <w:noWrap/>
            <w:hideMark/>
            <w:tcPrChange w:id="50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80" w:author="Nick.Tolimieri" w:date="2022-09-30T14:57:00Z"/>
                <w:rFonts w:asciiTheme="minorHAnsi" w:eastAsiaTheme="minorHAnsi" w:hAnsiTheme="minorHAnsi" w:cstheme="minorBidi"/>
                <w:sz w:val="22"/>
                <w:szCs w:val="22"/>
                <w:rPrChange w:id="5081" w:author="Nick.Tolimieri" w:date="2022-09-30T14:57:00Z">
                  <w:rPr>
                    <w:ins w:id="5082" w:author="Nick.Tolimieri" w:date="2022-09-30T14:57:00Z"/>
                    <w:rFonts w:ascii="Calibri" w:hAnsi="Calibri" w:cs="Calibri"/>
                    <w:color w:val="000000"/>
                    <w:sz w:val="22"/>
                    <w:szCs w:val="22"/>
                  </w:rPr>
                </w:rPrChange>
              </w:rPr>
              <w:pPrChange w:id="5083" w:author="Nick.Tolimieri" w:date="2022-09-30T14:57:00Z">
                <w:pPr>
                  <w:jc w:val="right"/>
                </w:pPr>
              </w:pPrChange>
            </w:pPr>
            <w:ins w:id="5084" w:author="Nick.Tolimieri" w:date="2022-09-30T14:57:00Z">
              <w:r w:rsidRPr="0095582C">
                <w:rPr>
                  <w:rFonts w:asciiTheme="minorHAnsi" w:eastAsiaTheme="minorHAnsi" w:hAnsiTheme="minorHAnsi" w:cstheme="minorBidi"/>
                  <w:sz w:val="22"/>
                  <w:szCs w:val="22"/>
                  <w:rPrChange w:id="5085" w:author="Nick.Tolimieri" w:date="2022-09-30T14:57:00Z">
                    <w:rPr>
                      <w:rFonts w:ascii="Calibri" w:hAnsi="Calibri" w:cs="Calibri"/>
                      <w:color w:val="000000"/>
                      <w:sz w:val="22"/>
                      <w:szCs w:val="22"/>
                    </w:rPr>
                  </w:rPrChange>
                </w:rPr>
                <w:t>0.48</w:t>
              </w:r>
            </w:ins>
          </w:p>
        </w:tc>
      </w:tr>
      <w:tr w:rsidR="0095582C" w:rsidRPr="0095582C" w:rsidTr="0095582C">
        <w:trPr>
          <w:divId w:val="355430803"/>
          <w:trHeight w:val="300"/>
          <w:ins w:id="5086" w:author="Nick.Tolimieri" w:date="2022-09-30T14:57:00Z"/>
          <w:trPrChange w:id="5087" w:author="Nick.Tolimieri" w:date="2022-09-30T14:57:00Z">
            <w:trPr>
              <w:divId w:val="355430803"/>
              <w:trHeight w:val="300"/>
            </w:trPr>
          </w:trPrChange>
        </w:trPr>
        <w:tc>
          <w:tcPr>
            <w:tcW w:w="960" w:type="dxa"/>
            <w:noWrap/>
            <w:hideMark/>
            <w:tcPrChange w:id="50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89" w:author="Nick.Tolimieri" w:date="2022-09-30T14:57:00Z"/>
                <w:rFonts w:asciiTheme="minorHAnsi" w:eastAsiaTheme="minorHAnsi" w:hAnsiTheme="minorHAnsi" w:cstheme="minorBidi"/>
                <w:sz w:val="22"/>
                <w:szCs w:val="22"/>
                <w:rPrChange w:id="5090" w:author="Nick.Tolimieri" w:date="2022-09-30T14:57:00Z">
                  <w:rPr>
                    <w:ins w:id="5091" w:author="Nick.Tolimieri" w:date="2022-09-30T14:57:00Z"/>
                    <w:rFonts w:ascii="Calibri" w:hAnsi="Calibri" w:cs="Calibri"/>
                    <w:color w:val="000000"/>
                    <w:sz w:val="22"/>
                    <w:szCs w:val="22"/>
                  </w:rPr>
                </w:rPrChange>
              </w:rPr>
              <w:pPrChange w:id="5092" w:author="Nick.Tolimieri" w:date="2022-09-30T14:57:00Z">
                <w:pPr/>
              </w:pPrChange>
            </w:pPr>
            <w:proofErr w:type="spellStart"/>
            <w:ins w:id="5093" w:author="Nick.Tolimieri" w:date="2022-09-30T14:57:00Z">
              <w:r w:rsidRPr="0095582C">
                <w:rPr>
                  <w:rFonts w:asciiTheme="minorHAnsi" w:eastAsiaTheme="minorHAnsi" w:hAnsiTheme="minorHAnsi" w:cstheme="minorBidi"/>
                  <w:sz w:val="22"/>
                  <w:szCs w:val="22"/>
                  <w:rPrChange w:id="509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09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09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097" w:author="Nick.Tolimieri" w:date="2022-09-30T14:57:00Z">
                    <w:rPr>
                      <w:rFonts w:ascii="Calibri" w:hAnsi="Calibri" w:cs="Calibri"/>
                      <w:color w:val="000000"/>
                      <w:sz w:val="22"/>
                      <w:szCs w:val="22"/>
                    </w:rPr>
                  </w:rPrChange>
                </w:rPr>
                <w:t xml:space="preserve"> B.</w:t>
              </w:r>
            </w:ins>
          </w:p>
        </w:tc>
        <w:tc>
          <w:tcPr>
            <w:tcW w:w="960" w:type="dxa"/>
            <w:noWrap/>
            <w:hideMark/>
            <w:tcPrChange w:id="50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099" w:author="Nick.Tolimieri" w:date="2022-09-30T14:57:00Z"/>
                <w:rFonts w:asciiTheme="minorHAnsi" w:eastAsiaTheme="minorHAnsi" w:hAnsiTheme="minorHAnsi" w:cstheme="minorBidi"/>
                <w:sz w:val="22"/>
                <w:szCs w:val="22"/>
                <w:rPrChange w:id="5100" w:author="Nick.Tolimieri" w:date="2022-09-30T14:57:00Z">
                  <w:rPr>
                    <w:ins w:id="5101" w:author="Nick.Tolimieri" w:date="2022-09-30T14:57:00Z"/>
                    <w:rFonts w:ascii="Calibri" w:hAnsi="Calibri" w:cs="Calibri"/>
                    <w:color w:val="000000"/>
                    <w:sz w:val="22"/>
                    <w:szCs w:val="22"/>
                  </w:rPr>
                </w:rPrChange>
              </w:rPr>
              <w:pPrChange w:id="5102" w:author="Nick.Tolimieri" w:date="2022-09-30T14:57:00Z">
                <w:pPr>
                  <w:jc w:val="right"/>
                </w:pPr>
              </w:pPrChange>
            </w:pPr>
            <w:ins w:id="5103" w:author="Nick.Tolimieri" w:date="2022-09-30T14:57:00Z">
              <w:r w:rsidRPr="0095582C">
                <w:rPr>
                  <w:rFonts w:asciiTheme="minorHAnsi" w:eastAsiaTheme="minorHAnsi" w:hAnsiTheme="minorHAnsi" w:cstheme="minorBidi"/>
                  <w:sz w:val="22"/>
                  <w:szCs w:val="22"/>
                  <w:rPrChange w:id="5104" w:author="Nick.Tolimieri" w:date="2022-09-30T14:57:00Z">
                    <w:rPr>
                      <w:rFonts w:ascii="Calibri" w:hAnsi="Calibri" w:cs="Calibri"/>
                      <w:color w:val="000000"/>
                      <w:sz w:val="22"/>
                      <w:szCs w:val="22"/>
                    </w:rPr>
                  </w:rPrChange>
                </w:rPr>
                <w:t>1998</w:t>
              </w:r>
            </w:ins>
          </w:p>
        </w:tc>
        <w:tc>
          <w:tcPr>
            <w:tcW w:w="960" w:type="dxa"/>
            <w:noWrap/>
            <w:hideMark/>
            <w:tcPrChange w:id="51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06" w:author="Nick.Tolimieri" w:date="2022-09-30T14:57:00Z"/>
                <w:rFonts w:asciiTheme="minorHAnsi" w:eastAsiaTheme="minorHAnsi" w:hAnsiTheme="minorHAnsi" w:cstheme="minorBidi"/>
                <w:sz w:val="22"/>
                <w:szCs w:val="22"/>
                <w:rPrChange w:id="5107" w:author="Nick.Tolimieri" w:date="2022-09-30T14:57:00Z">
                  <w:rPr>
                    <w:ins w:id="5108" w:author="Nick.Tolimieri" w:date="2022-09-30T14:57:00Z"/>
                    <w:rFonts w:ascii="Calibri" w:hAnsi="Calibri" w:cs="Calibri"/>
                    <w:color w:val="000000"/>
                    <w:sz w:val="22"/>
                    <w:szCs w:val="22"/>
                  </w:rPr>
                </w:rPrChange>
              </w:rPr>
              <w:pPrChange w:id="5109" w:author="Nick.Tolimieri" w:date="2022-09-30T14:57:00Z">
                <w:pPr>
                  <w:jc w:val="right"/>
                </w:pPr>
              </w:pPrChange>
            </w:pPr>
            <w:ins w:id="5110" w:author="Nick.Tolimieri" w:date="2022-09-30T14:57:00Z">
              <w:r w:rsidRPr="0095582C">
                <w:rPr>
                  <w:rFonts w:asciiTheme="minorHAnsi" w:eastAsiaTheme="minorHAnsi" w:hAnsiTheme="minorHAnsi" w:cstheme="minorBidi"/>
                  <w:sz w:val="22"/>
                  <w:szCs w:val="22"/>
                  <w:rPrChange w:id="5111" w:author="Nick.Tolimieri" w:date="2022-09-30T14:57:00Z">
                    <w:rPr>
                      <w:rFonts w:ascii="Calibri" w:hAnsi="Calibri" w:cs="Calibri"/>
                      <w:color w:val="000000"/>
                      <w:sz w:val="22"/>
                      <w:szCs w:val="22"/>
                    </w:rPr>
                  </w:rPrChange>
                </w:rPr>
                <w:t>14</w:t>
              </w:r>
            </w:ins>
          </w:p>
        </w:tc>
        <w:tc>
          <w:tcPr>
            <w:tcW w:w="960" w:type="dxa"/>
            <w:noWrap/>
            <w:hideMark/>
            <w:tcPrChange w:id="51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13" w:author="Nick.Tolimieri" w:date="2022-09-30T14:57:00Z"/>
                <w:rFonts w:asciiTheme="minorHAnsi" w:eastAsiaTheme="minorHAnsi" w:hAnsiTheme="minorHAnsi" w:cstheme="minorBidi"/>
                <w:sz w:val="22"/>
                <w:szCs w:val="22"/>
                <w:rPrChange w:id="5114" w:author="Nick.Tolimieri" w:date="2022-09-30T14:57:00Z">
                  <w:rPr>
                    <w:ins w:id="5115" w:author="Nick.Tolimieri" w:date="2022-09-30T14:57:00Z"/>
                    <w:rFonts w:ascii="Calibri" w:hAnsi="Calibri" w:cs="Calibri"/>
                    <w:color w:val="000000"/>
                    <w:sz w:val="22"/>
                    <w:szCs w:val="22"/>
                  </w:rPr>
                </w:rPrChange>
              </w:rPr>
              <w:pPrChange w:id="5116" w:author="Nick.Tolimieri" w:date="2022-09-30T14:57:00Z">
                <w:pPr>
                  <w:jc w:val="right"/>
                </w:pPr>
              </w:pPrChange>
            </w:pPr>
            <w:ins w:id="5117" w:author="Nick.Tolimieri" w:date="2022-09-30T14:57:00Z">
              <w:r w:rsidRPr="0095582C">
                <w:rPr>
                  <w:rFonts w:asciiTheme="minorHAnsi" w:eastAsiaTheme="minorHAnsi" w:hAnsiTheme="minorHAnsi" w:cstheme="minorBidi"/>
                  <w:sz w:val="22"/>
                  <w:szCs w:val="22"/>
                  <w:rPrChange w:id="5118" w:author="Nick.Tolimieri" w:date="2022-09-30T14:57:00Z">
                    <w:rPr>
                      <w:rFonts w:ascii="Calibri" w:hAnsi="Calibri" w:cs="Calibri"/>
                      <w:color w:val="000000"/>
                      <w:sz w:val="22"/>
                      <w:szCs w:val="22"/>
                    </w:rPr>
                  </w:rPrChange>
                </w:rPr>
                <w:t>144</w:t>
              </w:r>
            </w:ins>
          </w:p>
        </w:tc>
        <w:tc>
          <w:tcPr>
            <w:tcW w:w="960" w:type="dxa"/>
            <w:noWrap/>
            <w:hideMark/>
            <w:tcPrChange w:id="51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20" w:author="Nick.Tolimieri" w:date="2022-09-30T14:57:00Z"/>
                <w:rFonts w:asciiTheme="minorHAnsi" w:eastAsiaTheme="minorHAnsi" w:hAnsiTheme="minorHAnsi" w:cstheme="minorBidi"/>
                <w:sz w:val="22"/>
                <w:szCs w:val="22"/>
                <w:rPrChange w:id="5121" w:author="Nick.Tolimieri" w:date="2022-09-30T14:57:00Z">
                  <w:rPr>
                    <w:ins w:id="5122" w:author="Nick.Tolimieri" w:date="2022-09-30T14:57:00Z"/>
                    <w:rFonts w:ascii="Calibri" w:hAnsi="Calibri" w:cs="Calibri"/>
                    <w:color w:val="000000"/>
                    <w:sz w:val="22"/>
                    <w:szCs w:val="22"/>
                  </w:rPr>
                </w:rPrChange>
              </w:rPr>
              <w:pPrChange w:id="5123" w:author="Nick.Tolimieri" w:date="2022-09-30T14:57:00Z">
                <w:pPr>
                  <w:jc w:val="right"/>
                </w:pPr>
              </w:pPrChange>
            </w:pPr>
            <w:ins w:id="5124" w:author="Nick.Tolimieri" w:date="2022-09-30T14:57:00Z">
              <w:r w:rsidRPr="0095582C">
                <w:rPr>
                  <w:rFonts w:asciiTheme="minorHAnsi" w:eastAsiaTheme="minorHAnsi" w:hAnsiTheme="minorHAnsi" w:cstheme="minorBidi"/>
                  <w:sz w:val="22"/>
                  <w:szCs w:val="22"/>
                  <w:rPrChange w:id="5125" w:author="Nick.Tolimieri" w:date="2022-09-30T14:57:00Z">
                    <w:rPr>
                      <w:rFonts w:ascii="Calibri" w:hAnsi="Calibri" w:cs="Calibri"/>
                      <w:color w:val="000000"/>
                      <w:sz w:val="22"/>
                      <w:szCs w:val="22"/>
                    </w:rPr>
                  </w:rPrChange>
                </w:rPr>
                <w:t>5</w:t>
              </w:r>
            </w:ins>
          </w:p>
        </w:tc>
        <w:tc>
          <w:tcPr>
            <w:tcW w:w="960" w:type="dxa"/>
            <w:noWrap/>
            <w:hideMark/>
            <w:tcPrChange w:id="51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27" w:author="Nick.Tolimieri" w:date="2022-09-30T14:57:00Z"/>
                <w:rFonts w:asciiTheme="minorHAnsi" w:eastAsiaTheme="minorHAnsi" w:hAnsiTheme="minorHAnsi" w:cstheme="minorBidi"/>
                <w:sz w:val="22"/>
                <w:szCs w:val="22"/>
                <w:rPrChange w:id="5128" w:author="Nick.Tolimieri" w:date="2022-09-30T14:57:00Z">
                  <w:rPr>
                    <w:ins w:id="5129" w:author="Nick.Tolimieri" w:date="2022-09-30T14:57:00Z"/>
                    <w:rFonts w:ascii="Calibri" w:hAnsi="Calibri" w:cs="Calibri"/>
                    <w:color w:val="000000"/>
                    <w:sz w:val="22"/>
                    <w:szCs w:val="22"/>
                  </w:rPr>
                </w:rPrChange>
              </w:rPr>
              <w:pPrChange w:id="5130" w:author="Nick.Tolimieri" w:date="2022-09-30T14:57:00Z">
                <w:pPr>
                  <w:jc w:val="right"/>
                </w:pPr>
              </w:pPrChange>
            </w:pPr>
            <w:ins w:id="5131" w:author="Nick.Tolimieri" w:date="2022-09-30T14:57:00Z">
              <w:r w:rsidRPr="0095582C">
                <w:rPr>
                  <w:rFonts w:asciiTheme="minorHAnsi" w:eastAsiaTheme="minorHAnsi" w:hAnsiTheme="minorHAnsi" w:cstheme="minorBidi"/>
                  <w:sz w:val="22"/>
                  <w:szCs w:val="22"/>
                  <w:rPrChange w:id="5132" w:author="Nick.Tolimieri" w:date="2022-09-30T14:57:00Z">
                    <w:rPr>
                      <w:rFonts w:ascii="Calibri" w:hAnsi="Calibri" w:cs="Calibri"/>
                      <w:color w:val="000000"/>
                      <w:sz w:val="22"/>
                      <w:szCs w:val="22"/>
                    </w:rPr>
                  </w:rPrChange>
                </w:rPr>
                <w:t>135</w:t>
              </w:r>
            </w:ins>
          </w:p>
        </w:tc>
        <w:tc>
          <w:tcPr>
            <w:tcW w:w="960" w:type="dxa"/>
            <w:noWrap/>
            <w:hideMark/>
            <w:tcPrChange w:id="51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34" w:author="Nick.Tolimieri" w:date="2022-09-30T14:57:00Z"/>
                <w:rFonts w:asciiTheme="minorHAnsi" w:eastAsiaTheme="minorHAnsi" w:hAnsiTheme="minorHAnsi" w:cstheme="minorBidi"/>
                <w:sz w:val="22"/>
                <w:szCs w:val="22"/>
                <w:rPrChange w:id="5135" w:author="Nick.Tolimieri" w:date="2022-09-30T14:57:00Z">
                  <w:rPr>
                    <w:ins w:id="5136" w:author="Nick.Tolimieri" w:date="2022-09-30T14:57:00Z"/>
                    <w:rFonts w:ascii="Calibri" w:hAnsi="Calibri" w:cs="Calibri"/>
                    <w:color w:val="000000"/>
                    <w:sz w:val="22"/>
                    <w:szCs w:val="22"/>
                  </w:rPr>
                </w:rPrChange>
              </w:rPr>
              <w:pPrChange w:id="5137" w:author="Nick.Tolimieri" w:date="2022-09-30T14:57:00Z">
                <w:pPr>
                  <w:jc w:val="right"/>
                </w:pPr>
              </w:pPrChange>
            </w:pPr>
            <w:ins w:id="5138" w:author="Nick.Tolimieri" w:date="2022-09-30T14:57:00Z">
              <w:r w:rsidRPr="0095582C">
                <w:rPr>
                  <w:rFonts w:asciiTheme="minorHAnsi" w:eastAsiaTheme="minorHAnsi" w:hAnsiTheme="minorHAnsi" w:cstheme="minorBidi"/>
                  <w:sz w:val="22"/>
                  <w:szCs w:val="22"/>
                  <w:rPrChange w:id="5139" w:author="Nick.Tolimieri" w:date="2022-09-30T14:57:00Z">
                    <w:rPr>
                      <w:rFonts w:ascii="Calibri" w:hAnsi="Calibri" w:cs="Calibri"/>
                      <w:color w:val="000000"/>
                      <w:sz w:val="22"/>
                      <w:szCs w:val="22"/>
                    </w:rPr>
                  </w:rPrChange>
                </w:rPr>
                <w:t>7</w:t>
              </w:r>
            </w:ins>
          </w:p>
        </w:tc>
        <w:tc>
          <w:tcPr>
            <w:tcW w:w="960" w:type="dxa"/>
            <w:noWrap/>
            <w:hideMark/>
            <w:tcPrChange w:id="51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41" w:author="Nick.Tolimieri" w:date="2022-09-30T14:57:00Z"/>
                <w:rFonts w:asciiTheme="minorHAnsi" w:eastAsiaTheme="minorHAnsi" w:hAnsiTheme="minorHAnsi" w:cstheme="minorBidi"/>
                <w:sz w:val="22"/>
                <w:szCs w:val="22"/>
                <w:rPrChange w:id="5142" w:author="Nick.Tolimieri" w:date="2022-09-30T14:57:00Z">
                  <w:rPr>
                    <w:ins w:id="5143" w:author="Nick.Tolimieri" w:date="2022-09-30T14:57:00Z"/>
                    <w:rFonts w:ascii="Calibri" w:hAnsi="Calibri" w:cs="Calibri"/>
                    <w:color w:val="000000"/>
                    <w:sz w:val="22"/>
                    <w:szCs w:val="22"/>
                  </w:rPr>
                </w:rPrChange>
              </w:rPr>
              <w:pPrChange w:id="5144" w:author="Nick.Tolimieri" w:date="2022-09-30T14:57:00Z">
                <w:pPr>
                  <w:jc w:val="right"/>
                </w:pPr>
              </w:pPrChange>
            </w:pPr>
            <w:ins w:id="5145" w:author="Nick.Tolimieri" w:date="2022-09-30T14:57:00Z">
              <w:r w:rsidRPr="0095582C">
                <w:rPr>
                  <w:rFonts w:asciiTheme="minorHAnsi" w:eastAsiaTheme="minorHAnsi" w:hAnsiTheme="minorHAnsi" w:cstheme="minorBidi"/>
                  <w:sz w:val="22"/>
                  <w:szCs w:val="22"/>
                  <w:rPrChange w:id="5146" w:author="Nick.Tolimieri" w:date="2022-09-30T14:57:00Z">
                    <w:rPr>
                      <w:rFonts w:ascii="Calibri" w:hAnsi="Calibri" w:cs="Calibri"/>
                      <w:color w:val="000000"/>
                      <w:sz w:val="22"/>
                      <w:szCs w:val="22"/>
                    </w:rPr>
                  </w:rPrChange>
                </w:rPr>
                <w:t>40</w:t>
              </w:r>
            </w:ins>
          </w:p>
        </w:tc>
        <w:tc>
          <w:tcPr>
            <w:tcW w:w="960" w:type="dxa"/>
            <w:noWrap/>
            <w:hideMark/>
            <w:tcPrChange w:id="51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48" w:author="Nick.Tolimieri" w:date="2022-09-30T14:57:00Z"/>
                <w:rFonts w:asciiTheme="minorHAnsi" w:eastAsiaTheme="minorHAnsi" w:hAnsiTheme="minorHAnsi" w:cstheme="minorBidi"/>
                <w:sz w:val="22"/>
                <w:szCs w:val="22"/>
                <w:rPrChange w:id="5149" w:author="Nick.Tolimieri" w:date="2022-09-30T14:57:00Z">
                  <w:rPr>
                    <w:ins w:id="5150" w:author="Nick.Tolimieri" w:date="2022-09-30T14:57:00Z"/>
                    <w:rFonts w:ascii="Calibri" w:hAnsi="Calibri" w:cs="Calibri"/>
                    <w:color w:val="000000"/>
                    <w:sz w:val="22"/>
                    <w:szCs w:val="22"/>
                  </w:rPr>
                </w:rPrChange>
              </w:rPr>
              <w:pPrChange w:id="5151" w:author="Nick.Tolimieri" w:date="2022-09-30T14:57:00Z">
                <w:pPr>
                  <w:jc w:val="right"/>
                </w:pPr>
              </w:pPrChange>
            </w:pPr>
            <w:ins w:id="5152" w:author="Nick.Tolimieri" w:date="2022-09-30T14:57:00Z">
              <w:r w:rsidRPr="0095582C">
                <w:rPr>
                  <w:rFonts w:asciiTheme="minorHAnsi" w:eastAsiaTheme="minorHAnsi" w:hAnsiTheme="minorHAnsi" w:cstheme="minorBidi"/>
                  <w:sz w:val="22"/>
                  <w:szCs w:val="22"/>
                  <w:rPrChange w:id="5153" w:author="Nick.Tolimieri" w:date="2022-09-30T14:57:00Z">
                    <w:rPr>
                      <w:rFonts w:ascii="Calibri" w:hAnsi="Calibri" w:cs="Calibri"/>
                      <w:color w:val="000000"/>
                      <w:sz w:val="22"/>
                      <w:szCs w:val="22"/>
                    </w:rPr>
                  </w:rPrChange>
                </w:rPr>
                <w:t>1.98</w:t>
              </w:r>
            </w:ins>
          </w:p>
        </w:tc>
        <w:tc>
          <w:tcPr>
            <w:tcW w:w="960" w:type="dxa"/>
            <w:noWrap/>
            <w:hideMark/>
            <w:tcPrChange w:id="51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55" w:author="Nick.Tolimieri" w:date="2022-09-30T14:57:00Z"/>
                <w:rFonts w:asciiTheme="minorHAnsi" w:eastAsiaTheme="minorHAnsi" w:hAnsiTheme="minorHAnsi" w:cstheme="minorBidi"/>
                <w:sz w:val="22"/>
                <w:szCs w:val="22"/>
                <w:rPrChange w:id="5156" w:author="Nick.Tolimieri" w:date="2022-09-30T14:57:00Z">
                  <w:rPr>
                    <w:ins w:id="5157" w:author="Nick.Tolimieri" w:date="2022-09-30T14:57:00Z"/>
                    <w:rFonts w:ascii="Calibri" w:hAnsi="Calibri" w:cs="Calibri"/>
                    <w:color w:val="000000"/>
                    <w:sz w:val="22"/>
                    <w:szCs w:val="22"/>
                  </w:rPr>
                </w:rPrChange>
              </w:rPr>
              <w:pPrChange w:id="5158" w:author="Nick.Tolimieri" w:date="2022-09-30T14:57:00Z">
                <w:pPr>
                  <w:jc w:val="right"/>
                </w:pPr>
              </w:pPrChange>
            </w:pPr>
            <w:ins w:id="5159" w:author="Nick.Tolimieri" w:date="2022-09-30T14:57:00Z">
              <w:r w:rsidRPr="0095582C">
                <w:rPr>
                  <w:rFonts w:asciiTheme="minorHAnsi" w:eastAsiaTheme="minorHAnsi" w:hAnsiTheme="minorHAnsi" w:cstheme="minorBidi"/>
                  <w:sz w:val="22"/>
                  <w:szCs w:val="22"/>
                  <w:rPrChange w:id="5160" w:author="Nick.Tolimieri" w:date="2022-09-30T14:57:00Z">
                    <w:rPr>
                      <w:rFonts w:ascii="Calibri" w:hAnsi="Calibri" w:cs="Calibri"/>
                      <w:color w:val="000000"/>
                      <w:sz w:val="22"/>
                      <w:szCs w:val="22"/>
                    </w:rPr>
                  </w:rPrChange>
                </w:rPr>
                <w:t>0.39</w:t>
              </w:r>
            </w:ins>
          </w:p>
        </w:tc>
      </w:tr>
      <w:tr w:rsidR="0095582C" w:rsidRPr="0095582C" w:rsidTr="0095582C">
        <w:trPr>
          <w:divId w:val="355430803"/>
          <w:trHeight w:val="300"/>
          <w:ins w:id="5161" w:author="Nick.Tolimieri" w:date="2022-09-30T14:57:00Z"/>
          <w:trPrChange w:id="5162" w:author="Nick.Tolimieri" w:date="2022-09-30T14:57:00Z">
            <w:trPr>
              <w:divId w:val="355430803"/>
              <w:trHeight w:val="300"/>
            </w:trPr>
          </w:trPrChange>
        </w:trPr>
        <w:tc>
          <w:tcPr>
            <w:tcW w:w="960" w:type="dxa"/>
            <w:noWrap/>
            <w:hideMark/>
            <w:tcPrChange w:id="51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64" w:author="Nick.Tolimieri" w:date="2022-09-30T14:57:00Z"/>
                <w:rFonts w:asciiTheme="minorHAnsi" w:eastAsiaTheme="minorHAnsi" w:hAnsiTheme="minorHAnsi" w:cstheme="minorBidi"/>
                <w:sz w:val="22"/>
                <w:szCs w:val="22"/>
                <w:rPrChange w:id="5165" w:author="Nick.Tolimieri" w:date="2022-09-30T14:57:00Z">
                  <w:rPr>
                    <w:ins w:id="5166" w:author="Nick.Tolimieri" w:date="2022-09-30T14:57:00Z"/>
                    <w:rFonts w:ascii="Calibri" w:hAnsi="Calibri" w:cs="Calibri"/>
                    <w:color w:val="000000"/>
                    <w:sz w:val="22"/>
                    <w:szCs w:val="22"/>
                  </w:rPr>
                </w:rPrChange>
              </w:rPr>
              <w:pPrChange w:id="5167" w:author="Nick.Tolimieri" w:date="2022-09-30T14:57:00Z">
                <w:pPr/>
              </w:pPrChange>
            </w:pPr>
            <w:proofErr w:type="spellStart"/>
            <w:ins w:id="5168" w:author="Nick.Tolimieri" w:date="2022-09-30T14:57:00Z">
              <w:r w:rsidRPr="0095582C">
                <w:rPr>
                  <w:rFonts w:asciiTheme="minorHAnsi" w:eastAsiaTheme="minorHAnsi" w:hAnsiTheme="minorHAnsi" w:cstheme="minorBidi"/>
                  <w:sz w:val="22"/>
                  <w:szCs w:val="22"/>
                  <w:rPrChange w:id="516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17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17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172" w:author="Nick.Tolimieri" w:date="2022-09-30T14:57:00Z">
                    <w:rPr>
                      <w:rFonts w:ascii="Calibri" w:hAnsi="Calibri" w:cs="Calibri"/>
                      <w:color w:val="000000"/>
                      <w:sz w:val="22"/>
                      <w:szCs w:val="22"/>
                    </w:rPr>
                  </w:rPrChange>
                </w:rPr>
                <w:t xml:space="preserve"> B.</w:t>
              </w:r>
            </w:ins>
          </w:p>
        </w:tc>
        <w:tc>
          <w:tcPr>
            <w:tcW w:w="960" w:type="dxa"/>
            <w:noWrap/>
            <w:hideMark/>
            <w:tcPrChange w:id="51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74" w:author="Nick.Tolimieri" w:date="2022-09-30T14:57:00Z"/>
                <w:rFonts w:asciiTheme="minorHAnsi" w:eastAsiaTheme="minorHAnsi" w:hAnsiTheme="minorHAnsi" w:cstheme="minorBidi"/>
                <w:sz w:val="22"/>
                <w:szCs w:val="22"/>
                <w:rPrChange w:id="5175" w:author="Nick.Tolimieri" w:date="2022-09-30T14:57:00Z">
                  <w:rPr>
                    <w:ins w:id="5176" w:author="Nick.Tolimieri" w:date="2022-09-30T14:57:00Z"/>
                    <w:rFonts w:ascii="Calibri" w:hAnsi="Calibri" w:cs="Calibri"/>
                    <w:color w:val="000000"/>
                    <w:sz w:val="22"/>
                    <w:szCs w:val="22"/>
                  </w:rPr>
                </w:rPrChange>
              </w:rPr>
              <w:pPrChange w:id="5177" w:author="Nick.Tolimieri" w:date="2022-09-30T14:57:00Z">
                <w:pPr>
                  <w:jc w:val="right"/>
                </w:pPr>
              </w:pPrChange>
            </w:pPr>
            <w:ins w:id="5178" w:author="Nick.Tolimieri" w:date="2022-09-30T14:57:00Z">
              <w:r w:rsidRPr="0095582C">
                <w:rPr>
                  <w:rFonts w:asciiTheme="minorHAnsi" w:eastAsiaTheme="minorHAnsi" w:hAnsiTheme="minorHAnsi" w:cstheme="minorBidi"/>
                  <w:sz w:val="22"/>
                  <w:szCs w:val="22"/>
                  <w:rPrChange w:id="5179" w:author="Nick.Tolimieri" w:date="2022-09-30T14:57:00Z">
                    <w:rPr>
                      <w:rFonts w:ascii="Calibri" w:hAnsi="Calibri" w:cs="Calibri"/>
                      <w:color w:val="000000"/>
                      <w:sz w:val="22"/>
                      <w:szCs w:val="22"/>
                    </w:rPr>
                  </w:rPrChange>
                </w:rPr>
                <w:t>1999</w:t>
              </w:r>
            </w:ins>
          </w:p>
        </w:tc>
        <w:tc>
          <w:tcPr>
            <w:tcW w:w="960" w:type="dxa"/>
            <w:noWrap/>
            <w:hideMark/>
            <w:tcPrChange w:id="51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81" w:author="Nick.Tolimieri" w:date="2022-09-30T14:57:00Z"/>
                <w:rFonts w:asciiTheme="minorHAnsi" w:eastAsiaTheme="minorHAnsi" w:hAnsiTheme="minorHAnsi" w:cstheme="minorBidi"/>
                <w:sz w:val="22"/>
                <w:szCs w:val="22"/>
                <w:rPrChange w:id="5182" w:author="Nick.Tolimieri" w:date="2022-09-30T14:57:00Z">
                  <w:rPr>
                    <w:ins w:id="5183" w:author="Nick.Tolimieri" w:date="2022-09-30T14:57:00Z"/>
                    <w:rFonts w:ascii="Calibri" w:hAnsi="Calibri" w:cs="Calibri"/>
                    <w:color w:val="000000"/>
                    <w:sz w:val="22"/>
                    <w:szCs w:val="22"/>
                  </w:rPr>
                </w:rPrChange>
              </w:rPr>
              <w:pPrChange w:id="5184" w:author="Nick.Tolimieri" w:date="2022-09-30T14:57:00Z">
                <w:pPr>
                  <w:jc w:val="right"/>
                </w:pPr>
              </w:pPrChange>
            </w:pPr>
            <w:ins w:id="5185" w:author="Nick.Tolimieri" w:date="2022-09-30T14:57:00Z">
              <w:r w:rsidRPr="0095582C">
                <w:rPr>
                  <w:rFonts w:asciiTheme="minorHAnsi" w:eastAsiaTheme="minorHAnsi" w:hAnsiTheme="minorHAnsi" w:cstheme="minorBidi"/>
                  <w:sz w:val="22"/>
                  <w:szCs w:val="22"/>
                  <w:rPrChange w:id="5186" w:author="Nick.Tolimieri" w:date="2022-09-30T14:57:00Z">
                    <w:rPr>
                      <w:rFonts w:ascii="Calibri" w:hAnsi="Calibri" w:cs="Calibri"/>
                      <w:color w:val="000000"/>
                      <w:sz w:val="22"/>
                      <w:szCs w:val="22"/>
                    </w:rPr>
                  </w:rPrChange>
                </w:rPr>
                <w:t>0</w:t>
              </w:r>
            </w:ins>
          </w:p>
        </w:tc>
        <w:tc>
          <w:tcPr>
            <w:tcW w:w="960" w:type="dxa"/>
            <w:noWrap/>
            <w:hideMark/>
            <w:tcPrChange w:id="51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88" w:author="Nick.Tolimieri" w:date="2022-09-30T14:57:00Z"/>
                <w:rFonts w:asciiTheme="minorHAnsi" w:eastAsiaTheme="minorHAnsi" w:hAnsiTheme="minorHAnsi" w:cstheme="minorBidi"/>
                <w:sz w:val="22"/>
                <w:szCs w:val="22"/>
                <w:rPrChange w:id="5189" w:author="Nick.Tolimieri" w:date="2022-09-30T14:57:00Z">
                  <w:rPr>
                    <w:ins w:id="5190" w:author="Nick.Tolimieri" w:date="2022-09-30T14:57:00Z"/>
                    <w:rFonts w:ascii="Calibri" w:hAnsi="Calibri" w:cs="Calibri"/>
                    <w:color w:val="000000"/>
                    <w:sz w:val="22"/>
                    <w:szCs w:val="22"/>
                  </w:rPr>
                </w:rPrChange>
              </w:rPr>
              <w:pPrChange w:id="5191" w:author="Nick.Tolimieri" w:date="2022-09-30T14:57:00Z">
                <w:pPr>
                  <w:jc w:val="right"/>
                </w:pPr>
              </w:pPrChange>
            </w:pPr>
            <w:ins w:id="5192" w:author="Nick.Tolimieri" w:date="2022-09-30T14:57:00Z">
              <w:r w:rsidRPr="0095582C">
                <w:rPr>
                  <w:rFonts w:asciiTheme="minorHAnsi" w:eastAsiaTheme="minorHAnsi" w:hAnsiTheme="minorHAnsi" w:cstheme="minorBidi"/>
                  <w:sz w:val="22"/>
                  <w:szCs w:val="22"/>
                  <w:rPrChange w:id="5193" w:author="Nick.Tolimieri" w:date="2022-09-30T14:57:00Z">
                    <w:rPr>
                      <w:rFonts w:ascii="Calibri" w:hAnsi="Calibri" w:cs="Calibri"/>
                      <w:color w:val="000000"/>
                      <w:sz w:val="22"/>
                      <w:szCs w:val="22"/>
                    </w:rPr>
                  </w:rPrChange>
                </w:rPr>
                <w:t>0</w:t>
              </w:r>
            </w:ins>
          </w:p>
        </w:tc>
        <w:tc>
          <w:tcPr>
            <w:tcW w:w="960" w:type="dxa"/>
            <w:noWrap/>
            <w:hideMark/>
            <w:tcPrChange w:id="51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195" w:author="Nick.Tolimieri" w:date="2022-09-30T14:57:00Z"/>
                <w:rFonts w:asciiTheme="minorHAnsi" w:eastAsiaTheme="minorHAnsi" w:hAnsiTheme="minorHAnsi" w:cstheme="minorBidi"/>
                <w:sz w:val="22"/>
                <w:szCs w:val="22"/>
                <w:rPrChange w:id="5196" w:author="Nick.Tolimieri" w:date="2022-09-30T14:57:00Z">
                  <w:rPr>
                    <w:ins w:id="5197" w:author="Nick.Tolimieri" w:date="2022-09-30T14:57:00Z"/>
                    <w:rFonts w:ascii="Calibri" w:hAnsi="Calibri" w:cs="Calibri"/>
                    <w:color w:val="000000"/>
                    <w:sz w:val="22"/>
                    <w:szCs w:val="22"/>
                  </w:rPr>
                </w:rPrChange>
              </w:rPr>
              <w:pPrChange w:id="5198" w:author="Nick.Tolimieri" w:date="2022-09-30T14:57:00Z">
                <w:pPr>
                  <w:jc w:val="right"/>
                </w:pPr>
              </w:pPrChange>
            </w:pPr>
            <w:ins w:id="5199" w:author="Nick.Tolimieri" w:date="2022-09-30T14:57:00Z">
              <w:r w:rsidRPr="0095582C">
                <w:rPr>
                  <w:rFonts w:asciiTheme="minorHAnsi" w:eastAsiaTheme="minorHAnsi" w:hAnsiTheme="minorHAnsi" w:cstheme="minorBidi"/>
                  <w:sz w:val="22"/>
                  <w:szCs w:val="22"/>
                  <w:rPrChange w:id="5200" w:author="Nick.Tolimieri" w:date="2022-09-30T14:57:00Z">
                    <w:rPr>
                      <w:rFonts w:ascii="Calibri" w:hAnsi="Calibri" w:cs="Calibri"/>
                      <w:color w:val="000000"/>
                      <w:sz w:val="22"/>
                      <w:szCs w:val="22"/>
                    </w:rPr>
                  </w:rPrChange>
                </w:rPr>
                <w:t>0</w:t>
              </w:r>
            </w:ins>
          </w:p>
        </w:tc>
        <w:tc>
          <w:tcPr>
            <w:tcW w:w="960" w:type="dxa"/>
            <w:noWrap/>
            <w:hideMark/>
            <w:tcPrChange w:id="52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02" w:author="Nick.Tolimieri" w:date="2022-09-30T14:57:00Z"/>
                <w:rFonts w:asciiTheme="minorHAnsi" w:eastAsiaTheme="minorHAnsi" w:hAnsiTheme="minorHAnsi" w:cstheme="minorBidi"/>
                <w:sz w:val="22"/>
                <w:szCs w:val="22"/>
                <w:rPrChange w:id="5203" w:author="Nick.Tolimieri" w:date="2022-09-30T14:57:00Z">
                  <w:rPr>
                    <w:ins w:id="5204" w:author="Nick.Tolimieri" w:date="2022-09-30T14:57:00Z"/>
                    <w:rFonts w:ascii="Calibri" w:hAnsi="Calibri" w:cs="Calibri"/>
                    <w:color w:val="000000"/>
                    <w:sz w:val="22"/>
                    <w:szCs w:val="22"/>
                  </w:rPr>
                </w:rPrChange>
              </w:rPr>
              <w:pPrChange w:id="5205" w:author="Nick.Tolimieri" w:date="2022-09-30T14:57:00Z">
                <w:pPr>
                  <w:jc w:val="right"/>
                </w:pPr>
              </w:pPrChange>
            </w:pPr>
            <w:ins w:id="5206" w:author="Nick.Tolimieri" w:date="2022-09-30T14:57:00Z">
              <w:r w:rsidRPr="0095582C">
                <w:rPr>
                  <w:rFonts w:asciiTheme="minorHAnsi" w:eastAsiaTheme="minorHAnsi" w:hAnsiTheme="minorHAnsi" w:cstheme="minorBidi"/>
                  <w:sz w:val="22"/>
                  <w:szCs w:val="22"/>
                  <w:rPrChange w:id="5207" w:author="Nick.Tolimieri" w:date="2022-09-30T14:57:00Z">
                    <w:rPr>
                      <w:rFonts w:ascii="Calibri" w:hAnsi="Calibri" w:cs="Calibri"/>
                      <w:color w:val="000000"/>
                      <w:sz w:val="22"/>
                      <w:szCs w:val="22"/>
                    </w:rPr>
                  </w:rPrChange>
                </w:rPr>
                <w:t>0</w:t>
              </w:r>
            </w:ins>
          </w:p>
        </w:tc>
        <w:tc>
          <w:tcPr>
            <w:tcW w:w="960" w:type="dxa"/>
            <w:noWrap/>
            <w:hideMark/>
            <w:tcPrChange w:id="52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09" w:author="Nick.Tolimieri" w:date="2022-09-30T14:57:00Z"/>
                <w:rFonts w:asciiTheme="minorHAnsi" w:eastAsiaTheme="minorHAnsi" w:hAnsiTheme="minorHAnsi" w:cstheme="minorBidi"/>
                <w:sz w:val="22"/>
                <w:szCs w:val="22"/>
                <w:rPrChange w:id="5210" w:author="Nick.Tolimieri" w:date="2022-09-30T14:57:00Z">
                  <w:rPr>
                    <w:ins w:id="5211" w:author="Nick.Tolimieri" w:date="2022-09-30T14:57:00Z"/>
                    <w:rFonts w:ascii="Calibri" w:hAnsi="Calibri" w:cs="Calibri"/>
                    <w:color w:val="000000"/>
                    <w:sz w:val="22"/>
                    <w:szCs w:val="22"/>
                  </w:rPr>
                </w:rPrChange>
              </w:rPr>
              <w:pPrChange w:id="5212" w:author="Nick.Tolimieri" w:date="2022-09-30T14:57:00Z">
                <w:pPr/>
              </w:pPrChange>
            </w:pPr>
            <w:ins w:id="5213" w:author="Nick.Tolimieri" w:date="2022-09-30T14:57:00Z">
              <w:r w:rsidRPr="0095582C">
                <w:rPr>
                  <w:rFonts w:asciiTheme="minorHAnsi" w:eastAsiaTheme="minorHAnsi" w:hAnsiTheme="minorHAnsi" w:cstheme="minorBidi"/>
                  <w:sz w:val="22"/>
                  <w:szCs w:val="22"/>
                  <w:rPrChange w:id="5214" w:author="Nick.Tolimieri" w:date="2022-09-30T14:57:00Z">
                    <w:rPr>
                      <w:rFonts w:ascii="Calibri" w:hAnsi="Calibri" w:cs="Calibri"/>
                      <w:color w:val="000000"/>
                      <w:sz w:val="22"/>
                      <w:szCs w:val="22"/>
                    </w:rPr>
                  </w:rPrChange>
                </w:rPr>
                <w:t>NA</w:t>
              </w:r>
            </w:ins>
          </w:p>
        </w:tc>
        <w:tc>
          <w:tcPr>
            <w:tcW w:w="960" w:type="dxa"/>
            <w:noWrap/>
            <w:hideMark/>
            <w:tcPrChange w:id="52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16" w:author="Nick.Tolimieri" w:date="2022-09-30T14:57:00Z"/>
                <w:rFonts w:asciiTheme="minorHAnsi" w:eastAsiaTheme="minorHAnsi" w:hAnsiTheme="minorHAnsi" w:cstheme="minorBidi"/>
                <w:sz w:val="22"/>
                <w:szCs w:val="22"/>
                <w:rPrChange w:id="5217" w:author="Nick.Tolimieri" w:date="2022-09-30T14:57:00Z">
                  <w:rPr>
                    <w:ins w:id="5218" w:author="Nick.Tolimieri" w:date="2022-09-30T14:57:00Z"/>
                    <w:rFonts w:ascii="Calibri" w:hAnsi="Calibri" w:cs="Calibri"/>
                    <w:color w:val="000000"/>
                    <w:sz w:val="22"/>
                    <w:szCs w:val="22"/>
                  </w:rPr>
                </w:rPrChange>
              </w:rPr>
              <w:pPrChange w:id="5219" w:author="Nick.Tolimieri" w:date="2022-09-30T14:57:00Z">
                <w:pPr/>
              </w:pPrChange>
            </w:pPr>
            <w:ins w:id="5220" w:author="Nick.Tolimieri" w:date="2022-09-30T14:57:00Z">
              <w:r w:rsidRPr="0095582C">
                <w:rPr>
                  <w:rFonts w:asciiTheme="minorHAnsi" w:eastAsiaTheme="minorHAnsi" w:hAnsiTheme="minorHAnsi" w:cstheme="minorBidi"/>
                  <w:sz w:val="22"/>
                  <w:szCs w:val="22"/>
                  <w:rPrChange w:id="5221" w:author="Nick.Tolimieri" w:date="2022-09-30T14:57:00Z">
                    <w:rPr>
                      <w:rFonts w:ascii="Calibri" w:hAnsi="Calibri" w:cs="Calibri"/>
                      <w:color w:val="000000"/>
                      <w:sz w:val="22"/>
                      <w:szCs w:val="22"/>
                    </w:rPr>
                  </w:rPrChange>
                </w:rPr>
                <w:t>NA</w:t>
              </w:r>
            </w:ins>
          </w:p>
        </w:tc>
        <w:tc>
          <w:tcPr>
            <w:tcW w:w="960" w:type="dxa"/>
            <w:noWrap/>
            <w:hideMark/>
            <w:tcPrChange w:id="52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23" w:author="Nick.Tolimieri" w:date="2022-09-30T14:57:00Z"/>
                <w:rFonts w:asciiTheme="minorHAnsi" w:eastAsiaTheme="minorHAnsi" w:hAnsiTheme="minorHAnsi" w:cstheme="minorBidi"/>
                <w:sz w:val="22"/>
                <w:szCs w:val="22"/>
                <w:rPrChange w:id="5224" w:author="Nick.Tolimieri" w:date="2022-09-30T14:57:00Z">
                  <w:rPr>
                    <w:ins w:id="5225" w:author="Nick.Tolimieri" w:date="2022-09-30T14:57:00Z"/>
                    <w:rFonts w:ascii="Calibri" w:hAnsi="Calibri" w:cs="Calibri"/>
                    <w:color w:val="000000"/>
                    <w:sz w:val="22"/>
                    <w:szCs w:val="22"/>
                  </w:rPr>
                </w:rPrChange>
              </w:rPr>
              <w:pPrChange w:id="5226" w:author="Nick.Tolimieri" w:date="2022-09-30T14:57:00Z">
                <w:pPr/>
              </w:pPrChange>
            </w:pPr>
            <w:ins w:id="5227" w:author="Nick.Tolimieri" w:date="2022-09-30T14:57:00Z">
              <w:r w:rsidRPr="0095582C">
                <w:rPr>
                  <w:rFonts w:asciiTheme="minorHAnsi" w:eastAsiaTheme="minorHAnsi" w:hAnsiTheme="minorHAnsi" w:cstheme="minorBidi"/>
                  <w:sz w:val="22"/>
                  <w:szCs w:val="22"/>
                  <w:rPrChange w:id="5228" w:author="Nick.Tolimieri" w:date="2022-09-30T14:57:00Z">
                    <w:rPr>
                      <w:rFonts w:ascii="Calibri" w:hAnsi="Calibri" w:cs="Calibri"/>
                      <w:color w:val="000000"/>
                      <w:sz w:val="22"/>
                      <w:szCs w:val="22"/>
                    </w:rPr>
                  </w:rPrChange>
                </w:rPr>
                <w:t>NA</w:t>
              </w:r>
            </w:ins>
          </w:p>
        </w:tc>
        <w:tc>
          <w:tcPr>
            <w:tcW w:w="960" w:type="dxa"/>
            <w:noWrap/>
            <w:hideMark/>
            <w:tcPrChange w:id="52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30" w:author="Nick.Tolimieri" w:date="2022-09-30T14:57:00Z"/>
                <w:rFonts w:asciiTheme="minorHAnsi" w:eastAsiaTheme="minorHAnsi" w:hAnsiTheme="minorHAnsi" w:cstheme="minorBidi"/>
                <w:sz w:val="22"/>
                <w:szCs w:val="22"/>
                <w:rPrChange w:id="5231" w:author="Nick.Tolimieri" w:date="2022-09-30T14:57:00Z">
                  <w:rPr>
                    <w:ins w:id="5232" w:author="Nick.Tolimieri" w:date="2022-09-30T14:57:00Z"/>
                    <w:rFonts w:ascii="Calibri" w:hAnsi="Calibri" w:cs="Calibri"/>
                    <w:color w:val="000000"/>
                    <w:sz w:val="22"/>
                    <w:szCs w:val="22"/>
                  </w:rPr>
                </w:rPrChange>
              </w:rPr>
              <w:pPrChange w:id="5233" w:author="Nick.Tolimieri" w:date="2022-09-30T14:57:00Z">
                <w:pPr/>
              </w:pPrChange>
            </w:pPr>
            <w:ins w:id="5234" w:author="Nick.Tolimieri" w:date="2022-09-30T14:57:00Z">
              <w:r w:rsidRPr="0095582C">
                <w:rPr>
                  <w:rFonts w:asciiTheme="minorHAnsi" w:eastAsiaTheme="minorHAnsi" w:hAnsiTheme="minorHAnsi" w:cstheme="minorBidi"/>
                  <w:sz w:val="22"/>
                  <w:szCs w:val="22"/>
                  <w:rPrChange w:id="5235"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5236" w:author="Nick.Tolimieri" w:date="2022-09-30T14:57:00Z"/>
          <w:trPrChange w:id="5237" w:author="Nick.Tolimieri" w:date="2022-09-30T14:57:00Z">
            <w:trPr>
              <w:divId w:val="355430803"/>
              <w:trHeight w:val="300"/>
            </w:trPr>
          </w:trPrChange>
        </w:trPr>
        <w:tc>
          <w:tcPr>
            <w:tcW w:w="960" w:type="dxa"/>
            <w:noWrap/>
            <w:hideMark/>
            <w:tcPrChange w:id="52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39" w:author="Nick.Tolimieri" w:date="2022-09-30T14:57:00Z"/>
                <w:rFonts w:asciiTheme="minorHAnsi" w:eastAsiaTheme="minorHAnsi" w:hAnsiTheme="minorHAnsi" w:cstheme="minorBidi"/>
                <w:sz w:val="22"/>
                <w:szCs w:val="22"/>
                <w:rPrChange w:id="5240" w:author="Nick.Tolimieri" w:date="2022-09-30T14:57:00Z">
                  <w:rPr>
                    <w:ins w:id="5241" w:author="Nick.Tolimieri" w:date="2022-09-30T14:57:00Z"/>
                    <w:rFonts w:ascii="Calibri" w:hAnsi="Calibri" w:cs="Calibri"/>
                    <w:color w:val="000000"/>
                    <w:sz w:val="22"/>
                    <w:szCs w:val="22"/>
                  </w:rPr>
                </w:rPrChange>
              </w:rPr>
              <w:pPrChange w:id="5242" w:author="Nick.Tolimieri" w:date="2022-09-30T14:57:00Z">
                <w:pPr/>
              </w:pPrChange>
            </w:pPr>
            <w:proofErr w:type="spellStart"/>
            <w:ins w:id="5243" w:author="Nick.Tolimieri" w:date="2022-09-30T14:57:00Z">
              <w:r w:rsidRPr="0095582C">
                <w:rPr>
                  <w:rFonts w:asciiTheme="minorHAnsi" w:eastAsiaTheme="minorHAnsi" w:hAnsiTheme="minorHAnsi" w:cstheme="minorBidi"/>
                  <w:sz w:val="22"/>
                  <w:szCs w:val="22"/>
                  <w:rPrChange w:id="5244" w:author="Nick.Tolimieri" w:date="2022-09-30T14:57:00Z">
                    <w:rPr>
                      <w:rFonts w:ascii="Calibri" w:hAnsi="Calibri" w:cs="Calibri"/>
                      <w:color w:val="000000"/>
                      <w:sz w:val="22"/>
                      <w:szCs w:val="22"/>
                    </w:rPr>
                  </w:rPrChange>
                </w:rPr>
                <w:lastRenderedPageBreak/>
                <w:t>Tatoosh</w:t>
              </w:r>
              <w:proofErr w:type="spellEnd"/>
              <w:r w:rsidRPr="0095582C">
                <w:rPr>
                  <w:rFonts w:asciiTheme="minorHAnsi" w:eastAsiaTheme="minorHAnsi" w:hAnsiTheme="minorHAnsi" w:cstheme="minorBidi"/>
                  <w:sz w:val="22"/>
                  <w:szCs w:val="22"/>
                  <w:rPrChange w:id="52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2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247" w:author="Nick.Tolimieri" w:date="2022-09-30T14:57:00Z">
                    <w:rPr>
                      <w:rFonts w:ascii="Calibri" w:hAnsi="Calibri" w:cs="Calibri"/>
                      <w:color w:val="000000"/>
                      <w:sz w:val="22"/>
                      <w:szCs w:val="22"/>
                    </w:rPr>
                  </w:rPrChange>
                </w:rPr>
                <w:t xml:space="preserve"> B.</w:t>
              </w:r>
            </w:ins>
          </w:p>
        </w:tc>
        <w:tc>
          <w:tcPr>
            <w:tcW w:w="960" w:type="dxa"/>
            <w:noWrap/>
            <w:hideMark/>
            <w:tcPrChange w:id="52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49" w:author="Nick.Tolimieri" w:date="2022-09-30T14:57:00Z"/>
                <w:rFonts w:asciiTheme="minorHAnsi" w:eastAsiaTheme="minorHAnsi" w:hAnsiTheme="minorHAnsi" w:cstheme="minorBidi"/>
                <w:sz w:val="22"/>
                <w:szCs w:val="22"/>
                <w:rPrChange w:id="5250" w:author="Nick.Tolimieri" w:date="2022-09-30T14:57:00Z">
                  <w:rPr>
                    <w:ins w:id="5251" w:author="Nick.Tolimieri" w:date="2022-09-30T14:57:00Z"/>
                    <w:rFonts w:ascii="Calibri" w:hAnsi="Calibri" w:cs="Calibri"/>
                    <w:color w:val="000000"/>
                    <w:sz w:val="22"/>
                    <w:szCs w:val="22"/>
                  </w:rPr>
                </w:rPrChange>
              </w:rPr>
              <w:pPrChange w:id="5252" w:author="Nick.Tolimieri" w:date="2022-09-30T14:57:00Z">
                <w:pPr>
                  <w:jc w:val="right"/>
                </w:pPr>
              </w:pPrChange>
            </w:pPr>
            <w:ins w:id="5253" w:author="Nick.Tolimieri" w:date="2022-09-30T14:57:00Z">
              <w:r w:rsidRPr="0095582C">
                <w:rPr>
                  <w:rFonts w:asciiTheme="minorHAnsi" w:eastAsiaTheme="minorHAnsi" w:hAnsiTheme="minorHAnsi" w:cstheme="minorBidi"/>
                  <w:sz w:val="22"/>
                  <w:szCs w:val="22"/>
                  <w:rPrChange w:id="5254" w:author="Nick.Tolimieri" w:date="2022-09-30T14:57:00Z">
                    <w:rPr>
                      <w:rFonts w:ascii="Calibri" w:hAnsi="Calibri" w:cs="Calibri"/>
                      <w:color w:val="000000"/>
                      <w:sz w:val="22"/>
                      <w:szCs w:val="22"/>
                    </w:rPr>
                  </w:rPrChange>
                </w:rPr>
                <w:t>2000</w:t>
              </w:r>
            </w:ins>
          </w:p>
        </w:tc>
        <w:tc>
          <w:tcPr>
            <w:tcW w:w="960" w:type="dxa"/>
            <w:noWrap/>
            <w:hideMark/>
            <w:tcPrChange w:id="52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56" w:author="Nick.Tolimieri" w:date="2022-09-30T14:57:00Z"/>
                <w:rFonts w:asciiTheme="minorHAnsi" w:eastAsiaTheme="minorHAnsi" w:hAnsiTheme="minorHAnsi" w:cstheme="minorBidi"/>
                <w:sz w:val="22"/>
                <w:szCs w:val="22"/>
                <w:rPrChange w:id="5257" w:author="Nick.Tolimieri" w:date="2022-09-30T14:57:00Z">
                  <w:rPr>
                    <w:ins w:id="5258" w:author="Nick.Tolimieri" w:date="2022-09-30T14:57:00Z"/>
                    <w:rFonts w:ascii="Calibri" w:hAnsi="Calibri" w:cs="Calibri"/>
                    <w:color w:val="000000"/>
                    <w:sz w:val="22"/>
                    <w:szCs w:val="22"/>
                  </w:rPr>
                </w:rPrChange>
              </w:rPr>
              <w:pPrChange w:id="5259" w:author="Nick.Tolimieri" w:date="2022-09-30T14:57:00Z">
                <w:pPr>
                  <w:jc w:val="right"/>
                </w:pPr>
              </w:pPrChange>
            </w:pPr>
            <w:ins w:id="5260" w:author="Nick.Tolimieri" w:date="2022-09-30T14:57:00Z">
              <w:r w:rsidRPr="0095582C">
                <w:rPr>
                  <w:rFonts w:asciiTheme="minorHAnsi" w:eastAsiaTheme="minorHAnsi" w:hAnsiTheme="minorHAnsi" w:cstheme="minorBidi"/>
                  <w:sz w:val="22"/>
                  <w:szCs w:val="22"/>
                  <w:rPrChange w:id="5261" w:author="Nick.Tolimieri" w:date="2022-09-30T14:57:00Z">
                    <w:rPr>
                      <w:rFonts w:ascii="Calibri" w:hAnsi="Calibri" w:cs="Calibri"/>
                      <w:color w:val="000000"/>
                      <w:sz w:val="22"/>
                      <w:szCs w:val="22"/>
                    </w:rPr>
                  </w:rPrChange>
                </w:rPr>
                <w:t>0</w:t>
              </w:r>
            </w:ins>
          </w:p>
        </w:tc>
        <w:tc>
          <w:tcPr>
            <w:tcW w:w="960" w:type="dxa"/>
            <w:noWrap/>
            <w:hideMark/>
            <w:tcPrChange w:id="52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63" w:author="Nick.Tolimieri" w:date="2022-09-30T14:57:00Z"/>
                <w:rFonts w:asciiTheme="minorHAnsi" w:eastAsiaTheme="minorHAnsi" w:hAnsiTheme="minorHAnsi" w:cstheme="minorBidi"/>
                <w:sz w:val="22"/>
                <w:szCs w:val="22"/>
                <w:rPrChange w:id="5264" w:author="Nick.Tolimieri" w:date="2022-09-30T14:57:00Z">
                  <w:rPr>
                    <w:ins w:id="5265" w:author="Nick.Tolimieri" w:date="2022-09-30T14:57:00Z"/>
                    <w:rFonts w:ascii="Calibri" w:hAnsi="Calibri" w:cs="Calibri"/>
                    <w:color w:val="000000"/>
                    <w:sz w:val="22"/>
                    <w:szCs w:val="22"/>
                  </w:rPr>
                </w:rPrChange>
              </w:rPr>
              <w:pPrChange w:id="5266" w:author="Nick.Tolimieri" w:date="2022-09-30T14:57:00Z">
                <w:pPr>
                  <w:jc w:val="right"/>
                </w:pPr>
              </w:pPrChange>
            </w:pPr>
            <w:ins w:id="5267" w:author="Nick.Tolimieri" w:date="2022-09-30T14:57:00Z">
              <w:r w:rsidRPr="0095582C">
                <w:rPr>
                  <w:rFonts w:asciiTheme="minorHAnsi" w:eastAsiaTheme="minorHAnsi" w:hAnsiTheme="minorHAnsi" w:cstheme="minorBidi"/>
                  <w:sz w:val="22"/>
                  <w:szCs w:val="22"/>
                  <w:rPrChange w:id="5268" w:author="Nick.Tolimieri" w:date="2022-09-30T14:57:00Z">
                    <w:rPr>
                      <w:rFonts w:ascii="Calibri" w:hAnsi="Calibri" w:cs="Calibri"/>
                      <w:color w:val="000000"/>
                      <w:sz w:val="22"/>
                      <w:szCs w:val="22"/>
                    </w:rPr>
                  </w:rPrChange>
                </w:rPr>
                <w:t>0</w:t>
              </w:r>
            </w:ins>
          </w:p>
        </w:tc>
        <w:tc>
          <w:tcPr>
            <w:tcW w:w="960" w:type="dxa"/>
            <w:noWrap/>
            <w:hideMark/>
            <w:tcPrChange w:id="52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70" w:author="Nick.Tolimieri" w:date="2022-09-30T14:57:00Z"/>
                <w:rFonts w:asciiTheme="minorHAnsi" w:eastAsiaTheme="minorHAnsi" w:hAnsiTheme="minorHAnsi" w:cstheme="minorBidi"/>
                <w:sz w:val="22"/>
                <w:szCs w:val="22"/>
                <w:rPrChange w:id="5271" w:author="Nick.Tolimieri" w:date="2022-09-30T14:57:00Z">
                  <w:rPr>
                    <w:ins w:id="5272" w:author="Nick.Tolimieri" w:date="2022-09-30T14:57:00Z"/>
                    <w:rFonts w:ascii="Calibri" w:hAnsi="Calibri" w:cs="Calibri"/>
                    <w:color w:val="000000"/>
                    <w:sz w:val="22"/>
                    <w:szCs w:val="22"/>
                  </w:rPr>
                </w:rPrChange>
              </w:rPr>
              <w:pPrChange w:id="5273" w:author="Nick.Tolimieri" w:date="2022-09-30T14:57:00Z">
                <w:pPr>
                  <w:jc w:val="right"/>
                </w:pPr>
              </w:pPrChange>
            </w:pPr>
            <w:ins w:id="5274" w:author="Nick.Tolimieri" w:date="2022-09-30T14:57:00Z">
              <w:r w:rsidRPr="0095582C">
                <w:rPr>
                  <w:rFonts w:asciiTheme="minorHAnsi" w:eastAsiaTheme="minorHAnsi" w:hAnsiTheme="minorHAnsi" w:cstheme="minorBidi"/>
                  <w:sz w:val="22"/>
                  <w:szCs w:val="22"/>
                  <w:rPrChange w:id="5275" w:author="Nick.Tolimieri" w:date="2022-09-30T14:57:00Z">
                    <w:rPr>
                      <w:rFonts w:ascii="Calibri" w:hAnsi="Calibri" w:cs="Calibri"/>
                      <w:color w:val="000000"/>
                      <w:sz w:val="22"/>
                      <w:szCs w:val="22"/>
                    </w:rPr>
                  </w:rPrChange>
                </w:rPr>
                <w:t>0</w:t>
              </w:r>
            </w:ins>
          </w:p>
        </w:tc>
        <w:tc>
          <w:tcPr>
            <w:tcW w:w="960" w:type="dxa"/>
            <w:noWrap/>
            <w:hideMark/>
            <w:tcPrChange w:id="52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77" w:author="Nick.Tolimieri" w:date="2022-09-30T14:57:00Z"/>
                <w:rFonts w:asciiTheme="minorHAnsi" w:eastAsiaTheme="minorHAnsi" w:hAnsiTheme="minorHAnsi" w:cstheme="minorBidi"/>
                <w:sz w:val="22"/>
                <w:szCs w:val="22"/>
                <w:rPrChange w:id="5278" w:author="Nick.Tolimieri" w:date="2022-09-30T14:57:00Z">
                  <w:rPr>
                    <w:ins w:id="5279" w:author="Nick.Tolimieri" w:date="2022-09-30T14:57:00Z"/>
                    <w:rFonts w:ascii="Calibri" w:hAnsi="Calibri" w:cs="Calibri"/>
                    <w:color w:val="000000"/>
                    <w:sz w:val="22"/>
                    <w:szCs w:val="22"/>
                  </w:rPr>
                </w:rPrChange>
              </w:rPr>
              <w:pPrChange w:id="5280" w:author="Nick.Tolimieri" w:date="2022-09-30T14:57:00Z">
                <w:pPr>
                  <w:jc w:val="right"/>
                </w:pPr>
              </w:pPrChange>
            </w:pPr>
            <w:ins w:id="5281" w:author="Nick.Tolimieri" w:date="2022-09-30T14:57:00Z">
              <w:r w:rsidRPr="0095582C">
                <w:rPr>
                  <w:rFonts w:asciiTheme="minorHAnsi" w:eastAsiaTheme="minorHAnsi" w:hAnsiTheme="minorHAnsi" w:cstheme="minorBidi"/>
                  <w:sz w:val="22"/>
                  <w:szCs w:val="22"/>
                  <w:rPrChange w:id="5282" w:author="Nick.Tolimieri" w:date="2022-09-30T14:57:00Z">
                    <w:rPr>
                      <w:rFonts w:ascii="Calibri" w:hAnsi="Calibri" w:cs="Calibri"/>
                      <w:color w:val="000000"/>
                      <w:sz w:val="22"/>
                      <w:szCs w:val="22"/>
                    </w:rPr>
                  </w:rPrChange>
                </w:rPr>
                <w:t>0</w:t>
              </w:r>
            </w:ins>
          </w:p>
        </w:tc>
        <w:tc>
          <w:tcPr>
            <w:tcW w:w="960" w:type="dxa"/>
            <w:noWrap/>
            <w:hideMark/>
            <w:tcPrChange w:id="52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84" w:author="Nick.Tolimieri" w:date="2022-09-30T14:57:00Z"/>
                <w:rFonts w:asciiTheme="minorHAnsi" w:eastAsiaTheme="minorHAnsi" w:hAnsiTheme="minorHAnsi" w:cstheme="minorBidi"/>
                <w:sz w:val="22"/>
                <w:szCs w:val="22"/>
                <w:rPrChange w:id="5285" w:author="Nick.Tolimieri" w:date="2022-09-30T14:57:00Z">
                  <w:rPr>
                    <w:ins w:id="5286" w:author="Nick.Tolimieri" w:date="2022-09-30T14:57:00Z"/>
                    <w:rFonts w:ascii="Calibri" w:hAnsi="Calibri" w:cs="Calibri"/>
                    <w:color w:val="000000"/>
                    <w:sz w:val="22"/>
                    <w:szCs w:val="22"/>
                  </w:rPr>
                </w:rPrChange>
              </w:rPr>
              <w:pPrChange w:id="5287" w:author="Nick.Tolimieri" w:date="2022-09-30T14:57:00Z">
                <w:pPr/>
              </w:pPrChange>
            </w:pPr>
            <w:ins w:id="5288" w:author="Nick.Tolimieri" w:date="2022-09-30T14:57:00Z">
              <w:r w:rsidRPr="0095582C">
                <w:rPr>
                  <w:rFonts w:asciiTheme="minorHAnsi" w:eastAsiaTheme="minorHAnsi" w:hAnsiTheme="minorHAnsi" w:cstheme="minorBidi"/>
                  <w:sz w:val="22"/>
                  <w:szCs w:val="22"/>
                  <w:rPrChange w:id="5289" w:author="Nick.Tolimieri" w:date="2022-09-30T14:57:00Z">
                    <w:rPr>
                      <w:rFonts w:ascii="Calibri" w:hAnsi="Calibri" w:cs="Calibri"/>
                      <w:color w:val="000000"/>
                      <w:sz w:val="22"/>
                      <w:szCs w:val="22"/>
                    </w:rPr>
                  </w:rPrChange>
                </w:rPr>
                <w:t>NA</w:t>
              </w:r>
            </w:ins>
          </w:p>
        </w:tc>
        <w:tc>
          <w:tcPr>
            <w:tcW w:w="960" w:type="dxa"/>
            <w:noWrap/>
            <w:hideMark/>
            <w:tcPrChange w:id="52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91" w:author="Nick.Tolimieri" w:date="2022-09-30T14:57:00Z"/>
                <w:rFonts w:asciiTheme="minorHAnsi" w:eastAsiaTheme="minorHAnsi" w:hAnsiTheme="minorHAnsi" w:cstheme="minorBidi"/>
                <w:sz w:val="22"/>
                <w:szCs w:val="22"/>
                <w:rPrChange w:id="5292" w:author="Nick.Tolimieri" w:date="2022-09-30T14:57:00Z">
                  <w:rPr>
                    <w:ins w:id="5293" w:author="Nick.Tolimieri" w:date="2022-09-30T14:57:00Z"/>
                    <w:rFonts w:ascii="Calibri" w:hAnsi="Calibri" w:cs="Calibri"/>
                    <w:color w:val="000000"/>
                    <w:sz w:val="22"/>
                    <w:szCs w:val="22"/>
                  </w:rPr>
                </w:rPrChange>
              </w:rPr>
              <w:pPrChange w:id="5294" w:author="Nick.Tolimieri" w:date="2022-09-30T14:57:00Z">
                <w:pPr/>
              </w:pPrChange>
            </w:pPr>
            <w:ins w:id="5295" w:author="Nick.Tolimieri" w:date="2022-09-30T14:57:00Z">
              <w:r w:rsidRPr="0095582C">
                <w:rPr>
                  <w:rFonts w:asciiTheme="minorHAnsi" w:eastAsiaTheme="minorHAnsi" w:hAnsiTheme="minorHAnsi" w:cstheme="minorBidi"/>
                  <w:sz w:val="22"/>
                  <w:szCs w:val="22"/>
                  <w:rPrChange w:id="5296" w:author="Nick.Tolimieri" w:date="2022-09-30T14:57:00Z">
                    <w:rPr>
                      <w:rFonts w:ascii="Calibri" w:hAnsi="Calibri" w:cs="Calibri"/>
                      <w:color w:val="000000"/>
                      <w:sz w:val="22"/>
                      <w:szCs w:val="22"/>
                    </w:rPr>
                  </w:rPrChange>
                </w:rPr>
                <w:t>NA</w:t>
              </w:r>
            </w:ins>
          </w:p>
        </w:tc>
        <w:tc>
          <w:tcPr>
            <w:tcW w:w="960" w:type="dxa"/>
            <w:noWrap/>
            <w:hideMark/>
            <w:tcPrChange w:id="52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298" w:author="Nick.Tolimieri" w:date="2022-09-30T14:57:00Z"/>
                <w:rFonts w:asciiTheme="minorHAnsi" w:eastAsiaTheme="minorHAnsi" w:hAnsiTheme="minorHAnsi" w:cstheme="minorBidi"/>
                <w:sz w:val="22"/>
                <w:szCs w:val="22"/>
                <w:rPrChange w:id="5299" w:author="Nick.Tolimieri" w:date="2022-09-30T14:57:00Z">
                  <w:rPr>
                    <w:ins w:id="5300" w:author="Nick.Tolimieri" w:date="2022-09-30T14:57:00Z"/>
                    <w:rFonts w:ascii="Calibri" w:hAnsi="Calibri" w:cs="Calibri"/>
                    <w:color w:val="000000"/>
                    <w:sz w:val="22"/>
                    <w:szCs w:val="22"/>
                  </w:rPr>
                </w:rPrChange>
              </w:rPr>
              <w:pPrChange w:id="5301" w:author="Nick.Tolimieri" w:date="2022-09-30T14:57:00Z">
                <w:pPr/>
              </w:pPrChange>
            </w:pPr>
            <w:ins w:id="5302" w:author="Nick.Tolimieri" w:date="2022-09-30T14:57:00Z">
              <w:r w:rsidRPr="0095582C">
                <w:rPr>
                  <w:rFonts w:asciiTheme="minorHAnsi" w:eastAsiaTheme="minorHAnsi" w:hAnsiTheme="minorHAnsi" w:cstheme="minorBidi"/>
                  <w:sz w:val="22"/>
                  <w:szCs w:val="22"/>
                  <w:rPrChange w:id="5303" w:author="Nick.Tolimieri" w:date="2022-09-30T14:57:00Z">
                    <w:rPr>
                      <w:rFonts w:ascii="Calibri" w:hAnsi="Calibri" w:cs="Calibri"/>
                      <w:color w:val="000000"/>
                      <w:sz w:val="22"/>
                      <w:szCs w:val="22"/>
                    </w:rPr>
                  </w:rPrChange>
                </w:rPr>
                <w:t>NA</w:t>
              </w:r>
            </w:ins>
          </w:p>
        </w:tc>
        <w:tc>
          <w:tcPr>
            <w:tcW w:w="960" w:type="dxa"/>
            <w:noWrap/>
            <w:hideMark/>
            <w:tcPrChange w:id="53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05" w:author="Nick.Tolimieri" w:date="2022-09-30T14:57:00Z"/>
                <w:rFonts w:asciiTheme="minorHAnsi" w:eastAsiaTheme="minorHAnsi" w:hAnsiTheme="minorHAnsi" w:cstheme="minorBidi"/>
                <w:sz w:val="22"/>
                <w:szCs w:val="22"/>
                <w:rPrChange w:id="5306" w:author="Nick.Tolimieri" w:date="2022-09-30T14:57:00Z">
                  <w:rPr>
                    <w:ins w:id="5307" w:author="Nick.Tolimieri" w:date="2022-09-30T14:57:00Z"/>
                    <w:rFonts w:ascii="Calibri" w:hAnsi="Calibri" w:cs="Calibri"/>
                    <w:color w:val="000000"/>
                    <w:sz w:val="22"/>
                    <w:szCs w:val="22"/>
                  </w:rPr>
                </w:rPrChange>
              </w:rPr>
              <w:pPrChange w:id="5308" w:author="Nick.Tolimieri" w:date="2022-09-30T14:57:00Z">
                <w:pPr/>
              </w:pPrChange>
            </w:pPr>
            <w:ins w:id="5309" w:author="Nick.Tolimieri" w:date="2022-09-30T14:57:00Z">
              <w:r w:rsidRPr="0095582C">
                <w:rPr>
                  <w:rFonts w:asciiTheme="minorHAnsi" w:eastAsiaTheme="minorHAnsi" w:hAnsiTheme="minorHAnsi" w:cstheme="minorBidi"/>
                  <w:sz w:val="22"/>
                  <w:szCs w:val="22"/>
                  <w:rPrChange w:id="5310"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5311" w:author="Nick.Tolimieri" w:date="2022-09-30T14:57:00Z"/>
          <w:trPrChange w:id="5312" w:author="Nick.Tolimieri" w:date="2022-09-30T14:57:00Z">
            <w:trPr>
              <w:divId w:val="355430803"/>
              <w:trHeight w:val="300"/>
            </w:trPr>
          </w:trPrChange>
        </w:trPr>
        <w:tc>
          <w:tcPr>
            <w:tcW w:w="960" w:type="dxa"/>
            <w:noWrap/>
            <w:hideMark/>
            <w:tcPrChange w:id="53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14" w:author="Nick.Tolimieri" w:date="2022-09-30T14:57:00Z"/>
                <w:rFonts w:asciiTheme="minorHAnsi" w:eastAsiaTheme="minorHAnsi" w:hAnsiTheme="minorHAnsi" w:cstheme="minorBidi"/>
                <w:sz w:val="22"/>
                <w:szCs w:val="22"/>
                <w:rPrChange w:id="5315" w:author="Nick.Tolimieri" w:date="2022-09-30T14:57:00Z">
                  <w:rPr>
                    <w:ins w:id="5316" w:author="Nick.Tolimieri" w:date="2022-09-30T14:57:00Z"/>
                    <w:rFonts w:ascii="Calibri" w:hAnsi="Calibri" w:cs="Calibri"/>
                    <w:color w:val="000000"/>
                    <w:sz w:val="22"/>
                    <w:szCs w:val="22"/>
                  </w:rPr>
                </w:rPrChange>
              </w:rPr>
              <w:pPrChange w:id="5317" w:author="Nick.Tolimieri" w:date="2022-09-30T14:57:00Z">
                <w:pPr/>
              </w:pPrChange>
            </w:pPr>
            <w:proofErr w:type="spellStart"/>
            <w:ins w:id="5318" w:author="Nick.Tolimieri" w:date="2022-09-30T14:57:00Z">
              <w:r w:rsidRPr="0095582C">
                <w:rPr>
                  <w:rFonts w:asciiTheme="minorHAnsi" w:eastAsiaTheme="minorHAnsi" w:hAnsiTheme="minorHAnsi" w:cstheme="minorBidi"/>
                  <w:sz w:val="22"/>
                  <w:szCs w:val="22"/>
                  <w:rPrChange w:id="531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3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3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322" w:author="Nick.Tolimieri" w:date="2022-09-30T14:57:00Z">
                    <w:rPr>
                      <w:rFonts w:ascii="Calibri" w:hAnsi="Calibri" w:cs="Calibri"/>
                      <w:color w:val="000000"/>
                      <w:sz w:val="22"/>
                      <w:szCs w:val="22"/>
                    </w:rPr>
                  </w:rPrChange>
                </w:rPr>
                <w:t xml:space="preserve"> B.</w:t>
              </w:r>
            </w:ins>
          </w:p>
        </w:tc>
        <w:tc>
          <w:tcPr>
            <w:tcW w:w="960" w:type="dxa"/>
            <w:noWrap/>
            <w:hideMark/>
            <w:tcPrChange w:id="53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24" w:author="Nick.Tolimieri" w:date="2022-09-30T14:57:00Z"/>
                <w:rFonts w:asciiTheme="minorHAnsi" w:eastAsiaTheme="minorHAnsi" w:hAnsiTheme="minorHAnsi" w:cstheme="minorBidi"/>
                <w:sz w:val="22"/>
                <w:szCs w:val="22"/>
                <w:rPrChange w:id="5325" w:author="Nick.Tolimieri" w:date="2022-09-30T14:57:00Z">
                  <w:rPr>
                    <w:ins w:id="5326" w:author="Nick.Tolimieri" w:date="2022-09-30T14:57:00Z"/>
                    <w:rFonts w:ascii="Calibri" w:hAnsi="Calibri" w:cs="Calibri"/>
                    <w:color w:val="000000"/>
                    <w:sz w:val="22"/>
                    <w:szCs w:val="22"/>
                  </w:rPr>
                </w:rPrChange>
              </w:rPr>
              <w:pPrChange w:id="5327" w:author="Nick.Tolimieri" w:date="2022-09-30T14:57:00Z">
                <w:pPr>
                  <w:jc w:val="right"/>
                </w:pPr>
              </w:pPrChange>
            </w:pPr>
            <w:ins w:id="5328" w:author="Nick.Tolimieri" w:date="2022-09-30T14:57:00Z">
              <w:r w:rsidRPr="0095582C">
                <w:rPr>
                  <w:rFonts w:asciiTheme="minorHAnsi" w:eastAsiaTheme="minorHAnsi" w:hAnsiTheme="minorHAnsi" w:cstheme="minorBidi"/>
                  <w:sz w:val="22"/>
                  <w:szCs w:val="22"/>
                  <w:rPrChange w:id="5329" w:author="Nick.Tolimieri" w:date="2022-09-30T14:57:00Z">
                    <w:rPr>
                      <w:rFonts w:ascii="Calibri" w:hAnsi="Calibri" w:cs="Calibri"/>
                      <w:color w:val="000000"/>
                      <w:sz w:val="22"/>
                      <w:szCs w:val="22"/>
                    </w:rPr>
                  </w:rPrChange>
                </w:rPr>
                <w:t>2001</w:t>
              </w:r>
            </w:ins>
          </w:p>
        </w:tc>
        <w:tc>
          <w:tcPr>
            <w:tcW w:w="960" w:type="dxa"/>
            <w:noWrap/>
            <w:hideMark/>
            <w:tcPrChange w:id="53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31" w:author="Nick.Tolimieri" w:date="2022-09-30T14:57:00Z"/>
                <w:rFonts w:asciiTheme="minorHAnsi" w:eastAsiaTheme="minorHAnsi" w:hAnsiTheme="minorHAnsi" w:cstheme="minorBidi"/>
                <w:sz w:val="22"/>
                <w:szCs w:val="22"/>
                <w:rPrChange w:id="5332" w:author="Nick.Tolimieri" w:date="2022-09-30T14:57:00Z">
                  <w:rPr>
                    <w:ins w:id="5333" w:author="Nick.Tolimieri" w:date="2022-09-30T14:57:00Z"/>
                    <w:rFonts w:ascii="Calibri" w:hAnsi="Calibri" w:cs="Calibri"/>
                    <w:color w:val="000000"/>
                    <w:sz w:val="22"/>
                    <w:szCs w:val="22"/>
                  </w:rPr>
                </w:rPrChange>
              </w:rPr>
              <w:pPrChange w:id="5334" w:author="Nick.Tolimieri" w:date="2022-09-30T14:57:00Z">
                <w:pPr>
                  <w:jc w:val="right"/>
                </w:pPr>
              </w:pPrChange>
            </w:pPr>
            <w:ins w:id="5335" w:author="Nick.Tolimieri" w:date="2022-09-30T14:57:00Z">
              <w:r w:rsidRPr="0095582C">
                <w:rPr>
                  <w:rFonts w:asciiTheme="minorHAnsi" w:eastAsiaTheme="minorHAnsi" w:hAnsiTheme="minorHAnsi" w:cstheme="minorBidi"/>
                  <w:sz w:val="22"/>
                  <w:szCs w:val="22"/>
                  <w:rPrChange w:id="5336" w:author="Nick.Tolimieri" w:date="2022-09-30T14:57:00Z">
                    <w:rPr>
                      <w:rFonts w:ascii="Calibri" w:hAnsi="Calibri" w:cs="Calibri"/>
                      <w:color w:val="000000"/>
                      <w:sz w:val="22"/>
                      <w:szCs w:val="22"/>
                    </w:rPr>
                  </w:rPrChange>
                </w:rPr>
                <w:t>0</w:t>
              </w:r>
            </w:ins>
          </w:p>
        </w:tc>
        <w:tc>
          <w:tcPr>
            <w:tcW w:w="960" w:type="dxa"/>
            <w:noWrap/>
            <w:hideMark/>
            <w:tcPrChange w:id="53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38" w:author="Nick.Tolimieri" w:date="2022-09-30T14:57:00Z"/>
                <w:rFonts w:asciiTheme="minorHAnsi" w:eastAsiaTheme="minorHAnsi" w:hAnsiTheme="minorHAnsi" w:cstheme="minorBidi"/>
                <w:sz w:val="22"/>
                <w:szCs w:val="22"/>
                <w:rPrChange w:id="5339" w:author="Nick.Tolimieri" w:date="2022-09-30T14:57:00Z">
                  <w:rPr>
                    <w:ins w:id="5340" w:author="Nick.Tolimieri" w:date="2022-09-30T14:57:00Z"/>
                    <w:rFonts w:ascii="Calibri" w:hAnsi="Calibri" w:cs="Calibri"/>
                    <w:color w:val="000000"/>
                    <w:sz w:val="22"/>
                    <w:szCs w:val="22"/>
                  </w:rPr>
                </w:rPrChange>
              </w:rPr>
              <w:pPrChange w:id="5341" w:author="Nick.Tolimieri" w:date="2022-09-30T14:57:00Z">
                <w:pPr>
                  <w:jc w:val="right"/>
                </w:pPr>
              </w:pPrChange>
            </w:pPr>
            <w:ins w:id="5342" w:author="Nick.Tolimieri" w:date="2022-09-30T14:57:00Z">
              <w:r w:rsidRPr="0095582C">
                <w:rPr>
                  <w:rFonts w:asciiTheme="minorHAnsi" w:eastAsiaTheme="minorHAnsi" w:hAnsiTheme="minorHAnsi" w:cstheme="minorBidi"/>
                  <w:sz w:val="22"/>
                  <w:szCs w:val="22"/>
                  <w:rPrChange w:id="5343" w:author="Nick.Tolimieri" w:date="2022-09-30T14:57:00Z">
                    <w:rPr>
                      <w:rFonts w:ascii="Calibri" w:hAnsi="Calibri" w:cs="Calibri"/>
                      <w:color w:val="000000"/>
                      <w:sz w:val="22"/>
                      <w:szCs w:val="22"/>
                    </w:rPr>
                  </w:rPrChange>
                </w:rPr>
                <w:t>0</w:t>
              </w:r>
            </w:ins>
          </w:p>
        </w:tc>
        <w:tc>
          <w:tcPr>
            <w:tcW w:w="960" w:type="dxa"/>
            <w:noWrap/>
            <w:hideMark/>
            <w:tcPrChange w:id="53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45" w:author="Nick.Tolimieri" w:date="2022-09-30T14:57:00Z"/>
                <w:rFonts w:asciiTheme="minorHAnsi" w:eastAsiaTheme="minorHAnsi" w:hAnsiTheme="minorHAnsi" w:cstheme="minorBidi"/>
                <w:sz w:val="22"/>
                <w:szCs w:val="22"/>
                <w:rPrChange w:id="5346" w:author="Nick.Tolimieri" w:date="2022-09-30T14:57:00Z">
                  <w:rPr>
                    <w:ins w:id="5347" w:author="Nick.Tolimieri" w:date="2022-09-30T14:57:00Z"/>
                    <w:rFonts w:ascii="Calibri" w:hAnsi="Calibri" w:cs="Calibri"/>
                    <w:color w:val="000000"/>
                    <w:sz w:val="22"/>
                    <w:szCs w:val="22"/>
                  </w:rPr>
                </w:rPrChange>
              </w:rPr>
              <w:pPrChange w:id="5348" w:author="Nick.Tolimieri" w:date="2022-09-30T14:57:00Z">
                <w:pPr>
                  <w:jc w:val="right"/>
                </w:pPr>
              </w:pPrChange>
            </w:pPr>
            <w:ins w:id="5349" w:author="Nick.Tolimieri" w:date="2022-09-30T14:57:00Z">
              <w:r w:rsidRPr="0095582C">
                <w:rPr>
                  <w:rFonts w:asciiTheme="minorHAnsi" w:eastAsiaTheme="minorHAnsi" w:hAnsiTheme="minorHAnsi" w:cstheme="minorBidi"/>
                  <w:sz w:val="22"/>
                  <w:szCs w:val="22"/>
                  <w:rPrChange w:id="5350" w:author="Nick.Tolimieri" w:date="2022-09-30T14:57:00Z">
                    <w:rPr>
                      <w:rFonts w:ascii="Calibri" w:hAnsi="Calibri" w:cs="Calibri"/>
                      <w:color w:val="000000"/>
                      <w:sz w:val="22"/>
                      <w:szCs w:val="22"/>
                    </w:rPr>
                  </w:rPrChange>
                </w:rPr>
                <w:t>0</w:t>
              </w:r>
            </w:ins>
          </w:p>
        </w:tc>
        <w:tc>
          <w:tcPr>
            <w:tcW w:w="960" w:type="dxa"/>
            <w:noWrap/>
            <w:hideMark/>
            <w:tcPrChange w:id="53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52" w:author="Nick.Tolimieri" w:date="2022-09-30T14:57:00Z"/>
                <w:rFonts w:asciiTheme="minorHAnsi" w:eastAsiaTheme="minorHAnsi" w:hAnsiTheme="minorHAnsi" w:cstheme="minorBidi"/>
                <w:sz w:val="22"/>
                <w:szCs w:val="22"/>
                <w:rPrChange w:id="5353" w:author="Nick.Tolimieri" w:date="2022-09-30T14:57:00Z">
                  <w:rPr>
                    <w:ins w:id="5354" w:author="Nick.Tolimieri" w:date="2022-09-30T14:57:00Z"/>
                    <w:rFonts w:ascii="Calibri" w:hAnsi="Calibri" w:cs="Calibri"/>
                    <w:color w:val="000000"/>
                    <w:sz w:val="22"/>
                    <w:szCs w:val="22"/>
                  </w:rPr>
                </w:rPrChange>
              </w:rPr>
              <w:pPrChange w:id="5355" w:author="Nick.Tolimieri" w:date="2022-09-30T14:57:00Z">
                <w:pPr>
                  <w:jc w:val="right"/>
                </w:pPr>
              </w:pPrChange>
            </w:pPr>
            <w:ins w:id="5356" w:author="Nick.Tolimieri" w:date="2022-09-30T14:57:00Z">
              <w:r w:rsidRPr="0095582C">
                <w:rPr>
                  <w:rFonts w:asciiTheme="minorHAnsi" w:eastAsiaTheme="minorHAnsi" w:hAnsiTheme="minorHAnsi" w:cstheme="minorBidi"/>
                  <w:sz w:val="22"/>
                  <w:szCs w:val="22"/>
                  <w:rPrChange w:id="5357" w:author="Nick.Tolimieri" w:date="2022-09-30T14:57:00Z">
                    <w:rPr>
                      <w:rFonts w:ascii="Calibri" w:hAnsi="Calibri" w:cs="Calibri"/>
                      <w:color w:val="000000"/>
                      <w:sz w:val="22"/>
                      <w:szCs w:val="22"/>
                    </w:rPr>
                  </w:rPrChange>
                </w:rPr>
                <w:t>0</w:t>
              </w:r>
            </w:ins>
          </w:p>
        </w:tc>
        <w:tc>
          <w:tcPr>
            <w:tcW w:w="960" w:type="dxa"/>
            <w:noWrap/>
            <w:hideMark/>
            <w:tcPrChange w:id="53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59" w:author="Nick.Tolimieri" w:date="2022-09-30T14:57:00Z"/>
                <w:rFonts w:asciiTheme="minorHAnsi" w:eastAsiaTheme="minorHAnsi" w:hAnsiTheme="minorHAnsi" w:cstheme="minorBidi"/>
                <w:sz w:val="22"/>
                <w:szCs w:val="22"/>
                <w:rPrChange w:id="5360" w:author="Nick.Tolimieri" w:date="2022-09-30T14:57:00Z">
                  <w:rPr>
                    <w:ins w:id="5361" w:author="Nick.Tolimieri" w:date="2022-09-30T14:57:00Z"/>
                    <w:rFonts w:ascii="Calibri" w:hAnsi="Calibri" w:cs="Calibri"/>
                    <w:color w:val="000000"/>
                    <w:sz w:val="22"/>
                    <w:szCs w:val="22"/>
                  </w:rPr>
                </w:rPrChange>
              </w:rPr>
              <w:pPrChange w:id="5362" w:author="Nick.Tolimieri" w:date="2022-09-30T14:57:00Z">
                <w:pPr/>
              </w:pPrChange>
            </w:pPr>
            <w:ins w:id="5363" w:author="Nick.Tolimieri" w:date="2022-09-30T14:57:00Z">
              <w:r w:rsidRPr="0095582C">
                <w:rPr>
                  <w:rFonts w:asciiTheme="minorHAnsi" w:eastAsiaTheme="minorHAnsi" w:hAnsiTheme="minorHAnsi" w:cstheme="minorBidi"/>
                  <w:sz w:val="22"/>
                  <w:szCs w:val="22"/>
                  <w:rPrChange w:id="5364" w:author="Nick.Tolimieri" w:date="2022-09-30T14:57:00Z">
                    <w:rPr>
                      <w:rFonts w:ascii="Calibri" w:hAnsi="Calibri" w:cs="Calibri"/>
                      <w:color w:val="000000"/>
                      <w:sz w:val="22"/>
                      <w:szCs w:val="22"/>
                    </w:rPr>
                  </w:rPrChange>
                </w:rPr>
                <w:t>NA</w:t>
              </w:r>
            </w:ins>
          </w:p>
        </w:tc>
        <w:tc>
          <w:tcPr>
            <w:tcW w:w="960" w:type="dxa"/>
            <w:noWrap/>
            <w:hideMark/>
            <w:tcPrChange w:id="53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66" w:author="Nick.Tolimieri" w:date="2022-09-30T14:57:00Z"/>
                <w:rFonts w:asciiTheme="minorHAnsi" w:eastAsiaTheme="minorHAnsi" w:hAnsiTheme="minorHAnsi" w:cstheme="minorBidi"/>
                <w:sz w:val="22"/>
                <w:szCs w:val="22"/>
                <w:rPrChange w:id="5367" w:author="Nick.Tolimieri" w:date="2022-09-30T14:57:00Z">
                  <w:rPr>
                    <w:ins w:id="5368" w:author="Nick.Tolimieri" w:date="2022-09-30T14:57:00Z"/>
                    <w:rFonts w:ascii="Calibri" w:hAnsi="Calibri" w:cs="Calibri"/>
                    <w:color w:val="000000"/>
                    <w:sz w:val="22"/>
                    <w:szCs w:val="22"/>
                  </w:rPr>
                </w:rPrChange>
              </w:rPr>
              <w:pPrChange w:id="5369" w:author="Nick.Tolimieri" w:date="2022-09-30T14:57:00Z">
                <w:pPr/>
              </w:pPrChange>
            </w:pPr>
            <w:ins w:id="5370" w:author="Nick.Tolimieri" w:date="2022-09-30T14:57:00Z">
              <w:r w:rsidRPr="0095582C">
                <w:rPr>
                  <w:rFonts w:asciiTheme="minorHAnsi" w:eastAsiaTheme="minorHAnsi" w:hAnsiTheme="minorHAnsi" w:cstheme="minorBidi"/>
                  <w:sz w:val="22"/>
                  <w:szCs w:val="22"/>
                  <w:rPrChange w:id="5371" w:author="Nick.Tolimieri" w:date="2022-09-30T14:57:00Z">
                    <w:rPr>
                      <w:rFonts w:ascii="Calibri" w:hAnsi="Calibri" w:cs="Calibri"/>
                      <w:color w:val="000000"/>
                      <w:sz w:val="22"/>
                      <w:szCs w:val="22"/>
                    </w:rPr>
                  </w:rPrChange>
                </w:rPr>
                <w:t>NA</w:t>
              </w:r>
            </w:ins>
          </w:p>
        </w:tc>
        <w:tc>
          <w:tcPr>
            <w:tcW w:w="960" w:type="dxa"/>
            <w:noWrap/>
            <w:hideMark/>
            <w:tcPrChange w:id="53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73" w:author="Nick.Tolimieri" w:date="2022-09-30T14:57:00Z"/>
                <w:rFonts w:asciiTheme="minorHAnsi" w:eastAsiaTheme="minorHAnsi" w:hAnsiTheme="minorHAnsi" w:cstheme="minorBidi"/>
                <w:sz w:val="22"/>
                <w:szCs w:val="22"/>
                <w:rPrChange w:id="5374" w:author="Nick.Tolimieri" w:date="2022-09-30T14:57:00Z">
                  <w:rPr>
                    <w:ins w:id="5375" w:author="Nick.Tolimieri" w:date="2022-09-30T14:57:00Z"/>
                    <w:rFonts w:ascii="Calibri" w:hAnsi="Calibri" w:cs="Calibri"/>
                    <w:color w:val="000000"/>
                    <w:sz w:val="22"/>
                    <w:szCs w:val="22"/>
                  </w:rPr>
                </w:rPrChange>
              </w:rPr>
              <w:pPrChange w:id="5376" w:author="Nick.Tolimieri" w:date="2022-09-30T14:57:00Z">
                <w:pPr/>
              </w:pPrChange>
            </w:pPr>
            <w:ins w:id="5377" w:author="Nick.Tolimieri" w:date="2022-09-30T14:57:00Z">
              <w:r w:rsidRPr="0095582C">
                <w:rPr>
                  <w:rFonts w:asciiTheme="minorHAnsi" w:eastAsiaTheme="minorHAnsi" w:hAnsiTheme="minorHAnsi" w:cstheme="minorBidi"/>
                  <w:sz w:val="22"/>
                  <w:szCs w:val="22"/>
                  <w:rPrChange w:id="5378" w:author="Nick.Tolimieri" w:date="2022-09-30T14:57:00Z">
                    <w:rPr>
                      <w:rFonts w:ascii="Calibri" w:hAnsi="Calibri" w:cs="Calibri"/>
                      <w:color w:val="000000"/>
                      <w:sz w:val="22"/>
                      <w:szCs w:val="22"/>
                    </w:rPr>
                  </w:rPrChange>
                </w:rPr>
                <w:t>NA</w:t>
              </w:r>
            </w:ins>
          </w:p>
        </w:tc>
        <w:tc>
          <w:tcPr>
            <w:tcW w:w="960" w:type="dxa"/>
            <w:noWrap/>
            <w:hideMark/>
            <w:tcPrChange w:id="53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80" w:author="Nick.Tolimieri" w:date="2022-09-30T14:57:00Z"/>
                <w:rFonts w:asciiTheme="minorHAnsi" w:eastAsiaTheme="minorHAnsi" w:hAnsiTheme="minorHAnsi" w:cstheme="minorBidi"/>
                <w:sz w:val="22"/>
                <w:szCs w:val="22"/>
                <w:rPrChange w:id="5381" w:author="Nick.Tolimieri" w:date="2022-09-30T14:57:00Z">
                  <w:rPr>
                    <w:ins w:id="5382" w:author="Nick.Tolimieri" w:date="2022-09-30T14:57:00Z"/>
                    <w:rFonts w:ascii="Calibri" w:hAnsi="Calibri" w:cs="Calibri"/>
                    <w:color w:val="000000"/>
                    <w:sz w:val="22"/>
                    <w:szCs w:val="22"/>
                  </w:rPr>
                </w:rPrChange>
              </w:rPr>
              <w:pPrChange w:id="5383" w:author="Nick.Tolimieri" w:date="2022-09-30T14:57:00Z">
                <w:pPr/>
              </w:pPrChange>
            </w:pPr>
            <w:ins w:id="5384" w:author="Nick.Tolimieri" w:date="2022-09-30T14:57:00Z">
              <w:r w:rsidRPr="0095582C">
                <w:rPr>
                  <w:rFonts w:asciiTheme="minorHAnsi" w:eastAsiaTheme="minorHAnsi" w:hAnsiTheme="minorHAnsi" w:cstheme="minorBidi"/>
                  <w:sz w:val="22"/>
                  <w:szCs w:val="22"/>
                  <w:rPrChange w:id="5385"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5386" w:author="Nick.Tolimieri" w:date="2022-09-30T14:57:00Z"/>
          <w:trPrChange w:id="5387" w:author="Nick.Tolimieri" w:date="2022-09-30T14:57:00Z">
            <w:trPr>
              <w:divId w:val="355430803"/>
              <w:trHeight w:val="300"/>
            </w:trPr>
          </w:trPrChange>
        </w:trPr>
        <w:tc>
          <w:tcPr>
            <w:tcW w:w="960" w:type="dxa"/>
            <w:noWrap/>
            <w:hideMark/>
            <w:tcPrChange w:id="53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89" w:author="Nick.Tolimieri" w:date="2022-09-30T14:57:00Z"/>
                <w:rFonts w:asciiTheme="minorHAnsi" w:eastAsiaTheme="minorHAnsi" w:hAnsiTheme="minorHAnsi" w:cstheme="minorBidi"/>
                <w:sz w:val="22"/>
                <w:szCs w:val="22"/>
                <w:rPrChange w:id="5390" w:author="Nick.Tolimieri" w:date="2022-09-30T14:57:00Z">
                  <w:rPr>
                    <w:ins w:id="5391" w:author="Nick.Tolimieri" w:date="2022-09-30T14:57:00Z"/>
                    <w:rFonts w:ascii="Calibri" w:hAnsi="Calibri" w:cs="Calibri"/>
                    <w:color w:val="000000"/>
                    <w:sz w:val="22"/>
                    <w:szCs w:val="22"/>
                  </w:rPr>
                </w:rPrChange>
              </w:rPr>
              <w:pPrChange w:id="5392" w:author="Nick.Tolimieri" w:date="2022-09-30T14:57:00Z">
                <w:pPr/>
              </w:pPrChange>
            </w:pPr>
            <w:proofErr w:type="spellStart"/>
            <w:ins w:id="5393" w:author="Nick.Tolimieri" w:date="2022-09-30T14:57:00Z">
              <w:r w:rsidRPr="0095582C">
                <w:rPr>
                  <w:rFonts w:asciiTheme="minorHAnsi" w:eastAsiaTheme="minorHAnsi" w:hAnsiTheme="minorHAnsi" w:cstheme="minorBidi"/>
                  <w:sz w:val="22"/>
                  <w:szCs w:val="22"/>
                  <w:rPrChange w:id="539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39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39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397" w:author="Nick.Tolimieri" w:date="2022-09-30T14:57:00Z">
                    <w:rPr>
                      <w:rFonts w:ascii="Calibri" w:hAnsi="Calibri" w:cs="Calibri"/>
                      <w:color w:val="000000"/>
                      <w:sz w:val="22"/>
                      <w:szCs w:val="22"/>
                    </w:rPr>
                  </w:rPrChange>
                </w:rPr>
                <w:t xml:space="preserve"> B.</w:t>
              </w:r>
            </w:ins>
          </w:p>
        </w:tc>
        <w:tc>
          <w:tcPr>
            <w:tcW w:w="960" w:type="dxa"/>
            <w:noWrap/>
            <w:hideMark/>
            <w:tcPrChange w:id="53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399" w:author="Nick.Tolimieri" w:date="2022-09-30T14:57:00Z"/>
                <w:rFonts w:asciiTheme="minorHAnsi" w:eastAsiaTheme="minorHAnsi" w:hAnsiTheme="minorHAnsi" w:cstheme="minorBidi"/>
                <w:sz w:val="22"/>
                <w:szCs w:val="22"/>
                <w:rPrChange w:id="5400" w:author="Nick.Tolimieri" w:date="2022-09-30T14:57:00Z">
                  <w:rPr>
                    <w:ins w:id="5401" w:author="Nick.Tolimieri" w:date="2022-09-30T14:57:00Z"/>
                    <w:rFonts w:ascii="Calibri" w:hAnsi="Calibri" w:cs="Calibri"/>
                    <w:color w:val="000000"/>
                    <w:sz w:val="22"/>
                    <w:szCs w:val="22"/>
                  </w:rPr>
                </w:rPrChange>
              </w:rPr>
              <w:pPrChange w:id="5402" w:author="Nick.Tolimieri" w:date="2022-09-30T14:57:00Z">
                <w:pPr>
                  <w:jc w:val="right"/>
                </w:pPr>
              </w:pPrChange>
            </w:pPr>
            <w:ins w:id="5403" w:author="Nick.Tolimieri" w:date="2022-09-30T14:57:00Z">
              <w:r w:rsidRPr="0095582C">
                <w:rPr>
                  <w:rFonts w:asciiTheme="minorHAnsi" w:eastAsiaTheme="minorHAnsi" w:hAnsiTheme="minorHAnsi" w:cstheme="minorBidi"/>
                  <w:sz w:val="22"/>
                  <w:szCs w:val="22"/>
                  <w:rPrChange w:id="5404" w:author="Nick.Tolimieri" w:date="2022-09-30T14:57:00Z">
                    <w:rPr>
                      <w:rFonts w:ascii="Calibri" w:hAnsi="Calibri" w:cs="Calibri"/>
                      <w:color w:val="000000"/>
                      <w:sz w:val="22"/>
                      <w:szCs w:val="22"/>
                    </w:rPr>
                  </w:rPrChange>
                </w:rPr>
                <w:t>2002</w:t>
              </w:r>
            </w:ins>
          </w:p>
        </w:tc>
        <w:tc>
          <w:tcPr>
            <w:tcW w:w="960" w:type="dxa"/>
            <w:noWrap/>
            <w:hideMark/>
            <w:tcPrChange w:id="54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06" w:author="Nick.Tolimieri" w:date="2022-09-30T14:57:00Z"/>
                <w:rFonts w:asciiTheme="minorHAnsi" w:eastAsiaTheme="minorHAnsi" w:hAnsiTheme="minorHAnsi" w:cstheme="minorBidi"/>
                <w:sz w:val="22"/>
                <w:szCs w:val="22"/>
                <w:rPrChange w:id="5407" w:author="Nick.Tolimieri" w:date="2022-09-30T14:57:00Z">
                  <w:rPr>
                    <w:ins w:id="5408" w:author="Nick.Tolimieri" w:date="2022-09-30T14:57:00Z"/>
                    <w:rFonts w:ascii="Calibri" w:hAnsi="Calibri" w:cs="Calibri"/>
                    <w:color w:val="000000"/>
                    <w:sz w:val="22"/>
                    <w:szCs w:val="22"/>
                  </w:rPr>
                </w:rPrChange>
              </w:rPr>
              <w:pPrChange w:id="5409" w:author="Nick.Tolimieri" w:date="2022-09-30T14:57:00Z">
                <w:pPr>
                  <w:jc w:val="right"/>
                </w:pPr>
              </w:pPrChange>
            </w:pPr>
            <w:ins w:id="5410" w:author="Nick.Tolimieri" w:date="2022-09-30T14:57:00Z">
              <w:r w:rsidRPr="0095582C">
                <w:rPr>
                  <w:rFonts w:asciiTheme="minorHAnsi" w:eastAsiaTheme="minorHAnsi" w:hAnsiTheme="minorHAnsi" w:cstheme="minorBidi"/>
                  <w:sz w:val="22"/>
                  <w:szCs w:val="22"/>
                  <w:rPrChange w:id="5411" w:author="Nick.Tolimieri" w:date="2022-09-30T14:57:00Z">
                    <w:rPr>
                      <w:rFonts w:ascii="Calibri" w:hAnsi="Calibri" w:cs="Calibri"/>
                      <w:color w:val="000000"/>
                      <w:sz w:val="22"/>
                      <w:szCs w:val="22"/>
                    </w:rPr>
                  </w:rPrChange>
                </w:rPr>
                <w:t>0</w:t>
              </w:r>
            </w:ins>
          </w:p>
        </w:tc>
        <w:tc>
          <w:tcPr>
            <w:tcW w:w="960" w:type="dxa"/>
            <w:noWrap/>
            <w:hideMark/>
            <w:tcPrChange w:id="54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13" w:author="Nick.Tolimieri" w:date="2022-09-30T14:57:00Z"/>
                <w:rFonts w:asciiTheme="minorHAnsi" w:eastAsiaTheme="minorHAnsi" w:hAnsiTheme="minorHAnsi" w:cstheme="minorBidi"/>
                <w:sz w:val="22"/>
                <w:szCs w:val="22"/>
                <w:rPrChange w:id="5414" w:author="Nick.Tolimieri" w:date="2022-09-30T14:57:00Z">
                  <w:rPr>
                    <w:ins w:id="5415" w:author="Nick.Tolimieri" w:date="2022-09-30T14:57:00Z"/>
                    <w:rFonts w:ascii="Calibri" w:hAnsi="Calibri" w:cs="Calibri"/>
                    <w:color w:val="000000"/>
                    <w:sz w:val="22"/>
                    <w:szCs w:val="22"/>
                  </w:rPr>
                </w:rPrChange>
              </w:rPr>
              <w:pPrChange w:id="5416" w:author="Nick.Tolimieri" w:date="2022-09-30T14:57:00Z">
                <w:pPr>
                  <w:jc w:val="right"/>
                </w:pPr>
              </w:pPrChange>
            </w:pPr>
            <w:ins w:id="5417" w:author="Nick.Tolimieri" w:date="2022-09-30T14:57:00Z">
              <w:r w:rsidRPr="0095582C">
                <w:rPr>
                  <w:rFonts w:asciiTheme="minorHAnsi" w:eastAsiaTheme="minorHAnsi" w:hAnsiTheme="minorHAnsi" w:cstheme="minorBidi"/>
                  <w:sz w:val="22"/>
                  <w:szCs w:val="22"/>
                  <w:rPrChange w:id="5418" w:author="Nick.Tolimieri" w:date="2022-09-30T14:57:00Z">
                    <w:rPr>
                      <w:rFonts w:ascii="Calibri" w:hAnsi="Calibri" w:cs="Calibri"/>
                      <w:color w:val="000000"/>
                      <w:sz w:val="22"/>
                      <w:szCs w:val="22"/>
                    </w:rPr>
                  </w:rPrChange>
                </w:rPr>
                <w:t>12</w:t>
              </w:r>
            </w:ins>
          </w:p>
        </w:tc>
        <w:tc>
          <w:tcPr>
            <w:tcW w:w="960" w:type="dxa"/>
            <w:noWrap/>
            <w:hideMark/>
            <w:tcPrChange w:id="54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20" w:author="Nick.Tolimieri" w:date="2022-09-30T14:57:00Z"/>
                <w:rFonts w:asciiTheme="minorHAnsi" w:eastAsiaTheme="minorHAnsi" w:hAnsiTheme="minorHAnsi" w:cstheme="minorBidi"/>
                <w:sz w:val="22"/>
                <w:szCs w:val="22"/>
                <w:rPrChange w:id="5421" w:author="Nick.Tolimieri" w:date="2022-09-30T14:57:00Z">
                  <w:rPr>
                    <w:ins w:id="5422" w:author="Nick.Tolimieri" w:date="2022-09-30T14:57:00Z"/>
                    <w:rFonts w:ascii="Calibri" w:hAnsi="Calibri" w:cs="Calibri"/>
                    <w:color w:val="000000"/>
                    <w:sz w:val="22"/>
                    <w:szCs w:val="22"/>
                  </w:rPr>
                </w:rPrChange>
              </w:rPr>
              <w:pPrChange w:id="5423" w:author="Nick.Tolimieri" w:date="2022-09-30T14:57:00Z">
                <w:pPr>
                  <w:jc w:val="right"/>
                </w:pPr>
              </w:pPrChange>
            </w:pPr>
            <w:ins w:id="5424" w:author="Nick.Tolimieri" w:date="2022-09-30T14:57:00Z">
              <w:r w:rsidRPr="0095582C">
                <w:rPr>
                  <w:rFonts w:asciiTheme="minorHAnsi" w:eastAsiaTheme="minorHAnsi" w:hAnsiTheme="minorHAnsi" w:cstheme="minorBidi"/>
                  <w:sz w:val="22"/>
                  <w:szCs w:val="22"/>
                  <w:rPrChange w:id="5425" w:author="Nick.Tolimieri" w:date="2022-09-30T14:57:00Z">
                    <w:rPr>
                      <w:rFonts w:ascii="Calibri" w:hAnsi="Calibri" w:cs="Calibri"/>
                      <w:color w:val="000000"/>
                      <w:sz w:val="22"/>
                      <w:szCs w:val="22"/>
                    </w:rPr>
                  </w:rPrChange>
                </w:rPr>
                <w:t>1</w:t>
              </w:r>
            </w:ins>
          </w:p>
        </w:tc>
        <w:tc>
          <w:tcPr>
            <w:tcW w:w="960" w:type="dxa"/>
            <w:noWrap/>
            <w:hideMark/>
            <w:tcPrChange w:id="54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27" w:author="Nick.Tolimieri" w:date="2022-09-30T14:57:00Z"/>
                <w:rFonts w:asciiTheme="minorHAnsi" w:eastAsiaTheme="minorHAnsi" w:hAnsiTheme="minorHAnsi" w:cstheme="minorBidi"/>
                <w:sz w:val="22"/>
                <w:szCs w:val="22"/>
                <w:rPrChange w:id="5428" w:author="Nick.Tolimieri" w:date="2022-09-30T14:57:00Z">
                  <w:rPr>
                    <w:ins w:id="5429" w:author="Nick.Tolimieri" w:date="2022-09-30T14:57:00Z"/>
                    <w:rFonts w:ascii="Calibri" w:hAnsi="Calibri" w:cs="Calibri"/>
                    <w:color w:val="000000"/>
                    <w:sz w:val="22"/>
                    <w:szCs w:val="22"/>
                  </w:rPr>
                </w:rPrChange>
              </w:rPr>
              <w:pPrChange w:id="5430" w:author="Nick.Tolimieri" w:date="2022-09-30T14:57:00Z">
                <w:pPr>
                  <w:jc w:val="right"/>
                </w:pPr>
              </w:pPrChange>
            </w:pPr>
            <w:ins w:id="5431" w:author="Nick.Tolimieri" w:date="2022-09-30T14:57:00Z">
              <w:r w:rsidRPr="0095582C">
                <w:rPr>
                  <w:rFonts w:asciiTheme="minorHAnsi" w:eastAsiaTheme="minorHAnsi" w:hAnsiTheme="minorHAnsi" w:cstheme="minorBidi"/>
                  <w:sz w:val="22"/>
                  <w:szCs w:val="22"/>
                  <w:rPrChange w:id="5432" w:author="Nick.Tolimieri" w:date="2022-09-30T14:57:00Z">
                    <w:rPr>
                      <w:rFonts w:ascii="Calibri" w:hAnsi="Calibri" w:cs="Calibri"/>
                      <w:color w:val="000000"/>
                      <w:sz w:val="22"/>
                      <w:szCs w:val="22"/>
                    </w:rPr>
                  </w:rPrChange>
                </w:rPr>
                <w:t>13</w:t>
              </w:r>
            </w:ins>
          </w:p>
        </w:tc>
        <w:tc>
          <w:tcPr>
            <w:tcW w:w="960" w:type="dxa"/>
            <w:noWrap/>
            <w:hideMark/>
            <w:tcPrChange w:id="54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34" w:author="Nick.Tolimieri" w:date="2022-09-30T14:57:00Z"/>
                <w:rFonts w:asciiTheme="minorHAnsi" w:eastAsiaTheme="minorHAnsi" w:hAnsiTheme="minorHAnsi" w:cstheme="minorBidi"/>
                <w:sz w:val="22"/>
                <w:szCs w:val="22"/>
                <w:rPrChange w:id="5435" w:author="Nick.Tolimieri" w:date="2022-09-30T14:57:00Z">
                  <w:rPr>
                    <w:ins w:id="5436" w:author="Nick.Tolimieri" w:date="2022-09-30T14:57:00Z"/>
                    <w:rFonts w:ascii="Calibri" w:hAnsi="Calibri" w:cs="Calibri"/>
                    <w:color w:val="000000"/>
                    <w:sz w:val="22"/>
                    <w:szCs w:val="22"/>
                  </w:rPr>
                </w:rPrChange>
              </w:rPr>
              <w:pPrChange w:id="5437" w:author="Nick.Tolimieri" w:date="2022-09-30T14:57:00Z">
                <w:pPr>
                  <w:jc w:val="right"/>
                </w:pPr>
              </w:pPrChange>
            </w:pPr>
            <w:ins w:id="5438" w:author="Nick.Tolimieri" w:date="2022-09-30T14:57:00Z">
              <w:r w:rsidRPr="0095582C">
                <w:rPr>
                  <w:rFonts w:asciiTheme="minorHAnsi" w:eastAsiaTheme="minorHAnsi" w:hAnsiTheme="minorHAnsi" w:cstheme="minorBidi"/>
                  <w:sz w:val="22"/>
                  <w:szCs w:val="22"/>
                  <w:rPrChange w:id="5439" w:author="Nick.Tolimieri" w:date="2022-09-30T14:57:00Z">
                    <w:rPr>
                      <w:rFonts w:ascii="Calibri" w:hAnsi="Calibri" w:cs="Calibri"/>
                      <w:color w:val="000000"/>
                      <w:sz w:val="22"/>
                      <w:szCs w:val="22"/>
                    </w:rPr>
                  </w:rPrChange>
                </w:rPr>
                <w:t>13</w:t>
              </w:r>
            </w:ins>
          </w:p>
        </w:tc>
        <w:tc>
          <w:tcPr>
            <w:tcW w:w="960" w:type="dxa"/>
            <w:noWrap/>
            <w:hideMark/>
            <w:tcPrChange w:id="54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41" w:author="Nick.Tolimieri" w:date="2022-09-30T14:57:00Z"/>
                <w:rFonts w:asciiTheme="minorHAnsi" w:eastAsiaTheme="minorHAnsi" w:hAnsiTheme="minorHAnsi" w:cstheme="minorBidi"/>
                <w:sz w:val="22"/>
                <w:szCs w:val="22"/>
                <w:rPrChange w:id="5442" w:author="Nick.Tolimieri" w:date="2022-09-30T14:57:00Z">
                  <w:rPr>
                    <w:ins w:id="5443" w:author="Nick.Tolimieri" w:date="2022-09-30T14:57:00Z"/>
                    <w:rFonts w:ascii="Calibri" w:hAnsi="Calibri" w:cs="Calibri"/>
                    <w:color w:val="000000"/>
                    <w:sz w:val="22"/>
                    <w:szCs w:val="22"/>
                  </w:rPr>
                </w:rPrChange>
              </w:rPr>
              <w:pPrChange w:id="5444" w:author="Nick.Tolimieri" w:date="2022-09-30T14:57:00Z">
                <w:pPr>
                  <w:jc w:val="right"/>
                </w:pPr>
              </w:pPrChange>
            </w:pPr>
            <w:ins w:id="5445" w:author="Nick.Tolimieri" w:date="2022-09-30T14:57:00Z">
              <w:r w:rsidRPr="0095582C">
                <w:rPr>
                  <w:rFonts w:asciiTheme="minorHAnsi" w:eastAsiaTheme="minorHAnsi" w:hAnsiTheme="minorHAnsi" w:cstheme="minorBidi"/>
                  <w:sz w:val="22"/>
                  <w:szCs w:val="22"/>
                  <w:rPrChange w:id="5446" w:author="Nick.Tolimieri" w:date="2022-09-30T14:57:00Z">
                    <w:rPr>
                      <w:rFonts w:ascii="Calibri" w:hAnsi="Calibri" w:cs="Calibri"/>
                      <w:color w:val="000000"/>
                      <w:sz w:val="22"/>
                      <w:szCs w:val="22"/>
                    </w:rPr>
                  </w:rPrChange>
                </w:rPr>
                <w:t>13</w:t>
              </w:r>
            </w:ins>
          </w:p>
        </w:tc>
        <w:tc>
          <w:tcPr>
            <w:tcW w:w="960" w:type="dxa"/>
            <w:noWrap/>
            <w:hideMark/>
            <w:tcPrChange w:id="54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48" w:author="Nick.Tolimieri" w:date="2022-09-30T14:57:00Z"/>
                <w:rFonts w:asciiTheme="minorHAnsi" w:eastAsiaTheme="minorHAnsi" w:hAnsiTheme="minorHAnsi" w:cstheme="minorBidi"/>
                <w:sz w:val="22"/>
                <w:szCs w:val="22"/>
                <w:rPrChange w:id="5449" w:author="Nick.Tolimieri" w:date="2022-09-30T14:57:00Z">
                  <w:rPr>
                    <w:ins w:id="5450" w:author="Nick.Tolimieri" w:date="2022-09-30T14:57:00Z"/>
                    <w:rFonts w:ascii="Calibri" w:hAnsi="Calibri" w:cs="Calibri"/>
                    <w:color w:val="000000"/>
                    <w:sz w:val="22"/>
                    <w:szCs w:val="22"/>
                  </w:rPr>
                </w:rPrChange>
              </w:rPr>
              <w:pPrChange w:id="5451" w:author="Nick.Tolimieri" w:date="2022-09-30T14:57:00Z">
                <w:pPr>
                  <w:jc w:val="right"/>
                </w:pPr>
              </w:pPrChange>
            </w:pPr>
            <w:ins w:id="5452" w:author="Nick.Tolimieri" w:date="2022-09-30T14:57:00Z">
              <w:r w:rsidRPr="0095582C">
                <w:rPr>
                  <w:rFonts w:asciiTheme="minorHAnsi" w:eastAsiaTheme="minorHAnsi" w:hAnsiTheme="minorHAnsi" w:cstheme="minorBidi"/>
                  <w:sz w:val="22"/>
                  <w:szCs w:val="22"/>
                  <w:rPrChange w:id="5453" w:author="Nick.Tolimieri" w:date="2022-09-30T14:57:00Z">
                    <w:rPr>
                      <w:rFonts w:ascii="Calibri" w:hAnsi="Calibri" w:cs="Calibri"/>
                      <w:color w:val="000000"/>
                      <w:sz w:val="22"/>
                      <w:szCs w:val="22"/>
                    </w:rPr>
                  </w:rPrChange>
                </w:rPr>
                <w:t>1.55</w:t>
              </w:r>
            </w:ins>
          </w:p>
        </w:tc>
        <w:tc>
          <w:tcPr>
            <w:tcW w:w="960" w:type="dxa"/>
            <w:noWrap/>
            <w:hideMark/>
            <w:tcPrChange w:id="54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55" w:author="Nick.Tolimieri" w:date="2022-09-30T14:57:00Z"/>
                <w:rFonts w:asciiTheme="minorHAnsi" w:eastAsiaTheme="minorHAnsi" w:hAnsiTheme="minorHAnsi" w:cstheme="minorBidi"/>
                <w:sz w:val="22"/>
                <w:szCs w:val="22"/>
                <w:rPrChange w:id="5456" w:author="Nick.Tolimieri" w:date="2022-09-30T14:57:00Z">
                  <w:rPr>
                    <w:ins w:id="5457" w:author="Nick.Tolimieri" w:date="2022-09-30T14:57:00Z"/>
                    <w:rFonts w:ascii="Calibri" w:hAnsi="Calibri" w:cs="Calibri"/>
                    <w:color w:val="000000"/>
                    <w:sz w:val="22"/>
                    <w:szCs w:val="22"/>
                  </w:rPr>
                </w:rPrChange>
              </w:rPr>
              <w:pPrChange w:id="5458" w:author="Nick.Tolimieri" w:date="2022-09-30T14:57:00Z">
                <w:pPr>
                  <w:jc w:val="right"/>
                </w:pPr>
              </w:pPrChange>
            </w:pPr>
            <w:ins w:id="5459" w:author="Nick.Tolimieri" w:date="2022-09-30T14:57:00Z">
              <w:r w:rsidRPr="0095582C">
                <w:rPr>
                  <w:rFonts w:asciiTheme="minorHAnsi" w:eastAsiaTheme="minorHAnsi" w:hAnsiTheme="minorHAnsi" w:cstheme="minorBidi"/>
                  <w:sz w:val="22"/>
                  <w:szCs w:val="22"/>
                  <w:rPrChange w:id="5460" w:author="Nick.Tolimieri" w:date="2022-09-30T14:57:00Z">
                    <w:rPr>
                      <w:rFonts w:ascii="Calibri" w:hAnsi="Calibri" w:cs="Calibri"/>
                      <w:color w:val="000000"/>
                      <w:sz w:val="22"/>
                      <w:szCs w:val="22"/>
                    </w:rPr>
                  </w:rPrChange>
                </w:rPr>
                <w:t>0.24</w:t>
              </w:r>
            </w:ins>
          </w:p>
        </w:tc>
      </w:tr>
      <w:tr w:rsidR="0095582C" w:rsidRPr="0095582C" w:rsidTr="0095582C">
        <w:trPr>
          <w:divId w:val="355430803"/>
          <w:trHeight w:val="300"/>
          <w:ins w:id="5461" w:author="Nick.Tolimieri" w:date="2022-09-30T14:57:00Z"/>
          <w:trPrChange w:id="5462" w:author="Nick.Tolimieri" w:date="2022-09-30T14:57:00Z">
            <w:trPr>
              <w:divId w:val="355430803"/>
              <w:trHeight w:val="300"/>
            </w:trPr>
          </w:trPrChange>
        </w:trPr>
        <w:tc>
          <w:tcPr>
            <w:tcW w:w="960" w:type="dxa"/>
            <w:noWrap/>
            <w:hideMark/>
            <w:tcPrChange w:id="54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64" w:author="Nick.Tolimieri" w:date="2022-09-30T14:57:00Z"/>
                <w:rFonts w:asciiTheme="minorHAnsi" w:eastAsiaTheme="minorHAnsi" w:hAnsiTheme="minorHAnsi" w:cstheme="minorBidi"/>
                <w:sz w:val="22"/>
                <w:szCs w:val="22"/>
                <w:rPrChange w:id="5465" w:author="Nick.Tolimieri" w:date="2022-09-30T14:57:00Z">
                  <w:rPr>
                    <w:ins w:id="5466" w:author="Nick.Tolimieri" w:date="2022-09-30T14:57:00Z"/>
                    <w:rFonts w:ascii="Calibri" w:hAnsi="Calibri" w:cs="Calibri"/>
                    <w:color w:val="000000"/>
                    <w:sz w:val="22"/>
                    <w:szCs w:val="22"/>
                  </w:rPr>
                </w:rPrChange>
              </w:rPr>
              <w:pPrChange w:id="5467" w:author="Nick.Tolimieri" w:date="2022-09-30T14:57:00Z">
                <w:pPr/>
              </w:pPrChange>
            </w:pPr>
            <w:proofErr w:type="spellStart"/>
            <w:ins w:id="5468" w:author="Nick.Tolimieri" w:date="2022-09-30T14:57:00Z">
              <w:r w:rsidRPr="0095582C">
                <w:rPr>
                  <w:rFonts w:asciiTheme="minorHAnsi" w:eastAsiaTheme="minorHAnsi" w:hAnsiTheme="minorHAnsi" w:cstheme="minorBidi"/>
                  <w:sz w:val="22"/>
                  <w:szCs w:val="22"/>
                  <w:rPrChange w:id="546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47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47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472" w:author="Nick.Tolimieri" w:date="2022-09-30T14:57:00Z">
                    <w:rPr>
                      <w:rFonts w:ascii="Calibri" w:hAnsi="Calibri" w:cs="Calibri"/>
                      <w:color w:val="000000"/>
                      <w:sz w:val="22"/>
                      <w:szCs w:val="22"/>
                    </w:rPr>
                  </w:rPrChange>
                </w:rPr>
                <w:t xml:space="preserve"> B.</w:t>
              </w:r>
            </w:ins>
          </w:p>
        </w:tc>
        <w:tc>
          <w:tcPr>
            <w:tcW w:w="960" w:type="dxa"/>
            <w:noWrap/>
            <w:hideMark/>
            <w:tcPrChange w:id="54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74" w:author="Nick.Tolimieri" w:date="2022-09-30T14:57:00Z"/>
                <w:rFonts w:asciiTheme="minorHAnsi" w:eastAsiaTheme="minorHAnsi" w:hAnsiTheme="minorHAnsi" w:cstheme="minorBidi"/>
                <w:sz w:val="22"/>
                <w:szCs w:val="22"/>
                <w:rPrChange w:id="5475" w:author="Nick.Tolimieri" w:date="2022-09-30T14:57:00Z">
                  <w:rPr>
                    <w:ins w:id="5476" w:author="Nick.Tolimieri" w:date="2022-09-30T14:57:00Z"/>
                    <w:rFonts w:ascii="Calibri" w:hAnsi="Calibri" w:cs="Calibri"/>
                    <w:color w:val="000000"/>
                    <w:sz w:val="22"/>
                    <w:szCs w:val="22"/>
                  </w:rPr>
                </w:rPrChange>
              </w:rPr>
              <w:pPrChange w:id="5477" w:author="Nick.Tolimieri" w:date="2022-09-30T14:57:00Z">
                <w:pPr>
                  <w:jc w:val="right"/>
                </w:pPr>
              </w:pPrChange>
            </w:pPr>
            <w:ins w:id="5478" w:author="Nick.Tolimieri" w:date="2022-09-30T14:57:00Z">
              <w:r w:rsidRPr="0095582C">
                <w:rPr>
                  <w:rFonts w:asciiTheme="minorHAnsi" w:eastAsiaTheme="minorHAnsi" w:hAnsiTheme="minorHAnsi" w:cstheme="minorBidi"/>
                  <w:sz w:val="22"/>
                  <w:szCs w:val="22"/>
                  <w:rPrChange w:id="5479" w:author="Nick.Tolimieri" w:date="2022-09-30T14:57:00Z">
                    <w:rPr>
                      <w:rFonts w:ascii="Calibri" w:hAnsi="Calibri" w:cs="Calibri"/>
                      <w:color w:val="000000"/>
                      <w:sz w:val="22"/>
                      <w:szCs w:val="22"/>
                    </w:rPr>
                  </w:rPrChange>
                </w:rPr>
                <w:t>2003</w:t>
              </w:r>
            </w:ins>
          </w:p>
        </w:tc>
        <w:tc>
          <w:tcPr>
            <w:tcW w:w="960" w:type="dxa"/>
            <w:noWrap/>
            <w:hideMark/>
            <w:tcPrChange w:id="54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81" w:author="Nick.Tolimieri" w:date="2022-09-30T14:57:00Z"/>
                <w:rFonts w:asciiTheme="minorHAnsi" w:eastAsiaTheme="minorHAnsi" w:hAnsiTheme="minorHAnsi" w:cstheme="minorBidi"/>
                <w:sz w:val="22"/>
                <w:szCs w:val="22"/>
                <w:rPrChange w:id="5482" w:author="Nick.Tolimieri" w:date="2022-09-30T14:57:00Z">
                  <w:rPr>
                    <w:ins w:id="5483" w:author="Nick.Tolimieri" w:date="2022-09-30T14:57:00Z"/>
                    <w:rFonts w:ascii="Calibri" w:hAnsi="Calibri" w:cs="Calibri"/>
                    <w:color w:val="000000"/>
                    <w:sz w:val="22"/>
                    <w:szCs w:val="22"/>
                  </w:rPr>
                </w:rPrChange>
              </w:rPr>
              <w:pPrChange w:id="5484" w:author="Nick.Tolimieri" w:date="2022-09-30T14:57:00Z">
                <w:pPr>
                  <w:jc w:val="right"/>
                </w:pPr>
              </w:pPrChange>
            </w:pPr>
            <w:ins w:id="5485" w:author="Nick.Tolimieri" w:date="2022-09-30T14:57:00Z">
              <w:r w:rsidRPr="0095582C">
                <w:rPr>
                  <w:rFonts w:asciiTheme="minorHAnsi" w:eastAsiaTheme="minorHAnsi" w:hAnsiTheme="minorHAnsi" w:cstheme="minorBidi"/>
                  <w:sz w:val="22"/>
                  <w:szCs w:val="22"/>
                  <w:rPrChange w:id="5486" w:author="Nick.Tolimieri" w:date="2022-09-30T14:57:00Z">
                    <w:rPr>
                      <w:rFonts w:ascii="Calibri" w:hAnsi="Calibri" w:cs="Calibri"/>
                      <w:color w:val="000000"/>
                      <w:sz w:val="22"/>
                      <w:szCs w:val="22"/>
                    </w:rPr>
                  </w:rPrChange>
                </w:rPr>
                <w:t>0</w:t>
              </w:r>
            </w:ins>
          </w:p>
        </w:tc>
        <w:tc>
          <w:tcPr>
            <w:tcW w:w="960" w:type="dxa"/>
            <w:noWrap/>
            <w:hideMark/>
            <w:tcPrChange w:id="54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88" w:author="Nick.Tolimieri" w:date="2022-09-30T14:57:00Z"/>
                <w:rFonts w:asciiTheme="minorHAnsi" w:eastAsiaTheme="minorHAnsi" w:hAnsiTheme="minorHAnsi" w:cstheme="minorBidi"/>
                <w:sz w:val="22"/>
                <w:szCs w:val="22"/>
                <w:rPrChange w:id="5489" w:author="Nick.Tolimieri" w:date="2022-09-30T14:57:00Z">
                  <w:rPr>
                    <w:ins w:id="5490" w:author="Nick.Tolimieri" w:date="2022-09-30T14:57:00Z"/>
                    <w:rFonts w:ascii="Calibri" w:hAnsi="Calibri" w:cs="Calibri"/>
                    <w:color w:val="000000"/>
                    <w:sz w:val="22"/>
                    <w:szCs w:val="22"/>
                  </w:rPr>
                </w:rPrChange>
              </w:rPr>
              <w:pPrChange w:id="5491" w:author="Nick.Tolimieri" w:date="2022-09-30T14:57:00Z">
                <w:pPr>
                  <w:jc w:val="right"/>
                </w:pPr>
              </w:pPrChange>
            </w:pPr>
            <w:ins w:id="5492" w:author="Nick.Tolimieri" w:date="2022-09-30T14:57:00Z">
              <w:r w:rsidRPr="0095582C">
                <w:rPr>
                  <w:rFonts w:asciiTheme="minorHAnsi" w:eastAsiaTheme="minorHAnsi" w:hAnsiTheme="minorHAnsi" w:cstheme="minorBidi"/>
                  <w:sz w:val="22"/>
                  <w:szCs w:val="22"/>
                  <w:rPrChange w:id="5493" w:author="Nick.Tolimieri" w:date="2022-09-30T14:57:00Z">
                    <w:rPr>
                      <w:rFonts w:ascii="Calibri" w:hAnsi="Calibri" w:cs="Calibri"/>
                      <w:color w:val="000000"/>
                      <w:sz w:val="22"/>
                      <w:szCs w:val="22"/>
                    </w:rPr>
                  </w:rPrChange>
                </w:rPr>
                <w:t>31</w:t>
              </w:r>
            </w:ins>
          </w:p>
        </w:tc>
        <w:tc>
          <w:tcPr>
            <w:tcW w:w="960" w:type="dxa"/>
            <w:noWrap/>
            <w:hideMark/>
            <w:tcPrChange w:id="54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495" w:author="Nick.Tolimieri" w:date="2022-09-30T14:57:00Z"/>
                <w:rFonts w:asciiTheme="minorHAnsi" w:eastAsiaTheme="minorHAnsi" w:hAnsiTheme="minorHAnsi" w:cstheme="minorBidi"/>
                <w:sz w:val="22"/>
                <w:szCs w:val="22"/>
                <w:rPrChange w:id="5496" w:author="Nick.Tolimieri" w:date="2022-09-30T14:57:00Z">
                  <w:rPr>
                    <w:ins w:id="5497" w:author="Nick.Tolimieri" w:date="2022-09-30T14:57:00Z"/>
                    <w:rFonts w:ascii="Calibri" w:hAnsi="Calibri" w:cs="Calibri"/>
                    <w:color w:val="000000"/>
                    <w:sz w:val="22"/>
                    <w:szCs w:val="22"/>
                  </w:rPr>
                </w:rPrChange>
              </w:rPr>
              <w:pPrChange w:id="5498" w:author="Nick.Tolimieri" w:date="2022-09-30T14:57:00Z">
                <w:pPr>
                  <w:jc w:val="right"/>
                </w:pPr>
              </w:pPrChange>
            </w:pPr>
            <w:ins w:id="5499" w:author="Nick.Tolimieri" w:date="2022-09-30T14:57:00Z">
              <w:r w:rsidRPr="0095582C">
                <w:rPr>
                  <w:rFonts w:asciiTheme="minorHAnsi" w:eastAsiaTheme="minorHAnsi" w:hAnsiTheme="minorHAnsi" w:cstheme="minorBidi"/>
                  <w:sz w:val="22"/>
                  <w:szCs w:val="22"/>
                  <w:rPrChange w:id="5500" w:author="Nick.Tolimieri" w:date="2022-09-30T14:57:00Z">
                    <w:rPr>
                      <w:rFonts w:ascii="Calibri" w:hAnsi="Calibri" w:cs="Calibri"/>
                      <w:color w:val="000000"/>
                      <w:sz w:val="22"/>
                      <w:szCs w:val="22"/>
                    </w:rPr>
                  </w:rPrChange>
                </w:rPr>
                <w:t>3</w:t>
              </w:r>
            </w:ins>
          </w:p>
        </w:tc>
        <w:tc>
          <w:tcPr>
            <w:tcW w:w="960" w:type="dxa"/>
            <w:noWrap/>
            <w:hideMark/>
            <w:tcPrChange w:id="55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02" w:author="Nick.Tolimieri" w:date="2022-09-30T14:57:00Z"/>
                <w:rFonts w:asciiTheme="minorHAnsi" w:eastAsiaTheme="minorHAnsi" w:hAnsiTheme="minorHAnsi" w:cstheme="minorBidi"/>
                <w:sz w:val="22"/>
                <w:szCs w:val="22"/>
                <w:rPrChange w:id="5503" w:author="Nick.Tolimieri" w:date="2022-09-30T14:57:00Z">
                  <w:rPr>
                    <w:ins w:id="5504" w:author="Nick.Tolimieri" w:date="2022-09-30T14:57:00Z"/>
                    <w:rFonts w:ascii="Calibri" w:hAnsi="Calibri" w:cs="Calibri"/>
                    <w:color w:val="000000"/>
                    <w:sz w:val="22"/>
                    <w:szCs w:val="22"/>
                  </w:rPr>
                </w:rPrChange>
              </w:rPr>
              <w:pPrChange w:id="5505" w:author="Nick.Tolimieri" w:date="2022-09-30T14:57:00Z">
                <w:pPr>
                  <w:jc w:val="right"/>
                </w:pPr>
              </w:pPrChange>
            </w:pPr>
            <w:ins w:id="5506" w:author="Nick.Tolimieri" w:date="2022-09-30T14:57:00Z">
              <w:r w:rsidRPr="0095582C">
                <w:rPr>
                  <w:rFonts w:asciiTheme="minorHAnsi" w:eastAsiaTheme="minorHAnsi" w:hAnsiTheme="minorHAnsi" w:cstheme="minorBidi"/>
                  <w:sz w:val="22"/>
                  <w:szCs w:val="22"/>
                  <w:rPrChange w:id="5507" w:author="Nick.Tolimieri" w:date="2022-09-30T14:57:00Z">
                    <w:rPr>
                      <w:rFonts w:ascii="Calibri" w:hAnsi="Calibri" w:cs="Calibri"/>
                      <w:color w:val="000000"/>
                      <w:sz w:val="22"/>
                      <w:szCs w:val="22"/>
                    </w:rPr>
                  </w:rPrChange>
                </w:rPr>
                <w:t>23</w:t>
              </w:r>
            </w:ins>
          </w:p>
        </w:tc>
        <w:tc>
          <w:tcPr>
            <w:tcW w:w="960" w:type="dxa"/>
            <w:noWrap/>
            <w:hideMark/>
            <w:tcPrChange w:id="55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09" w:author="Nick.Tolimieri" w:date="2022-09-30T14:57:00Z"/>
                <w:rFonts w:asciiTheme="minorHAnsi" w:eastAsiaTheme="minorHAnsi" w:hAnsiTheme="minorHAnsi" w:cstheme="minorBidi"/>
                <w:sz w:val="22"/>
                <w:szCs w:val="22"/>
                <w:rPrChange w:id="5510" w:author="Nick.Tolimieri" w:date="2022-09-30T14:57:00Z">
                  <w:rPr>
                    <w:ins w:id="5511" w:author="Nick.Tolimieri" w:date="2022-09-30T14:57:00Z"/>
                    <w:rFonts w:ascii="Calibri" w:hAnsi="Calibri" w:cs="Calibri"/>
                    <w:color w:val="000000"/>
                    <w:sz w:val="22"/>
                    <w:szCs w:val="22"/>
                  </w:rPr>
                </w:rPrChange>
              </w:rPr>
              <w:pPrChange w:id="5512" w:author="Nick.Tolimieri" w:date="2022-09-30T14:57:00Z">
                <w:pPr>
                  <w:jc w:val="right"/>
                </w:pPr>
              </w:pPrChange>
            </w:pPr>
            <w:ins w:id="5513" w:author="Nick.Tolimieri" w:date="2022-09-30T14:57:00Z">
              <w:r w:rsidRPr="0095582C">
                <w:rPr>
                  <w:rFonts w:asciiTheme="minorHAnsi" w:eastAsiaTheme="minorHAnsi" w:hAnsiTheme="minorHAnsi" w:cstheme="minorBidi"/>
                  <w:sz w:val="22"/>
                  <w:szCs w:val="22"/>
                  <w:rPrChange w:id="5514" w:author="Nick.Tolimieri" w:date="2022-09-30T14:57:00Z">
                    <w:rPr>
                      <w:rFonts w:ascii="Calibri" w:hAnsi="Calibri" w:cs="Calibri"/>
                      <w:color w:val="000000"/>
                      <w:sz w:val="22"/>
                      <w:szCs w:val="22"/>
                    </w:rPr>
                  </w:rPrChange>
                </w:rPr>
                <w:t>5</w:t>
              </w:r>
            </w:ins>
          </w:p>
        </w:tc>
        <w:tc>
          <w:tcPr>
            <w:tcW w:w="960" w:type="dxa"/>
            <w:noWrap/>
            <w:hideMark/>
            <w:tcPrChange w:id="55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16" w:author="Nick.Tolimieri" w:date="2022-09-30T14:57:00Z"/>
                <w:rFonts w:asciiTheme="minorHAnsi" w:eastAsiaTheme="minorHAnsi" w:hAnsiTheme="minorHAnsi" w:cstheme="minorBidi"/>
                <w:sz w:val="22"/>
                <w:szCs w:val="22"/>
                <w:rPrChange w:id="5517" w:author="Nick.Tolimieri" w:date="2022-09-30T14:57:00Z">
                  <w:rPr>
                    <w:ins w:id="5518" w:author="Nick.Tolimieri" w:date="2022-09-30T14:57:00Z"/>
                    <w:rFonts w:ascii="Calibri" w:hAnsi="Calibri" w:cs="Calibri"/>
                    <w:color w:val="000000"/>
                    <w:sz w:val="22"/>
                    <w:szCs w:val="22"/>
                  </w:rPr>
                </w:rPrChange>
              </w:rPr>
              <w:pPrChange w:id="5519" w:author="Nick.Tolimieri" w:date="2022-09-30T14:57:00Z">
                <w:pPr>
                  <w:jc w:val="right"/>
                </w:pPr>
              </w:pPrChange>
            </w:pPr>
            <w:ins w:id="5520" w:author="Nick.Tolimieri" w:date="2022-09-30T14:57:00Z">
              <w:r w:rsidRPr="0095582C">
                <w:rPr>
                  <w:rFonts w:asciiTheme="minorHAnsi" w:eastAsiaTheme="minorHAnsi" w:hAnsiTheme="minorHAnsi" w:cstheme="minorBidi"/>
                  <w:sz w:val="22"/>
                  <w:szCs w:val="22"/>
                  <w:rPrChange w:id="5521" w:author="Nick.Tolimieri" w:date="2022-09-30T14:57:00Z">
                    <w:rPr>
                      <w:rFonts w:ascii="Calibri" w:hAnsi="Calibri" w:cs="Calibri"/>
                      <w:color w:val="000000"/>
                      <w:sz w:val="22"/>
                      <w:szCs w:val="22"/>
                    </w:rPr>
                  </w:rPrChange>
                </w:rPr>
                <w:t>10</w:t>
              </w:r>
            </w:ins>
          </w:p>
        </w:tc>
        <w:tc>
          <w:tcPr>
            <w:tcW w:w="960" w:type="dxa"/>
            <w:noWrap/>
            <w:hideMark/>
            <w:tcPrChange w:id="55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23" w:author="Nick.Tolimieri" w:date="2022-09-30T14:57:00Z"/>
                <w:rFonts w:asciiTheme="minorHAnsi" w:eastAsiaTheme="minorHAnsi" w:hAnsiTheme="minorHAnsi" w:cstheme="minorBidi"/>
                <w:sz w:val="22"/>
                <w:szCs w:val="22"/>
                <w:rPrChange w:id="5524" w:author="Nick.Tolimieri" w:date="2022-09-30T14:57:00Z">
                  <w:rPr>
                    <w:ins w:id="5525" w:author="Nick.Tolimieri" w:date="2022-09-30T14:57:00Z"/>
                    <w:rFonts w:ascii="Calibri" w:hAnsi="Calibri" w:cs="Calibri"/>
                    <w:color w:val="000000"/>
                    <w:sz w:val="22"/>
                    <w:szCs w:val="22"/>
                  </w:rPr>
                </w:rPrChange>
              </w:rPr>
              <w:pPrChange w:id="5526" w:author="Nick.Tolimieri" w:date="2022-09-30T14:57:00Z">
                <w:pPr>
                  <w:jc w:val="right"/>
                </w:pPr>
              </w:pPrChange>
            </w:pPr>
            <w:ins w:id="5527" w:author="Nick.Tolimieri" w:date="2022-09-30T14:57:00Z">
              <w:r w:rsidRPr="0095582C">
                <w:rPr>
                  <w:rFonts w:asciiTheme="minorHAnsi" w:eastAsiaTheme="minorHAnsi" w:hAnsiTheme="minorHAnsi" w:cstheme="minorBidi"/>
                  <w:sz w:val="22"/>
                  <w:szCs w:val="22"/>
                  <w:rPrChange w:id="5528" w:author="Nick.Tolimieri" w:date="2022-09-30T14:57:00Z">
                    <w:rPr>
                      <w:rFonts w:ascii="Calibri" w:hAnsi="Calibri" w:cs="Calibri"/>
                      <w:color w:val="000000"/>
                      <w:sz w:val="22"/>
                      <w:szCs w:val="22"/>
                    </w:rPr>
                  </w:rPrChange>
                </w:rPr>
                <w:t>1.67</w:t>
              </w:r>
            </w:ins>
          </w:p>
        </w:tc>
        <w:tc>
          <w:tcPr>
            <w:tcW w:w="960" w:type="dxa"/>
            <w:noWrap/>
            <w:hideMark/>
            <w:tcPrChange w:id="55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30" w:author="Nick.Tolimieri" w:date="2022-09-30T14:57:00Z"/>
                <w:rFonts w:asciiTheme="minorHAnsi" w:eastAsiaTheme="minorHAnsi" w:hAnsiTheme="minorHAnsi" w:cstheme="minorBidi"/>
                <w:sz w:val="22"/>
                <w:szCs w:val="22"/>
                <w:rPrChange w:id="5531" w:author="Nick.Tolimieri" w:date="2022-09-30T14:57:00Z">
                  <w:rPr>
                    <w:ins w:id="5532" w:author="Nick.Tolimieri" w:date="2022-09-30T14:57:00Z"/>
                    <w:rFonts w:ascii="Calibri" w:hAnsi="Calibri" w:cs="Calibri"/>
                    <w:color w:val="000000"/>
                    <w:sz w:val="22"/>
                    <w:szCs w:val="22"/>
                  </w:rPr>
                </w:rPrChange>
              </w:rPr>
              <w:pPrChange w:id="5533" w:author="Nick.Tolimieri" w:date="2022-09-30T14:57:00Z">
                <w:pPr>
                  <w:jc w:val="right"/>
                </w:pPr>
              </w:pPrChange>
            </w:pPr>
            <w:ins w:id="5534" w:author="Nick.Tolimieri" w:date="2022-09-30T14:57:00Z">
              <w:r w:rsidRPr="0095582C">
                <w:rPr>
                  <w:rFonts w:asciiTheme="minorHAnsi" w:eastAsiaTheme="minorHAnsi" w:hAnsiTheme="minorHAnsi" w:cstheme="minorBidi"/>
                  <w:sz w:val="22"/>
                  <w:szCs w:val="22"/>
                  <w:rPrChange w:id="5535" w:author="Nick.Tolimieri" w:date="2022-09-30T14:57:00Z">
                    <w:rPr>
                      <w:rFonts w:ascii="Calibri" w:hAnsi="Calibri" w:cs="Calibri"/>
                      <w:color w:val="000000"/>
                      <w:sz w:val="22"/>
                      <w:szCs w:val="22"/>
                    </w:rPr>
                  </w:rPrChange>
                </w:rPr>
                <w:t>0.27</w:t>
              </w:r>
            </w:ins>
          </w:p>
        </w:tc>
      </w:tr>
      <w:tr w:rsidR="0095582C" w:rsidRPr="0095582C" w:rsidTr="0095582C">
        <w:trPr>
          <w:divId w:val="355430803"/>
          <w:trHeight w:val="300"/>
          <w:ins w:id="5536" w:author="Nick.Tolimieri" w:date="2022-09-30T14:57:00Z"/>
          <w:trPrChange w:id="5537" w:author="Nick.Tolimieri" w:date="2022-09-30T14:57:00Z">
            <w:trPr>
              <w:divId w:val="355430803"/>
              <w:trHeight w:val="300"/>
            </w:trPr>
          </w:trPrChange>
        </w:trPr>
        <w:tc>
          <w:tcPr>
            <w:tcW w:w="960" w:type="dxa"/>
            <w:noWrap/>
            <w:hideMark/>
            <w:tcPrChange w:id="55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39" w:author="Nick.Tolimieri" w:date="2022-09-30T14:57:00Z"/>
                <w:rFonts w:asciiTheme="minorHAnsi" w:eastAsiaTheme="minorHAnsi" w:hAnsiTheme="minorHAnsi" w:cstheme="minorBidi"/>
                <w:sz w:val="22"/>
                <w:szCs w:val="22"/>
                <w:rPrChange w:id="5540" w:author="Nick.Tolimieri" w:date="2022-09-30T14:57:00Z">
                  <w:rPr>
                    <w:ins w:id="5541" w:author="Nick.Tolimieri" w:date="2022-09-30T14:57:00Z"/>
                    <w:rFonts w:ascii="Calibri" w:hAnsi="Calibri" w:cs="Calibri"/>
                    <w:color w:val="000000"/>
                    <w:sz w:val="22"/>
                    <w:szCs w:val="22"/>
                  </w:rPr>
                </w:rPrChange>
              </w:rPr>
              <w:pPrChange w:id="5542" w:author="Nick.Tolimieri" w:date="2022-09-30T14:57:00Z">
                <w:pPr/>
              </w:pPrChange>
            </w:pPr>
            <w:proofErr w:type="spellStart"/>
            <w:ins w:id="5543" w:author="Nick.Tolimieri" w:date="2022-09-30T14:57:00Z">
              <w:r w:rsidRPr="0095582C">
                <w:rPr>
                  <w:rFonts w:asciiTheme="minorHAnsi" w:eastAsiaTheme="minorHAnsi" w:hAnsiTheme="minorHAnsi" w:cstheme="minorBidi"/>
                  <w:sz w:val="22"/>
                  <w:szCs w:val="22"/>
                  <w:rPrChange w:id="554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5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5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547" w:author="Nick.Tolimieri" w:date="2022-09-30T14:57:00Z">
                    <w:rPr>
                      <w:rFonts w:ascii="Calibri" w:hAnsi="Calibri" w:cs="Calibri"/>
                      <w:color w:val="000000"/>
                      <w:sz w:val="22"/>
                      <w:szCs w:val="22"/>
                    </w:rPr>
                  </w:rPrChange>
                </w:rPr>
                <w:t xml:space="preserve"> B.</w:t>
              </w:r>
            </w:ins>
          </w:p>
        </w:tc>
        <w:tc>
          <w:tcPr>
            <w:tcW w:w="960" w:type="dxa"/>
            <w:noWrap/>
            <w:hideMark/>
            <w:tcPrChange w:id="55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49" w:author="Nick.Tolimieri" w:date="2022-09-30T14:57:00Z"/>
                <w:rFonts w:asciiTheme="minorHAnsi" w:eastAsiaTheme="minorHAnsi" w:hAnsiTheme="minorHAnsi" w:cstheme="minorBidi"/>
                <w:sz w:val="22"/>
                <w:szCs w:val="22"/>
                <w:rPrChange w:id="5550" w:author="Nick.Tolimieri" w:date="2022-09-30T14:57:00Z">
                  <w:rPr>
                    <w:ins w:id="5551" w:author="Nick.Tolimieri" w:date="2022-09-30T14:57:00Z"/>
                    <w:rFonts w:ascii="Calibri" w:hAnsi="Calibri" w:cs="Calibri"/>
                    <w:color w:val="000000"/>
                    <w:sz w:val="22"/>
                    <w:szCs w:val="22"/>
                  </w:rPr>
                </w:rPrChange>
              </w:rPr>
              <w:pPrChange w:id="5552" w:author="Nick.Tolimieri" w:date="2022-09-30T14:57:00Z">
                <w:pPr>
                  <w:jc w:val="right"/>
                </w:pPr>
              </w:pPrChange>
            </w:pPr>
            <w:ins w:id="5553" w:author="Nick.Tolimieri" w:date="2022-09-30T14:57:00Z">
              <w:r w:rsidRPr="0095582C">
                <w:rPr>
                  <w:rFonts w:asciiTheme="minorHAnsi" w:eastAsiaTheme="minorHAnsi" w:hAnsiTheme="minorHAnsi" w:cstheme="minorBidi"/>
                  <w:sz w:val="22"/>
                  <w:szCs w:val="22"/>
                  <w:rPrChange w:id="5554" w:author="Nick.Tolimieri" w:date="2022-09-30T14:57:00Z">
                    <w:rPr>
                      <w:rFonts w:ascii="Calibri" w:hAnsi="Calibri" w:cs="Calibri"/>
                      <w:color w:val="000000"/>
                      <w:sz w:val="22"/>
                      <w:szCs w:val="22"/>
                    </w:rPr>
                  </w:rPrChange>
                </w:rPr>
                <w:t>2004</w:t>
              </w:r>
            </w:ins>
          </w:p>
        </w:tc>
        <w:tc>
          <w:tcPr>
            <w:tcW w:w="960" w:type="dxa"/>
            <w:noWrap/>
            <w:hideMark/>
            <w:tcPrChange w:id="55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56" w:author="Nick.Tolimieri" w:date="2022-09-30T14:57:00Z"/>
                <w:rFonts w:asciiTheme="minorHAnsi" w:eastAsiaTheme="minorHAnsi" w:hAnsiTheme="minorHAnsi" w:cstheme="minorBidi"/>
                <w:sz w:val="22"/>
                <w:szCs w:val="22"/>
                <w:rPrChange w:id="5557" w:author="Nick.Tolimieri" w:date="2022-09-30T14:57:00Z">
                  <w:rPr>
                    <w:ins w:id="5558" w:author="Nick.Tolimieri" w:date="2022-09-30T14:57:00Z"/>
                    <w:rFonts w:ascii="Calibri" w:hAnsi="Calibri" w:cs="Calibri"/>
                    <w:color w:val="000000"/>
                    <w:sz w:val="22"/>
                    <w:szCs w:val="22"/>
                  </w:rPr>
                </w:rPrChange>
              </w:rPr>
              <w:pPrChange w:id="5559" w:author="Nick.Tolimieri" w:date="2022-09-30T14:57:00Z">
                <w:pPr>
                  <w:jc w:val="right"/>
                </w:pPr>
              </w:pPrChange>
            </w:pPr>
            <w:ins w:id="5560" w:author="Nick.Tolimieri" w:date="2022-09-30T14:57:00Z">
              <w:r w:rsidRPr="0095582C">
                <w:rPr>
                  <w:rFonts w:asciiTheme="minorHAnsi" w:eastAsiaTheme="minorHAnsi" w:hAnsiTheme="minorHAnsi" w:cstheme="minorBidi"/>
                  <w:sz w:val="22"/>
                  <w:szCs w:val="22"/>
                  <w:rPrChange w:id="5561" w:author="Nick.Tolimieri" w:date="2022-09-30T14:57:00Z">
                    <w:rPr>
                      <w:rFonts w:ascii="Calibri" w:hAnsi="Calibri" w:cs="Calibri"/>
                      <w:color w:val="000000"/>
                      <w:sz w:val="22"/>
                      <w:szCs w:val="22"/>
                    </w:rPr>
                  </w:rPrChange>
                </w:rPr>
                <w:t>0</w:t>
              </w:r>
            </w:ins>
          </w:p>
        </w:tc>
        <w:tc>
          <w:tcPr>
            <w:tcW w:w="960" w:type="dxa"/>
            <w:noWrap/>
            <w:hideMark/>
            <w:tcPrChange w:id="55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63" w:author="Nick.Tolimieri" w:date="2022-09-30T14:57:00Z"/>
                <w:rFonts w:asciiTheme="minorHAnsi" w:eastAsiaTheme="minorHAnsi" w:hAnsiTheme="minorHAnsi" w:cstheme="minorBidi"/>
                <w:sz w:val="22"/>
                <w:szCs w:val="22"/>
                <w:rPrChange w:id="5564" w:author="Nick.Tolimieri" w:date="2022-09-30T14:57:00Z">
                  <w:rPr>
                    <w:ins w:id="5565" w:author="Nick.Tolimieri" w:date="2022-09-30T14:57:00Z"/>
                    <w:rFonts w:ascii="Calibri" w:hAnsi="Calibri" w:cs="Calibri"/>
                    <w:color w:val="000000"/>
                    <w:sz w:val="22"/>
                    <w:szCs w:val="22"/>
                  </w:rPr>
                </w:rPrChange>
              </w:rPr>
              <w:pPrChange w:id="5566" w:author="Nick.Tolimieri" w:date="2022-09-30T14:57:00Z">
                <w:pPr>
                  <w:jc w:val="right"/>
                </w:pPr>
              </w:pPrChange>
            </w:pPr>
            <w:ins w:id="5567" w:author="Nick.Tolimieri" w:date="2022-09-30T14:57:00Z">
              <w:r w:rsidRPr="0095582C">
                <w:rPr>
                  <w:rFonts w:asciiTheme="minorHAnsi" w:eastAsiaTheme="minorHAnsi" w:hAnsiTheme="minorHAnsi" w:cstheme="minorBidi"/>
                  <w:sz w:val="22"/>
                  <w:szCs w:val="22"/>
                  <w:rPrChange w:id="5568" w:author="Nick.Tolimieri" w:date="2022-09-30T14:57:00Z">
                    <w:rPr>
                      <w:rFonts w:ascii="Calibri" w:hAnsi="Calibri" w:cs="Calibri"/>
                      <w:color w:val="000000"/>
                      <w:sz w:val="22"/>
                      <w:szCs w:val="22"/>
                    </w:rPr>
                  </w:rPrChange>
                </w:rPr>
                <w:t>0</w:t>
              </w:r>
            </w:ins>
          </w:p>
        </w:tc>
        <w:tc>
          <w:tcPr>
            <w:tcW w:w="960" w:type="dxa"/>
            <w:noWrap/>
            <w:hideMark/>
            <w:tcPrChange w:id="55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70" w:author="Nick.Tolimieri" w:date="2022-09-30T14:57:00Z"/>
                <w:rFonts w:asciiTheme="minorHAnsi" w:eastAsiaTheme="minorHAnsi" w:hAnsiTheme="minorHAnsi" w:cstheme="minorBidi"/>
                <w:sz w:val="22"/>
                <w:szCs w:val="22"/>
                <w:rPrChange w:id="5571" w:author="Nick.Tolimieri" w:date="2022-09-30T14:57:00Z">
                  <w:rPr>
                    <w:ins w:id="5572" w:author="Nick.Tolimieri" w:date="2022-09-30T14:57:00Z"/>
                    <w:rFonts w:ascii="Calibri" w:hAnsi="Calibri" w:cs="Calibri"/>
                    <w:color w:val="000000"/>
                    <w:sz w:val="22"/>
                    <w:szCs w:val="22"/>
                  </w:rPr>
                </w:rPrChange>
              </w:rPr>
              <w:pPrChange w:id="5573" w:author="Nick.Tolimieri" w:date="2022-09-30T14:57:00Z">
                <w:pPr>
                  <w:jc w:val="right"/>
                </w:pPr>
              </w:pPrChange>
            </w:pPr>
            <w:ins w:id="5574" w:author="Nick.Tolimieri" w:date="2022-09-30T14:57:00Z">
              <w:r w:rsidRPr="0095582C">
                <w:rPr>
                  <w:rFonts w:asciiTheme="minorHAnsi" w:eastAsiaTheme="minorHAnsi" w:hAnsiTheme="minorHAnsi" w:cstheme="minorBidi"/>
                  <w:sz w:val="22"/>
                  <w:szCs w:val="22"/>
                  <w:rPrChange w:id="5575" w:author="Nick.Tolimieri" w:date="2022-09-30T14:57:00Z">
                    <w:rPr>
                      <w:rFonts w:ascii="Calibri" w:hAnsi="Calibri" w:cs="Calibri"/>
                      <w:color w:val="000000"/>
                      <w:sz w:val="22"/>
                      <w:szCs w:val="22"/>
                    </w:rPr>
                  </w:rPrChange>
                </w:rPr>
                <w:t>0</w:t>
              </w:r>
            </w:ins>
          </w:p>
        </w:tc>
        <w:tc>
          <w:tcPr>
            <w:tcW w:w="960" w:type="dxa"/>
            <w:noWrap/>
            <w:hideMark/>
            <w:tcPrChange w:id="55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77" w:author="Nick.Tolimieri" w:date="2022-09-30T14:57:00Z"/>
                <w:rFonts w:asciiTheme="minorHAnsi" w:eastAsiaTheme="minorHAnsi" w:hAnsiTheme="minorHAnsi" w:cstheme="minorBidi"/>
                <w:sz w:val="22"/>
                <w:szCs w:val="22"/>
                <w:rPrChange w:id="5578" w:author="Nick.Tolimieri" w:date="2022-09-30T14:57:00Z">
                  <w:rPr>
                    <w:ins w:id="5579" w:author="Nick.Tolimieri" w:date="2022-09-30T14:57:00Z"/>
                    <w:rFonts w:ascii="Calibri" w:hAnsi="Calibri" w:cs="Calibri"/>
                    <w:color w:val="000000"/>
                    <w:sz w:val="22"/>
                    <w:szCs w:val="22"/>
                  </w:rPr>
                </w:rPrChange>
              </w:rPr>
              <w:pPrChange w:id="5580" w:author="Nick.Tolimieri" w:date="2022-09-30T14:57:00Z">
                <w:pPr>
                  <w:jc w:val="right"/>
                </w:pPr>
              </w:pPrChange>
            </w:pPr>
            <w:ins w:id="5581" w:author="Nick.Tolimieri" w:date="2022-09-30T14:57:00Z">
              <w:r w:rsidRPr="0095582C">
                <w:rPr>
                  <w:rFonts w:asciiTheme="minorHAnsi" w:eastAsiaTheme="minorHAnsi" w:hAnsiTheme="minorHAnsi" w:cstheme="minorBidi"/>
                  <w:sz w:val="22"/>
                  <w:szCs w:val="22"/>
                  <w:rPrChange w:id="5582" w:author="Nick.Tolimieri" w:date="2022-09-30T14:57:00Z">
                    <w:rPr>
                      <w:rFonts w:ascii="Calibri" w:hAnsi="Calibri" w:cs="Calibri"/>
                      <w:color w:val="000000"/>
                      <w:sz w:val="22"/>
                      <w:szCs w:val="22"/>
                    </w:rPr>
                  </w:rPrChange>
                </w:rPr>
                <w:t>0</w:t>
              </w:r>
            </w:ins>
          </w:p>
        </w:tc>
        <w:tc>
          <w:tcPr>
            <w:tcW w:w="960" w:type="dxa"/>
            <w:noWrap/>
            <w:hideMark/>
            <w:tcPrChange w:id="55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84" w:author="Nick.Tolimieri" w:date="2022-09-30T14:57:00Z"/>
                <w:rFonts w:asciiTheme="minorHAnsi" w:eastAsiaTheme="minorHAnsi" w:hAnsiTheme="minorHAnsi" w:cstheme="minorBidi"/>
                <w:sz w:val="22"/>
                <w:szCs w:val="22"/>
                <w:rPrChange w:id="5585" w:author="Nick.Tolimieri" w:date="2022-09-30T14:57:00Z">
                  <w:rPr>
                    <w:ins w:id="5586" w:author="Nick.Tolimieri" w:date="2022-09-30T14:57:00Z"/>
                    <w:rFonts w:ascii="Calibri" w:hAnsi="Calibri" w:cs="Calibri"/>
                    <w:color w:val="000000"/>
                    <w:sz w:val="22"/>
                    <w:szCs w:val="22"/>
                  </w:rPr>
                </w:rPrChange>
              </w:rPr>
              <w:pPrChange w:id="5587" w:author="Nick.Tolimieri" w:date="2022-09-30T14:57:00Z">
                <w:pPr/>
              </w:pPrChange>
            </w:pPr>
            <w:ins w:id="5588" w:author="Nick.Tolimieri" w:date="2022-09-30T14:57:00Z">
              <w:r w:rsidRPr="0095582C">
                <w:rPr>
                  <w:rFonts w:asciiTheme="minorHAnsi" w:eastAsiaTheme="minorHAnsi" w:hAnsiTheme="minorHAnsi" w:cstheme="minorBidi"/>
                  <w:sz w:val="22"/>
                  <w:szCs w:val="22"/>
                  <w:rPrChange w:id="5589" w:author="Nick.Tolimieri" w:date="2022-09-30T14:57:00Z">
                    <w:rPr>
                      <w:rFonts w:ascii="Calibri" w:hAnsi="Calibri" w:cs="Calibri"/>
                      <w:color w:val="000000"/>
                      <w:sz w:val="22"/>
                      <w:szCs w:val="22"/>
                    </w:rPr>
                  </w:rPrChange>
                </w:rPr>
                <w:t>NA</w:t>
              </w:r>
            </w:ins>
          </w:p>
        </w:tc>
        <w:tc>
          <w:tcPr>
            <w:tcW w:w="960" w:type="dxa"/>
            <w:noWrap/>
            <w:hideMark/>
            <w:tcPrChange w:id="55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91" w:author="Nick.Tolimieri" w:date="2022-09-30T14:57:00Z"/>
                <w:rFonts w:asciiTheme="minorHAnsi" w:eastAsiaTheme="minorHAnsi" w:hAnsiTheme="minorHAnsi" w:cstheme="minorBidi"/>
                <w:sz w:val="22"/>
                <w:szCs w:val="22"/>
                <w:rPrChange w:id="5592" w:author="Nick.Tolimieri" w:date="2022-09-30T14:57:00Z">
                  <w:rPr>
                    <w:ins w:id="5593" w:author="Nick.Tolimieri" w:date="2022-09-30T14:57:00Z"/>
                    <w:rFonts w:ascii="Calibri" w:hAnsi="Calibri" w:cs="Calibri"/>
                    <w:color w:val="000000"/>
                    <w:sz w:val="22"/>
                    <w:szCs w:val="22"/>
                  </w:rPr>
                </w:rPrChange>
              </w:rPr>
              <w:pPrChange w:id="5594" w:author="Nick.Tolimieri" w:date="2022-09-30T14:57:00Z">
                <w:pPr/>
              </w:pPrChange>
            </w:pPr>
            <w:ins w:id="5595" w:author="Nick.Tolimieri" w:date="2022-09-30T14:57:00Z">
              <w:r w:rsidRPr="0095582C">
                <w:rPr>
                  <w:rFonts w:asciiTheme="minorHAnsi" w:eastAsiaTheme="minorHAnsi" w:hAnsiTheme="minorHAnsi" w:cstheme="minorBidi"/>
                  <w:sz w:val="22"/>
                  <w:szCs w:val="22"/>
                  <w:rPrChange w:id="5596" w:author="Nick.Tolimieri" w:date="2022-09-30T14:57:00Z">
                    <w:rPr>
                      <w:rFonts w:ascii="Calibri" w:hAnsi="Calibri" w:cs="Calibri"/>
                      <w:color w:val="000000"/>
                      <w:sz w:val="22"/>
                      <w:szCs w:val="22"/>
                    </w:rPr>
                  </w:rPrChange>
                </w:rPr>
                <w:t>NA</w:t>
              </w:r>
            </w:ins>
          </w:p>
        </w:tc>
        <w:tc>
          <w:tcPr>
            <w:tcW w:w="960" w:type="dxa"/>
            <w:noWrap/>
            <w:hideMark/>
            <w:tcPrChange w:id="55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598" w:author="Nick.Tolimieri" w:date="2022-09-30T14:57:00Z"/>
                <w:rFonts w:asciiTheme="minorHAnsi" w:eastAsiaTheme="minorHAnsi" w:hAnsiTheme="minorHAnsi" w:cstheme="minorBidi"/>
                <w:sz w:val="22"/>
                <w:szCs w:val="22"/>
                <w:rPrChange w:id="5599" w:author="Nick.Tolimieri" w:date="2022-09-30T14:57:00Z">
                  <w:rPr>
                    <w:ins w:id="5600" w:author="Nick.Tolimieri" w:date="2022-09-30T14:57:00Z"/>
                    <w:rFonts w:ascii="Calibri" w:hAnsi="Calibri" w:cs="Calibri"/>
                    <w:color w:val="000000"/>
                    <w:sz w:val="22"/>
                    <w:szCs w:val="22"/>
                  </w:rPr>
                </w:rPrChange>
              </w:rPr>
              <w:pPrChange w:id="5601" w:author="Nick.Tolimieri" w:date="2022-09-30T14:57:00Z">
                <w:pPr/>
              </w:pPrChange>
            </w:pPr>
            <w:ins w:id="5602" w:author="Nick.Tolimieri" w:date="2022-09-30T14:57:00Z">
              <w:r w:rsidRPr="0095582C">
                <w:rPr>
                  <w:rFonts w:asciiTheme="minorHAnsi" w:eastAsiaTheme="minorHAnsi" w:hAnsiTheme="minorHAnsi" w:cstheme="minorBidi"/>
                  <w:sz w:val="22"/>
                  <w:szCs w:val="22"/>
                  <w:rPrChange w:id="5603" w:author="Nick.Tolimieri" w:date="2022-09-30T14:57:00Z">
                    <w:rPr>
                      <w:rFonts w:ascii="Calibri" w:hAnsi="Calibri" w:cs="Calibri"/>
                      <w:color w:val="000000"/>
                      <w:sz w:val="22"/>
                      <w:szCs w:val="22"/>
                    </w:rPr>
                  </w:rPrChange>
                </w:rPr>
                <w:t>NA</w:t>
              </w:r>
            </w:ins>
          </w:p>
        </w:tc>
        <w:tc>
          <w:tcPr>
            <w:tcW w:w="960" w:type="dxa"/>
            <w:noWrap/>
            <w:hideMark/>
            <w:tcPrChange w:id="56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05" w:author="Nick.Tolimieri" w:date="2022-09-30T14:57:00Z"/>
                <w:rFonts w:asciiTheme="minorHAnsi" w:eastAsiaTheme="minorHAnsi" w:hAnsiTheme="minorHAnsi" w:cstheme="minorBidi"/>
                <w:sz w:val="22"/>
                <w:szCs w:val="22"/>
                <w:rPrChange w:id="5606" w:author="Nick.Tolimieri" w:date="2022-09-30T14:57:00Z">
                  <w:rPr>
                    <w:ins w:id="5607" w:author="Nick.Tolimieri" w:date="2022-09-30T14:57:00Z"/>
                    <w:rFonts w:ascii="Calibri" w:hAnsi="Calibri" w:cs="Calibri"/>
                    <w:color w:val="000000"/>
                    <w:sz w:val="22"/>
                    <w:szCs w:val="22"/>
                  </w:rPr>
                </w:rPrChange>
              </w:rPr>
              <w:pPrChange w:id="5608" w:author="Nick.Tolimieri" w:date="2022-09-30T14:57:00Z">
                <w:pPr/>
              </w:pPrChange>
            </w:pPr>
            <w:ins w:id="5609" w:author="Nick.Tolimieri" w:date="2022-09-30T14:57:00Z">
              <w:r w:rsidRPr="0095582C">
                <w:rPr>
                  <w:rFonts w:asciiTheme="minorHAnsi" w:eastAsiaTheme="minorHAnsi" w:hAnsiTheme="minorHAnsi" w:cstheme="minorBidi"/>
                  <w:sz w:val="22"/>
                  <w:szCs w:val="22"/>
                  <w:rPrChange w:id="5610"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5611" w:author="Nick.Tolimieri" w:date="2022-09-30T14:57:00Z"/>
          <w:trPrChange w:id="5612" w:author="Nick.Tolimieri" w:date="2022-09-30T14:57:00Z">
            <w:trPr>
              <w:divId w:val="355430803"/>
              <w:trHeight w:val="300"/>
            </w:trPr>
          </w:trPrChange>
        </w:trPr>
        <w:tc>
          <w:tcPr>
            <w:tcW w:w="960" w:type="dxa"/>
            <w:noWrap/>
            <w:hideMark/>
            <w:tcPrChange w:id="56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14" w:author="Nick.Tolimieri" w:date="2022-09-30T14:57:00Z"/>
                <w:rFonts w:asciiTheme="minorHAnsi" w:eastAsiaTheme="minorHAnsi" w:hAnsiTheme="minorHAnsi" w:cstheme="minorBidi"/>
                <w:sz w:val="22"/>
                <w:szCs w:val="22"/>
                <w:rPrChange w:id="5615" w:author="Nick.Tolimieri" w:date="2022-09-30T14:57:00Z">
                  <w:rPr>
                    <w:ins w:id="5616" w:author="Nick.Tolimieri" w:date="2022-09-30T14:57:00Z"/>
                    <w:rFonts w:ascii="Calibri" w:hAnsi="Calibri" w:cs="Calibri"/>
                    <w:color w:val="000000"/>
                    <w:sz w:val="22"/>
                    <w:szCs w:val="22"/>
                  </w:rPr>
                </w:rPrChange>
              </w:rPr>
              <w:pPrChange w:id="5617" w:author="Nick.Tolimieri" w:date="2022-09-30T14:57:00Z">
                <w:pPr/>
              </w:pPrChange>
            </w:pPr>
            <w:proofErr w:type="spellStart"/>
            <w:ins w:id="5618" w:author="Nick.Tolimieri" w:date="2022-09-30T14:57:00Z">
              <w:r w:rsidRPr="0095582C">
                <w:rPr>
                  <w:rFonts w:asciiTheme="minorHAnsi" w:eastAsiaTheme="minorHAnsi" w:hAnsiTheme="minorHAnsi" w:cstheme="minorBidi"/>
                  <w:sz w:val="22"/>
                  <w:szCs w:val="22"/>
                  <w:rPrChange w:id="561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6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6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622" w:author="Nick.Tolimieri" w:date="2022-09-30T14:57:00Z">
                    <w:rPr>
                      <w:rFonts w:ascii="Calibri" w:hAnsi="Calibri" w:cs="Calibri"/>
                      <w:color w:val="000000"/>
                      <w:sz w:val="22"/>
                      <w:szCs w:val="22"/>
                    </w:rPr>
                  </w:rPrChange>
                </w:rPr>
                <w:t xml:space="preserve"> B.</w:t>
              </w:r>
            </w:ins>
          </w:p>
        </w:tc>
        <w:tc>
          <w:tcPr>
            <w:tcW w:w="960" w:type="dxa"/>
            <w:noWrap/>
            <w:hideMark/>
            <w:tcPrChange w:id="56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24" w:author="Nick.Tolimieri" w:date="2022-09-30T14:57:00Z"/>
                <w:rFonts w:asciiTheme="minorHAnsi" w:eastAsiaTheme="minorHAnsi" w:hAnsiTheme="minorHAnsi" w:cstheme="minorBidi"/>
                <w:sz w:val="22"/>
                <w:szCs w:val="22"/>
                <w:rPrChange w:id="5625" w:author="Nick.Tolimieri" w:date="2022-09-30T14:57:00Z">
                  <w:rPr>
                    <w:ins w:id="5626" w:author="Nick.Tolimieri" w:date="2022-09-30T14:57:00Z"/>
                    <w:rFonts w:ascii="Calibri" w:hAnsi="Calibri" w:cs="Calibri"/>
                    <w:color w:val="000000"/>
                    <w:sz w:val="22"/>
                    <w:szCs w:val="22"/>
                  </w:rPr>
                </w:rPrChange>
              </w:rPr>
              <w:pPrChange w:id="5627" w:author="Nick.Tolimieri" w:date="2022-09-30T14:57:00Z">
                <w:pPr>
                  <w:jc w:val="right"/>
                </w:pPr>
              </w:pPrChange>
            </w:pPr>
            <w:ins w:id="5628" w:author="Nick.Tolimieri" w:date="2022-09-30T14:57:00Z">
              <w:r w:rsidRPr="0095582C">
                <w:rPr>
                  <w:rFonts w:asciiTheme="minorHAnsi" w:eastAsiaTheme="minorHAnsi" w:hAnsiTheme="minorHAnsi" w:cstheme="minorBidi"/>
                  <w:sz w:val="22"/>
                  <w:szCs w:val="22"/>
                  <w:rPrChange w:id="5629" w:author="Nick.Tolimieri" w:date="2022-09-30T14:57:00Z">
                    <w:rPr>
                      <w:rFonts w:ascii="Calibri" w:hAnsi="Calibri" w:cs="Calibri"/>
                      <w:color w:val="000000"/>
                      <w:sz w:val="22"/>
                      <w:szCs w:val="22"/>
                    </w:rPr>
                  </w:rPrChange>
                </w:rPr>
                <w:t>2005</w:t>
              </w:r>
            </w:ins>
          </w:p>
        </w:tc>
        <w:tc>
          <w:tcPr>
            <w:tcW w:w="960" w:type="dxa"/>
            <w:noWrap/>
            <w:hideMark/>
            <w:tcPrChange w:id="56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31" w:author="Nick.Tolimieri" w:date="2022-09-30T14:57:00Z"/>
                <w:rFonts w:asciiTheme="minorHAnsi" w:eastAsiaTheme="minorHAnsi" w:hAnsiTheme="minorHAnsi" w:cstheme="minorBidi"/>
                <w:sz w:val="22"/>
                <w:szCs w:val="22"/>
                <w:rPrChange w:id="5632" w:author="Nick.Tolimieri" w:date="2022-09-30T14:57:00Z">
                  <w:rPr>
                    <w:ins w:id="5633" w:author="Nick.Tolimieri" w:date="2022-09-30T14:57:00Z"/>
                    <w:rFonts w:ascii="Calibri" w:hAnsi="Calibri" w:cs="Calibri"/>
                    <w:color w:val="000000"/>
                    <w:sz w:val="22"/>
                    <w:szCs w:val="22"/>
                  </w:rPr>
                </w:rPrChange>
              </w:rPr>
              <w:pPrChange w:id="5634" w:author="Nick.Tolimieri" w:date="2022-09-30T14:57:00Z">
                <w:pPr>
                  <w:jc w:val="right"/>
                </w:pPr>
              </w:pPrChange>
            </w:pPr>
            <w:ins w:id="5635" w:author="Nick.Tolimieri" w:date="2022-09-30T14:57:00Z">
              <w:r w:rsidRPr="0095582C">
                <w:rPr>
                  <w:rFonts w:asciiTheme="minorHAnsi" w:eastAsiaTheme="minorHAnsi" w:hAnsiTheme="minorHAnsi" w:cstheme="minorBidi"/>
                  <w:sz w:val="22"/>
                  <w:szCs w:val="22"/>
                  <w:rPrChange w:id="5636" w:author="Nick.Tolimieri" w:date="2022-09-30T14:57:00Z">
                    <w:rPr>
                      <w:rFonts w:ascii="Calibri" w:hAnsi="Calibri" w:cs="Calibri"/>
                      <w:color w:val="000000"/>
                      <w:sz w:val="22"/>
                      <w:szCs w:val="22"/>
                    </w:rPr>
                  </w:rPrChange>
                </w:rPr>
                <w:t>0</w:t>
              </w:r>
            </w:ins>
          </w:p>
        </w:tc>
        <w:tc>
          <w:tcPr>
            <w:tcW w:w="960" w:type="dxa"/>
            <w:noWrap/>
            <w:hideMark/>
            <w:tcPrChange w:id="56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38" w:author="Nick.Tolimieri" w:date="2022-09-30T14:57:00Z"/>
                <w:rFonts w:asciiTheme="minorHAnsi" w:eastAsiaTheme="minorHAnsi" w:hAnsiTheme="minorHAnsi" w:cstheme="minorBidi"/>
                <w:sz w:val="22"/>
                <w:szCs w:val="22"/>
                <w:rPrChange w:id="5639" w:author="Nick.Tolimieri" w:date="2022-09-30T14:57:00Z">
                  <w:rPr>
                    <w:ins w:id="5640" w:author="Nick.Tolimieri" w:date="2022-09-30T14:57:00Z"/>
                    <w:rFonts w:ascii="Calibri" w:hAnsi="Calibri" w:cs="Calibri"/>
                    <w:color w:val="000000"/>
                    <w:sz w:val="22"/>
                    <w:szCs w:val="22"/>
                  </w:rPr>
                </w:rPrChange>
              </w:rPr>
              <w:pPrChange w:id="5641" w:author="Nick.Tolimieri" w:date="2022-09-30T14:57:00Z">
                <w:pPr>
                  <w:jc w:val="right"/>
                </w:pPr>
              </w:pPrChange>
            </w:pPr>
            <w:ins w:id="5642" w:author="Nick.Tolimieri" w:date="2022-09-30T14:57:00Z">
              <w:r w:rsidRPr="0095582C">
                <w:rPr>
                  <w:rFonts w:asciiTheme="minorHAnsi" w:eastAsiaTheme="minorHAnsi" w:hAnsiTheme="minorHAnsi" w:cstheme="minorBidi"/>
                  <w:sz w:val="22"/>
                  <w:szCs w:val="22"/>
                  <w:rPrChange w:id="5643" w:author="Nick.Tolimieri" w:date="2022-09-30T14:57:00Z">
                    <w:rPr>
                      <w:rFonts w:ascii="Calibri" w:hAnsi="Calibri" w:cs="Calibri"/>
                      <w:color w:val="000000"/>
                      <w:sz w:val="22"/>
                      <w:szCs w:val="22"/>
                    </w:rPr>
                  </w:rPrChange>
                </w:rPr>
                <w:t>39</w:t>
              </w:r>
            </w:ins>
          </w:p>
        </w:tc>
        <w:tc>
          <w:tcPr>
            <w:tcW w:w="960" w:type="dxa"/>
            <w:noWrap/>
            <w:hideMark/>
            <w:tcPrChange w:id="56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45" w:author="Nick.Tolimieri" w:date="2022-09-30T14:57:00Z"/>
                <w:rFonts w:asciiTheme="minorHAnsi" w:eastAsiaTheme="minorHAnsi" w:hAnsiTheme="minorHAnsi" w:cstheme="minorBidi"/>
                <w:sz w:val="22"/>
                <w:szCs w:val="22"/>
                <w:rPrChange w:id="5646" w:author="Nick.Tolimieri" w:date="2022-09-30T14:57:00Z">
                  <w:rPr>
                    <w:ins w:id="5647" w:author="Nick.Tolimieri" w:date="2022-09-30T14:57:00Z"/>
                    <w:rFonts w:ascii="Calibri" w:hAnsi="Calibri" w:cs="Calibri"/>
                    <w:color w:val="000000"/>
                    <w:sz w:val="22"/>
                    <w:szCs w:val="22"/>
                  </w:rPr>
                </w:rPrChange>
              </w:rPr>
              <w:pPrChange w:id="5648" w:author="Nick.Tolimieri" w:date="2022-09-30T14:57:00Z">
                <w:pPr>
                  <w:jc w:val="right"/>
                </w:pPr>
              </w:pPrChange>
            </w:pPr>
            <w:ins w:id="5649" w:author="Nick.Tolimieri" w:date="2022-09-30T14:57:00Z">
              <w:r w:rsidRPr="0095582C">
                <w:rPr>
                  <w:rFonts w:asciiTheme="minorHAnsi" w:eastAsiaTheme="minorHAnsi" w:hAnsiTheme="minorHAnsi" w:cstheme="minorBidi"/>
                  <w:sz w:val="22"/>
                  <w:szCs w:val="22"/>
                  <w:rPrChange w:id="5650" w:author="Nick.Tolimieri" w:date="2022-09-30T14:57:00Z">
                    <w:rPr>
                      <w:rFonts w:ascii="Calibri" w:hAnsi="Calibri" w:cs="Calibri"/>
                      <w:color w:val="000000"/>
                      <w:sz w:val="22"/>
                      <w:szCs w:val="22"/>
                    </w:rPr>
                  </w:rPrChange>
                </w:rPr>
                <w:t>1</w:t>
              </w:r>
            </w:ins>
          </w:p>
        </w:tc>
        <w:tc>
          <w:tcPr>
            <w:tcW w:w="960" w:type="dxa"/>
            <w:noWrap/>
            <w:hideMark/>
            <w:tcPrChange w:id="56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52" w:author="Nick.Tolimieri" w:date="2022-09-30T14:57:00Z"/>
                <w:rFonts w:asciiTheme="minorHAnsi" w:eastAsiaTheme="minorHAnsi" w:hAnsiTheme="minorHAnsi" w:cstheme="minorBidi"/>
                <w:sz w:val="22"/>
                <w:szCs w:val="22"/>
                <w:rPrChange w:id="5653" w:author="Nick.Tolimieri" w:date="2022-09-30T14:57:00Z">
                  <w:rPr>
                    <w:ins w:id="5654" w:author="Nick.Tolimieri" w:date="2022-09-30T14:57:00Z"/>
                    <w:rFonts w:ascii="Calibri" w:hAnsi="Calibri" w:cs="Calibri"/>
                    <w:color w:val="000000"/>
                    <w:sz w:val="22"/>
                    <w:szCs w:val="22"/>
                  </w:rPr>
                </w:rPrChange>
              </w:rPr>
              <w:pPrChange w:id="5655" w:author="Nick.Tolimieri" w:date="2022-09-30T14:57:00Z">
                <w:pPr>
                  <w:jc w:val="right"/>
                </w:pPr>
              </w:pPrChange>
            </w:pPr>
            <w:ins w:id="5656" w:author="Nick.Tolimieri" w:date="2022-09-30T14:57:00Z">
              <w:r w:rsidRPr="0095582C">
                <w:rPr>
                  <w:rFonts w:asciiTheme="minorHAnsi" w:eastAsiaTheme="minorHAnsi" w:hAnsiTheme="minorHAnsi" w:cstheme="minorBidi"/>
                  <w:sz w:val="22"/>
                  <w:szCs w:val="22"/>
                  <w:rPrChange w:id="5657" w:author="Nick.Tolimieri" w:date="2022-09-30T14:57:00Z">
                    <w:rPr>
                      <w:rFonts w:ascii="Calibri" w:hAnsi="Calibri" w:cs="Calibri"/>
                      <w:color w:val="000000"/>
                      <w:sz w:val="22"/>
                      <w:szCs w:val="22"/>
                    </w:rPr>
                  </w:rPrChange>
                </w:rPr>
                <w:t>15</w:t>
              </w:r>
            </w:ins>
          </w:p>
        </w:tc>
        <w:tc>
          <w:tcPr>
            <w:tcW w:w="960" w:type="dxa"/>
            <w:noWrap/>
            <w:hideMark/>
            <w:tcPrChange w:id="56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59" w:author="Nick.Tolimieri" w:date="2022-09-30T14:57:00Z"/>
                <w:rFonts w:asciiTheme="minorHAnsi" w:eastAsiaTheme="minorHAnsi" w:hAnsiTheme="minorHAnsi" w:cstheme="minorBidi"/>
                <w:sz w:val="22"/>
                <w:szCs w:val="22"/>
                <w:rPrChange w:id="5660" w:author="Nick.Tolimieri" w:date="2022-09-30T14:57:00Z">
                  <w:rPr>
                    <w:ins w:id="5661" w:author="Nick.Tolimieri" w:date="2022-09-30T14:57:00Z"/>
                    <w:rFonts w:ascii="Calibri" w:hAnsi="Calibri" w:cs="Calibri"/>
                    <w:color w:val="000000"/>
                    <w:sz w:val="22"/>
                    <w:szCs w:val="22"/>
                  </w:rPr>
                </w:rPrChange>
              </w:rPr>
              <w:pPrChange w:id="5662" w:author="Nick.Tolimieri" w:date="2022-09-30T14:57:00Z">
                <w:pPr>
                  <w:jc w:val="right"/>
                </w:pPr>
              </w:pPrChange>
            </w:pPr>
            <w:ins w:id="5663" w:author="Nick.Tolimieri" w:date="2022-09-30T14:57:00Z">
              <w:r w:rsidRPr="0095582C">
                <w:rPr>
                  <w:rFonts w:asciiTheme="minorHAnsi" w:eastAsiaTheme="minorHAnsi" w:hAnsiTheme="minorHAnsi" w:cstheme="minorBidi"/>
                  <w:sz w:val="22"/>
                  <w:szCs w:val="22"/>
                  <w:rPrChange w:id="5664" w:author="Nick.Tolimieri" w:date="2022-09-30T14:57:00Z">
                    <w:rPr>
                      <w:rFonts w:ascii="Calibri" w:hAnsi="Calibri" w:cs="Calibri"/>
                      <w:color w:val="000000"/>
                      <w:sz w:val="22"/>
                      <w:szCs w:val="22"/>
                    </w:rPr>
                  </w:rPrChange>
                </w:rPr>
                <w:t>15</w:t>
              </w:r>
            </w:ins>
          </w:p>
        </w:tc>
        <w:tc>
          <w:tcPr>
            <w:tcW w:w="960" w:type="dxa"/>
            <w:noWrap/>
            <w:hideMark/>
            <w:tcPrChange w:id="56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66" w:author="Nick.Tolimieri" w:date="2022-09-30T14:57:00Z"/>
                <w:rFonts w:asciiTheme="minorHAnsi" w:eastAsiaTheme="minorHAnsi" w:hAnsiTheme="minorHAnsi" w:cstheme="minorBidi"/>
                <w:sz w:val="22"/>
                <w:szCs w:val="22"/>
                <w:rPrChange w:id="5667" w:author="Nick.Tolimieri" w:date="2022-09-30T14:57:00Z">
                  <w:rPr>
                    <w:ins w:id="5668" w:author="Nick.Tolimieri" w:date="2022-09-30T14:57:00Z"/>
                    <w:rFonts w:ascii="Calibri" w:hAnsi="Calibri" w:cs="Calibri"/>
                    <w:color w:val="000000"/>
                    <w:sz w:val="22"/>
                    <w:szCs w:val="22"/>
                  </w:rPr>
                </w:rPrChange>
              </w:rPr>
              <w:pPrChange w:id="5669" w:author="Nick.Tolimieri" w:date="2022-09-30T14:57:00Z">
                <w:pPr>
                  <w:jc w:val="right"/>
                </w:pPr>
              </w:pPrChange>
            </w:pPr>
            <w:ins w:id="5670" w:author="Nick.Tolimieri" w:date="2022-09-30T14:57:00Z">
              <w:r w:rsidRPr="0095582C">
                <w:rPr>
                  <w:rFonts w:asciiTheme="minorHAnsi" w:eastAsiaTheme="minorHAnsi" w:hAnsiTheme="minorHAnsi" w:cstheme="minorBidi"/>
                  <w:sz w:val="22"/>
                  <w:szCs w:val="22"/>
                  <w:rPrChange w:id="5671" w:author="Nick.Tolimieri" w:date="2022-09-30T14:57:00Z">
                    <w:rPr>
                      <w:rFonts w:ascii="Calibri" w:hAnsi="Calibri" w:cs="Calibri"/>
                      <w:color w:val="000000"/>
                      <w:sz w:val="22"/>
                      <w:szCs w:val="22"/>
                    </w:rPr>
                  </w:rPrChange>
                </w:rPr>
                <w:t>15</w:t>
              </w:r>
            </w:ins>
          </w:p>
        </w:tc>
        <w:tc>
          <w:tcPr>
            <w:tcW w:w="960" w:type="dxa"/>
            <w:noWrap/>
            <w:hideMark/>
            <w:tcPrChange w:id="56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73" w:author="Nick.Tolimieri" w:date="2022-09-30T14:57:00Z"/>
                <w:rFonts w:asciiTheme="minorHAnsi" w:eastAsiaTheme="minorHAnsi" w:hAnsiTheme="minorHAnsi" w:cstheme="minorBidi"/>
                <w:sz w:val="22"/>
                <w:szCs w:val="22"/>
                <w:rPrChange w:id="5674" w:author="Nick.Tolimieri" w:date="2022-09-30T14:57:00Z">
                  <w:rPr>
                    <w:ins w:id="5675" w:author="Nick.Tolimieri" w:date="2022-09-30T14:57:00Z"/>
                    <w:rFonts w:ascii="Calibri" w:hAnsi="Calibri" w:cs="Calibri"/>
                    <w:color w:val="000000"/>
                    <w:sz w:val="22"/>
                    <w:szCs w:val="22"/>
                  </w:rPr>
                </w:rPrChange>
              </w:rPr>
              <w:pPrChange w:id="5676" w:author="Nick.Tolimieri" w:date="2022-09-30T14:57:00Z">
                <w:pPr>
                  <w:jc w:val="right"/>
                </w:pPr>
              </w:pPrChange>
            </w:pPr>
            <w:ins w:id="5677" w:author="Nick.Tolimieri" w:date="2022-09-30T14:57:00Z">
              <w:r w:rsidRPr="0095582C">
                <w:rPr>
                  <w:rFonts w:asciiTheme="minorHAnsi" w:eastAsiaTheme="minorHAnsi" w:hAnsiTheme="minorHAnsi" w:cstheme="minorBidi"/>
                  <w:sz w:val="22"/>
                  <w:szCs w:val="22"/>
                  <w:rPrChange w:id="5678" w:author="Nick.Tolimieri" w:date="2022-09-30T14:57:00Z">
                    <w:rPr>
                      <w:rFonts w:ascii="Calibri" w:hAnsi="Calibri" w:cs="Calibri"/>
                      <w:color w:val="000000"/>
                      <w:sz w:val="22"/>
                      <w:szCs w:val="22"/>
                    </w:rPr>
                  </w:rPrChange>
                </w:rPr>
                <w:t>1.96</w:t>
              </w:r>
            </w:ins>
          </w:p>
        </w:tc>
        <w:tc>
          <w:tcPr>
            <w:tcW w:w="960" w:type="dxa"/>
            <w:noWrap/>
            <w:hideMark/>
            <w:tcPrChange w:id="56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80" w:author="Nick.Tolimieri" w:date="2022-09-30T14:57:00Z"/>
                <w:rFonts w:asciiTheme="minorHAnsi" w:eastAsiaTheme="minorHAnsi" w:hAnsiTheme="minorHAnsi" w:cstheme="minorBidi"/>
                <w:sz w:val="22"/>
                <w:szCs w:val="22"/>
                <w:rPrChange w:id="5681" w:author="Nick.Tolimieri" w:date="2022-09-30T14:57:00Z">
                  <w:rPr>
                    <w:ins w:id="5682" w:author="Nick.Tolimieri" w:date="2022-09-30T14:57:00Z"/>
                    <w:rFonts w:ascii="Calibri" w:hAnsi="Calibri" w:cs="Calibri"/>
                    <w:color w:val="000000"/>
                    <w:sz w:val="22"/>
                    <w:szCs w:val="22"/>
                  </w:rPr>
                </w:rPrChange>
              </w:rPr>
              <w:pPrChange w:id="5683" w:author="Nick.Tolimieri" w:date="2022-09-30T14:57:00Z">
                <w:pPr>
                  <w:jc w:val="right"/>
                </w:pPr>
              </w:pPrChange>
            </w:pPr>
            <w:ins w:id="5684" w:author="Nick.Tolimieri" w:date="2022-09-30T14:57:00Z">
              <w:r w:rsidRPr="0095582C">
                <w:rPr>
                  <w:rFonts w:asciiTheme="minorHAnsi" w:eastAsiaTheme="minorHAnsi" w:hAnsiTheme="minorHAnsi" w:cstheme="minorBidi"/>
                  <w:sz w:val="22"/>
                  <w:szCs w:val="22"/>
                  <w:rPrChange w:id="5685" w:author="Nick.Tolimieri" w:date="2022-09-30T14:57:00Z">
                    <w:rPr>
                      <w:rFonts w:ascii="Calibri" w:hAnsi="Calibri" w:cs="Calibri"/>
                      <w:color w:val="000000"/>
                      <w:sz w:val="22"/>
                      <w:szCs w:val="22"/>
                    </w:rPr>
                  </w:rPrChange>
                </w:rPr>
                <w:t>0.32</w:t>
              </w:r>
            </w:ins>
          </w:p>
        </w:tc>
      </w:tr>
      <w:tr w:rsidR="0095582C" w:rsidRPr="0095582C" w:rsidTr="0095582C">
        <w:trPr>
          <w:divId w:val="355430803"/>
          <w:trHeight w:val="300"/>
          <w:ins w:id="5686" w:author="Nick.Tolimieri" w:date="2022-09-30T14:57:00Z"/>
          <w:trPrChange w:id="5687" w:author="Nick.Tolimieri" w:date="2022-09-30T14:57:00Z">
            <w:trPr>
              <w:divId w:val="355430803"/>
              <w:trHeight w:val="300"/>
            </w:trPr>
          </w:trPrChange>
        </w:trPr>
        <w:tc>
          <w:tcPr>
            <w:tcW w:w="960" w:type="dxa"/>
            <w:noWrap/>
            <w:hideMark/>
            <w:tcPrChange w:id="56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89" w:author="Nick.Tolimieri" w:date="2022-09-30T14:57:00Z"/>
                <w:rFonts w:asciiTheme="minorHAnsi" w:eastAsiaTheme="minorHAnsi" w:hAnsiTheme="minorHAnsi" w:cstheme="minorBidi"/>
                <w:sz w:val="22"/>
                <w:szCs w:val="22"/>
                <w:rPrChange w:id="5690" w:author="Nick.Tolimieri" w:date="2022-09-30T14:57:00Z">
                  <w:rPr>
                    <w:ins w:id="5691" w:author="Nick.Tolimieri" w:date="2022-09-30T14:57:00Z"/>
                    <w:rFonts w:ascii="Calibri" w:hAnsi="Calibri" w:cs="Calibri"/>
                    <w:color w:val="000000"/>
                    <w:sz w:val="22"/>
                    <w:szCs w:val="22"/>
                  </w:rPr>
                </w:rPrChange>
              </w:rPr>
              <w:pPrChange w:id="5692" w:author="Nick.Tolimieri" w:date="2022-09-30T14:57:00Z">
                <w:pPr/>
              </w:pPrChange>
            </w:pPr>
            <w:proofErr w:type="spellStart"/>
            <w:ins w:id="5693" w:author="Nick.Tolimieri" w:date="2022-09-30T14:57:00Z">
              <w:r w:rsidRPr="0095582C">
                <w:rPr>
                  <w:rFonts w:asciiTheme="minorHAnsi" w:eastAsiaTheme="minorHAnsi" w:hAnsiTheme="minorHAnsi" w:cstheme="minorBidi"/>
                  <w:sz w:val="22"/>
                  <w:szCs w:val="22"/>
                  <w:rPrChange w:id="569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69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69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697" w:author="Nick.Tolimieri" w:date="2022-09-30T14:57:00Z">
                    <w:rPr>
                      <w:rFonts w:ascii="Calibri" w:hAnsi="Calibri" w:cs="Calibri"/>
                      <w:color w:val="000000"/>
                      <w:sz w:val="22"/>
                      <w:szCs w:val="22"/>
                    </w:rPr>
                  </w:rPrChange>
                </w:rPr>
                <w:t xml:space="preserve"> B.</w:t>
              </w:r>
            </w:ins>
          </w:p>
        </w:tc>
        <w:tc>
          <w:tcPr>
            <w:tcW w:w="960" w:type="dxa"/>
            <w:noWrap/>
            <w:hideMark/>
            <w:tcPrChange w:id="56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699" w:author="Nick.Tolimieri" w:date="2022-09-30T14:57:00Z"/>
                <w:rFonts w:asciiTheme="minorHAnsi" w:eastAsiaTheme="minorHAnsi" w:hAnsiTheme="minorHAnsi" w:cstheme="minorBidi"/>
                <w:sz w:val="22"/>
                <w:szCs w:val="22"/>
                <w:rPrChange w:id="5700" w:author="Nick.Tolimieri" w:date="2022-09-30T14:57:00Z">
                  <w:rPr>
                    <w:ins w:id="5701" w:author="Nick.Tolimieri" w:date="2022-09-30T14:57:00Z"/>
                    <w:rFonts w:ascii="Calibri" w:hAnsi="Calibri" w:cs="Calibri"/>
                    <w:color w:val="000000"/>
                    <w:sz w:val="22"/>
                    <w:szCs w:val="22"/>
                  </w:rPr>
                </w:rPrChange>
              </w:rPr>
              <w:pPrChange w:id="5702" w:author="Nick.Tolimieri" w:date="2022-09-30T14:57:00Z">
                <w:pPr>
                  <w:jc w:val="right"/>
                </w:pPr>
              </w:pPrChange>
            </w:pPr>
            <w:ins w:id="5703" w:author="Nick.Tolimieri" w:date="2022-09-30T14:57:00Z">
              <w:r w:rsidRPr="0095582C">
                <w:rPr>
                  <w:rFonts w:asciiTheme="minorHAnsi" w:eastAsiaTheme="minorHAnsi" w:hAnsiTheme="minorHAnsi" w:cstheme="minorBidi"/>
                  <w:sz w:val="22"/>
                  <w:szCs w:val="22"/>
                  <w:rPrChange w:id="5704" w:author="Nick.Tolimieri" w:date="2022-09-30T14:57:00Z">
                    <w:rPr>
                      <w:rFonts w:ascii="Calibri" w:hAnsi="Calibri" w:cs="Calibri"/>
                      <w:color w:val="000000"/>
                      <w:sz w:val="22"/>
                      <w:szCs w:val="22"/>
                    </w:rPr>
                  </w:rPrChange>
                </w:rPr>
                <w:t>2006</w:t>
              </w:r>
            </w:ins>
          </w:p>
        </w:tc>
        <w:tc>
          <w:tcPr>
            <w:tcW w:w="960" w:type="dxa"/>
            <w:noWrap/>
            <w:hideMark/>
            <w:tcPrChange w:id="57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06" w:author="Nick.Tolimieri" w:date="2022-09-30T14:57:00Z"/>
                <w:rFonts w:asciiTheme="minorHAnsi" w:eastAsiaTheme="minorHAnsi" w:hAnsiTheme="minorHAnsi" w:cstheme="minorBidi"/>
                <w:sz w:val="22"/>
                <w:szCs w:val="22"/>
                <w:rPrChange w:id="5707" w:author="Nick.Tolimieri" w:date="2022-09-30T14:57:00Z">
                  <w:rPr>
                    <w:ins w:id="5708" w:author="Nick.Tolimieri" w:date="2022-09-30T14:57:00Z"/>
                    <w:rFonts w:ascii="Calibri" w:hAnsi="Calibri" w:cs="Calibri"/>
                    <w:color w:val="000000"/>
                    <w:sz w:val="22"/>
                    <w:szCs w:val="22"/>
                  </w:rPr>
                </w:rPrChange>
              </w:rPr>
              <w:pPrChange w:id="5709" w:author="Nick.Tolimieri" w:date="2022-09-30T14:57:00Z">
                <w:pPr>
                  <w:jc w:val="right"/>
                </w:pPr>
              </w:pPrChange>
            </w:pPr>
            <w:ins w:id="5710" w:author="Nick.Tolimieri" w:date="2022-09-30T14:57:00Z">
              <w:r w:rsidRPr="0095582C">
                <w:rPr>
                  <w:rFonts w:asciiTheme="minorHAnsi" w:eastAsiaTheme="minorHAnsi" w:hAnsiTheme="minorHAnsi" w:cstheme="minorBidi"/>
                  <w:sz w:val="22"/>
                  <w:szCs w:val="22"/>
                  <w:rPrChange w:id="5711" w:author="Nick.Tolimieri" w:date="2022-09-30T14:57:00Z">
                    <w:rPr>
                      <w:rFonts w:ascii="Calibri" w:hAnsi="Calibri" w:cs="Calibri"/>
                      <w:color w:val="000000"/>
                      <w:sz w:val="22"/>
                      <w:szCs w:val="22"/>
                    </w:rPr>
                  </w:rPrChange>
                </w:rPr>
                <w:t>0</w:t>
              </w:r>
            </w:ins>
          </w:p>
        </w:tc>
        <w:tc>
          <w:tcPr>
            <w:tcW w:w="960" w:type="dxa"/>
            <w:noWrap/>
            <w:hideMark/>
            <w:tcPrChange w:id="57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13" w:author="Nick.Tolimieri" w:date="2022-09-30T14:57:00Z"/>
                <w:rFonts w:asciiTheme="minorHAnsi" w:eastAsiaTheme="minorHAnsi" w:hAnsiTheme="minorHAnsi" w:cstheme="minorBidi"/>
                <w:sz w:val="22"/>
                <w:szCs w:val="22"/>
                <w:rPrChange w:id="5714" w:author="Nick.Tolimieri" w:date="2022-09-30T14:57:00Z">
                  <w:rPr>
                    <w:ins w:id="5715" w:author="Nick.Tolimieri" w:date="2022-09-30T14:57:00Z"/>
                    <w:rFonts w:ascii="Calibri" w:hAnsi="Calibri" w:cs="Calibri"/>
                    <w:color w:val="000000"/>
                    <w:sz w:val="22"/>
                    <w:szCs w:val="22"/>
                  </w:rPr>
                </w:rPrChange>
              </w:rPr>
              <w:pPrChange w:id="5716" w:author="Nick.Tolimieri" w:date="2022-09-30T14:57:00Z">
                <w:pPr>
                  <w:jc w:val="right"/>
                </w:pPr>
              </w:pPrChange>
            </w:pPr>
            <w:ins w:id="5717" w:author="Nick.Tolimieri" w:date="2022-09-30T14:57:00Z">
              <w:r w:rsidRPr="0095582C">
                <w:rPr>
                  <w:rFonts w:asciiTheme="minorHAnsi" w:eastAsiaTheme="minorHAnsi" w:hAnsiTheme="minorHAnsi" w:cstheme="minorBidi"/>
                  <w:sz w:val="22"/>
                  <w:szCs w:val="22"/>
                  <w:rPrChange w:id="5718" w:author="Nick.Tolimieri" w:date="2022-09-30T14:57:00Z">
                    <w:rPr>
                      <w:rFonts w:ascii="Calibri" w:hAnsi="Calibri" w:cs="Calibri"/>
                      <w:color w:val="000000"/>
                      <w:sz w:val="22"/>
                      <w:szCs w:val="22"/>
                    </w:rPr>
                  </w:rPrChange>
                </w:rPr>
                <w:t>22</w:t>
              </w:r>
            </w:ins>
          </w:p>
        </w:tc>
        <w:tc>
          <w:tcPr>
            <w:tcW w:w="960" w:type="dxa"/>
            <w:noWrap/>
            <w:hideMark/>
            <w:tcPrChange w:id="57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20" w:author="Nick.Tolimieri" w:date="2022-09-30T14:57:00Z"/>
                <w:rFonts w:asciiTheme="minorHAnsi" w:eastAsiaTheme="minorHAnsi" w:hAnsiTheme="minorHAnsi" w:cstheme="minorBidi"/>
                <w:sz w:val="22"/>
                <w:szCs w:val="22"/>
                <w:rPrChange w:id="5721" w:author="Nick.Tolimieri" w:date="2022-09-30T14:57:00Z">
                  <w:rPr>
                    <w:ins w:id="5722" w:author="Nick.Tolimieri" w:date="2022-09-30T14:57:00Z"/>
                    <w:rFonts w:ascii="Calibri" w:hAnsi="Calibri" w:cs="Calibri"/>
                    <w:color w:val="000000"/>
                    <w:sz w:val="22"/>
                    <w:szCs w:val="22"/>
                  </w:rPr>
                </w:rPrChange>
              </w:rPr>
              <w:pPrChange w:id="5723" w:author="Nick.Tolimieri" w:date="2022-09-30T14:57:00Z">
                <w:pPr>
                  <w:jc w:val="right"/>
                </w:pPr>
              </w:pPrChange>
            </w:pPr>
            <w:ins w:id="5724" w:author="Nick.Tolimieri" w:date="2022-09-30T14:57:00Z">
              <w:r w:rsidRPr="0095582C">
                <w:rPr>
                  <w:rFonts w:asciiTheme="minorHAnsi" w:eastAsiaTheme="minorHAnsi" w:hAnsiTheme="minorHAnsi" w:cstheme="minorBidi"/>
                  <w:sz w:val="22"/>
                  <w:szCs w:val="22"/>
                  <w:rPrChange w:id="5725" w:author="Nick.Tolimieri" w:date="2022-09-30T14:57:00Z">
                    <w:rPr>
                      <w:rFonts w:ascii="Calibri" w:hAnsi="Calibri" w:cs="Calibri"/>
                      <w:color w:val="000000"/>
                      <w:sz w:val="22"/>
                      <w:szCs w:val="22"/>
                    </w:rPr>
                  </w:rPrChange>
                </w:rPr>
                <w:t>1</w:t>
              </w:r>
            </w:ins>
          </w:p>
        </w:tc>
        <w:tc>
          <w:tcPr>
            <w:tcW w:w="960" w:type="dxa"/>
            <w:noWrap/>
            <w:hideMark/>
            <w:tcPrChange w:id="57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27" w:author="Nick.Tolimieri" w:date="2022-09-30T14:57:00Z"/>
                <w:rFonts w:asciiTheme="minorHAnsi" w:eastAsiaTheme="minorHAnsi" w:hAnsiTheme="minorHAnsi" w:cstheme="minorBidi"/>
                <w:sz w:val="22"/>
                <w:szCs w:val="22"/>
                <w:rPrChange w:id="5728" w:author="Nick.Tolimieri" w:date="2022-09-30T14:57:00Z">
                  <w:rPr>
                    <w:ins w:id="5729" w:author="Nick.Tolimieri" w:date="2022-09-30T14:57:00Z"/>
                    <w:rFonts w:ascii="Calibri" w:hAnsi="Calibri" w:cs="Calibri"/>
                    <w:color w:val="000000"/>
                    <w:sz w:val="22"/>
                    <w:szCs w:val="22"/>
                  </w:rPr>
                </w:rPrChange>
              </w:rPr>
              <w:pPrChange w:id="5730" w:author="Nick.Tolimieri" w:date="2022-09-30T14:57:00Z">
                <w:pPr>
                  <w:jc w:val="right"/>
                </w:pPr>
              </w:pPrChange>
            </w:pPr>
            <w:ins w:id="5731" w:author="Nick.Tolimieri" w:date="2022-09-30T14:57:00Z">
              <w:r w:rsidRPr="0095582C">
                <w:rPr>
                  <w:rFonts w:asciiTheme="minorHAnsi" w:eastAsiaTheme="minorHAnsi" w:hAnsiTheme="minorHAnsi" w:cstheme="minorBidi"/>
                  <w:sz w:val="22"/>
                  <w:szCs w:val="22"/>
                  <w:rPrChange w:id="5732" w:author="Nick.Tolimieri" w:date="2022-09-30T14:57:00Z">
                    <w:rPr>
                      <w:rFonts w:ascii="Calibri" w:hAnsi="Calibri" w:cs="Calibri"/>
                      <w:color w:val="000000"/>
                      <w:sz w:val="22"/>
                      <w:szCs w:val="22"/>
                    </w:rPr>
                  </w:rPrChange>
                </w:rPr>
                <w:t>6</w:t>
              </w:r>
            </w:ins>
          </w:p>
        </w:tc>
        <w:tc>
          <w:tcPr>
            <w:tcW w:w="960" w:type="dxa"/>
            <w:noWrap/>
            <w:hideMark/>
            <w:tcPrChange w:id="57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34" w:author="Nick.Tolimieri" w:date="2022-09-30T14:57:00Z"/>
                <w:rFonts w:asciiTheme="minorHAnsi" w:eastAsiaTheme="minorHAnsi" w:hAnsiTheme="minorHAnsi" w:cstheme="minorBidi"/>
                <w:sz w:val="22"/>
                <w:szCs w:val="22"/>
                <w:rPrChange w:id="5735" w:author="Nick.Tolimieri" w:date="2022-09-30T14:57:00Z">
                  <w:rPr>
                    <w:ins w:id="5736" w:author="Nick.Tolimieri" w:date="2022-09-30T14:57:00Z"/>
                    <w:rFonts w:ascii="Calibri" w:hAnsi="Calibri" w:cs="Calibri"/>
                    <w:color w:val="000000"/>
                    <w:sz w:val="22"/>
                    <w:szCs w:val="22"/>
                  </w:rPr>
                </w:rPrChange>
              </w:rPr>
              <w:pPrChange w:id="5737" w:author="Nick.Tolimieri" w:date="2022-09-30T14:57:00Z">
                <w:pPr>
                  <w:jc w:val="right"/>
                </w:pPr>
              </w:pPrChange>
            </w:pPr>
            <w:ins w:id="5738" w:author="Nick.Tolimieri" w:date="2022-09-30T14:57:00Z">
              <w:r w:rsidRPr="0095582C">
                <w:rPr>
                  <w:rFonts w:asciiTheme="minorHAnsi" w:eastAsiaTheme="minorHAnsi" w:hAnsiTheme="minorHAnsi" w:cstheme="minorBidi"/>
                  <w:sz w:val="22"/>
                  <w:szCs w:val="22"/>
                  <w:rPrChange w:id="5739" w:author="Nick.Tolimieri" w:date="2022-09-30T14:57:00Z">
                    <w:rPr>
                      <w:rFonts w:ascii="Calibri" w:hAnsi="Calibri" w:cs="Calibri"/>
                      <w:color w:val="000000"/>
                      <w:sz w:val="22"/>
                      <w:szCs w:val="22"/>
                    </w:rPr>
                  </w:rPrChange>
                </w:rPr>
                <w:t>6</w:t>
              </w:r>
            </w:ins>
          </w:p>
        </w:tc>
        <w:tc>
          <w:tcPr>
            <w:tcW w:w="960" w:type="dxa"/>
            <w:noWrap/>
            <w:hideMark/>
            <w:tcPrChange w:id="57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41" w:author="Nick.Tolimieri" w:date="2022-09-30T14:57:00Z"/>
                <w:rFonts w:asciiTheme="minorHAnsi" w:eastAsiaTheme="minorHAnsi" w:hAnsiTheme="minorHAnsi" w:cstheme="minorBidi"/>
                <w:sz w:val="22"/>
                <w:szCs w:val="22"/>
                <w:rPrChange w:id="5742" w:author="Nick.Tolimieri" w:date="2022-09-30T14:57:00Z">
                  <w:rPr>
                    <w:ins w:id="5743" w:author="Nick.Tolimieri" w:date="2022-09-30T14:57:00Z"/>
                    <w:rFonts w:ascii="Calibri" w:hAnsi="Calibri" w:cs="Calibri"/>
                    <w:color w:val="000000"/>
                    <w:sz w:val="22"/>
                    <w:szCs w:val="22"/>
                  </w:rPr>
                </w:rPrChange>
              </w:rPr>
              <w:pPrChange w:id="5744" w:author="Nick.Tolimieri" w:date="2022-09-30T14:57:00Z">
                <w:pPr>
                  <w:jc w:val="right"/>
                </w:pPr>
              </w:pPrChange>
            </w:pPr>
            <w:ins w:id="5745" w:author="Nick.Tolimieri" w:date="2022-09-30T14:57:00Z">
              <w:r w:rsidRPr="0095582C">
                <w:rPr>
                  <w:rFonts w:asciiTheme="minorHAnsi" w:eastAsiaTheme="minorHAnsi" w:hAnsiTheme="minorHAnsi" w:cstheme="minorBidi"/>
                  <w:sz w:val="22"/>
                  <w:szCs w:val="22"/>
                  <w:rPrChange w:id="5746" w:author="Nick.Tolimieri" w:date="2022-09-30T14:57:00Z">
                    <w:rPr>
                      <w:rFonts w:ascii="Calibri" w:hAnsi="Calibri" w:cs="Calibri"/>
                      <w:color w:val="000000"/>
                      <w:sz w:val="22"/>
                      <w:szCs w:val="22"/>
                    </w:rPr>
                  </w:rPrChange>
                </w:rPr>
                <w:t>6</w:t>
              </w:r>
            </w:ins>
          </w:p>
        </w:tc>
        <w:tc>
          <w:tcPr>
            <w:tcW w:w="960" w:type="dxa"/>
            <w:noWrap/>
            <w:hideMark/>
            <w:tcPrChange w:id="57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48" w:author="Nick.Tolimieri" w:date="2022-09-30T14:57:00Z"/>
                <w:rFonts w:asciiTheme="minorHAnsi" w:eastAsiaTheme="minorHAnsi" w:hAnsiTheme="minorHAnsi" w:cstheme="minorBidi"/>
                <w:sz w:val="22"/>
                <w:szCs w:val="22"/>
                <w:rPrChange w:id="5749" w:author="Nick.Tolimieri" w:date="2022-09-30T14:57:00Z">
                  <w:rPr>
                    <w:ins w:id="5750" w:author="Nick.Tolimieri" w:date="2022-09-30T14:57:00Z"/>
                    <w:rFonts w:ascii="Calibri" w:hAnsi="Calibri" w:cs="Calibri"/>
                    <w:color w:val="000000"/>
                    <w:sz w:val="22"/>
                    <w:szCs w:val="22"/>
                  </w:rPr>
                </w:rPrChange>
              </w:rPr>
              <w:pPrChange w:id="5751" w:author="Nick.Tolimieri" w:date="2022-09-30T14:57:00Z">
                <w:pPr>
                  <w:jc w:val="right"/>
                </w:pPr>
              </w:pPrChange>
            </w:pPr>
            <w:ins w:id="5752" w:author="Nick.Tolimieri" w:date="2022-09-30T14:57:00Z">
              <w:r w:rsidRPr="0095582C">
                <w:rPr>
                  <w:rFonts w:asciiTheme="minorHAnsi" w:eastAsiaTheme="minorHAnsi" w:hAnsiTheme="minorHAnsi" w:cstheme="minorBidi"/>
                  <w:sz w:val="22"/>
                  <w:szCs w:val="22"/>
                  <w:rPrChange w:id="5753" w:author="Nick.Tolimieri" w:date="2022-09-30T14:57:00Z">
                    <w:rPr>
                      <w:rFonts w:ascii="Calibri" w:hAnsi="Calibri" w:cs="Calibri"/>
                      <w:color w:val="000000"/>
                      <w:sz w:val="22"/>
                      <w:szCs w:val="22"/>
                    </w:rPr>
                  </w:rPrChange>
                </w:rPr>
                <w:t>1.9</w:t>
              </w:r>
            </w:ins>
          </w:p>
        </w:tc>
        <w:tc>
          <w:tcPr>
            <w:tcW w:w="960" w:type="dxa"/>
            <w:noWrap/>
            <w:hideMark/>
            <w:tcPrChange w:id="57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55" w:author="Nick.Tolimieri" w:date="2022-09-30T14:57:00Z"/>
                <w:rFonts w:asciiTheme="minorHAnsi" w:eastAsiaTheme="minorHAnsi" w:hAnsiTheme="minorHAnsi" w:cstheme="minorBidi"/>
                <w:sz w:val="22"/>
                <w:szCs w:val="22"/>
                <w:rPrChange w:id="5756" w:author="Nick.Tolimieri" w:date="2022-09-30T14:57:00Z">
                  <w:rPr>
                    <w:ins w:id="5757" w:author="Nick.Tolimieri" w:date="2022-09-30T14:57:00Z"/>
                    <w:rFonts w:ascii="Calibri" w:hAnsi="Calibri" w:cs="Calibri"/>
                    <w:color w:val="000000"/>
                    <w:sz w:val="22"/>
                    <w:szCs w:val="22"/>
                  </w:rPr>
                </w:rPrChange>
              </w:rPr>
              <w:pPrChange w:id="5758" w:author="Nick.Tolimieri" w:date="2022-09-30T14:57:00Z">
                <w:pPr>
                  <w:jc w:val="right"/>
                </w:pPr>
              </w:pPrChange>
            </w:pPr>
            <w:ins w:id="5759" w:author="Nick.Tolimieri" w:date="2022-09-30T14:57:00Z">
              <w:r w:rsidRPr="0095582C">
                <w:rPr>
                  <w:rFonts w:asciiTheme="minorHAnsi" w:eastAsiaTheme="minorHAnsi" w:hAnsiTheme="minorHAnsi" w:cstheme="minorBidi"/>
                  <w:sz w:val="22"/>
                  <w:szCs w:val="22"/>
                  <w:rPrChange w:id="5760" w:author="Nick.Tolimieri" w:date="2022-09-30T14:57:00Z">
                    <w:rPr>
                      <w:rFonts w:ascii="Calibri" w:hAnsi="Calibri" w:cs="Calibri"/>
                      <w:color w:val="000000"/>
                      <w:sz w:val="22"/>
                      <w:szCs w:val="22"/>
                    </w:rPr>
                  </w:rPrChange>
                </w:rPr>
                <w:t>0.29</w:t>
              </w:r>
            </w:ins>
          </w:p>
        </w:tc>
      </w:tr>
      <w:tr w:rsidR="0095582C" w:rsidRPr="0095582C" w:rsidTr="0095582C">
        <w:trPr>
          <w:divId w:val="355430803"/>
          <w:trHeight w:val="300"/>
          <w:ins w:id="5761" w:author="Nick.Tolimieri" w:date="2022-09-30T14:57:00Z"/>
          <w:trPrChange w:id="5762" w:author="Nick.Tolimieri" w:date="2022-09-30T14:57:00Z">
            <w:trPr>
              <w:divId w:val="355430803"/>
              <w:trHeight w:val="300"/>
            </w:trPr>
          </w:trPrChange>
        </w:trPr>
        <w:tc>
          <w:tcPr>
            <w:tcW w:w="960" w:type="dxa"/>
            <w:noWrap/>
            <w:hideMark/>
            <w:tcPrChange w:id="57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64" w:author="Nick.Tolimieri" w:date="2022-09-30T14:57:00Z"/>
                <w:rFonts w:asciiTheme="minorHAnsi" w:eastAsiaTheme="minorHAnsi" w:hAnsiTheme="minorHAnsi" w:cstheme="minorBidi"/>
                <w:sz w:val="22"/>
                <w:szCs w:val="22"/>
                <w:rPrChange w:id="5765" w:author="Nick.Tolimieri" w:date="2022-09-30T14:57:00Z">
                  <w:rPr>
                    <w:ins w:id="5766" w:author="Nick.Tolimieri" w:date="2022-09-30T14:57:00Z"/>
                    <w:rFonts w:ascii="Calibri" w:hAnsi="Calibri" w:cs="Calibri"/>
                    <w:color w:val="000000"/>
                    <w:sz w:val="22"/>
                    <w:szCs w:val="22"/>
                  </w:rPr>
                </w:rPrChange>
              </w:rPr>
              <w:pPrChange w:id="5767" w:author="Nick.Tolimieri" w:date="2022-09-30T14:57:00Z">
                <w:pPr/>
              </w:pPrChange>
            </w:pPr>
            <w:proofErr w:type="spellStart"/>
            <w:ins w:id="5768" w:author="Nick.Tolimieri" w:date="2022-09-30T14:57:00Z">
              <w:r w:rsidRPr="0095582C">
                <w:rPr>
                  <w:rFonts w:asciiTheme="minorHAnsi" w:eastAsiaTheme="minorHAnsi" w:hAnsiTheme="minorHAnsi" w:cstheme="minorBidi"/>
                  <w:sz w:val="22"/>
                  <w:szCs w:val="22"/>
                  <w:rPrChange w:id="5769" w:author="Nick.Tolimieri" w:date="2022-09-30T14:57:00Z">
                    <w:rPr>
                      <w:rFonts w:ascii="Calibri" w:hAnsi="Calibri" w:cs="Calibri"/>
                      <w:color w:val="000000"/>
                      <w:sz w:val="22"/>
                      <w:szCs w:val="22"/>
                    </w:rPr>
                  </w:rPrChange>
                </w:rPr>
                <w:lastRenderedPageBreak/>
                <w:t>Tatoosh</w:t>
              </w:r>
              <w:proofErr w:type="spellEnd"/>
              <w:r w:rsidRPr="0095582C">
                <w:rPr>
                  <w:rFonts w:asciiTheme="minorHAnsi" w:eastAsiaTheme="minorHAnsi" w:hAnsiTheme="minorHAnsi" w:cstheme="minorBidi"/>
                  <w:sz w:val="22"/>
                  <w:szCs w:val="22"/>
                  <w:rPrChange w:id="577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77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772" w:author="Nick.Tolimieri" w:date="2022-09-30T14:57:00Z">
                    <w:rPr>
                      <w:rFonts w:ascii="Calibri" w:hAnsi="Calibri" w:cs="Calibri"/>
                      <w:color w:val="000000"/>
                      <w:sz w:val="22"/>
                      <w:szCs w:val="22"/>
                    </w:rPr>
                  </w:rPrChange>
                </w:rPr>
                <w:t xml:space="preserve"> B.</w:t>
              </w:r>
            </w:ins>
          </w:p>
        </w:tc>
        <w:tc>
          <w:tcPr>
            <w:tcW w:w="960" w:type="dxa"/>
            <w:noWrap/>
            <w:hideMark/>
            <w:tcPrChange w:id="57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74" w:author="Nick.Tolimieri" w:date="2022-09-30T14:57:00Z"/>
                <w:rFonts w:asciiTheme="minorHAnsi" w:eastAsiaTheme="minorHAnsi" w:hAnsiTheme="minorHAnsi" w:cstheme="minorBidi"/>
                <w:sz w:val="22"/>
                <w:szCs w:val="22"/>
                <w:rPrChange w:id="5775" w:author="Nick.Tolimieri" w:date="2022-09-30T14:57:00Z">
                  <w:rPr>
                    <w:ins w:id="5776" w:author="Nick.Tolimieri" w:date="2022-09-30T14:57:00Z"/>
                    <w:rFonts w:ascii="Calibri" w:hAnsi="Calibri" w:cs="Calibri"/>
                    <w:color w:val="000000"/>
                    <w:sz w:val="22"/>
                    <w:szCs w:val="22"/>
                  </w:rPr>
                </w:rPrChange>
              </w:rPr>
              <w:pPrChange w:id="5777" w:author="Nick.Tolimieri" w:date="2022-09-30T14:57:00Z">
                <w:pPr>
                  <w:jc w:val="right"/>
                </w:pPr>
              </w:pPrChange>
            </w:pPr>
            <w:ins w:id="5778" w:author="Nick.Tolimieri" w:date="2022-09-30T14:57:00Z">
              <w:r w:rsidRPr="0095582C">
                <w:rPr>
                  <w:rFonts w:asciiTheme="minorHAnsi" w:eastAsiaTheme="minorHAnsi" w:hAnsiTheme="minorHAnsi" w:cstheme="minorBidi"/>
                  <w:sz w:val="22"/>
                  <w:szCs w:val="22"/>
                  <w:rPrChange w:id="5779" w:author="Nick.Tolimieri" w:date="2022-09-30T14:57:00Z">
                    <w:rPr>
                      <w:rFonts w:ascii="Calibri" w:hAnsi="Calibri" w:cs="Calibri"/>
                      <w:color w:val="000000"/>
                      <w:sz w:val="22"/>
                      <w:szCs w:val="22"/>
                    </w:rPr>
                  </w:rPrChange>
                </w:rPr>
                <w:t>2007</w:t>
              </w:r>
            </w:ins>
          </w:p>
        </w:tc>
        <w:tc>
          <w:tcPr>
            <w:tcW w:w="960" w:type="dxa"/>
            <w:noWrap/>
            <w:hideMark/>
            <w:tcPrChange w:id="57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81" w:author="Nick.Tolimieri" w:date="2022-09-30T14:57:00Z"/>
                <w:rFonts w:asciiTheme="minorHAnsi" w:eastAsiaTheme="minorHAnsi" w:hAnsiTheme="minorHAnsi" w:cstheme="minorBidi"/>
                <w:sz w:val="22"/>
                <w:szCs w:val="22"/>
                <w:rPrChange w:id="5782" w:author="Nick.Tolimieri" w:date="2022-09-30T14:57:00Z">
                  <w:rPr>
                    <w:ins w:id="5783" w:author="Nick.Tolimieri" w:date="2022-09-30T14:57:00Z"/>
                    <w:rFonts w:ascii="Calibri" w:hAnsi="Calibri" w:cs="Calibri"/>
                    <w:color w:val="000000"/>
                    <w:sz w:val="22"/>
                    <w:szCs w:val="22"/>
                  </w:rPr>
                </w:rPrChange>
              </w:rPr>
              <w:pPrChange w:id="5784" w:author="Nick.Tolimieri" w:date="2022-09-30T14:57:00Z">
                <w:pPr>
                  <w:jc w:val="right"/>
                </w:pPr>
              </w:pPrChange>
            </w:pPr>
            <w:ins w:id="5785" w:author="Nick.Tolimieri" w:date="2022-09-30T14:57:00Z">
              <w:r w:rsidRPr="0095582C">
                <w:rPr>
                  <w:rFonts w:asciiTheme="minorHAnsi" w:eastAsiaTheme="minorHAnsi" w:hAnsiTheme="minorHAnsi" w:cstheme="minorBidi"/>
                  <w:sz w:val="22"/>
                  <w:szCs w:val="22"/>
                  <w:rPrChange w:id="5786" w:author="Nick.Tolimieri" w:date="2022-09-30T14:57:00Z">
                    <w:rPr>
                      <w:rFonts w:ascii="Calibri" w:hAnsi="Calibri" w:cs="Calibri"/>
                      <w:color w:val="000000"/>
                      <w:sz w:val="22"/>
                      <w:szCs w:val="22"/>
                    </w:rPr>
                  </w:rPrChange>
                </w:rPr>
                <w:t>5</w:t>
              </w:r>
            </w:ins>
          </w:p>
        </w:tc>
        <w:tc>
          <w:tcPr>
            <w:tcW w:w="960" w:type="dxa"/>
            <w:noWrap/>
            <w:hideMark/>
            <w:tcPrChange w:id="57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88" w:author="Nick.Tolimieri" w:date="2022-09-30T14:57:00Z"/>
                <w:rFonts w:asciiTheme="minorHAnsi" w:eastAsiaTheme="minorHAnsi" w:hAnsiTheme="minorHAnsi" w:cstheme="minorBidi"/>
                <w:sz w:val="22"/>
                <w:szCs w:val="22"/>
                <w:rPrChange w:id="5789" w:author="Nick.Tolimieri" w:date="2022-09-30T14:57:00Z">
                  <w:rPr>
                    <w:ins w:id="5790" w:author="Nick.Tolimieri" w:date="2022-09-30T14:57:00Z"/>
                    <w:rFonts w:ascii="Calibri" w:hAnsi="Calibri" w:cs="Calibri"/>
                    <w:color w:val="000000"/>
                    <w:sz w:val="22"/>
                    <w:szCs w:val="22"/>
                  </w:rPr>
                </w:rPrChange>
              </w:rPr>
              <w:pPrChange w:id="5791" w:author="Nick.Tolimieri" w:date="2022-09-30T14:57:00Z">
                <w:pPr>
                  <w:jc w:val="right"/>
                </w:pPr>
              </w:pPrChange>
            </w:pPr>
            <w:ins w:id="5792" w:author="Nick.Tolimieri" w:date="2022-09-30T14:57:00Z">
              <w:r w:rsidRPr="0095582C">
                <w:rPr>
                  <w:rFonts w:asciiTheme="minorHAnsi" w:eastAsiaTheme="minorHAnsi" w:hAnsiTheme="minorHAnsi" w:cstheme="minorBidi"/>
                  <w:sz w:val="22"/>
                  <w:szCs w:val="22"/>
                  <w:rPrChange w:id="5793" w:author="Nick.Tolimieri" w:date="2022-09-30T14:57:00Z">
                    <w:rPr>
                      <w:rFonts w:ascii="Calibri" w:hAnsi="Calibri" w:cs="Calibri"/>
                      <w:color w:val="000000"/>
                      <w:sz w:val="22"/>
                      <w:szCs w:val="22"/>
                    </w:rPr>
                  </w:rPrChange>
                </w:rPr>
                <w:t>8</w:t>
              </w:r>
            </w:ins>
          </w:p>
        </w:tc>
        <w:tc>
          <w:tcPr>
            <w:tcW w:w="960" w:type="dxa"/>
            <w:noWrap/>
            <w:hideMark/>
            <w:tcPrChange w:id="5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795" w:author="Nick.Tolimieri" w:date="2022-09-30T14:57:00Z"/>
                <w:rFonts w:asciiTheme="minorHAnsi" w:eastAsiaTheme="minorHAnsi" w:hAnsiTheme="minorHAnsi" w:cstheme="minorBidi"/>
                <w:sz w:val="22"/>
                <w:szCs w:val="22"/>
                <w:rPrChange w:id="5796" w:author="Nick.Tolimieri" w:date="2022-09-30T14:57:00Z">
                  <w:rPr>
                    <w:ins w:id="5797" w:author="Nick.Tolimieri" w:date="2022-09-30T14:57:00Z"/>
                    <w:rFonts w:ascii="Calibri" w:hAnsi="Calibri" w:cs="Calibri"/>
                    <w:color w:val="000000"/>
                    <w:sz w:val="22"/>
                    <w:szCs w:val="22"/>
                  </w:rPr>
                </w:rPrChange>
              </w:rPr>
              <w:pPrChange w:id="5798" w:author="Nick.Tolimieri" w:date="2022-09-30T14:57:00Z">
                <w:pPr>
                  <w:jc w:val="right"/>
                </w:pPr>
              </w:pPrChange>
            </w:pPr>
            <w:ins w:id="5799" w:author="Nick.Tolimieri" w:date="2022-09-30T14:57:00Z">
              <w:r w:rsidRPr="0095582C">
                <w:rPr>
                  <w:rFonts w:asciiTheme="minorHAnsi" w:eastAsiaTheme="minorHAnsi" w:hAnsiTheme="minorHAnsi" w:cstheme="minorBidi"/>
                  <w:sz w:val="22"/>
                  <w:szCs w:val="22"/>
                  <w:rPrChange w:id="5800" w:author="Nick.Tolimieri" w:date="2022-09-30T14:57:00Z">
                    <w:rPr>
                      <w:rFonts w:ascii="Calibri" w:hAnsi="Calibri" w:cs="Calibri"/>
                      <w:color w:val="000000"/>
                      <w:sz w:val="22"/>
                      <w:szCs w:val="22"/>
                    </w:rPr>
                  </w:rPrChange>
                </w:rPr>
                <w:t>1</w:t>
              </w:r>
            </w:ins>
          </w:p>
        </w:tc>
        <w:tc>
          <w:tcPr>
            <w:tcW w:w="960" w:type="dxa"/>
            <w:noWrap/>
            <w:hideMark/>
            <w:tcPrChange w:id="58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02" w:author="Nick.Tolimieri" w:date="2022-09-30T14:57:00Z"/>
                <w:rFonts w:asciiTheme="minorHAnsi" w:eastAsiaTheme="minorHAnsi" w:hAnsiTheme="minorHAnsi" w:cstheme="minorBidi"/>
                <w:sz w:val="22"/>
                <w:szCs w:val="22"/>
                <w:rPrChange w:id="5803" w:author="Nick.Tolimieri" w:date="2022-09-30T14:57:00Z">
                  <w:rPr>
                    <w:ins w:id="5804" w:author="Nick.Tolimieri" w:date="2022-09-30T14:57:00Z"/>
                    <w:rFonts w:ascii="Calibri" w:hAnsi="Calibri" w:cs="Calibri"/>
                    <w:color w:val="000000"/>
                    <w:sz w:val="22"/>
                    <w:szCs w:val="22"/>
                  </w:rPr>
                </w:rPrChange>
              </w:rPr>
              <w:pPrChange w:id="5805" w:author="Nick.Tolimieri" w:date="2022-09-30T14:57:00Z">
                <w:pPr>
                  <w:jc w:val="right"/>
                </w:pPr>
              </w:pPrChange>
            </w:pPr>
            <w:ins w:id="5806" w:author="Nick.Tolimieri" w:date="2022-09-30T14:57:00Z">
              <w:r w:rsidRPr="0095582C">
                <w:rPr>
                  <w:rFonts w:asciiTheme="minorHAnsi" w:eastAsiaTheme="minorHAnsi" w:hAnsiTheme="minorHAnsi" w:cstheme="minorBidi"/>
                  <w:sz w:val="22"/>
                  <w:szCs w:val="22"/>
                  <w:rPrChange w:id="5807" w:author="Nick.Tolimieri" w:date="2022-09-30T14:57:00Z">
                    <w:rPr>
                      <w:rFonts w:ascii="Calibri" w:hAnsi="Calibri" w:cs="Calibri"/>
                      <w:color w:val="000000"/>
                      <w:sz w:val="22"/>
                      <w:szCs w:val="22"/>
                    </w:rPr>
                  </w:rPrChange>
                </w:rPr>
                <w:t>8</w:t>
              </w:r>
            </w:ins>
          </w:p>
        </w:tc>
        <w:tc>
          <w:tcPr>
            <w:tcW w:w="960" w:type="dxa"/>
            <w:noWrap/>
            <w:hideMark/>
            <w:tcPrChange w:id="58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09" w:author="Nick.Tolimieri" w:date="2022-09-30T14:57:00Z"/>
                <w:rFonts w:asciiTheme="minorHAnsi" w:eastAsiaTheme="minorHAnsi" w:hAnsiTheme="minorHAnsi" w:cstheme="minorBidi"/>
                <w:sz w:val="22"/>
                <w:szCs w:val="22"/>
                <w:rPrChange w:id="5810" w:author="Nick.Tolimieri" w:date="2022-09-30T14:57:00Z">
                  <w:rPr>
                    <w:ins w:id="5811" w:author="Nick.Tolimieri" w:date="2022-09-30T14:57:00Z"/>
                    <w:rFonts w:ascii="Calibri" w:hAnsi="Calibri" w:cs="Calibri"/>
                    <w:color w:val="000000"/>
                    <w:sz w:val="22"/>
                    <w:szCs w:val="22"/>
                  </w:rPr>
                </w:rPrChange>
              </w:rPr>
              <w:pPrChange w:id="5812" w:author="Nick.Tolimieri" w:date="2022-09-30T14:57:00Z">
                <w:pPr>
                  <w:jc w:val="right"/>
                </w:pPr>
              </w:pPrChange>
            </w:pPr>
            <w:ins w:id="5813" w:author="Nick.Tolimieri" w:date="2022-09-30T14:57:00Z">
              <w:r w:rsidRPr="0095582C">
                <w:rPr>
                  <w:rFonts w:asciiTheme="minorHAnsi" w:eastAsiaTheme="minorHAnsi" w:hAnsiTheme="minorHAnsi" w:cstheme="minorBidi"/>
                  <w:sz w:val="22"/>
                  <w:szCs w:val="22"/>
                  <w:rPrChange w:id="5814" w:author="Nick.Tolimieri" w:date="2022-09-30T14:57:00Z">
                    <w:rPr>
                      <w:rFonts w:ascii="Calibri" w:hAnsi="Calibri" w:cs="Calibri"/>
                      <w:color w:val="000000"/>
                      <w:sz w:val="22"/>
                      <w:szCs w:val="22"/>
                    </w:rPr>
                  </w:rPrChange>
                </w:rPr>
                <w:t>8</w:t>
              </w:r>
            </w:ins>
          </w:p>
        </w:tc>
        <w:tc>
          <w:tcPr>
            <w:tcW w:w="960" w:type="dxa"/>
            <w:noWrap/>
            <w:hideMark/>
            <w:tcPrChange w:id="58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16" w:author="Nick.Tolimieri" w:date="2022-09-30T14:57:00Z"/>
                <w:rFonts w:asciiTheme="minorHAnsi" w:eastAsiaTheme="minorHAnsi" w:hAnsiTheme="minorHAnsi" w:cstheme="minorBidi"/>
                <w:sz w:val="22"/>
                <w:szCs w:val="22"/>
                <w:rPrChange w:id="5817" w:author="Nick.Tolimieri" w:date="2022-09-30T14:57:00Z">
                  <w:rPr>
                    <w:ins w:id="5818" w:author="Nick.Tolimieri" w:date="2022-09-30T14:57:00Z"/>
                    <w:rFonts w:ascii="Calibri" w:hAnsi="Calibri" w:cs="Calibri"/>
                    <w:color w:val="000000"/>
                    <w:sz w:val="22"/>
                    <w:szCs w:val="22"/>
                  </w:rPr>
                </w:rPrChange>
              </w:rPr>
              <w:pPrChange w:id="5819" w:author="Nick.Tolimieri" w:date="2022-09-30T14:57:00Z">
                <w:pPr>
                  <w:jc w:val="right"/>
                </w:pPr>
              </w:pPrChange>
            </w:pPr>
            <w:ins w:id="5820" w:author="Nick.Tolimieri" w:date="2022-09-30T14:57:00Z">
              <w:r w:rsidRPr="0095582C">
                <w:rPr>
                  <w:rFonts w:asciiTheme="minorHAnsi" w:eastAsiaTheme="minorHAnsi" w:hAnsiTheme="minorHAnsi" w:cstheme="minorBidi"/>
                  <w:sz w:val="22"/>
                  <w:szCs w:val="22"/>
                  <w:rPrChange w:id="5821" w:author="Nick.Tolimieri" w:date="2022-09-30T14:57:00Z">
                    <w:rPr>
                      <w:rFonts w:ascii="Calibri" w:hAnsi="Calibri" w:cs="Calibri"/>
                      <w:color w:val="000000"/>
                      <w:sz w:val="22"/>
                      <w:szCs w:val="22"/>
                    </w:rPr>
                  </w:rPrChange>
                </w:rPr>
                <w:t>8</w:t>
              </w:r>
            </w:ins>
          </w:p>
        </w:tc>
        <w:tc>
          <w:tcPr>
            <w:tcW w:w="960" w:type="dxa"/>
            <w:noWrap/>
            <w:hideMark/>
            <w:tcPrChange w:id="58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23" w:author="Nick.Tolimieri" w:date="2022-09-30T14:57:00Z"/>
                <w:rFonts w:asciiTheme="minorHAnsi" w:eastAsiaTheme="minorHAnsi" w:hAnsiTheme="minorHAnsi" w:cstheme="minorBidi"/>
                <w:sz w:val="22"/>
                <w:szCs w:val="22"/>
                <w:rPrChange w:id="5824" w:author="Nick.Tolimieri" w:date="2022-09-30T14:57:00Z">
                  <w:rPr>
                    <w:ins w:id="5825" w:author="Nick.Tolimieri" w:date="2022-09-30T14:57:00Z"/>
                    <w:rFonts w:ascii="Calibri" w:hAnsi="Calibri" w:cs="Calibri"/>
                    <w:color w:val="000000"/>
                    <w:sz w:val="22"/>
                    <w:szCs w:val="22"/>
                  </w:rPr>
                </w:rPrChange>
              </w:rPr>
              <w:pPrChange w:id="5826" w:author="Nick.Tolimieri" w:date="2022-09-30T14:57:00Z">
                <w:pPr>
                  <w:jc w:val="right"/>
                </w:pPr>
              </w:pPrChange>
            </w:pPr>
            <w:ins w:id="5827" w:author="Nick.Tolimieri" w:date="2022-09-30T14:57:00Z">
              <w:r w:rsidRPr="0095582C">
                <w:rPr>
                  <w:rFonts w:asciiTheme="minorHAnsi" w:eastAsiaTheme="minorHAnsi" w:hAnsiTheme="minorHAnsi" w:cstheme="minorBidi"/>
                  <w:sz w:val="22"/>
                  <w:szCs w:val="22"/>
                  <w:rPrChange w:id="5828" w:author="Nick.Tolimieri" w:date="2022-09-30T14:57:00Z">
                    <w:rPr>
                      <w:rFonts w:ascii="Calibri" w:hAnsi="Calibri" w:cs="Calibri"/>
                      <w:color w:val="000000"/>
                      <w:sz w:val="22"/>
                      <w:szCs w:val="22"/>
                    </w:rPr>
                  </w:rPrChange>
                </w:rPr>
                <w:t>2.58</w:t>
              </w:r>
            </w:ins>
          </w:p>
        </w:tc>
        <w:tc>
          <w:tcPr>
            <w:tcW w:w="960" w:type="dxa"/>
            <w:noWrap/>
            <w:hideMark/>
            <w:tcPrChange w:id="58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30" w:author="Nick.Tolimieri" w:date="2022-09-30T14:57:00Z"/>
                <w:rFonts w:asciiTheme="minorHAnsi" w:eastAsiaTheme="minorHAnsi" w:hAnsiTheme="minorHAnsi" w:cstheme="minorBidi"/>
                <w:sz w:val="22"/>
                <w:szCs w:val="22"/>
                <w:rPrChange w:id="5831" w:author="Nick.Tolimieri" w:date="2022-09-30T14:57:00Z">
                  <w:rPr>
                    <w:ins w:id="5832" w:author="Nick.Tolimieri" w:date="2022-09-30T14:57:00Z"/>
                    <w:rFonts w:ascii="Calibri" w:hAnsi="Calibri" w:cs="Calibri"/>
                    <w:color w:val="000000"/>
                    <w:sz w:val="22"/>
                    <w:szCs w:val="22"/>
                  </w:rPr>
                </w:rPrChange>
              </w:rPr>
              <w:pPrChange w:id="5833" w:author="Nick.Tolimieri" w:date="2022-09-30T14:57:00Z">
                <w:pPr>
                  <w:jc w:val="right"/>
                </w:pPr>
              </w:pPrChange>
            </w:pPr>
            <w:ins w:id="5834" w:author="Nick.Tolimieri" w:date="2022-09-30T14:57:00Z">
              <w:r w:rsidRPr="0095582C">
                <w:rPr>
                  <w:rFonts w:asciiTheme="minorHAnsi" w:eastAsiaTheme="minorHAnsi" w:hAnsiTheme="minorHAnsi" w:cstheme="minorBidi"/>
                  <w:sz w:val="22"/>
                  <w:szCs w:val="22"/>
                  <w:rPrChange w:id="5835" w:author="Nick.Tolimieri" w:date="2022-09-30T14:57:00Z">
                    <w:rPr>
                      <w:rFonts w:ascii="Calibri" w:hAnsi="Calibri" w:cs="Calibri"/>
                      <w:color w:val="000000"/>
                      <w:sz w:val="22"/>
                      <w:szCs w:val="22"/>
                    </w:rPr>
                  </w:rPrChange>
                </w:rPr>
                <w:t>0.67</w:t>
              </w:r>
            </w:ins>
          </w:p>
        </w:tc>
      </w:tr>
      <w:tr w:rsidR="0095582C" w:rsidRPr="0095582C" w:rsidTr="0095582C">
        <w:trPr>
          <w:divId w:val="355430803"/>
          <w:trHeight w:val="300"/>
          <w:ins w:id="5836" w:author="Nick.Tolimieri" w:date="2022-09-30T14:57:00Z"/>
          <w:trPrChange w:id="5837" w:author="Nick.Tolimieri" w:date="2022-09-30T14:57:00Z">
            <w:trPr>
              <w:divId w:val="355430803"/>
              <w:trHeight w:val="300"/>
            </w:trPr>
          </w:trPrChange>
        </w:trPr>
        <w:tc>
          <w:tcPr>
            <w:tcW w:w="960" w:type="dxa"/>
            <w:noWrap/>
            <w:hideMark/>
            <w:tcPrChange w:id="58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39" w:author="Nick.Tolimieri" w:date="2022-09-30T14:57:00Z"/>
                <w:rFonts w:asciiTheme="minorHAnsi" w:eastAsiaTheme="minorHAnsi" w:hAnsiTheme="minorHAnsi" w:cstheme="minorBidi"/>
                <w:sz w:val="22"/>
                <w:szCs w:val="22"/>
                <w:rPrChange w:id="5840" w:author="Nick.Tolimieri" w:date="2022-09-30T14:57:00Z">
                  <w:rPr>
                    <w:ins w:id="5841" w:author="Nick.Tolimieri" w:date="2022-09-30T14:57:00Z"/>
                    <w:rFonts w:ascii="Calibri" w:hAnsi="Calibri" w:cs="Calibri"/>
                    <w:color w:val="000000"/>
                    <w:sz w:val="22"/>
                    <w:szCs w:val="22"/>
                  </w:rPr>
                </w:rPrChange>
              </w:rPr>
              <w:pPrChange w:id="5842" w:author="Nick.Tolimieri" w:date="2022-09-30T14:57:00Z">
                <w:pPr/>
              </w:pPrChange>
            </w:pPr>
            <w:proofErr w:type="spellStart"/>
            <w:ins w:id="5843" w:author="Nick.Tolimieri" w:date="2022-09-30T14:57:00Z">
              <w:r w:rsidRPr="0095582C">
                <w:rPr>
                  <w:rFonts w:asciiTheme="minorHAnsi" w:eastAsiaTheme="minorHAnsi" w:hAnsiTheme="minorHAnsi" w:cstheme="minorBidi"/>
                  <w:sz w:val="22"/>
                  <w:szCs w:val="22"/>
                  <w:rPrChange w:id="584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8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8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847" w:author="Nick.Tolimieri" w:date="2022-09-30T14:57:00Z">
                    <w:rPr>
                      <w:rFonts w:ascii="Calibri" w:hAnsi="Calibri" w:cs="Calibri"/>
                      <w:color w:val="000000"/>
                      <w:sz w:val="22"/>
                      <w:szCs w:val="22"/>
                    </w:rPr>
                  </w:rPrChange>
                </w:rPr>
                <w:t xml:space="preserve"> B.</w:t>
              </w:r>
            </w:ins>
          </w:p>
        </w:tc>
        <w:tc>
          <w:tcPr>
            <w:tcW w:w="960" w:type="dxa"/>
            <w:noWrap/>
            <w:hideMark/>
            <w:tcPrChange w:id="58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49" w:author="Nick.Tolimieri" w:date="2022-09-30T14:57:00Z"/>
                <w:rFonts w:asciiTheme="minorHAnsi" w:eastAsiaTheme="minorHAnsi" w:hAnsiTheme="minorHAnsi" w:cstheme="minorBidi"/>
                <w:sz w:val="22"/>
                <w:szCs w:val="22"/>
                <w:rPrChange w:id="5850" w:author="Nick.Tolimieri" w:date="2022-09-30T14:57:00Z">
                  <w:rPr>
                    <w:ins w:id="5851" w:author="Nick.Tolimieri" w:date="2022-09-30T14:57:00Z"/>
                    <w:rFonts w:ascii="Calibri" w:hAnsi="Calibri" w:cs="Calibri"/>
                    <w:color w:val="000000"/>
                    <w:sz w:val="22"/>
                    <w:szCs w:val="22"/>
                  </w:rPr>
                </w:rPrChange>
              </w:rPr>
              <w:pPrChange w:id="5852" w:author="Nick.Tolimieri" w:date="2022-09-30T14:57:00Z">
                <w:pPr>
                  <w:jc w:val="right"/>
                </w:pPr>
              </w:pPrChange>
            </w:pPr>
            <w:ins w:id="5853" w:author="Nick.Tolimieri" w:date="2022-09-30T14:57:00Z">
              <w:r w:rsidRPr="0095582C">
                <w:rPr>
                  <w:rFonts w:asciiTheme="minorHAnsi" w:eastAsiaTheme="minorHAnsi" w:hAnsiTheme="minorHAnsi" w:cstheme="minorBidi"/>
                  <w:sz w:val="22"/>
                  <w:szCs w:val="22"/>
                  <w:rPrChange w:id="5854" w:author="Nick.Tolimieri" w:date="2022-09-30T14:57:00Z">
                    <w:rPr>
                      <w:rFonts w:ascii="Calibri" w:hAnsi="Calibri" w:cs="Calibri"/>
                      <w:color w:val="000000"/>
                      <w:sz w:val="22"/>
                      <w:szCs w:val="22"/>
                    </w:rPr>
                  </w:rPrChange>
                </w:rPr>
                <w:t>2008</w:t>
              </w:r>
            </w:ins>
          </w:p>
        </w:tc>
        <w:tc>
          <w:tcPr>
            <w:tcW w:w="960" w:type="dxa"/>
            <w:noWrap/>
            <w:hideMark/>
            <w:tcPrChange w:id="58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56" w:author="Nick.Tolimieri" w:date="2022-09-30T14:57:00Z"/>
                <w:rFonts w:asciiTheme="minorHAnsi" w:eastAsiaTheme="minorHAnsi" w:hAnsiTheme="minorHAnsi" w:cstheme="minorBidi"/>
                <w:sz w:val="22"/>
                <w:szCs w:val="22"/>
                <w:rPrChange w:id="5857" w:author="Nick.Tolimieri" w:date="2022-09-30T14:57:00Z">
                  <w:rPr>
                    <w:ins w:id="5858" w:author="Nick.Tolimieri" w:date="2022-09-30T14:57:00Z"/>
                    <w:rFonts w:ascii="Calibri" w:hAnsi="Calibri" w:cs="Calibri"/>
                    <w:color w:val="000000"/>
                    <w:sz w:val="22"/>
                    <w:szCs w:val="22"/>
                  </w:rPr>
                </w:rPrChange>
              </w:rPr>
              <w:pPrChange w:id="5859" w:author="Nick.Tolimieri" w:date="2022-09-30T14:57:00Z">
                <w:pPr>
                  <w:jc w:val="right"/>
                </w:pPr>
              </w:pPrChange>
            </w:pPr>
            <w:ins w:id="5860" w:author="Nick.Tolimieri" w:date="2022-09-30T14:57:00Z">
              <w:r w:rsidRPr="0095582C">
                <w:rPr>
                  <w:rFonts w:asciiTheme="minorHAnsi" w:eastAsiaTheme="minorHAnsi" w:hAnsiTheme="minorHAnsi" w:cstheme="minorBidi"/>
                  <w:sz w:val="22"/>
                  <w:szCs w:val="22"/>
                  <w:rPrChange w:id="5861" w:author="Nick.Tolimieri" w:date="2022-09-30T14:57:00Z">
                    <w:rPr>
                      <w:rFonts w:ascii="Calibri" w:hAnsi="Calibri" w:cs="Calibri"/>
                      <w:color w:val="000000"/>
                      <w:sz w:val="22"/>
                      <w:szCs w:val="22"/>
                    </w:rPr>
                  </w:rPrChange>
                </w:rPr>
                <w:t>0</w:t>
              </w:r>
            </w:ins>
          </w:p>
        </w:tc>
        <w:tc>
          <w:tcPr>
            <w:tcW w:w="960" w:type="dxa"/>
            <w:noWrap/>
            <w:hideMark/>
            <w:tcPrChange w:id="58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63" w:author="Nick.Tolimieri" w:date="2022-09-30T14:57:00Z"/>
                <w:rFonts w:asciiTheme="minorHAnsi" w:eastAsiaTheme="minorHAnsi" w:hAnsiTheme="minorHAnsi" w:cstheme="minorBidi"/>
                <w:sz w:val="22"/>
                <w:szCs w:val="22"/>
                <w:rPrChange w:id="5864" w:author="Nick.Tolimieri" w:date="2022-09-30T14:57:00Z">
                  <w:rPr>
                    <w:ins w:id="5865" w:author="Nick.Tolimieri" w:date="2022-09-30T14:57:00Z"/>
                    <w:rFonts w:ascii="Calibri" w:hAnsi="Calibri" w:cs="Calibri"/>
                    <w:color w:val="000000"/>
                    <w:sz w:val="22"/>
                    <w:szCs w:val="22"/>
                  </w:rPr>
                </w:rPrChange>
              </w:rPr>
              <w:pPrChange w:id="5866" w:author="Nick.Tolimieri" w:date="2022-09-30T14:57:00Z">
                <w:pPr>
                  <w:jc w:val="right"/>
                </w:pPr>
              </w:pPrChange>
            </w:pPr>
            <w:ins w:id="5867" w:author="Nick.Tolimieri" w:date="2022-09-30T14:57:00Z">
              <w:r w:rsidRPr="0095582C">
                <w:rPr>
                  <w:rFonts w:asciiTheme="minorHAnsi" w:eastAsiaTheme="minorHAnsi" w:hAnsiTheme="minorHAnsi" w:cstheme="minorBidi"/>
                  <w:sz w:val="22"/>
                  <w:szCs w:val="22"/>
                  <w:rPrChange w:id="5868" w:author="Nick.Tolimieri" w:date="2022-09-30T14:57:00Z">
                    <w:rPr>
                      <w:rFonts w:ascii="Calibri" w:hAnsi="Calibri" w:cs="Calibri"/>
                      <w:color w:val="000000"/>
                      <w:sz w:val="22"/>
                      <w:szCs w:val="22"/>
                    </w:rPr>
                  </w:rPrChange>
                </w:rPr>
                <w:t>0</w:t>
              </w:r>
            </w:ins>
          </w:p>
        </w:tc>
        <w:tc>
          <w:tcPr>
            <w:tcW w:w="960" w:type="dxa"/>
            <w:noWrap/>
            <w:hideMark/>
            <w:tcPrChange w:id="58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70" w:author="Nick.Tolimieri" w:date="2022-09-30T14:57:00Z"/>
                <w:rFonts w:asciiTheme="minorHAnsi" w:eastAsiaTheme="minorHAnsi" w:hAnsiTheme="minorHAnsi" w:cstheme="minorBidi"/>
                <w:sz w:val="22"/>
                <w:szCs w:val="22"/>
                <w:rPrChange w:id="5871" w:author="Nick.Tolimieri" w:date="2022-09-30T14:57:00Z">
                  <w:rPr>
                    <w:ins w:id="5872" w:author="Nick.Tolimieri" w:date="2022-09-30T14:57:00Z"/>
                    <w:rFonts w:ascii="Calibri" w:hAnsi="Calibri" w:cs="Calibri"/>
                    <w:color w:val="000000"/>
                    <w:sz w:val="22"/>
                    <w:szCs w:val="22"/>
                  </w:rPr>
                </w:rPrChange>
              </w:rPr>
              <w:pPrChange w:id="5873" w:author="Nick.Tolimieri" w:date="2022-09-30T14:57:00Z">
                <w:pPr>
                  <w:jc w:val="right"/>
                </w:pPr>
              </w:pPrChange>
            </w:pPr>
            <w:ins w:id="5874" w:author="Nick.Tolimieri" w:date="2022-09-30T14:57:00Z">
              <w:r w:rsidRPr="0095582C">
                <w:rPr>
                  <w:rFonts w:asciiTheme="minorHAnsi" w:eastAsiaTheme="minorHAnsi" w:hAnsiTheme="minorHAnsi" w:cstheme="minorBidi"/>
                  <w:sz w:val="22"/>
                  <w:szCs w:val="22"/>
                  <w:rPrChange w:id="5875" w:author="Nick.Tolimieri" w:date="2022-09-30T14:57:00Z">
                    <w:rPr>
                      <w:rFonts w:ascii="Calibri" w:hAnsi="Calibri" w:cs="Calibri"/>
                      <w:color w:val="000000"/>
                      <w:sz w:val="22"/>
                      <w:szCs w:val="22"/>
                    </w:rPr>
                  </w:rPrChange>
                </w:rPr>
                <w:t>0</w:t>
              </w:r>
            </w:ins>
          </w:p>
        </w:tc>
        <w:tc>
          <w:tcPr>
            <w:tcW w:w="960" w:type="dxa"/>
            <w:noWrap/>
            <w:hideMark/>
            <w:tcPrChange w:id="58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77" w:author="Nick.Tolimieri" w:date="2022-09-30T14:57:00Z"/>
                <w:rFonts w:asciiTheme="minorHAnsi" w:eastAsiaTheme="minorHAnsi" w:hAnsiTheme="minorHAnsi" w:cstheme="minorBidi"/>
                <w:sz w:val="22"/>
                <w:szCs w:val="22"/>
                <w:rPrChange w:id="5878" w:author="Nick.Tolimieri" w:date="2022-09-30T14:57:00Z">
                  <w:rPr>
                    <w:ins w:id="5879" w:author="Nick.Tolimieri" w:date="2022-09-30T14:57:00Z"/>
                    <w:rFonts w:ascii="Calibri" w:hAnsi="Calibri" w:cs="Calibri"/>
                    <w:color w:val="000000"/>
                    <w:sz w:val="22"/>
                    <w:szCs w:val="22"/>
                  </w:rPr>
                </w:rPrChange>
              </w:rPr>
              <w:pPrChange w:id="5880" w:author="Nick.Tolimieri" w:date="2022-09-30T14:57:00Z">
                <w:pPr>
                  <w:jc w:val="right"/>
                </w:pPr>
              </w:pPrChange>
            </w:pPr>
            <w:ins w:id="5881" w:author="Nick.Tolimieri" w:date="2022-09-30T14:57:00Z">
              <w:r w:rsidRPr="0095582C">
                <w:rPr>
                  <w:rFonts w:asciiTheme="minorHAnsi" w:eastAsiaTheme="minorHAnsi" w:hAnsiTheme="minorHAnsi" w:cstheme="minorBidi"/>
                  <w:sz w:val="22"/>
                  <w:szCs w:val="22"/>
                  <w:rPrChange w:id="5882" w:author="Nick.Tolimieri" w:date="2022-09-30T14:57:00Z">
                    <w:rPr>
                      <w:rFonts w:ascii="Calibri" w:hAnsi="Calibri" w:cs="Calibri"/>
                      <w:color w:val="000000"/>
                      <w:sz w:val="22"/>
                      <w:szCs w:val="22"/>
                    </w:rPr>
                  </w:rPrChange>
                </w:rPr>
                <w:t>0</w:t>
              </w:r>
            </w:ins>
          </w:p>
        </w:tc>
        <w:tc>
          <w:tcPr>
            <w:tcW w:w="960" w:type="dxa"/>
            <w:noWrap/>
            <w:hideMark/>
            <w:tcPrChange w:id="58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84" w:author="Nick.Tolimieri" w:date="2022-09-30T14:57:00Z"/>
                <w:rFonts w:asciiTheme="minorHAnsi" w:eastAsiaTheme="minorHAnsi" w:hAnsiTheme="minorHAnsi" w:cstheme="minorBidi"/>
                <w:sz w:val="22"/>
                <w:szCs w:val="22"/>
                <w:rPrChange w:id="5885" w:author="Nick.Tolimieri" w:date="2022-09-30T14:57:00Z">
                  <w:rPr>
                    <w:ins w:id="5886" w:author="Nick.Tolimieri" w:date="2022-09-30T14:57:00Z"/>
                    <w:rFonts w:ascii="Calibri" w:hAnsi="Calibri" w:cs="Calibri"/>
                    <w:color w:val="000000"/>
                    <w:sz w:val="22"/>
                    <w:szCs w:val="22"/>
                  </w:rPr>
                </w:rPrChange>
              </w:rPr>
              <w:pPrChange w:id="5887" w:author="Nick.Tolimieri" w:date="2022-09-30T14:57:00Z">
                <w:pPr/>
              </w:pPrChange>
            </w:pPr>
            <w:ins w:id="5888" w:author="Nick.Tolimieri" w:date="2022-09-30T14:57:00Z">
              <w:r w:rsidRPr="0095582C">
                <w:rPr>
                  <w:rFonts w:asciiTheme="minorHAnsi" w:eastAsiaTheme="minorHAnsi" w:hAnsiTheme="minorHAnsi" w:cstheme="minorBidi"/>
                  <w:sz w:val="22"/>
                  <w:szCs w:val="22"/>
                  <w:rPrChange w:id="5889" w:author="Nick.Tolimieri" w:date="2022-09-30T14:57:00Z">
                    <w:rPr>
                      <w:rFonts w:ascii="Calibri" w:hAnsi="Calibri" w:cs="Calibri"/>
                      <w:color w:val="000000"/>
                      <w:sz w:val="22"/>
                      <w:szCs w:val="22"/>
                    </w:rPr>
                  </w:rPrChange>
                </w:rPr>
                <w:t>NA</w:t>
              </w:r>
            </w:ins>
          </w:p>
        </w:tc>
        <w:tc>
          <w:tcPr>
            <w:tcW w:w="960" w:type="dxa"/>
            <w:noWrap/>
            <w:hideMark/>
            <w:tcPrChange w:id="58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91" w:author="Nick.Tolimieri" w:date="2022-09-30T14:57:00Z"/>
                <w:rFonts w:asciiTheme="minorHAnsi" w:eastAsiaTheme="minorHAnsi" w:hAnsiTheme="minorHAnsi" w:cstheme="minorBidi"/>
                <w:sz w:val="22"/>
                <w:szCs w:val="22"/>
                <w:rPrChange w:id="5892" w:author="Nick.Tolimieri" w:date="2022-09-30T14:57:00Z">
                  <w:rPr>
                    <w:ins w:id="5893" w:author="Nick.Tolimieri" w:date="2022-09-30T14:57:00Z"/>
                    <w:rFonts w:ascii="Calibri" w:hAnsi="Calibri" w:cs="Calibri"/>
                    <w:color w:val="000000"/>
                    <w:sz w:val="22"/>
                    <w:szCs w:val="22"/>
                  </w:rPr>
                </w:rPrChange>
              </w:rPr>
              <w:pPrChange w:id="5894" w:author="Nick.Tolimieri" w:date="2022-09-30T14:57:00Z">
                <w:pPr/>
              </w:pPrChange>
            </w:pPr>
            <w:ins w:id="5895" w:author="Nick.Tolimieri" w:date="2022-09-30T14:57:00Z">
              <w:r w:rsidRPr="0095582C">
                <w:rPr>
                  <w:rFonts w:asciiTheme="minorHAnsi" w:eastAsiaTheme="minorHAnsi" w:hAnsiTheme="minorHAnsi" w:cstheme="minorBidi"/>
                  <w:sz w:val="22"/>
                  <w:szCs w:val="22"/>
                  <w:rPrChange w:id="5896" w:author="Nick.Tolimieri" w:date="2022-09-30T14:57:00Z">
                    <w:rPr>
                      <w:rFonts w:ascii="Calibri" w:hAnsi="Calibri" w:cs="Calibri"/>
                      <w:color w:val="000000"/>
                      <w:sz w:val="22"/>
                      <w:szCs w:val="22"/>
                    </w:rPr>
                  </w:rPrChange>
                </w:rPr>
                <w:t>NA</w:t>
              </w:r>
            </w:ins>
          </w:p>
        </w:tc>
        <w:tc>
          <w:tcPr>
            <w:tcW w:w="960" w:type="dxa"/>
            <w:noWrap/>
            <w:hideMark/>
            <w:tcPrChange w:id="58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898" w:author="Nick.Tolimieri" w:date="2022-09-30T14:57:00Z"/>
                <w:rFonts w:asciiTheme="minorHAnsi" w:eastAsiaTheme="minorHAnsi" w:hAnsiTheme="minorHAnsi" w:cstheme="minorBidi"/>
                <w:sz w:val="22"/>
                <w:szCs w:val="22"/>
                <w:rPrChange w:id="5899" w:author="Nick.Tolimieri" w:date="2022-09-30T14:57:00Z">
                  <w:rPr>
                    <w:ins w:id="5900" w:author="Nick.Tolimieri" w:date="2022-09-30T14:57:00Z"/>
                    <w:rFonts w:ascii="Calibri" w:hAnsi="Calibri" w:cs="Calibri"/>
                    <w:color w:val="000000"/>
                    <w:sz w:val="22"/>
                    <w:szCs w:val="22"/>
                  </w:rPr>
                </w:rPrChange>
              </w:rPr>
              <w:pPrChange w:id="5901" w:author="Nick.Tolimieri" w:date="2022-09-30T14:57:00Z">
                <w:pPr/>
              </w:pPrChange>
            </w:pPr>
            <w:ins w:id="5902" w:author="Nick.Tolimieri" w:date="2022-09-30T14:57:00Z">
              <w:r w:rsidRPr="0095582C">
                <w:rPr>
                  <w:rFonts w:asciiTheme="minorHAnsi" w:eastAsiaTheme="minorHAnsi" w:hAnsiTheme="minorHAnsi" w:cstheme="minorBidi"/>
                  <w:sz w:val="22"/>
                  <w:szCs w:val="22"/>
                  <w:rPrChange w:id="5903" w:author="Nick.Tolimieri" w:date="2022-09-30T14:57:00Z">
                    <w:rPr>
                      <w:rFonts w:ascii="Calibri" w:hAnsi="Calibri" w:cs="Calibri"/>
                      <w:color w:val="000000"/>
                      <w:sz w:val="22"/>
                      <w:szCs w:val="22"/>
                    </w:rPr>
                  </w:rPrChange>
                </w:rPr>
                <w:t>NA</w:t>
              </w:r>
            </w:ins>
          </w:p>
        </w:tc>
        <w:tc>
          <w:tcPr>
            <w:tcW w:w="960" w:type="dxa"/>
            <w:noWrap/>
            <w:hideMark/>
            <w:tcPrChange w:id="59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05" w:author="Nick.Tolimieri" w:date="2022-09-30T14:57:00Z"/>
                <w:rFonts w:asciiTheme="minorHAnsi" w:eastAsiaTheme="minorHAnsi" w:hAnsiTheme="minorHAnsi" w:cstheme="minorBidi"/>
                <w:sz w:val="22"/>
                <w:szCs w:val="22"/>
                <w:rPrChange w:id="5906" w:author="Nick.Tolimieri" w:date="2022-09-30T14:57:00Z">
                  <w:rPr>
                    <w:ins w:id="5907" w:author="Nick.Tolimieri" w:date="2022-09-30T14:57:00Z"/>
                    <w:rFonts w:ascii="Calibri" w:hAnsi="Calibri" w:cs="Calibri"/>
                    <w:color w:val="000000"/>
                    <w:sz w:val="22"/>
                    <w:szCs w:val="22"/>
                  </w:rPr>
                </w:rPrChange>
              </w:rPr>
              <w:pPrChange w:id="5908" w:author="Nick.Tolimieri" w:date="2022-09-30T14:57:00Z">
                <w:pPr/>
              </w:pPrChange>
            </w:pPr>
            <w:ins w:id="5909" w:author="Nick.Tolimieri" w:date="2022-09-30T14:57:00Z">
              <w:r w:rsidRPr="0095582C">
                <w:rPr>
                  <w:rFonts w:asciiTheme="minorHAnsi" w:eastAsiaTheme="minorHAnsi" w:hAnsiTheme="minorHAnsi" w:cstheme="minorBidi"/>
                  <w:sz w:val="22"/>
                  <w:szCs w:val="22"/>
                  <w:rPrChange w:id="5910"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5911" w:author="Nick.Tolimieri" w:date="2022-09-30T14:57:00Z"/>
          <w:trPrChange w:id="5912" w:author="Nick.Tolimieri" w:date="2022-09-30T14:57:00Z">
            <w:trPr>
              <w:divId w:val="355430803"/>
              <w:trHeight w:val="300"/>
            </w:trPr>
          </w:trPrChange>
        </w:trPr>
        <w:tc>
          <w:tcPr>
            <w:tcW w:w="960" w:type="dxa"/>
            <w:noWrap/>
            <w:hideMark/>
            <w:tcPrChange w:id="59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14" w:author="Nick.Tolimieri" w:date="2022-09-30T14:57:00Z"/>
                <w:rFonts w:asciiTheme="minorHAnsi" w:eastAsiaTheme="minorHAnsi" w:hAnsiTheme="minorHAnsi" w:cstheme="minorBidi"/>
                <w:sz w:val="22"/>
                <w:szCs w:val="22"/>
                <w:rPrChange w:id="5915" w:author="Nick.Tolimieri" w:date="2022-09-30T14:57:00Z">
                  <w:rPr>
                    <w:ins w:id="5916" w:author="Nick.Tolimieri" w:date="2022-09-30T14:57:00Z"/>
                    <w:rFonts w:ascii="Calibri" w:hAnsi="Calibri" w:cs="Calibri"/>
                    <w:color w:val="000000"/>
                    <w:sz w:val="22"/>
                    <w:szCs w:val="22"/>
                  </w:rPr>
                </w:rPrChange>
              </w:rPr>
              <w:pPrChange w:id="5917" w:author="Nick.Tolimieri" w:date="2022-09-30T14:57:00Z">
                <w:pPr/>
              </w:pPrChange>
            </w:pPr>
            <w:proofErr w:type="spellStart"/>
            <w:ins w:id="5918" w:author="Nick.Tolimieri" w:date="2022-09-30T14:57:00Z">
              <w:r w:rsidRPr="0095582C">
                <w:rPr>
                  <w:rFonts w:asciiTheme="minorHAnsi" w:eastAsiaTheme="minorHAnsi" w:hAnsiTheme="minorHAnsi" w:cstheme="minorBidi"/>
                  <w:sz w:val="22"/>
                  <w:szCs w:val="22"/>
                  <w:rPrChange w:id="591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9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9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922" w:author="Nick.Tolimieri" w:date="2022-09-30T14:57:00Z">
                    <w:rPr>
                      <w:rFonts w:ascii="Calibri" w:hAnsi="Calibri" w:cs="Calibri"/>
                      <w:color w:val="000000"/>
                      <w:sz w:val="22"/>
                      <w:szCs w:val="22"/>
                    </w:rPr>
                  </w:rPrChange>
                </w:rPr>
                <w:t xml:space="preserve"> B.</w:t>
              </w:r>
            </w:ins>
          </w:p>
        </w:tc>
        <w:tc>
          <w:tcPr>
            <w:tcW w:w="960" w:type="dxa"/>
            <w:noWrap/>
            <w:hideMark/>
            <w:tcPrChange w:id="59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24" w:author="Nick.Tolimieri" w:date="2022-09-30T14:57:00Z"/>
                <w:rFonts w:asciiTheme="minorHAnsi" w:eastAsiaTheme="minorHAnsi" w:hAnsiTheme="minorHAnsi" w:cstheme="minorBidi"/>
                <w:sz w:val="22"/>
                <w:szCs w:val="22"/>
                <w:rPrChange w:id="5925" w:author="Nick.Tolimieri" w:date="2022-09-30T14:57:00Z">
                  <w:rPr>
                    <w:ins w:id="5926" w:author="Nick.Tolimieri" w:date="2022-09-30T14:57:00Z"/>
                    <w:rFonts w:ascii="Calibri" w:hAnsi="Calibri" w:cs="Calibri"/>
                    <w:color w:val="000000"/>
                    <w:sz w:val="22"/>
                    <w:szCs w:val="22"/>
                  </w:rPr>
                </w:rPrChange>
              </w:rPr>
              <w:pPrChange w:id="5927" w:author="Nick.Tolimieri" w:date="2022-09-30T14:57:00Z">
                <w:pPr>
                  <w:jc w:val="right"/>
                </w:pPr>
              </w:pPrChange>
            </w:pPr>
            <w:ins w:id="5928" w:author="Nick.Tolimieri" w:date="2022-09-30T14:57:00Z">
              <w:r w:rsidRPr="0095582C">
                <w:rPr>
                  <w:rFonts w:asciiTheme="minorHAnsi" w:eastAsiaTheme="minorHAnsi" w:hAnsiTheme="minorHAnsi" w:cstheme="minorBidi"/>
                  <w:sz w:val="22"/>
                  <w:szCs w:val="22"/>
                  <w:rPrChange w:id="5929" w:author="Nick.Tolimieri" w:date="2022-09-30T14:57:00Z">
                    <w:rPr>
                      <w:rFonts w:ascii="Calibri" w:hAnsi="Calibri" w:cs="Calibri"/>
                      <w:color w:val="000000"/>
                      <w:sz w:val="22"/>
                      <w:szCs w:val="22"/>
                    </w:rPr>
                  </w:rPrChange>
                </w:rPr>
                <w:t>2009</w:t>
              </w:r>
            </w:ins>
          </w:p>
        </w:tc>
        <w:tc>
          <w:tcPr>
            <w:tcW w:w="960" w:type="dxa"/>
            <w:noWrap/>
            <w:hideMark/>
            <w:tcPrChange w:id="59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31" w:author="Nick.Tolimieri" w:date="2022-09-30T14:57:00Z"/>
                <w:rFonts w:asciiTheme="minorHAnsi" w:eastAsiaTheme="minorHAnsi" w:hAnsiTheme="minorHAnsi" w:cstheme="minorBidi"/>
                <w:sz w:val="22"/>
                <w:szCs w:val="22"/>
                <w:rPrChange w:id="5932" w:author="Nick.Tolimieri" w:date="2022-09-30T14:57:00Z">
                  <w:rPr>
                    <w:ins w:id="5933" w:author="Nick.Tolimieri" w:date="2022-09-30T14:57:00Z"/>
                    <w:rFonts w:ascii="Calibri" w:hAnsi="Calibri" w:cs="Calibri"/>
                    <w:color w:val="000000"/>
                    <w:sz w:val="22"/>
                    <w:szCs w:val="22"/>
                  </w:rPr>
                </w:rPrChange>
              </w:rPr>
              <w:pPrChange w:id="5934" w:author="Nick.Tolimieri" w:date="2022-09-30T14:57:00Z">
                <w:pPr>
                  <w:jc w:val="right"/>
                </w:pPr>
              </w:pPrChange>
            </w:pPr>
            <w:ins w:id="5935" w:author="Nick.Tolimieri" w:date="2022-09-30T14:57:00Z">
              <w:r w:rsidRPr="0095582C">
                <w:rPr>
                  <w:rFonts w:asciiTheme="minorHAnsi" w:eastAsiaTheme="minorHAnsi" w:hAnsiTheme="minorHAnsi" w:cstheme="minorBidi"/>
                  <w:sz w:val="22"/>
                  <w:szCs w:val="22"/>
                  <w:rPrChange w:id="5936" w:author="Nick.Tolimieri" w:date="2022-09-30T14:57:00Z">
                    <w:rPr>
                      <w:rFonts w:ascii="Calibri" w:hAnsi="Calibri" w:cs="Calibri"/>
                      <w:color w:val="000000"/>
                      <w:sz w:val="22"/>
                      <w:szCs w:val="22"/>
                    </w:rPr>
                  </w:rPrChange>
                </w:rPr>
                <w:t>0</w:t>
              </w:r>
            </w:ins>
          </w:p>
        </w:tc>
        <w:tc>
          <w:tcPr>
            <w:tcW w:w="960" w:type="dxa"/>
            <w:noWrap/>
            <w:hideMark/>
            <w:tcPrChange w:id="59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38" w:author="Nick.Tolimieri" w:date="2022-09-30T14:57:00Z"/>
                <w:rFonts w:asciiTheme="minorHAnsi" w:eastAsiaTheme="minorHAnsi" w:hAnsiTheme="minorHAnsi" w:cstheme="minorBidi"/>
                <w:sz w:val="22"/>
                <w:szCs w:val="22"/>
                <w:rPrChange w:id="5939" w:author="Nick.Tolimieri" w:date="2022-09-30T14:57:00Z">
                  <w:rPr>
                    <w:ins w:id="5940" w:author="Nick.Tolimieri" w:date="2022-09-30T14:57:00Z"/>
                    <w:rFonts w:ascii="Calibri" w:hAnsi="Calibri" w:cs="Calibri"/>
                    <w:color w:val="000000"/>
                    <w:sz w:val="22"/>
                    <w:szCs w:val="22"/>
                  </w:rPr>
                </w:rPrChange>
              </w:rPr>
              <w:pPrChange w:id="5941" w:author="Nick.Tolimieri" w:date="2022-09-30T14:57:00Z">
                <w:pPr>
                  <w:jc w:val="right"/>
                </w:pPr>
              </w:pPrChange>
            </w:pPr>
            <w:ins w:id="5942" w:author="Nick.Tolimieri" w:date="2022-09-30T14:57:00Z">
              <w:r w:rsidRPr="0095582C">
                <w:rPr>
                  <w:rFonts w:asciiTheme="minorHAnsi" w:eastAsiaTheme="minorHAnsi" w:hAnsiTheme="minorHAnsi" w:cstheme="minorBidi"/>
                  <w:sz w:val="22"/>
                  <w:szCs w:val="22"/>
                  <w:rPrChange w:id="5943" w:author="Nick.Tolimieri" w:date="2022-09-30T14:57:00Z">
                    <w:rPr>
                      <w:rFonts w:ascii="Calibri" w:hAnsi="Calibri" w:cs="Calibri"/>
                      <w:color w:val="000000"/>
                      <w:sz w:val="22"/>
                      <w:szCs w:val="22"/>
                    </w:rPr>
                  </w:rPrChange>
                </w:rPr>
                <w:t>0</w:t>
              </w:r>
            </w:ins>
          </w:p>
        </w:tc>
        <w:tc>
          <w:tcPr>
            <w:tcW w:w="960" w:type="dxa"/>
            <w:noWrap/>
            <w:hideMark/>
            <w:tcPrChange w:id="59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45" w:author="Nick.Tolimieri" w:date="2022-09-30T14:57:00Z"/>
                <w:rFonts w:asciiTheme="minorHAnsi" w:eastAsiaTheme="minorHAnsi" w:hAnsiTheme="minorHAnsi" w:cstheme="minorBidi"/>
                <w:sz w:val="22"/>
                <w:szCs w:val="22"/>
                <w:rPrChange w:id="5946" w:author="Nick.Tolimieri" w:date="2022-09-30T14:57:00Z">
                  <w:rPr>
                    <w:ins w:id="5947" w:author="Nick.Tolimieri" w:date="2022-09-30T14:57:00Z"/>
                    <w:rFonts w:ascii="Calibri" w:hAnsi="Calibri" w:cs="Calibri"/>
                    <w:color w:val="000000"/>
                    <w:sz w:val="22"/>
                    <w:szCs w:val="22"/>
                  </w:rPr>
                </w:rPrChange>
              </w:rPr>
              <w:pPrChange w:id="5948" w:author="Nick.Tolimieri" w:date="2022-09-30T14:57:00Z">
                <w:pPr>
                  <w:jc w:val="right"/>
                </w:pPr>
              </w:pPrChange>
            </w:pPr>
            <w:ins w:id="5949" w:author="Nick.Tolimieri" w:date="2022-09-30T14:57:00Z">
              <w:r w:rsidRPr="0095582C">
                <w:rPr>
                  <w:rFonts w:asciiTheme="minorHAnsi" w:eastAsiaTheme="minorHAnsi" w:hAnsiTheme="minorHAnsi" w:cstheme="minorBidi"/>
                  <w:sz w:val="22"/>
                  <w:szCs w:val="22"/>
                  <w:rPrChange w:id="5950" w:author="Nick.Tolimieri" w:date="2022-09-30T14:57:00Z">
                    <w:rPr>
                      <w:rFonts w:ascii="Calibri" w:hAnsi="Calibri" w:cs="Calibri"/>
                      <w:color w:val="000000"/>
                      <w:sz w:val="22"/>
                      <w:szCs w:val="22"/>
                    </w:rPr>
                  </w:rPrChange>
                </w:rPr>
                <w:t>0</w:t>
              </w:r>
            </w:ins>
          </w:p>
        </w:tc>
        <w:tc>
          <w:tcPr>
            <w:tcW w:w="960" w:type="dxa"/>
            <w:noWrap/>
            <w:hideMark/>
            <w:tcPrChange w:id="59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52" w:author="Nick.Tolimieri" w:date="2022-09-30T14:57:00Z"/>
                <w:rFonts w:asciiTheme="minorHAnsi" w:eastAsiaTheme="minorHAnsi" w:hAnsiTheme="minorHAnsi" w:cstheme="minorBidi"/>
                <w:sz w:val="22"/>
                <w:szCs w:val="22"/>
                <w:rPrChange w:id="5953" w:author="Nick.Tolimieri" w:date="2022-09-30T14:57:00Z">
                  <w:rPr>
                    <w:ins w:id="5954" w:author="Nick.Tolimieri" w:date="2022-09-30T14:57:00Z"/>
                    <w:rFonts w:ascii="Calibri" w:hAnsi="Calibri" w:cs="Calibri"/>
                    <w:color w:val="000000"/>
                    <w:sz w:val="22"/>
                    <w:szCs w:val="22"/>
                  </w:rPr>
                </w:rPrChange>
              </w:rPr>
              <w:pPrChange w:id="5955" w:author="Nick.Tolimieri" w:date="2022-09-30T14:57:00Z">
                <w:pPr>
                  <w:jc w:val="right"/>
                </w:pPr>
              </w:pPrChange>
            </w:pPr>
            <w:ins w:id="5956" w:author="Nick.Tolimieri" w:date="2022-09-30T14:57:00Z">
              <w:r w:rsidRPr="0095582C">
                <w:rPr>
                  <w:rFonts w:asciiTheme="minorHAnsi" w:eastAsiaTheme="minorHAnsi" w:hAnsiTheme="minorHAnsi" w:cstheme="minorBidi"/>
                  <w:sz w:val="22"/>
                  <w:szCs w:val="22"/>
                  <w:rPrChange w:id="5957" w:author="Nick.Tolimieri" w:date="2022-09-30T14:57:00Z">
                    <w:rPr>
                      <w:rFonts w:ascii="Calibri" w:hAnsi="Calibri" w:cs="Calibri"/>
                      <w:color w:val="000000"/>
                      <w:sz w:val="22"/>
                      <w:szCs w:val="22"/>
                    </w:rPr>
                  </w:rPrChange>
                </w:rPr>
                <w:t>0</w:t>
              </w:r>
            </w:ins>
          </w:p>
        </w:tc>
        <w:tc>
          <w:tcPr>
            <w:tcW w:w="960" w:type="dxa"/>
            <w:noWrap/>
            <w:hideMark/>
            <w:tcPrChange w:id="59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59" w:author="Nick.Tolimieri" w:date="2022-09-30T14:57:00Z"/>
                <w:rFonts w:asciiTheme="minorHAnsi" w:eastAsiaTheme="minorHAnsi" w:hAnsiTheme="minorHAnsi" w:cstheme="minorBidi"/>
                <w:sz w:val="22"/>
                <w:szCs w:val="22"/>
                <w:rPrChange w:id="5960" w:author="Nick.Tolimieri" w:date="2022-09-30T14:57:00Z">
                  <w:rPr>
                    <w:ins w:id="5961" w:author="Nick.Tolimieri" w:date="2022-09-30T14:57:00Z"/>
                    <w:rFonts w:ascii="Calibri" w:hAnsi="Calibri" w:cs="Calibri"/>
                    <w:color w:val="000000"/>
                    <w:sz w:val="22"/>
                    <w:szCs w:val="22"/>
                  </w:rPr>
                </w:rPrChange>
              </w:rPr>
              <w:pPrChange w:id="5962" w:author="Nick.Tolimieri" w:date="2022-09-30T14:57:00Z">
                <w:pPr/>
              </w:pPrChange>
            </w:pPr>
            <w:ins w:id="5963" w:author="Nick.Tolimieri" w:date="2022-09-30T14:57:00Z">
              <w:r w:rsidRPr="0095582C">
                <w:rPr>
                  <w:rFonts w:asciiTheme="minorHAnsi" w:eastAsiaTheme="minorHAnsi" w:hAnsiTheme="minorHAnsi" w:cstheme="minorBidi"/>
                  <w:sz w:val="22"/>
                  <w:szCs w:val="22"/>
                  <w:rPrChange w:id="5964" w:author="Nick.Tolimieri" w:date="2022-09-30T14:57:00Z">
                    <w:rPr>
                      <w:rFonts w:ascii="Calibri" w:hAnsi="Calibri" w:cs="Calibri"/>
                      <w:color w:val="000000"/>
                      <w:sz w:val="22"/>
                      <w:szCs w:val="22"/>
                    </w:rPr>
                  </w:rPrChange>
                </w:rPr>
                <w:t>NA</w:t>
              </w:r>
            </w:ins>
          </w:p>
        </w:tc>
        <w:tc>
          <w:tcPr>
            <w:tcW w:w="960" w:type="dxa"/>
            <w:noWrap/>
            <w:hideMark/>
            <w:tcPrChange w:id="59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66" w:author="Nick.Tolimieri" w:date="2022-09-30T14:57:00Z"/>
                <w:rFonts w:asciiTheme="minorHAnsi" w:eastAsiaTheme="minorHAnsi" w:hAnsiTheme="minorHAnsi" w:cstheme="minorBidi"/>
                <w:sz w:val="22"/>
                <w:szCs w:val="22"/>
                <w:rPrChange w:id="5967" w:author="Nick.Tolimieri" w:date="2022-09-30T14:57:00Z">
                  <w:rPr>
                    <w:ins w:id="5968" w:author="Nick.Tolimieri" w:date="2022-09-30T14:57:00Z"/>
                    <w:rFonts w:ascii="Calibri" w:hAnsi="Calibri" w:cs="Calibri"/>
                    <w:color w:val="000000"/>
                    <w:sz w:val="22"/>
                    <w:szCs w:val="22"/>
                  </w:rPr>
                </w:rPrChange>
              </w:rPr>
              <w:pPrChange w:id="5969" w:author="Nick.Tolimieri" w:date="2022-09-30T14:57:00Z">
                <w:pPr/>
              </w:pPrChange>
            </w:pPr>
            <w:ins w:id="5970" w:author="Nick.Tolimieri" w:date="2022-09-30T14:57:00Z">
              <w:r w:rsidRPr="0095582C">
                <w:rPr>
                  <w:rFonts w:asciiTheme="minorHAnsi" w:eastAsiaTheme="minorHAnsi" w:hAnsiTheme="minorHAnsi" w:cstheme="minorBidi"/>
                  <w:sz w:val="22"/>
                  <w:szCs w:val="22"/>
                  <w:rPrChange w:id="5971" w:author="Nick.Tolimieri" w:date="2022-09-30T14:57:00Z">
                    <w:rPr>
                      <w:rFonts w:ascii="Calibri" w:hAnsi="Calibri" w:cs="Calibri"/>
                      <w:color w:val="000000"/>
                      <w:sz w:val="22"/>
                      <w:szCs w:val="22"/>
                    </w:rPr>
                  </w:rPrChange>
                </w:rPr>
                <w:t>NA</w:t>
              </w:r>
            </w:ins>
          </w:p>
        </w:tc>
        <w:tc>
          <w:tcPr>
            <w:tcW w:w="960" w:type="dxa"/>
            <w:noWrap/>
            <w:hideMark/>
            <w:tcPrChange w:id="59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73" w:author="Nick.Tolimieri" w:date="2022-09-30T14:57:00Z"/>
                <w:rFonts w:asciiTheme="minorHAnsi" w:eastAsiaTheme="minorHAnsi" w:hAnsiTheme="minorHAnsi" w:cstheme="minorBidi"/>
                <w:sz w:val="22"/>
                <w:szCs w:val="22"/>
                <w:rPrChange w:id="5974" w:author="Nick.Tolimieri" w:date="2022-09-30T14:57:00Z">
                  <w:rPr>
                    <w:ins w:id="5975" w:author="Nick.Tolimieri" w:date="2022-09-30T14:57:00Z"/>
                    <w:rFonts w:ascii="Calibri" w:hAnsi="Calibri" w:cs="Calibri"/>
                    <w:color w:val="000000"/>
                    <w:sz w:val="22"/>
                    <w:szCs w:val="22"/>
                  </w:rPr>
                </w:rPrChange>
              </w:rPr>
              <w:pPrChange w:id="5976" w:author="Nick.Tolimieri" w:date="2022-09-30T14:57:00Z">
                <w:pPr/>
              </w:pPrChange>
            </w:pPr>
            <w:ins w:id="5977" w:author="Nick.Tolimieri" w:date="2022-09-30T14:57:00Z">
              <w:r w:rsidRPr="0095582C">
                <w:rPr>
                  <w:rFonts w:asciiTheme="minorHAnsi" w:eastAsiaTheme="minorHAnsi" w:hAnsiTheme="minorHAnsi" w:cstheme="minorBidi"/>
                  <w:sz w:val="22"/>
                  <w:szCs w:val="22"/>
                  <w:rPrChange w:id="5978" w:author="Nick.Tolimieri" w:date="2022-09-30T14:57:00Z">
                    <w:rPr>
                      <w:rFonts w:ascii="Calibri" w:hAnsi="Calibri" w:cs="Calibri"/>
                      <w:color w:val="000000"/>
                      <w:sz w:val="22"/>
                      <w:szCs w:val="22"/>
                    </w:rPr>
                  </w:rPrChange>
                </w:rPr>
                <w:t>NA</w:t>
              </w:r>
            </w:ins>
          </w:p>
        </w:tc>
        <w:tc>
          <w:tcPr>
            <w:tcW w:w="960" w:type="dxa"/>
            <w:noWrap/>
            <w:hideMark/>
            <w:tcPrChange w:id="59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80" w:author="Nick.Tolimieri" w:date="2022-09-30T14:57:00Z"/>
                <w:rFonts w:asciiTheme="minorHAnsi" w:eastAsiaTheme="minorHAnsi" w:hAnsiTheme="minorHAnsi" w:cstheme="minorBidi"/>
                <w:sz w:val="22"/>
                <w:szCs w:val="22"/>
                <w:rPrChange w:id="5981" w:author="Nick.Tolimieri" w:date="2022-09-30T14:57:00Z">
                  <w:rPr>
                    <w:ins w:id="5982" w:author="Nick.Tolimieri" w:date="2022-09-30T14:57:00Z"/>
                    <w:rFonts w:ascii="Calibri" w:hAnsi="Calibri" w:cs="Calibri"/>
                    <w:color w:val="000000"/>
                    <w:sz w:val="22"/>
                    <w:szCs w:val="22"/>
                  </w:rPr>
                </w:rPrChange>
              </w:rPr>
              <w:pPrChange w:id="5983" w:author="Nick.Tolimieri" w:date="2022-09-30T14:57:00Z">
                <w:pPr/>
              </w:pPrChange>
            </w:pPr>
            <w:ins w:id="5984" w:author="Nick.Tolimieri" w:date="2022-09-30T14:57:00Z">
              <w:r w:rsidRPr="0095582C">
                <w:rPr>
                  <w:rFonts w:asciiTheme="minorHAnsi" w:eastAsiaTheme="minorHAnsi" w:hAnsiTheme="minorHAnsi" w:cstheme="minorBidi"/>
                  <w:sz w:val="22"/>
                  <w:szCs w:val="22"/>
                  <w:rPrChange w:id="5985"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5986" w:author="Nick.Tolimieri" w:date="2022-09-30T14:57:00Z"/>
          <w:trPrChange w:id="5987" w:author="Nick.Tolimieri" w:date="2022-09-30T14:57:00Z">
            <w:trPr>
              <w:divId w:val="355430803"/>
              <w:trHeight w:val="300"/>
            </w:trPr>
          </w:trPrChange>
        </w:trPr>
        <w:tc>
          <w:tcPr>
            <w:tcW w:w="960" w:type="dxa"/>
            <w:noWrap/>
            <w:hideMark/>
            <w:tcPrChange w:id="59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89" w:author="Nick.Tolimieri" w:date="2022-09-30T14:57:00Z"/>
                <w:rFonts w:asciiTheme="minorHAnsi" w:eastAsiaTheme="minorHAnsi" w:hAnsiTheme="minorHAnsi" w:cstheme="minorBidi"/>
                <w:sz w:val="22"/>
                <w:szCs w:val="22"/>
                <w:rPrChange w:id="5990" w:author="Nick.Tolimieri" w:date="2022-09-30T14:57:00Z">
                  <w:rPr>
                    <w:ins w:id="5991" w:author="Nick.Tolimieri" w:date="2022-09-30T14:57:00Z"/>
                    <w:rFonts w:ascii="Calibri" w:hAnsi="Calibri" w:cs="Calibri"/>
                    <w:color w:val="000000"/>
                    <w:sz w:val="22"/>
                    <w:szCs w:val="22"/>
                  </w:rPr>
                </w:rPrChange>
              </w:rPr>
              <w:pPrChange w:id="5992" w:author="Nick.Tolimieri" w:date="2022-09-30T14:57:00Z">
                <w:pPr/>
              </w:pPrChange>
            </w:pPr>
            <w:proofErr w:type="spellStart"/>
            <w:ins w:id="5993" w:author="Nick.Tolimieri" w:date="2022-09-30T14:57:00Z">
              <w:r w:rsidRPr="0095582C">
                <w:rPr>
                  <w:rFonts w:asciiTheme="minorHAnsi" w:eastAsiaTheme="minorHAnsi" w:hAnsiTheme="minorHAnsi" w:cstheme="minorBidi"/>
                  <w:sz w:val="22"/>
                  <w:szCs w:val="22"/>
                  <w:rPrChange w:id="599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599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599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5997" w:author="Nick.Tolimieri" w:date="2022-09-30T14:57:00Z">
                    <w:rPr>
                      <w:rFonts w:ascii="Calibri" w:hAnsi="Calibri" w:cs="Calibri"/>
                      <w:color w:val="000000"/>
                      <w:sz w:val="22"/>
                      <w:szCs w:val="22"/>
                    </w:rPr>
                  </w:rPrChange>
                </w:rPr>
                <w:t xml:space="preserve"> B.</w:t>
              </w:r>
            </w:ins>
          </w:p>
        </w:tc>
        <w:tc>
          <w:tcPr>
            <w:tcW w:w="960" w:type="dxa"/>
            <w:noWrap/>
            <w:hideMark/>
            <w:tcPrChange w:id="59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5999" w:author="Nick.Tolimieri" w:date="2022-09-30T14:57:00Z"/>
                <w:rFonts w:asciiTheme="minorHAnsi" w:eastAsiaTheme="minorHAnsi" w:hAnsiTheme="minorHAnsi" w:cstheme="minorBidi"/>
                <w:sz w:val="22"/>
                <w:szCs w:val="22"/>
                <w:rPrChange w:id="6000" w:author="Nick.Tolimieri" w:date="2022-09-30T14:57:00Z">
                  <w:rPr>
                    <w:ins w:id="6001" w:author="Nick.Tolimieri" w:date="2022-09-30T14:57:00Z"/>
                    <w:rFonts w:ascii="Calibri" w:hAnsi="Calibri" w:cs="Calibri"/>
                    <w:color w:val="000000"/>
                    <w:sz w:val="22"/>
                    <w:szCs w:val="22"/>
                  </w:rPr>
                </w:rPrChange>
              </w:rPr>
              <w:pPrChange w:id="6002" w:author="Nick.Tolimieri" w:date="2022-09-30T14:57:00Z">
                <w:pPr>
                  <w:jc w:val="right"/>
                </w:pPr>
              </w:pPrChange>
            </w:pPr>
            <w:ins w:id="6003" w:author="Nick.Tolimieri" w:date="2022-09-30T14:57:00Z">
              <w:r w:rsidRPr="0095582C">
                <w:rPr>
                  <w:rFonts w:asciiTheme="minorHAnsi" w:eastAsiaTheme="minorHAnsi" w:hAnsiTheme="minorHAnsi" w:cstheme="minorBidi"/>
                  <w:sz w:val="22"/>
                  <w:szCs w:val="22"/>
                  <w:rPrChange w:id="6004" w:author="Nick.Tolimieri" w:date="2022-09-30T14:57:00Z">
                    <w:rPr>
                      <w:rFonts w:ascii="Calibri" w:hAnsi="Calibri" w:cs="Calibri"/>
                      <w:color w:val="000000"/>
                      <w:sz w:val="22"/>
                      <w:szCs w:val="22"/>
                    </w:rPr>
                  </w:rPrChange>
                </w:rPr>
                <w:t>2010</w:t>
              </w:r>
            </w:ins>
          </w:p>
        </w:tc>
        <w:tc>
          <w:tcPr>
            <w:tcW w:w="960" w:type="dxa"/>
            <w:noWrap/>
            <w:hideMark/>
            <w:tcPrChange w:id="60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06" w:author="Nick.Tolimieri" w:date="2022-09-30T14:57:00Z"/>
                <w:rFonts w:asciiTheme="minorHAnsi" w:eastAsiaTheme="minorHAnsi" w:hAnsiTheme="minorHAnsi" w:cstheme="minorBidi"/>
                <w:sz w:val="22"/>
                <w:szCs w:val="22"/>
                <w:rPrChange w:id="6007" w:author="Nick.Tolimieri" w:date="2022-09-30T14:57:00Z">
                  <w:rPr>
                    <w:ins w:id="6008" w:author="Nick.Tolimieri" w:date="2022-09-30T14:57:00Z"/>
                    <w:rFonts w:ascii="Calibri" w:hAnsi="Calibri" w:cs="Calibri"/>
                    <w:color w:val="000000"/>
                    <w:sz w:val="22"/>
                    <w:szCs w:val="22"/>
                  </w:rPr>
                </w:rPrChange>
              </w:rPr>
              <w:pPrChange w:id="6009" w:author="Nick.Tolimieri" w:date="2022-09-30T14:57:00Z">
                <w:pPr>
                  <w:jc w:val="right"/>
                </w:pPr>
              </w:pPrChange>
            </w:pPr>
            <w:ins w:id="6010" w:author="Nick.Tolimieri" w:date="2022-09-30T14:57:00Z">
              <w:r w:rsidRPr="0095582C">
                <w:rPr>
                  <w:rFonts w:asciiTheme="minorHAnsi" w:eastAsiaTheme="minorHAnsi" w:hAnsiTheme="minorHAnsi" w:cstheme="minorBidi"/>
                  <w:sz w:val="22"/>
                  <w:szCs w:val="22"/>
                  <w:rPrChange w:id="6011" w:author="Nick.Tolimieri" w:date="2022-09-30T14:57:00Z">
                    <w:rPr>
                      <w:rFonts w:ascii="Calibri" w:hAnsi="Calibri" w:cs="Calibri"/>
                      <w:color w:val="000000"/>
                      <w:sz w:val="22"/>
                      <w:szCs w:val="22"/>
                    </w:rPr>
                  </w:rPrChange>
                </w:rPr>
                <w:t>0</w:t>
              </w:r>
            </w:ins>
          </w:p>
        </w:tc>
        <w:tc>
          <w:tcPr>
            <w:tcW w:w="960" w:type="dxa"/>
            <w:noWrap/>
            <w:hideMark/>
            <w:tcPrChange w:id="60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13" w:author="Nick.Tolimieri" w:date="2022-09-30T14:57:00Z"/>
                <w:rFonts w:asciiTheme="minorHAnsi" w:eastAsiaTheme="minorHAnsi" w:hAnsiTheme="minorHAnsi" w:cstheme="minorBidi"/>
                <w:sz w:val="22"/>
                <w:szCs w:val="22"/>
                <w:rPrChange w:id="6014" w:author="Nick.Tolimieri" w:date="2022-09-30T14:57:00Z">
                  <w:rPr>
                    <w:ins w:id="6015" w:author="Nick.Tolimieri" w:date="2022-09-30T14:57:00Z"/>
                    <w:rFonts w:ascii="Calibri" w:hAnsi="Calibri" w:cs="Calibri"/>
                    <w:color w:val="000000"/>
                    <w:sz w:val="22"/>
                    <w:szCs w:val="22"/>
                  </w:rPr>
                </w:rPrChange>
              </w:rPr>
              <w:pPrChange w:id="6016" w:author="Nick.Tolimieri" w:date="2022-09-30T14:57:00Z">
                <w:pPr>
                  <w:jc w:val="right"/>
                </w:pPr>
              </w:pPrChange>
            </w:pPr>
            <w:ins w:id="6017" w:author="Nick.Tolimieri" w:date="2022-09-30T14:57:00Z">
              <w:r w:rsidRPr="0095582C">
                <w:rPr>
                  <w:rFonts w:asciiTheme="minorHAnsi" w:eastAsiaTheme="minorHAnsi" w:hAnsiTheme="minorHAnsi" w:cstheme="minorBidi"/>
                  <w:sz w:val="22"/>
                  <w:szCs w:val="22"/>
                  <w:rPrChange w:id="6018" w:author="Nick.Tolimieri" w:date="2022-09-30T14:57:00Z">
                    <w:rPr>
                      <w:rFonts w:ascii="Calibri" w:hAnsi="Calibri" w:cs="Calibri"/>
                      <w:color w:val="000000"/>
                      <w:sz w:val="22"/>
                      <w:szCs w:val="22"/>
                    </w:rPr>
                  </w:rPrChange>
                </w:rPr>
                <w:t>29</w:t>
              </w:r>
            </w:ins>
          </w:p>
        </w:tc>
        <w:tc>
          <w:tcPr>
            <w:tcW w:w="960" w:type="dxa"/>
            <w:noWrap/>
            <w:hideMark/>
            <w:tcPrChange w:id="60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20" w:author="Nick.Tolimieri" w:date="2022-09-30T14:57:00Z"/>
                <w:rFonts w:asciiTheme="minorHAnsi" w:eastAsiaTheme="minorHAnsi" w:hAnsiTheme="minorHAnsi" w:cstheme="minorBidi"/>
                <w:sz w:val="22"/>
                <w:szCs w:val="22"/>
                <w:rPrChange w:id="6021" w:author="Nick.Tolimieri" w:date="2022-09-30T14:57:00Z">
                  <w:rPr>
                    <w:ins w:id="6022" w:author="Nick.Tolimieri" w:date="2022-09-30T14:57:00Z"/>
                    <w:rFonts w:ascii="Calibri" w:hAnsi="Calibri" w:cs="Calibri"/>
                    <w:color w:val="000000"/>
                    <w:sz w:val="22"/>
                    <w:szCs w:val="22"/>
                  </w:rPr>
                </w:rPrChange>
              </w:rPr>
              <w:pPrChange w:id="6023" w:author="Nick.Tolimieri" w:date="2022-09-30T14:57:00Z">
                <w:pPr>
                  <w:jc w:val="right"/>
                </w:pPr>
              </w:pPrChange>
            </w:pPr>
            <w:ins w:id="6024" w:author="Nick.Tolimieri" w:date="2022-09-30T14:57:00Z">
              <w:r w:rsidRPr="0095582C">
                <w:rPr>
                  <w:rFonts w:asciiTheme="minorHAnsi" w:eastAsiaTheme="minorHAnsi" w:hAnsiTheme="minorHAnsi" w:cstheme="minorBidi"/>
                  <w:sz w:val="22"/>
                  <w:szCs w:val="22"/>
                  <w:rPrChange w:id="6025" w:author="Nick.Tolimieri" w:date="2022-09-30T14:57:00Z">
                    <w:rPr>
                      <w:rFonts w:ascii="Calibri" w:hAnsi="Calibri" w:cs="Calibri"/>
                      <w:color w:val="000000"/>
                      <w:sz w:val="22"/>
                      <w:szCs w:val="22"/>
                    </w:rPr>
                  </w:rPrChange>
                </w:rPr>
                <w:t>2</w:t>
              </w:r>
            </w:ins>
          </w:p>
        </w:tc>
        <w:tc>
          <w:tcPr>
            <w:tcW w:w="960" w:type="dxa"/>
            <w:noWrap/>
            <w:hideMark/>
            <w:tcPrChange w:id="60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27" w:author="Nick.Tolimieri" w:date="2022-09-30T14:57:00Z"/>
                <w:rFonts w:asciiTheme="minorHAnsi" w:eastAsiaTheme="minorHAnsi" w:hAnsiTheme="minorHAnsi" w:cstheme="minorBidi"/>
                <w:sz w:val="22"/>
                <w:szCs w:val="22"/>
                <w:rPrChange w:id="6028" w:author="Nick.Tolimieri" w:date="2022-09-30T14:57:00Z">
                  <w:rPr>
                    <w:ins w:id="6029" w:author="Nick.Tolimieri" w:date="2022-09-30T14:57:00Z"/>
                    <w:rFonts w:ascii="Calibri" w:hAnsi="Calibri" w:cs="Calibri"/>
                    <w:color w:val="000000"/>
                    <w:sz w:val="22"/>
                    <w:szCs w:val="22"/>
                  </w:rPr>
                </w:rPrChange>
              </w:rPr>
              <w:pPrChange w:id="6030" w:author="Nick.Tolimieri" w:date="2022-09-30T14:57:00Z">
                <w:pPr>
                  <w:jc w:val="right"/>
                </w:pPr>
              </w:pPrChange>
            </w:pPr>
            <w:ins w:id="6031" w:author="Nick.Tolimieri" w:date="2022-09-30T14:57:00Z">
              <w:r w:rsidRPr="0095582C">
                <w:rPr>
                  <w:rFonts w:asciiTheme="minorHAnsi" w:eastAsiaTheme="minorHAnsi" w:hAnsiTheme="minorHAnsi" w:cstheme="minorBidi"/>
                  <w:sz w:val="22"/>
                  <w:szCs w:val="22"/>
                  <w:rPrChange w:id="6032" w:author="Nick.Tolimieri" w:date="2022-09-30T14:57:00Z">
                    <w:rPr>
                      <w:rFonts w:ascii="Calibri" w:hAnsi="Calibri" w:cs="Calibri"/>
                      <w:color w:val="000000"/>
                      <w:sz w:val="22"/>
                      <w:szCs w:val="22"/>
                    </w:rPr>
                  </w:rPrChange>
                </w:rPr>
                <w:t>15</w:t>
              </w:r>
            </w:ins>
          </w:p>
        </w:tc>
        <w:tc>
          <w:tcPr>
            <w:tcW w:w="960" w:type="dxa"/>
            <w:noWrap/>
            <w:hideMark/>
            <w:tcPrChange w:id="60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34" w:author="Nick.Tolimieri" w:date="2022-09-30T14:57:00Z"/>
                <w:rFonts w:asciiTheme="minorHAnsi" w:eastAsiaTheme="minorHAnsi" w:hAnsiTheme="minorHAnsi" w:cstheme="minorBidi"/>
                <w:sz w:val="22"/>
                <w:szCs w:val="22"/>
                <w:rPrChange w:id="6035" w:author="Nick.Tolimieri" w:date="2022-09-30T14:57:00Z">
                  <w:rPr>
                    <w:ins w:id="6036" w:author="Nick.Tolimieri" w:date="2022-09-30T14:57:00Z"/>
                    <w:rFonts w:ascii="Calibri" w:hAnsi="Calibri" w:cs="Calibri"/>
                    <w:color w:val="000000"/>
                    <w:sz w:val="22"/>
                    <w:szCs w:val="22"/>
                  </w:rPr>
                </w:rPrChange>
              </w:rPr>
              <w:pPrChange w:id="6037" w:author="Nick.Tolimieri" w:date="2022-09-30T14:57:00Z">
                <w:pPr>
                  <w:jc w:val="right"/>
                </w:pPr>
              </w:pPrChange>
            </w:pPr>
            <w:ins w:id="6038" w:author="Nick.Tolimieri" w:date="2022-09-30T14:57:00Z">
              <w:r w:rsidRPr="0095582C">
                <w:rPr>
                  <w:rFonts w:asciiTheme="minorHAnsi" w:eastAsiaTheme="minorHAnsi" w:hAnsiTheme="minorHAnsi" w:cstheme="minorBidi"/>
                  <w:sz w:val="22"/>
                  <w:szCs w:val="22"/>
                  <w:rPrChange w:id="6039" w:author="Nick.Tolimieri" w:date="2022-09-30T14:57:00Z">
                    <w:rPr>
                      <w:rFonts w:ascii="Calibri" w:hAnsi="Calibri" w:cs="Calibri"/>
                      <w:color w:val="000000"/>
                      <w:sz w:val="22"/>
                      <w:szCs w:val="22"/>
                    </w:rPr>
                  </w:rPrChange>
                </w:rPr>
                <w:t>7</w:t>
              </w:r>
            </w:ins>
          </w:p>
        </w:tc>
        <w:tc>
          <w:tcPr>
            <w:tcW w:w="960" w:type="dxa"/>
            <w:noWrap/>
            <w:hideMark/>
            <w:tcPrChange w:id="60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41" w:author="Nick.Tolimieri" w:date="2022-09-30T14:57:00Z"/>
                <w:rFonts w:asciiTheme="minorHAnsi" w:eastAsiaTheme="minorHAnsi" w:hAnsiTheme="minorHAnsi" w:cstheme="minorBidi"/>
                <w:sz w:val="22"/>
                <w:szCs w:val="22"/>
                <w:rPrChange w:id="6042" w:author="Nick.Tolimieri" w:date="2022-09-30T14:57:00Z">
                  <w:rPr>
                    <w:ins w:id="6043" w:author="Nick.Tolimieri" w:date="2022-09-30T14:57:00Z"/>
                    <w:rFonts w:ascii="Calibri" w:hAnsi="Calibri" w:cs="Calibri"/>
                    <w:color w:val="000000"/>
                    <w:sz w:val="22"/>
                    <w:szCs w:val="22"/>
                  </w:rPr>
                </w:rPrChange>
              </w:rPr>
              <w:pPrChange w:id="6044" w:author="Nick.Tolimieri" w:date="2022-09-30T14:57:00Z">
                <w:pPr>
                  <w:jc w:val="right"/>
                </w:pPr>
              </w:pPrChange>
            </w:pPr>
            <w:ins w:id="6045" w:author="Nick.Tolimieri" w:date="2022-09-30T14:57:00Z">
              <w:r w:rsidRPr="0095582C">
                <w:rPr>
                  <w:rFonts w:asciiTheme="minorHAnsi" w:eastAsiaTheme="minorHAnsi" w:hAnsiTheme="minorHAnsi" w:cstheme="minorBidi"/>
                  <w:sz w:val="22"/>
                  <w:szCs w:val="22"/>
                  <w:rPrChange w:id="6046" w:author="Nick.Tolimieri" w:date="2022-09-30T14:57:00Z">
                    <w:rPr>
                      <w:rFonts w:ascii="Calibri" w:hAnsi="Calibri" w:cs="Calibri"/>
                      <w:color w:val="000000"/>
                      <w:sz w:val="22"/>
                      <w:szCs w:val="22"/>
                    </w:rPr>
                  </w:rPrChange>
                </w:rPr>
                <w:t>8</w:t>
              </w:r>
            </w:ins>
          </w:p>
        </w:tc>
        <w:tc>
          <w:tcPr>
            <w:tcW w:w="960" w:type="dxa"/>
            <w:noWrap/>
            <w:hideMark/>
            <w:tcPrChange w:id="60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48" w:author="Nick.Tolimieri" w:date="2022-09-30T14:57:00Z"/>
                <w:rFonts w:asciiTheme="minorHAnsi" w:eastAsiaTheme="minorHAnsi" w:hAnsiTheme="minorHAnsi" w:cstheme="minorBidi"/>
                <w:sz w:val="22"/>
                <w:szCs w:val="22"/>
                <w:rPrChange w:id="6049" w:author="Nick.Tolimieri" w:date="2022-09-30T14:57:00Z">
                  <w:rPr>
                    <w:ins w:id="6050" w:author="Nick.Tolimieri" w:date="2022-09-30T14:57:00Z"/>
                    <w:rFonts w:ascii="Calibri" w:hAnsi="Calibri" w:cs="Calibri"/>
                    <w:color w:val="000000"/>
                    <w:sz w:val="22"/>
                    <w:szCs w:val="22"/>
                  </w:rPr>
                </w:rPrChange>
              </w:rPr>
              <w:pPrChange w:id="6051" w:author="Nick.Tolimieri" w:date="2022-09-30T14:57:00Z">
                <w:pPr>
                  <w:jc w:val="right"/>
                </w:pPr>
              </w:pPrChange>
            </w:pPr>
            <w:ins w:id="6052" w:author="Nick.Tolimieri" w:date="2022-09-30T14:57:00Z">
              <w:r w:rsidRPr="0095582C">
                <w:rPr>
                  <w:rFonts w:asciiTheme="minorHAnsi" w:eastAsiaTheme="minorHAnsi" w:hAnsiTheme="minorHAnsi" w:cstheme="minorBidi"/>
                  <w:sz w:val="22"/>
                  <w:szCs w:val="22"/>
                  <w:rPrChange w:id="6053" w:author="Nick.Tolimieri" w:date="2022-09-30T14:57:00Z">
                    <w:rPr>
                      <w:rFonts w:ascii="Calibri" w:hAnsi="Calibri" w:cs="Calibri"/>
                      <w:color w:val="000000"/>
                      <w:sz w:val="22"/>
                      <w:szCs w:val="22"/>
                    </w:rPr>
                  </w:rPrChange>
                </w:rPr>
                <w:t>1.51</w:t>
              </w:r>
            </w:ins>
          </w:p>
        </w:tc>
        <w:tc>
          <w:tcPr>
            <w:tcW w:w="960" w:type="dxa"/>
            <w:noWrap/>
            <w:hideMark/>
            <w:tcPrChange w:id="60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55" w:author="Nick.Tolimieri" w:date="2022-09-30T14:57:00Z"/>
                <w:rFonts w:asciiTheme="minorHAnsi" w:eastAsiaTheme="minorHAnsi" w:hAnsiTheme="minorHAnsi" w:cstheme="minorBidi"/>
                <w:sz w:val="22"/>
                <w:szCs w:val="22"/>
                <w:rPrChange w:id="6056" w:author="Nick.Tolimieri" w:date="2022-09-30T14:57:00Z">
                  <w:rPr>
                    <w:ins w:id="6057" w:author="Nick.Tolimieri" w:date="2022-09-30T14:57:00Z"/>
                    <w:rFonts w:ascii="Calibri" w:hAnsi="Calibri" w:cs="Calibri"/>
                    <w:color w:val="000000"/>
                    <w:sz w:val="22"/>
                    <w:szCs w:val="22"/>
                  </w:rPr>
                </w:rPrChange>
              </w:rPr>
              <w:pPrChange w:id="6058" w:author="Nick.Tolimieri" w:date="2022-09-30T14:57:00Z">
                <w:pPr>
                  <w:jc w:val="right"/>
                </w:pPr>
              </w:pPrChange>
            </w:pPr>
            <w:ins w:id="6059" w:author="Nick.Tolimieri" w:date="2022-09-30T14:57:00Z">
              <w:r w:rsidRPr="0095582C">
                <w:rPr>
                  <w:rFonts w:asciiTheme="minorHAnsi" w:eastAsiaTheme="minorHAnsi" w:hAnsiTheme="minorHAnsi" w:cstheme="minorBidi"/>
                  <w:sz w:val="22"/>
                  <w:szCs w:val="22"/>
                  <w:rPrChange w:id="6060" w:author="Nick.Tolimieri" w:date="2022-09-30T14:57:00Z">
                    <w:rPr>
                      <w:rFonts w:ascii="Calibri" w:hAnsi="Calibri" w:cs="Calibri"/>
                      <w:color w:val="000000"/>
                      <w:sz w:val="22"/>
                      <w:szCs w:val="22"/>
                    </w:rPr>
                  </w:rPrChange>
                </w:rPr>
                <w:t>0.09</w:t>
              </w:r>
            </w:ins>
          </w:p>
        </w:tc>
      </w:tr>
      <w:tr w:rsidR="0095582C" w:rsidRPr="0095582C" w:rsidTr="0095582C">
        <w:trPr>
          <w:divId w:val="355430803"/>
          <w:trHeight w:val="300"/>
          <w:ins w:id="6061" w:author="Nick.Tolimieri" w:date="2022-09-30T14:57:00Z"/>
          <w:trPrChange w:id="6062" w:author="Nick.Tolimieri" w:date="2022-09-30T14:57:00Z">
            <w:trPr>
              <w:divId w:val="355430803"/>
              <w:trHeight w:val="300"/>
            </w:trPr>
          </w:trPrChange>
        </w:trPr>
        <w:tc>
          <w:tcPr>
            <w:tcW w:w="960" w:type="dxa"/>
            <w:noWrap/>
            <w:hideMark/>
            <w:tcPrChange w:id="60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64" w:author="Nick.Tolimieri" w:date="2022-09-30T14:57:00Z"/>
                <w:rFonts w:asciiTheme="minorHAnsi" w:eastAsiaTheme="minorHAnsi" w:hAnsiTheme="minorHAnsi" w:cstheme="minorBidi"/>
                <w:sz w:val="22"/>
                <w:szCs w:val="22"/>
                <w:rPrChange w:id="6065" w:author="Nick.Tolimieri" w:date="2022-09-30T14:57:00Z">
                  <w:rPr>
                    <w:ins w:id="6066" w:author="Nick.Tolimieri" w:date="2022-09-30T14:57:00Z"/>
                    <w:rFonts w:ascii="Calibri" w:hAnsi="Calibri" w:cs="Calibri"/>
                    <w:color w:val="000000"/>
                    <w:sz w:val="22"/>
                    <w:szCs w:val="22"/>
                  </w:rPr>
                </w:rPrChange>
              </w:rPr>
              <w:pPrChange w:id="6067" w:author="Nick.Tolimieri" w:date="2022-09-30T14:57:00Z">
                <w:pPr/>
              </w:pPrChange>
            </w:pPr>
            <w:proofErr w:type="spellStart"/>
            <w:ins w:id="6068" w:author="Nick.Tolimieri" w:date="2022-09-30T14:57:00Z">
              <w:r w:rsidRPr="0095582C">
                <w:rPr>
                  <w:rFonts w:asciiTheme="minorHAnsi" w:eastAsiaTheme="minorHAnsi" w:hAnsiTheme="minorHAnsi" w:cstheme="minorBidi"/>
                  <w:sz w:val="22"/>
                  <w:szCs w:val="22"/>
                  <w:rPrChange w:id="606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07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07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072" w:author="Nick.Tolimieri" w:date="2022-09-30T14:57:00Z">
                    <w:rPr>
                      <w:rFonts w:ascii="Calibri" w:hAnsi="Calibri" w:cs="Calibri"/>
                      <w:color w:val="000000"/>
                      <w:sz w:val="22"/>
                      <w:szCs w:val="22"/>
                    </w:rPr>
                  </w:rPrChange>
                </w:rPr>
                <w:t xml:space="preserve"> B.</w:t>
              </w:r>
            </w:ins>
          </w:p>
        </w:tc>
        <w:tc>
          <w:tcPr>
            <w:tcW w:w="960" w:type="dxa"/>
            <w:noWrap/>
            <w:hideMark/>
            <w:tcPrChange w:id="60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74" w:author="Nick.Tolimieri" w:date="2022-09-30T14:57:00Z"/>
                <w:rFonts w:asciiTheme="minorHAnsi" w:eastAsiaTheme="minorHAnsi" w:hAnsiTheme="minorHAnsi" w:cstheme="minorBidi"/>
                <w:sz w:val="22"/>
                <w:szCs w:val="22"/>
                <w:rPrChange w:id="6075" w:author="Nick.Tolimieri" w:date="2022-09-30T14:57:00Z">
                  <w:rPr>
                    <w:ins w:id="6076" w:author="Nick.Tolimieri" w:date="2022-09-30T14:57:00Z"/>
                    <w:rFonts w:ascii="Calibri" w:hAnsi="Calibri" w:cs="Calibri"/>
                    <w:color w:val="000000"/>
                    <w:sz w:val="22"/>
                    <w:szCs w:val="22"/>
                  </w:rPr>
                </w:rPrChange>
              </w:rPr>
              <w:pPrChange w:id="6077" w:author="Nick.Tolimieri" w:date="2022-09-30T14:57:00Z">
                <w:pPr>
                  <w:jc w:val="right"/>
                </w:pPr>
              </w:pPrChange>
            </w:pPr>
            <w:ins w:id="6078" w:author="Nick.Tolimieri" w:date="2022-09-30T14:57:00Z">
              <w:r w:rsidRPr="0095582C">
                <w:rPr>
                  <w:rFonts w:asciiTheme="minorHAnsi" w:eastAsiaTheme="minorHAnsi" w:hAnsiTheme="minorHAnsi" w:cstheme="minorBidi"/>
                  <w:sz w:val="22"/>
                  <w:szCs w:val="22"/>
                  <w:rPrChange w:id="6079" w:author="Nick.Tolimieri" w:date="2022-09-30T14:57:00Z">
                    <w:rPr>
                      <w:rFonts w:ascii="Calibri" w:hAnsi="Calibri" w:cs="Calibri"/>
                      <w:color w:val="000000"/>
                      <w:sz w:val="22"/>
                      <w:szCs w:val="22"/>
                    </w:rPr>
                  </w:rPrChange>
                </w:rPr>
                <w:t>2011</w:t>
              </w:r>
            </w:ins>
          </w:p>
        </w:tc>
        <w:tc>
          <w:tcPr>
            <w:tcW w:w="960" w:type="dxa"/>
            <w:noWrap/>
            <w:hideMark/>
            <w:tcPrChange w:id="60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81" w:author="Nick.Tolimieri" w:date="2022-09-30T14:57:00Z"/>
                <w:rFonts w:asciiTheme="minorHAnsi" w:eastAsiaTheme="minorHAnsi" w:hAnsiTheme="minorHAnsi" w:cstheme="minorBidi"/>
                <w:sz w:val="22"/>
                <w:szCs w:val="22"/>
                <w:rPrChange w:id="6082" w:author="Nick.Tolimieri" w:date="2022-09-30T14:57:00Z">
                  <w:rPr>
                    <w:ins w:id="6083" w:author="Nick.Tolimieri" w:date="2022-09-30T14:57:00Z"/>
                    <w:rFonts w:ascii="Calibri" w:hAnsi="Calibri" w:cs="Calibri"/>
                    <w:color w:val="000000"/>
                    <w:sz w:val="22"/>
                    <w:szCs w:val="22"/>
                  </w:rPr>
                </w:rPrChange>
              </w:rPr>
              <w:pPrChange w:id="6084" w:author="Nick.Tolimieri" w:date="2022-09-30T14:57:00Z">
                <w:pPr>
                  <w:jc w:val="right"/>
                </w:pPr>
              </w:pPrChange>
            </w:pPr>
            <w:ins w:id="6085" w:author="Nick.Tolimieri" w:date="2022-09-30T14:57:00Z">
              <w:r w:rsidRPr="0095582C">
                <w:rPr>
                  <w:rFonts w:asciiTheme="minorHAnsi" w:eastAsiaTheme="minorHAnsi" w:hAnsiTheme="minorHAnsi" w:cstheme="minorBidi"/>
                  <w:sz w:val="22"/>
                  <w:szCs w:val="22"/>
                  <w:rPrChange w:id="6086" w:author="Nick.Tolimieri" w:date="2022-09-30T14:57:00Z">
                    <w:rPr>
                      <w:rFonts w:ascii="Calibri" w:hAnsi="Calibri" w:cs="Calibri"/>
                      <w:color w:val="000000"/>
                      <w:sz w:val="22"/>
                      <w:szCs w:val="22"/>
                    </w:rPr>
                  </w:rPrChange>
                </w:rPr>
                <w:t>0</w:t>
              </w:r>
            </w:ins>
          </w:p>
        </w:tc>
        <w:tc>
          <w:tcPr>
            <w:tcW w:w="960" w:type="dxa"/>
            <w:noWrap/>
            <w:hideMark/>
            <w:tcPrChange w:id="60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88" w:author="Nick.Tolimieri" w:date="2022-09-30T14:57:00Z"/>
                <w:rFonts w:asciiTheme="minorHAnsi" w:eastAsiaTheme="minorHAnsi" w:hAnsiTheme="minorHAnsi" w:cstheme="minorBidi"/>
                <w:sz w:val="22"/>
                <w:szCs w:val="22"/>
                <w:rPrChange w:id="6089" w:author="Nick.Tolimieri" w:date="2022-09-30T14:57:00Z">
                  <w:rPr>
                    <w:ins w:id="6090" w:author="Nick.Tolimieri" w:date="2022-09-30T14:57:00Z"/>
                    <w:rFonts w:ascii="Calibri" w:hAnsi="Calibri" w:cs="Calibri"/>
                    <w:color w:val="000000"/>
                    <w:sz w:val="22"/>
                    <w:szCs w:val="22"/>
                  </w:rPr>
                </w:rPrChange>
              </w:rPr>
              <w:pPrChange w:id="6091" w:author="Nick.Tolimieri" w:date="2022-09-30T14:57:00Z">
                <w:pPr>
                  <w:jc w:val="right"/>
                </w:pPr>
              </w:pPrChange>
            </w:pPr>
            <w:ins w:id="6092" w:author="Nick.Tolimieri" w:date="2022-09-30T14:57:00Z">
              <w:r w:rsidRPr="0095582C">
                <w:rPr>
                  <w:rFonts w:asciiTheme="minorHAnsi" w:eastAsiaTheme="minorHAnsi" w:hAnsiTheme="minorHAnsi" w:cstheme="minorBidi"/>
                  <w:sz w:val="22"/>
                  <w:szCs w:val="22"/>
                  <w:rPrChange w:id="6093" w:author="Nick.Tolimieri" w:date="2022-09-30T14:57:00Z">
                    <w:rPr>
                      <w:rFonts w:ascii="Calibri" w:hAnsi="Calibri" w:cs="Calibri"/>
                      <w:color w:val="000000"/>
                      <w:sz w:val="22"/>
                      <w:szCs w:val="22"/>
                    </w:rPr>
                  </w:rPrChange>
                </w:rPr>
                <w:t>7</w:t>
              </w:r>
            </w:ins>
          </w:p>
        </w:tc>
        <w:tc>
          <w:tcPr>
            <w:tcW w:w="960" w:type="dxa"/>
            <w:noWrap/>
            <w:hideMark/>
            <w:tcPrChange w:id="60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095" w:author="Nick.Tolimieri" w:date="2022-09-30T14:57:00Z"/>
                <w:rFonts w:asciiTheme="minorHAnsi" w:eastAsiaTheme="minorHAnsi" w:hAnsiTheme="minorHAnsi" w:cstheme="minorBidi"/>
                <w:sz w:val="22"/>
                <w:szCs w:val="22"/>
                <w:rPrChange w:id="6096" w:author="Nick.Tolimieri" w:date="2022-09-30T14:57:00Z">
                  <w:rPr>
                    <w:ins w:id="6097" w:author="Nick.Tolimieri" w:date="2022-09-30T14:57:00Z"/>
                    <w:rFonts w:ascii="Calibri" w:hAnsi="Calibri" w:cs="Calibri"/>
                    <w:color w:val="000000"/>
                    <w:sz w:val="22"/>
                    <w:szCs w:val="22"/>
                  </w:rPr>
                </w:rPrChange>
              </w:rPr>
              <w:pPrChange w:id="6098" w:author="Nick.Tolimieri" w:date="2022-09-30T14:57:00Z">
                <w:pPr>
                  <w:jc w:val="right"/>
                </w:pPr>
              </w:pPrChange>
            </w:pPr>
            <w:ins w:id="6099" w:author="Nick.Tolimieri" w:date="2022-09-30T14:57:00Z">
              <w:r w:rsidRPr="0095582C">
                <w:rPr>
                  <w:rFonts w:asciiTheme="minorHAnsi" w:eastAsiaTheme="minorHAnsi" w:hAnsiTheme="minorHAnsi" w:cstheme="minorBidi"/>
                  <w:sz w:val="22"/>
                  <w:szCs w:val="22"/>
                  <w:rPrChange w:id="6100" w:author="Nick.Tolimieri" w:date="2022-09-30T14:57:00Z">
                    <w:rPr>
                      <w:rFonts w:ascii="Calibri" w:hAnsi="Calibri" w:cs="Calibri"/>
                      <w:color w:val="000000"/>
                      <w:sz w:val="22"/>
                      <w:szCs w:val="22"/>
                    </w:rPr>
                  </w:rPrChange>
                </w:rPr>
                <w:t>1</w:t>
              </w:r>
            </w:ins>
          </w:p>
        </w:tc>
        <w:tc>
          <w:tcPr>
            <w:tcW w:w="960" w:type="dxa"/>
            <w:noWrap/>
            <w:hideMark/>
            <w:tcPrChange w:id="61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02" w:author="Nick.Tolimieri" w:date="2022-09-30T14:57:00Z"/>
                <w:rFonts w:asciiTheme="minorHAnsi" w:eastAsiaTheme="minorHAnsi" w:hAnsiTheme="minorHAnsi" w:cstheme="minorBidi"/>
                <w:sz w:val="22"/>
                <w:szCs w:val="22"/>
                <w:rPrChange w:id="6103" w:author="Nick.Tolimieri" w:date="2022-09-30T14:57:00Z">
                  <w:rPr>
                    <w:ins w:id="6104" w:author="Nick.Tolimieri" w:date="2022-09-30T14:57:00Z"/>
                    <w:rFonts w:ascii="Calibri" w:hAnsi="Calibri" w:cs="Calibri"/>
                    <w:color w:val="000000"/>
                    <w:sz w:val="22"/>
                    <w:szCs w:val="22"/>
                  </w:rPr>
                </w:rPrChange>
              </w:rPr>
              <w:pPrChange w:id="6105" w:author="Nick.Tolimieri" w:date="2022-09-30T14:57:00Z">
                <w:pPr>
                  <w:jc w:val="right"/>
                </w:pPr>
              </w:pPrChange>
            </w:pPr>
            <w:ins w:id="6106" w:author="Nick.Tolimieri" w:date="2022-09-30T14:57:00Z">
              <w:r w:rsidRPr="0095582C">
                <w:rPr>
                  <w:rFonts w:asciiTheme="minorHAnsi" w:eastAsiaTheme="minorHAnsi" w:hAnsiTheme="minorHAnsi" w:cstheme="minorBidi"/>
                  <w:sz w:val="22"/>
                  <w:szCs w:val="22"/>
                  <w:rPrChange w:id="6107" w:author="Nick.Tolimieri" w:date="2022-09-30T14:57:00Z">
                    <w:rPr>
                      <w:rFonts w:ascii="Calibri" w:hAnsi="Calibri" w:cs="Calibri"/>
                      <w:color w:val="000000"/>
                      <w:sz w:val="22"/>
                      <w:szCs w:val="22"/>
                    </w:rPr>
                  </w:rPrChange>
                </w:rPr>
                <w:t>7</w:t>
              </w:r>
            </w:ins>
          </w:p>
        </w:tc>
        <w:tc>
          <w:tcPr>
            <w:tcW w:w="960" w:type="dxa"/>
            <w:noWrap/>
            <w:hideMark/>
            <w:tcPrChange w:id="61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09" w:author="Nick.Tolimieri" w:date="2022-09-30T14:57:00Z"/>
                <w:rFonts w:asciiTheme="minorHAnsi" w:eastAsiaTheme="minorHAnsi" w:hAnsiTheme="minorHAnsi" w:cstheme="minorBidi"/>
                <w:sz w:val="22"/>
                <w:szCs w:val="22"/>
                <w:rPrChange w:id="6110" w:author="Nick.Tolimieri" w:date="2022-09-30T14:57:00Z">
                  <w:rPr>
                    <w:ins w:id="6111" w:author="Nick.Tolimieri" w:date="2022-09-30T14:57:00Z"/>
                    <w:rFonts w:ascii="Calibri" w:hAnsi="Calibri" w:cs="Calibri"/>
                    <w:color w:val="000000"/>
                    <w:sz w:val="22"/>
                    <w:szCs w:val="22"/>
                  </w:rPr>
                </w:rPrChange>
              </w:rPr>
              <w:pPrChange w:id="6112" w:author="Nick.Tolimieri" w:date="2022-09-30T14:57:00Z">
                <w:pPr>
                  <w:jc w:val="right"/>
                </w:pPr>
              </w:pPrChange>
            </w:pPr>
            <w:ins w:id="6113" w:author="Nick.Tolimieri" w:date="2022-09-30T14:57:00Z">
              <w:r w:rsidRPr="0095582C">
                <w:rPr>
                  <w:rFonts w:asciiTheme="minorHAnsi" w:eastAsiaTheme="minorHAnsi" w:hAnsiTheme="minorHAnsi" w:cstheme="minorBidi"/>
                  <w:sz w:val="22"/>
                  <w:szCs w:val="22"/>
                  <w:rPrChange w:id="6114" w:author="Nick.Tolimieri" w:date="2022-09-30T14:57:00Z">
                    <w:rPr>
                      <w:rFonts w:ascii="Calibri" w:hAnsi="Calibri" w:cs="Calibri"/>
                      <w:color w:val="000000"/>
                      <w:sz w:val="22"/>
                      <w:szCs w:val="22"/>
                    </w:rPr>
                  </w:rPrChange>
                </w:rPr>
                <w:t>7</w:t>
              </w:r>
            </w:ins>
          </w:p>
        </w:tc>
        <w:tc>
          <w:tcPr>
            <w:tcW w:w="960" w:type="dxa"/>
            <w:noWrap/>
            <w:hideMark/>
            <w:tcPrChange w:id="61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16" w:author="Nick.Tolimieri" w:date="2022-09-30T14:57:00Z"/>
                <w:rFonts w:asciiTheme="minorHAnsi" w:eastAsiaTheme="minorHAnsi" w:hAnsiTheme="minorHAnsi" w:cstheme="minorBidi"/>
                <w:sz w:val="22"/>
                <w:szCs w:val="22"/>
                <w:rPrChange w:id="6117" w:author="Nick.Tolimieri" w:date="2022-09-30T14:57:00Z">
                  <w:rPr>
                    <w:ins w:id="6118" w:author="Nick.Tolimieri" w:date="2022-09-30T14:57:00Z"/>
                    <w:rFonts w:ascii="Calibri" w:hAnsi="Calibri" w:cs="Calibri"/>
                    <w:color w:val="000000"/>
                    <w:sz w:val="22"/>
                    <w:szCs w:val="22"/>
                  </w:rPr>
                </w:rPrChange>
              </w:rPr>
              <w:pPrChange w:id="6119" w:author="Nick.Tolimieri" w:date="2022-09-30T14:57:00Z">
                <w:pPr>
                  <w:jc w:val="right"/>
                </w:pPr>
              </w:pPrChange>
            </w:pPr>
            <w:ins w:id="6120" w:author="Nick.Tolimieri" w:date="2022-09-30T14:57:00Z">
              <w:r w:rsidRPr="0095582C">
                <w:rPr>
                  <w:rFonts w:asciiTheme="minorHAnsi" w:eastAsiaTheme="minorHAnsi" w:hAnsiTheme="minorHAnsi" w:cstheme="minorBidi"/>
                  <w:sz w:val="22"/>
                  <w:szCs w:val="22"/>
                  <w:rPrChange w:id="6121" w:author="Nick.Tolimieri" w:date="2022-09-30T14:57:00Z">
                    <w:rPr>
                      <w:rFonts w:ascii="Calibri" w:hAnsi="Calibri" w:cs="Calibri"/>
                      <w:color w:val="000000"/>
                      <w:sz w:val="22"/>
                      <w:szCs w:val="22"/>
                    </w:rPr>
                  </w:rPrChange>
                </w:rPr>
                <w:t>7</w:t>
              </w:r>
            </w:ins>
          </w:p>
        </w:tc>
        <w:tc>
          <w:tcPr>
            <w:tcW w:w="960" w:type="dxa"/>
            <w:noWrap/>
            <w:hideMark/>
            <w:tcPrChange w:id="61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23" w:author="Nick.Tolimieri" w:date="2022-09-30T14:57:00Z"/>
                <w:rFonts w:asciiTheme="minorHAnsi" w:eastAsiaTheme="minorHAnsi" w:hAnsiTheme="minorHAnsi" w:cstheme="minorBidi"/>
                <w:sz w:val="22"/>
                <w:szCs w:val="22"/>
                <w:rPrChange w:id="6124" w:author="Nick.Tolimieri" w:date="2022-09-30T14:57:00Z">
                  <w:rPr>
                    <w:ins w:id="6125" w:author="Nick.Tolimieri" w:date="2022-09-30T14:57:00Z"/>
                    <w:rFonts w:ascii="Calibri" w:hAnsi="Calibri" w:cs="Calibri"/>
                    <w:color w:val="000000"/>
                    <w:sz w:val="22"/>
                    <w:szCs w:val="22"/>
                  </w:rPr>
                </w:rPrChange>
              </w:rPr>
              <w:pPrChange w:id="6126" w:author="Nick.Tolimieri" w:date="2022-09-30T14:57:00Z">
                <w:pPr>
                  <w:jc w:val="right"/>
                </w:pPr>
              </w:pPrChange>
            </w:pPr>
            <w:ins w:id="6127" w:author="Nick.Tolimieri" w:date="2022-09-30T14:57:00Z">
              <w:r w:rsidRPr="0095582C">
                <w:rPr>
                  <w:rFonts w:asciiTheme="minorHAnsi" w:eastAsiaTheme="minorHAnsi" w:hAnsiTheme="minorHAnsi" w:cstheme="minorBidi"/>
                  <w:sz w:val="22"/>
                  <w:szCs w:val="22"/>
                  <w:rPrChange w:id="6128" w:author="Nick.Tolimieri" w:date="2022-09-30T14:57:00Z">
                    <w:rPr>
                      <w:rFonts w:ascii="Calibri" w:hAnsi="Calibri" w:cs="Calibri"/>
                      <w:color w:val="000000"/>
                      <w:sz w:val="22"/>
                      <w:szCs w:val="22"/>
                    </w:rPr>
                  </w:rPrChange>
                </w:rPr>
                <w:t>1.9</w:t>
              </w:r>
            </w:ins>
          </w:p>
        </w:tc>
        <w:tc>
          <w:tcPr>
            <w:tcW w:w="960" w:type="dxa"/>
            <w:noWrap/>
            <w:hideMark/>
            <w:tcPrChange w:id="61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30" w:author="Nick.Tolimieri" w:date="2022-09-30T14:57:00Z"/>
                <w:rFonts w:asciiTheme="minorHAnsi" w:eastAsiaTheme="minorHAnsi" w:hAnsiTheme="minorHAnsi" w:cstheme="minorBidi"/>
                <w:sz w:val="22"/>
                <w:szCs w:val="22"/>
                <w:rPrChange w:id="6131" w:author="Nick.Tolimieri" w:date="2022-09-30T14:57:00Z">
                  <w:rPr>
                    <w:ins w:id="6132" w:author="Nick.Tolimieri" w:date="2022-09-30T14:57:00Z"/>
                    <w:rFonts w:ascii="Calibri" w:hAnsi="Calibri" w:cs="Calibri"/>
                    <w:color w:val="000000"/>
                    <w:sz w:val="22"/>
                    <w:szCs w:val="22"/>
                  </w:rPr>
                </w:rPrChange>
              </w:rPr>
              <w:pPrChange w:id="6133" w:author="Nick.Tolimieri" w:date="2022-09-30T14:57:00Z">
                <w:pPr>
                  <w:jc w:val="right"/>
                </w:pPr>
              </w:pPrChange>
            </w:pPr>
            <w:ins w:id="6134" w:author="Nick.Tolimieri" w:date="2022-09-30T14:57:00Z">
              <w:r w:rsidRPr="0095582C">
                <w:rPr>
                  <w:rFonts w:asciiTheme="minorHAnsi" w:eastAsiaTheme="minorHAnsi" w:hAnsiTheme="minorHAnsi" w:cstheme="minorBidi"/>
                  <w:sz w:val="22"/>
                  <w:szCs w:val="22"/>
                  <w:rPrChange w:id="6135" w:author="Nick.Tolimieri" w:date="2022-09-30T14:57:00Z">
                    <w:rPr>
                      <w:rFonts w:ascii="Calibri" w:hAnsi="Calibri" w:cs="Calibri"/>
                      <w:color w:val="000000"/>
                      <w:sz w:val="22"/>
                      <w:szCs w:val="22"/>
                    </w:rPr>
                  </w:rPrChange>
                </w:rPr>
                <w:t>0.13</w:t>
              </w:r>
            </w:ins>
          </w:p>
        </w:tc>
      </w:tr>
      <w:tr w:rsidR="0095582C" w:rsidRPr="0095582C" w:rsidTr="0095582C">
        <w:trPr>
          <w:divId w:val="355430803"/>
          <w:trHeight w:val="300"/>
          <w:ins w:id="6136" w:author="Nick.Tolimieri" w:date="2022-09-30T14:57:00Z"/>
          <w:trPrChange w:id="6137" w:author="Nick.Tolimieri" w:date="2022-09-30T14:57:00Z">
            <w:trPr>
              <w:divId w:val="355430803"/>
              <w:trHeight w:val="300"/>
            </w:trPr>
          </w:trPrChange>
        </w:trPr>
        <w:tc>
          <w:tcPr>
            <w:tcW w:w="960" w:type="dxa"/>
            <w:noWrap/>
            <w:hideMark/>
            <w:tcPrChange w:id="61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39" w:author="Nick.Tolimieri" w:date="2022-09-30T14:57:00Z"/>
                <w:rFonts w:asciiTheme="minorHAnsi" w:eastAsiaTheme="minorHAnsi" w:hAnsiTheme="minorHAnsi" w:cstheme="minorBidi"/>
                <w:sz w:val="22"/>
                <w:szCs w:val="22"/>
                <w:rPrChange w:id="6140" w:author="Nick.Tolimieri" w:date="2022-09-30T14:57:00Z">
                  <w:rPr>
                    <w:ins w:id="6141" w:author="Nick.Tolimieri" w:date="2022-09-30T14:57:00Z"/>
                    <w:rFonts w:ascii="Calibri" w:hAnsi="Calibri" w:cs="Calibri"/>
                    <w:color w:val="000000"/>
                    <w:sz w:val="22"/>
                    <w:szCs w:val="22"/>
                  </w:rPr>
                </w:rPrChange>
              </w:rPr>
              <w:pPrChange w:id="6142" w:author="Nick.Tolimieri" w:date="2022-09-30T14:57:00Z">
                <w:pPr/>
              </w:pPrChange>
            </w:pPr>
            <w:proofErr w:type="spellStart"/>
            <w:ins w:id="6143" w:author="Nick.Tolimieri" w:date="2022-09-30T14:57:00Z">
              <w:r w:rsidRPr="0095582C">
                <w:rPr>
                  <w:rFonts w:asciiTheme="minorHAnsi" w:eastAsiaTheme="minorHAnsi" w:hAnsiTheme="minorHAnsi" w:cstheme="minorBidi"/>
                  <w:sz w:val="22"/>
                  <w:szCs w:val="22"/>
                  <w:rPrChange w:id="614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1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1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147" w:author="Nick.Tolimieri" w:date="2022-09-30T14:57:00Z">
                    <w:rPr>
                      <w:rFonts w:ascii="Calibri" w:hAnsi="Calibri" w:cs="Calibri"/>
                      <w:color w:val="000000"/>
                      <w:sz w:val="22"/>
                      <w:szCs w:val="22"/>
                    </w:rPr>
                  </w:rPrChange>
                </w:rPr>
                <w:t xml:space="preserve"> B.</w:t>
              </w:r>
            </w:ins>
          </w:p>
        </w:tc>
        <w:tc>
          <w:tcPr>
            <w:tcW w:w="960" w:type="dxa"/>
            <w:noWrap/>
            <w:hideMark/>
            <w:tcPrChange w:id="61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49" w:author="Nick.Tolimieri" w:date="2022-09-30T14:57:00Z"/>
                <w:rFonts w:asciiTheme="minorHAnsi" w:eastAsiaTheme="minorHAnsi" w:hAnsiTheme="minorHAnsi" w:cstheme="minorBidi"/>
                <w:sz w:val="22"/>
                <w:szCs w:val="22"/>
                <w:rPrChange w:id="6150" w:author="Nick.Tolimieri" w:date="2022-09-30T14:57:00Z">
                  <w:rPr>
                    <w:ins w:id="6151" w:author="Nick.Tolimieri" w:date="2022-09-30T14:57:00Z"/>
                    <w:rFonts w:ascii="Calibri" w:hAnsi="Calibri" w:cs="Calibri"/>
                    <w:color w:val="000000"/>
                    <w:sz w:val="22"/>
                    <w:szCs w:val="22"/>
                  </w:rPr>
                </w:rPrChange>
              </w:rPr>
              <w:pPrChange w:id="6152" w:author="Nick.Tolimieri" w:date="2022-09-30T14:57:00Z">
                <w:pPr>
                  <w:jc w:val="right"/>
                </w:pPr>
              </w:pPrChange>
            </w:pPr>
            <w:ins w:id="6153" w:author="Nick.Tolimieri" w:date="2022-09-30T14:57:00Z">
              <w:r w:rsidRPr="0095582C">
                <w:rPr>
                  <w:rFonts w:asciiTheme="minorHAnsi" w:eastAsiaTheme="minorHAnsi" w:hAnsiTheme="minorHAnsi" w:cstheme="minorBidi"/>
                  <w:sz w:val="22"/>
                  <w:szCs w:val="22"/>
                  <w:rPrChange w:id="6154" w:author="Nick.Tolimieri" w:date="2022-09-30T14:57:00Z">
                    <w:rPr>
                      <w:rFonts w:ascii="Calibri" w:hAnsi="Calibri" w:cs="Calibri"/>
                      <w:color w:val="000000"/>
                      <w:sz w:val="22"/>
                      <w:szCs w:val="22"/>
                    </w:rPr>
                  </w:rPrChange>
                </w:rPr>
                <w:t>2012</w:t>
              </w:r>
            </w:ins>
          </w:p>
        </w:tc>
        <w:tc>
          <w:tcPr>
            <w:tcW w:w="960" w:type="dxa"/>
            <w:noWrap/>
            <w:hideMark/>
            <w:tcPrChange w:id="61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56" w:author="Nick.Tolimieri" w:date="2022-09-30T14:57:00Z"/>
                <w:rFonts w:asciiTheme="minorHAnsi" w:eastAsiaTheme="minorHAnsi" w:hAnsiTheme="minorHAnsi" w:cstheme="minorBidi"/>
                <w:sz w:val="22"/>
                <w:szCs w:val="22"/>
                <w:rPrChange w:id="6157" w:author="Nick.Tolimieri" w:date="2022-09-30T14:57:00Z">
                  <w:rPr>
                    <w:ins w:id="6158" w:author="Nick.Tolimieri" w:date="2022-09-30T14:57:00Z"/>
                    <w:rFonts w:ascii="Calibri" w:hAnsi="Calibri" w:cs="Calibri"/>
                    <w:color w:val="000000"/>
                    <w:sz w:val="22"/>
                    <w:szCs w:val="22"/>
                  </w:rPr>
                </w:rPrChange>
              </w:rPr>
              <w:pPrChange w:id="6159" w:author="Nick.Tolimieri" w:date="2022-09-30T14:57:00Z">
                <w:pPr>
                  <w:jc w:val="right"/>
                </w:pPr>
              </w:pPrChange>
            </w:pPr>
            <w:ins w:id="6160" w:author="Nick.Tolimieri" w:date="2022-09-30T14:57:00Z">
              <w:r w:rsidRPr="0095582C">
                <w:rPr>
                  <w:rFonts w:asciiTheme="minorHAnsi" w:eastAsiaTheme="minorHAnsi" w:hAnsiTheme="minorHAnsi" w:cstheme="minorBidi"/>
                  <w:sz w:val="22"/>
                  <w:szCs w:val="22"/>
                  <w:rPrChange w:id="6161" w:author="Nick.Tolimieri" w:date="2022-09-30T14:57:00Z">
                    <w:rPr>
                      <w:rFonts w:ascii="Calibri" w:hAnsi="Calibri" w:cs="Calibri"/>
                      <w:color w:val="000000"/>
                      <w:sz w:val="22"/>
                      <w:szCs w:val="22"/>
                    </w:rPr>
                  </w:rPrChange>
                </w:rPr>
                <w:t>0</w:t>
              </w:r>
            </w:ins>
          </w:p>
        </w:tc>
        <w:tc>
          <w:tcPr>
            <w:tcW w:w="960" w:type="dxa"/>
            <w:noWrap/>
            <w:hideMark/>
            <w:tcPrChange w:id="61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63" w:author="Nick.Tolimieri" w:date="2022-09-30T14:57:00Z"/>
                <w:rFonts w:asciiTheme="minorHAnsi" w:eastAsiaTheme="minorHAnsi" w:hAnsiTheme="minorHAnsi" w:cstheme="minorBidi"/>
                <w:sz w:val="22"/>
                <w:szCs w:val="22"/>
                <w:rPrChange w:id="6164" w:author="Nick.Tolimieri" w:date="2022-09-30T14:57:00Z">
                  <w:rPr>
                    <w:ins w:id="6165" w:author="Nick.Tolimieri" w:date="2022-09-30T14:57:00Z"/>
                    <w:rFonts w:ascii="Calibri" w:hAnsi="Calibri" w:cs="Calibri"/>
                    <w:color w:val="000000"/>
                    <w:sz w:val="22"/>
                    <w:szCs w:val="22"/>
                  </w:rPr>
                </w:rPrChange>
              </w:rPr>
              <w:pPrChange w:id="6166" w:author="Nick.Tolimieri" w:date="2022-09-30T14:57:00Z">
                <w:pPr>
                  <w:jc w:val="right"/>
                </w:pPr>
              </w:pPrChange>
            </w:pPr>
            <w:ins w:id="6167" w:author="Nick.Tolimieri" w:date="2022-09-30T14:57:00Z">
              <w:r w:rsidRPr="0095582C">
                <w:rPr>
                  <w:rFonts w:asciiTheme="minorHAnsi" w:eastAsiaTheme="minorHAnsi" w:hAnsiTheme="minorHAnsi" w:cstheme="minorBidi"/>
                  <w:sz w:val="22"/>
                  <w:szCs w:val="22"/>
                  <w:rPrChange w:id="6168" w:author="Nick.Tolimieri" w:date="2022-09-30T14:57:00Z">
                    <w:rPr>
                      <w:rFonts w:ascii="Calibri" w:hAnsi="Calibri" w:cs="Calibri"/>
                      <w:color w:val="000000"/>
                      <w:sz w:val="22"/>
                      <w:szCs w:val="22"/>
                    </w:rPr>
                  </w:rPrChange>
                </w:rPr>
                <w:t>0</w:t>
              </w:r>
            </w:ins>
          </w:p>
        </w:tc>
        <w:tc>
          <w:tcPr>
            <w:tcW w:w="960" w:type="dxa"/>
            <w:noWrap/>
            <w:hideMark/>
            <w:tcPrChange w:id="61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70" w:author="Nick.Tolimieri" w:date="2022-09-30T14:57:00Z"/>
                <w:rFonts w:asciiTheme="minorHAnsi" w:eastAsiaTheme="minorHAnsi" w:hAnsiTheme="minorHAnsi" w:cstheme="minorBidi"/>
                <w:sz w:val="22"/>
                <w:szCs w:val="22"/>
                <w:rPrChange w:id="6171" w:author="Nick.Tolimieri" w:date="2022-09-30T14:57:00Z">
                  <w:rPr>
                    <w:ins w:id="6172" w:author="Nick.Tolimieri" w:date="2022-09-30T14:57:00Z"/>
                    <w:rFonts w:ascii="Calibri" w:hAnsi="Calibri" w:cs="Calibri"/>
                    <w:color w:val="000000"/>
                    <w:sz w:val="22"/>
                    <w:szCs w:val="22"/>
                  </w:rPr>
                </w:rPrChange>
              </w:rPr>
              <w:pPrChange w:id="6173" w:author="Nick.Tolimieri" w:date="2022-09-30T14:57:00Z">
                <w:pPr>
                  <w:jc w:val="right"/>
                </w:pPr>
              </w:pPrChange>
            </w:pPr>
            <w:ins w:id="6174" w:author="Nick.Tolimieri" w:date="2022-09-30T14:57:00Z">
              <w:r w:rsidRPr="0095582C">
                <w:rPr>
                  <w:rFonts w:asciiTheme="minorHAnsi" w:eastAsiaTheme="minorHAnsi" w:hAnsiTheme="minorHAnsi" w:cstheme="minorBidi"/>
                  <w:sz w:val="22"/>
                  <w:szCs w:val="22"/>
                  <w:rPrChange w:id="6175" w:author="Nick.Tolimieri" w:date="2022-09-30T14:57:00Z">
                    <w:rPr>
                      <w:rFonts w:ascii="Calibri" w:hAnsi="Calibri" w:cs="Calibri"/>
                      <w:color w:val="000000"/>
                      <w:sz w:val="22"/>
                      <w:szCs w:val="22"/>
                    </w:rPr>
                  </w:rPrChange>
                </w:rPr>
                <w:t>0</w:t>
              </w:r>
            </w:ins>
          </w:p>
        </w:tc>
        <w:tc>
          <w:tcPr>
            <w:tcW w:w="960" w:type="dxa"/>
            <w:noWrap/>
            <w:hideMark/>
            <w:tcPrChange w:id="61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77" w:author="Nick.Tolimieri" w:date="2022-09-30T14:57:00Z"/>
                <w:rFonts w:asciiTheme="minorHAnsi" w:eastAsiaTheme="minorHAnsi" w:hAnsiTheme="minorHAnsi" w:cstheme="minorBidi"/>
                <w:sz w:val="22"/>
                <w:szCs w:val="22"/>
                <w:rPrChange w:id="6178" w:author="Nick.Tolimieri" w:date="2022-09-30T14:57:00Z">
                  <w:rPr>
                    <w:ins w:id="6179" w:author="Nick.Tolimieri" w:date="2022-09-30T14:57:00Z"/>
                    <w:rFonts w:ascii="Calibri" w:hAnsi="Calibri" w:cs="Calibri"/>
                    <w:color w:val="000000"/>
                    <w:sz w:val="22"/>
                    <w:szCs w:val="22"/>
                  </w:rPr>
                </w:rPrChange>
              </w:rPr>
              <w:pPrChange w:id="6180" w:author="Nick.Tolimieri" w:date="2022-09-30T14:57:00Z">
                <w:pPr>
                  <w:jc w:val="right"/>
                </w:pPr>
              </w:pPrChange>
            </w:pPr>
            <w:ins w:id="6181" w:author="Nick.Tolimieri" w:date="2022-09-30T14:57:00Z">
              <w:r w:rsidRPr="0095582C">
                <w:rPr>
                  <w:rFonts w:asciiTheme="minorHAnsi" w:eastAsiaTheme="minorHAnsi" w:hAnsiTheme="minorHAnsi" w:cstheme="minorBidi"/>
                  <w:sz w:val="22"/>
                  <w:szCs w:val="22"/>
                  <w:rPrChange w:id="6182" w:author="Nick.Tolimieri" w:date="2022-09-30T14:57:00Z">
                    <w:rPr>
                      <w:rFonts w:ascii="Calibri" w:hAnsi="Calibri" w:cs="Calibri"/>
                      <w:color w:val="000000"/>
                      <w:sz w:val="22"/>
                      <w:szCs w:val="22"/>
                    </w:rPr>
                  </w:rPrChange>
                </w:rPr>
                <w:t>0</w:t>
              </w:r>
            </w:ins>
          </w:p>
        </w:tc>
        <w:tc>
          <w:tcPr>
            <w:tcW w:w="960" w:type="dxa"/>
            <w:noWrap/>
            <w:hideMark/>
            <w:tcPrChange w:id="61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84" w:author="Nick.Tolimieri" w:date="2022-09-30T14:57:00Z"/>
                <w:rFonts w:asciiTheme="minorHAnsi" w:eastAsiaTheme="minorHAnsi" w:hAnsiTheme="minorHAnsi" w:cstheme="minorBidi"/>
                <w:sz w:val="22"/>
                <w:szCs w:val="22"/>
                <w:rPrChange w:id="6185" w:author="Nick.Tolimieri" w:date="2022-09-30T14:57:00Z">
                  <w:rPr>
                    <w:ins w:id="6186" w:author="Nick.Tolimieri" w:date="2022-09-30T14:57:00Z"/>
                    <w:rFonts w:ascii="Calibri" w:hAnsi="Calibri" w:cs="Calibri"/>
                    <w:color w:val="000000"/>
                    <w:sz w:val="22"/>
                    <w:szCs w:val="22"/>
                  </w:rPr>
                </w:rPrChange>
              </w:rPr>
              <w:pPrChange w:id="6187" w:author="Nick.Tolimieri" w:date="2022-09-30T14:57:00Z">
                <w:pPr/>
              </w:pPrChange>
            </w:pPr>
            <w:ins w:id="6188" w:author="Nick.Tolimieri" w:date="2022-09-30T14:57:00Z">
              <w:r w:rsidRPr="0095582C">
                <w:rPr>
                  <w:rFonts w:asciiTheme="minorHAnsi" w:eastAsiaTheme="minorHAnsi" w:hAnsiTheme="minorHAnsi" w:cstheme="minorBidi"/>
                  <w:sz w:val="22"/>
                  <w:szCs w:val="22"/>
                  <w:rPrChange w:id="6189" w:author="Nick.Tolimieri" w:date="2022-09-30T14:57:00Z">
                    <w:rPr>
                      <w:rFonts w:ascii="Calibri" w:hAnsi="Calibri" w:cs="Calibri"/>
                      <w:color w:val="000000"/>
                      <w:sz w:val="22"/>
                      <w:szCs w:val="22"/>
                    </w:rPr>
                  </w:rPrChange>
                </w:rPr>
                <w:t>NA</w:t>
              </w:r>
            </w:ins>
          </w:p>
        </w:tc>
        <w:tc>
          <w:tcPr>
            <w:tcW w:w="960" w:type="dxa"/>
            <w:noWrap/>
            <w:hideMark/>
            <w:tcPrChange w:id="61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91" w:author="Nick.Tolimieri" w:date="2022-09-30T14:57:00Z"/>
                <w:rFonts w:asciiTheme="minorHAnsi" w:eastAsiaTheme="minorHAnsi" w:hAnsiTheme="minorHAnsi" w:cstheme="minorBidi"/>
                <w:sz w:val="22"/>
                <w:szCs w:val="22"/>
                <w:rPrChange w:id="6192" w:author="Nick.Tolimieri" w:date="2022-09-30T14:57:00Z">
                  <w:rPr>
                    <w:ins w:id="6193" w:author="Nick.Tolimieri" w:date="2022-09-30T14:57:00Z"/>
                    <w:rFonts w:ascii="Calibri" w:hAnsi="Calibri" w:cs="Calibri"/>
                    <w:color w:val="000000"/>
                    <w:sz w:val="22"/>
                    <w:szCs w:val="22"/>
                  </w:rPr>
                </w:rPrChange>
              </w:rPr>
              <w:pPrChange w:id="6194" w:author="Nick.Tolimieri" w:date="2022-09-30T14:57:00Z">
                <w:pPr/>
              </w:pPrChange>
            </w:pPr>
            <w:ins w:id="6195" w:author="Nick.Tolimieri" w:date="2022-09-30T14:57:00Z">
              <w:r w:rsidRPr="0095582C">
                <w:rPr>
                  <w:rFonts w:asciiTheme="minorHAnsi" w:eastAsiaTheme="minorHAnsi" w:hAnsiTheme="minorHAnsi" w:cstheme="minorBidi"/>
                  <w:sz w:val="22"/>
                  <w:szCs w:val="22"/>
                  <w:rPrChange w:id="6196" w:author="Nick.Tolimieri" w:date="2022-09-30T14:57:00Z">
                    <w:rPr>
                      <w:rFonts w:ascii="Calibri" w:hAnsi="Calibri" w:cs="Calibri"/>
                      <w:color w:val="000000"/>
                      <w:sz w:val="22"/>
                      <w:szCs w:val="22"/>
                    </w:rPr>
                  </w:rPrChange>
                </w:rPr>
                <w:t>NA</w:t>
              </w:r>
            </w:ins>
          </w:p>
        </w:tc>
        <w:tc>
          <w:tcPr>
            <w:tcW w:w="960" w:type="dxa"/>
            <w:noWrap/>
            <w:hideMark/>
            <w:tcPrChange w:id="61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198" w:author="Nick.Tolimieri" w:date="2022-09-30T14:57:00Z"/>
                <w:rFonts w:asciiTheme="minorHAnsi" w:eastAsiaTheme="minorHAnsi" w:hAnsiTheme="minorHAnsi" w:cstheme="minorBidi"/>
                <w:sz w:val="22"/>
                <w:szCs w:val="22"/>
                <w:rPrChange w:id="6199" w:author="Nick.Tolimieri" w:date="2022-09-30T14:57:00Z">
                  <w:rPr>
                    <w:ins w:id="6200" w:author="Nick.Tolimieri" w:date="2022-09-30T14:57:00Z"/>
                    <w:rFonts w:ascii="Calibri" w:hAnsi="Calibri" w:cs="Calibri"/>
                    <w:color w:val="000000"/>
                    <w:sz w:val="22"/>
                    <w:szCs w:val="22"/>
                  </w:rPr>
                </w:rPrChange>
              </w:rPr>
              <w:pPrChange w:id="6201" w:author="Nick.Tolimieri" w:date="2022-09-30T14:57:00Z">
                <w:pPr/>
              </w:pPrChange>
            </w:pPr>
            <w:ins w:id="6202" w:author="Nick.Tolimieri" w:date="2022-09-30T14:57:00Z">
              <w:r w:rsidRPr="0095582C">
                <w:rPr>
                  <w:rFonts w:asciiTheme="minorHAnsi" w:eastAsiaTheme="minorHAnsi" w:hAnsiTheme="minorHAnsi" w:cstheme="minorBidi"/>
                  <w:sz w:val="22"/>
                  <w:szCs w:val="22"/>
                  <w:rPrChange w:id="6203" w:author="Nick.Tolimieri" w:date="2022-09-30T14:57:00Z">
                    <w:rPr>
                      <w:rFonts w:ascii="Calibri" w:hAnsi="Calibri" w:cs="Calibri"/>
                      <w:color w:val="000000"/>
                      <w:sz w:val="22"/>
                      <w:szCs w:val="22"/>
                    </w:rPr>
                  </w:rPrChange>
                </w:rPr>
                <w:t>NA</w:t>
              </w:r>
            </w:ins>
          </w:p>
        </w:tc>
        <w:tc>
          <w:tcPr>
            <w:tcW w:w="960" w:type="dxa"/>
            <w:noWrap/>
            <w:hideMark/>
            <w:tcPrChange w:id="62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05" w:author="Nick.Tolimieri" w:date="2022-09-30T14:57:00Z"/>
                <w:rFonts w:asciiTheme="minorHAnsi" w:eastAsiaTheme="minorHAnsi" w:hAnsiTheme="minorHAnsi" w:cstheme="minorBidi"/>
                <w:sz w:val="22"/>
                <w:szCs w:val="22"/>
                <w:rPrChange w:id="6206" w:author="Nick.Tolimieri" w:date="2022-09-30T14:57:00Z">
                  <w:rPr>
                    <w:ins w:id="6207" w:author="Nick.Tolimieri" w:date="2022-09-30T14:57:00Z"/>
                    <w:rFonts w:ascii="Calibri" w:hAnsi="Calibri" w:cs="Calibri"/>
                    <w:color w:val="000000"/>
                    <w:sz w:val="22"/>
                    <w:szCs w:val="22"/>
                  </w:rPr>
                </w:rPrChange>
              </w:rPr>
              <w:pPrChange w:id="6208" w:author="Nick.Tolimieri" w:date="2022-09-30T14:57:00Z">
                <w:pPr/>
              </w:pPrChange>
            </w:pPr>
            <w:ins w:id="6209" w:author="Nick.Tolimieri" w:date="2022-09-30T14:57:00Z">
              <w:r w:rsidRPr="0095582C">
                <w:rPr>
                  <w:rFonts w:asciiTheme="minorHAnsi" w:eastAsiaTheme="minorHAnsi" w:hAnsiTheme="minorHAnsi" w:cstheme="minorBidi"/>
                  <w:sz w:val="22"/>
                  <w:szCs w:val="22"/>
                  <w:rPrChange w:id="6210"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6211" w:author="Nick.Tolimieri" w:date="2022-09-30T14:57:00Z"/>
          <w:trPrChange w:id="6212" w:author="Nick.Tolimieri" w:date="2022-09-30T14:57:00Z">
            <w:trPr>
              <w:divId w:val="355430803"/>
              <w:trHeight w:val="300"/>
            </w:trPr>
          </w:trPrChange>
        </w:trPr>
        <w:tc>
          <w:tcPr>
            <w:tcW w:w="960" w:type="dxa"/>
            <w:noWrap/>
            <w:hideMark/>
            <w:tcPrChange w:id="62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14" w:author="Nick.Tolimieri" w:date="2022-09-30T14:57:00Z"/>
                <w:rFonts w:asciiTheme="minorHAnsi" w:eastAsiaTheme="minorHAnsi" w:hAnsiTheme="minorHAnsi" w:cstheme="minorBidi"/>
                <w:sz w:val="22"/>
                <w:szCs w:val="22"/>
                <w:rPrChange w:id="6215" w:author="Nick.Tolimieri" w:date="2022-09-30T14:57:00Z">
                  <w:rPr>
                    <w:ins w:id="6216" w:author="Nick.Tolimieri" w:date="2022-09-30T14:57:00Z"/>
                    <w:rFonts w:ascii="Calibri" w:hAnsi="Calibri" w:cs="Calibri"/>
                    <w:color w:val="000000"/>
                    <w:sz w:val="22"/>
                    <w:szCs w:val="22"/>
                  </w:rPr>
                </w:rPrChange>
              </w:rPr>
              <w:pPrChange w:id="6217" w:author="Nick.Tolimieri" w:date="2022-09-30T14:57:00Z">
                <w:pPr/>
              </w:pPrChange>
            </w:pPr>
            <w:proofErr w:type="spellStart"/>
            <w:ins w:id="6218" w:author="Nick.Tolimieri" w:date="2022-09-30T14:57:00Z">
              <w:r w:rsidRPr="0095582C">
                <w:rPr>
                  <w:rFonts w:asciiTheme="minorHAnsi" w:eastAsiaTheme="minorHAnsi" w:hAnsiTheme="minorHAnsi" w:cstheme="minorBidi"/>
                  <w:sz w:val="22"/>
                  <w:szCs w:val="22"/>
                  <w:rPrChange w:id="621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2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2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222" w:author="Nick.Tolimieri" w:date="2022-09-30T14:57:00Z">
                    <w:rPr>
                      <w:rFonts w:ascii="Calibri" w:hAnsi="Calibri" w:cs="Calibri"/>
                      <w:color w:val="000000"/>
                      <w:sz w:val="22"/>
                      <w:szCs w:val="22"/>
                    </w:rPr>
                  </w:rPrChange>
                </w:rPr>
                <w:t xml:space="preserve"> B.</w:t>
              </w:r>
            </w:ins>
          </w:p>
        </w:tc>
        <w:tc>
          <w:tcPr>
            <w:tcW w:w="960" w:type="dxa"/>
            <w:noWrap/>
            <w:hideMark/>
            <w:tcPrChange w:id="62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24" w:author="Nick.Tolimieri" w:date="2022-09-30T14:57:00Z"/>
                <w:rFonts w:asciiTheme="minorHAnsi" w:eastAsiaTheme="minorHAnsi" w:hAnsiTheme="minorHAnsi" w:cstheme="minorBidi"/>
                <w:sz w:val="22"/>
                <w:szCs w:val="22"/>
                <w:rPrChange w:id="6225" w:author="Nick.Tolimieri" w:date="2022-09-30T14:57:00Z">
                  <w:rPr>
                    <w:ins w:id="6226" w:author="Nick.Tolimieri" w:date="2022-09-30T14:57:00Z"/>
                    <w:rFonts w:ascii="Calibri" w:hAnsi="Calibri" w:cs="Calibri"/>
                    <w:color w:val="000000"/>
                    <w:sz w:val="22"/>
                    <w:szCs w:val="22"/>
                  </w:rPr>
                </w:rPrChange>
              </w:rPr>
              <w:pPrChange w:id="6227" w:author="Nick.Tolimieri" w:date="2022-09-30T14:57:00Z">
                <w:pPr>
                  <w:jc w:val="right"/>
                </w:pPr>
              </w:pPrChange>
            </w:pPr>
            <w:ins w:id="6228" w:author="Nick.Tolimieri" w:date="2022-09-30T14:57:00Z">
              <w:r w:rsidRPr="0095582C">
                <w:rPr>
                  <w:rFonts w:asciiTheme="minorHAnsi" w:eastAsiaTheme="minorHAnsi" w:hAnsiTheme="minorHAnsi" w:cstheme="minorBidi"/>
                  <w:sz w:val="22"/>
                  <w:szCs w:val="22"/>
                  <w:rPrChange w:id="6229" w:author="Nick.Tolimieri" w:date="2022-09-30T14:57:00Z">
                    <w:rPr>
                      <w:rFonts w:ascii="Calibri" w:hAnsi="Calibri" w:cs="Calibri"/>
                      <w:color w:val="000000"/>
                      <w:sz w:val="22"/>
                      <w:szCs w:val="22"/>
                    </w:rPr>
                  </w:rPrChange>
                </w:rPr>
                <w:t>2013</w:t>
              </w:r>
            </w:ins>
          </w:p>
        </w:tc>
        <w:tc>
          <w:tcPr>
            <w:tcW w:w="960" w:type="dxa"/>
            <w:noWrap/>
            <w:hideMark/>
            <w:tcPrChange w:id="62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31" w:author="Nick.Tolimieri" w:date="2022-09-30T14:57:00Z"/>
                <w:rFonts w:asciiTheme="minorHAnsi" w:eastAsiaTheme="minorHAnsi" w:hAnsiTheme="minorHAnsi" w:cstheme="minorBidi"/>
                <w:sz w:val="22"/>
                <w:szCs w:val="22"/>
                <w:rPrChange w:id="6232" w:author="Nick.Tolimieri" w:date="2022-09-30T14:57:00Z">
                  <w:rPr>
                    <w:ins w:id="6233" w:author="Nick.Tolimieri" w:date="2022-09-30T14:57:00Z"/>
                    <w:rFonts w:ascii="Calibri" w:hAnsi="Calibri" w:cs="Calibri"/>
                    <w:color w:val="000000"/>
                    <w:sz w:val="22"/>
                    <w:szCs w:val="22"/>
                  </w:rPr>
                </w:rPrChange>
              </w:rPr>
              <w:pPrChange w:id="6234" w:author="Nick.Tolimieri" w:date="2022-09-30T14:57:00Z">
                <w:pPr>
                  <w:jc w:val="right"/>
                </w:pPr>
              </w:pPrChange>
            </w:pPr>
            <w:ins w:id="6235" w:author="Nick.Tolimieri" w:date="2022-09-30T14:57:00Z">
              <w:r w:rsidRPr="0095582C">
                <w:rPr>
                  <w:rFonts w:asciiTheme="minorHAnsi" w:eastAsiaTheme="minorHAnsi" w:hAnsiTheme="minorHAnsi" w:cstheme="minorBidi"/>
                  <w:sz w:val="22"/>
                  <w:szCs w:val="22"/>
                  <w:rPrChange w:id="6236" w:author="Nick.Tolimieri" w:date="2022-09-30T14:57:00Z">
                    <w:rPr>
                      <w:rFonts w:ascii="Calibri" w:hAnsi="Calibri" w:cs="Calibri"/>
                      <w:color w:val="000000"/>
                      <w:sz w:val="22"/>
                      <w:szCs w:val="22"/>
                    </w:rPr>
                  </w:rPrChange>
                </w:rPr>
                <w:t>5</w:t>
              </w:r>
            </w:ins>
          </w:p>
        </w:tc>
        <w:tc>
          <w:tcPr>
            <w:tcW w:w="960" w:type="dxa"/>
            <w:noWrap/>
            <w:hideMark/>
            <w:tcPrChange w:id="62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38" w:author="Nick.Tolimieri" w:date="2022-09-30T14:57:00Z"/>
                <w:rFonts w:asciiTheme="minorHAnsi" w:eastAsiaTheme="minorHAnsi" w:hAnsiTheme="minorHAnsi" w:cstheme="minorBidi"/>
                <w:sz w:val="22"/>
                <w:szCs w:val="22"/>
                <w:rPrChange w:id="6239" w:author="Nick.Tolimieri" w:date="2022-09-30T14:57:00Z">
                  <w:rPr>
                    <w:ins w:id="6240" w:author="Nick.Tolimieri" w:date="2022-09-30T14:57:00Z"/>
                    <w:rFonts w:ascii="Calibri" w:hAnsi="Calibri" w:cs="Calibri"/>
                    <w:color w:val="000000"/>
                    <w:sz w:val="22"/>
                    <w:szCs w:val="22"/>
                  </w:rPr>
                </w:rPrChange>
              </w:rPr>
              <w:pPrChange w:id="6241" w:author="Nick.Tolimieri" w:date="2022-09-30T14:57:00Z">
                <w:pPr>
                  <w:jc w:val="right"/>
                </w:pPr>
              </w:pPrChange>
            </w:pPr>
            <w:ins w:id="6242" w:author="Nick.Tolimieri" w:date="2022-09-30T14:57:00Z">
              <w:r w:rsidRPr="0095582C">
                <w:rPr>
                  <w:rFonts w:asciiTheme="minorHAnsi" w:eastAsiaTheme="minorHAnsi" w:hAnsiTheme="minorHAnsi" w:cstheme="minorBidi"/>
                  <w:sz w:val="22"/>
                  <w:szCs w:val="22"/>
                  <w:rPrChange w:id="6243" w:author="Nick.Tolimieri" w:date="2022-09-30T14:57:00Z">
                    <w:rPr>
                      <w:rFonts w:ascii="Calibri" w:hAnsi="Calibri" w:cs="Calibri"/>
                      <w:color w:val="000000"/>
                      <w:sz w:val="22"/>
                      <w:szCs w:val="22"/>
                    </w:rPr>
                  </w:rPrChange>
                </w:rPr>
                <w:t>26</w:t>
              </w:r>
            </w:ins>
          </w:p>
        </w:tc>
        <w:tc>
          <w:tcPr>
            <w:tcW w:w="960" w:type="dxa"/>
            <w:noWrap/>
            <w:hideMark/>
            <w:tcPrChange w:id="62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45" w:author="Nick.Tolimieri" w:date="2022-09-30T14:57:00Z"/>
                <w:rFonts w:asciiTheme="minorHAnsi" w:eastAsiaTheme="minorHAnsi" w:hAnsiTheme="minorHAnsi" w:cstheme="minorBidi"/>
                <w:sz w:val="22"/>
                <w:szCs w:val="22"/>
                <w:rPrChange w:id="6246" w:author="Nick.Tolimieri" w:date="2022-09-30T14:57:00Z">
                  <w:rPr>
                    <w:ins w:id="6247" w:author="Nick.Tolimieri" w:date="2022-09-30T14:57:00Z"/>
                    <w:rFonts w:ascii="Calibri" w:hAnsi="Calibri" w:cs="Calibri"/>
                    <w:color w:val="000000"/>
                    <w:sz w:val="22"/>
                    <w:szCs w:val="22"/>
                  </w:rPr>
                </w:rPrChange>
              </w:rPr>
              <w:pPrChange w:id="6248" w:author="Nick.Tolimieri" w:date="2022-09-30T14:57:00Z">
                <w:pPr>
                  <w:jc w:val="right"/>
                </w:pPr>
              </w:pPrChange>
            </w:pPr>
            <w:ins w:id="6249" w:author="Nick.Tolimieri" w:date="2022-09-30T14:57:00Z">
              <w:r w:rsidRPr="0095582C">
                <w:rPr>
                  <w:rFonts w:asciiTheme="minorHAnsi" w:eastAsiaTheme="minorHAnsi" w:hAnsiTheme="minorHAnsi" w:cstheme="minorBidi"/>
                  <w:sz w:val="22"/>
                  <w:szCs w:val="22"/>
                  <w:rPrChange w:id="6250" w:author="Nick.Tolimieri" w:date="2022-09-30T14:57:00Z">
                    <w:rPr>
                      <w:rFonts w:ascii="Calibri" w:hAnsi="Calibri" w:cs="Calibri"/>
                      <w:color w:val="000000"/>
                      <w:sz w:val="22"/>
                      <w:szCs w:val="22"/>
                    </w:rPr>
                  </w:rPrChange>
                </w:rPr>
                <w:t>3</w:t>
              </w:r>
            </w:ins>
          </w:p>
        </w:tc>
        <w:tc>
          <w:tcPr>
            <w:tcW w:w="960" w:type="dxa"/>
            <w:noWrap/>
            <w:hideMark/>
            <w:tcPrChange w:id="62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52" w:author="Nick.Tolimieri" w:date="2022-09-30T14:57:00Z"/>
                <w:rFonts w:asciiTheme="minorHAnsi" w:eastAsiaTheme="minorHAnsi" w:hAnsiTheme="minorHAnsi" w:cstheme="minorBidi"/>
                <w:sz w:val="22"/>
                <w:szCs w:val="22"/>
                <w:rPrChange w:id="6253" w:author="Nick.Tolimieri" w:date="2022-09-30T14:57:00Z">
                  <w:rPr>
                    <w:ins w:id="6254" w:author="Nick.Tolimieri" w:date="2022-09-30T14:57:00Z"/>
                    <w:rFonts w:ascii="Calibri" w:hAnsi="Calibri" w:cs="Calibri"/>
                    <w:color w:val="000000"/>
                    <w:sz w:val="22"/>
                    <w:szCs w:val="22"/>
                  </w:rPr>
                </w:rPrChange>
              </w:rPr>
              <w:pPrChange w:id="6255" w:author="Nick.Tolimieri" w:date="2022-09-30T14:57:00Z">
                <w:pPr>
                  <w:jc w:val="right"/>
                </w:pPr>
              </w:pPrChange>
            </w:pPr>
            <w:ins w:id="6256" w:author="Nick.Tolimieri" w:date="2022-09-30T14:57:00Z">
              <w:r w:rsidRPr="0095582C">
                <w:rPr>
                  <w:rFonts w:asciiTheme="minorHAnsi" w:eastAsiaTheme="minorHAnsi" w:hAnsiTheme="minorHAnsi" w:cstheme="minorBidi"/>
                  <w:sz w:val="22"/>
                  <w:szCs w:val="22"/>
                  <w:rPrChange w:id="6257" w:author="Nick.Tolimieri" w:date="2022-09-30T14:57:00Z">
                    <w:rPr>
                      <w:rFonts w:ascii="Calibri" w:hAnsi="Calibri" w:cs="Calibri"/>
                      <w:color w:val="000000"/>
                      <w:sz w:val="22"/>
                      <w:szCs w:val="22"/>
                    </w:rPr>
                  </w:rPrChange>
                </w:rPr>
                <w:t>19</w:t>
              </w:r>
            </w:ins>
          </w:p>
        </w:tc>
        <w:tc>
          <w:tcPr>
            <w:tcW w:w="960" w:type="dxa"/>
            <w:noWrap/>
            <w:hideMark/>
            <w:tcPrChange w:id="62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59" w:author="Nick.Tolimieri" w:date="2022-09-30T14:57:00Z"/>
                <w:rFonts w:asciiTheme="minorHAnsi" w:eastAsiaTheme="minorHAnsi" w:hAnsiTheme="minorHAnsi" w:cstheme="minorBidi"/>
                <w:sz w:val="22"/>
                <w:szCs w:val="22"/>
                <w:rPrChange w:id="6260" w:author="Nick.Tolimieri" w:date="2022-09-30T14:57:00Z">
                  <w:rPr>
                    <w:ins w:id="6261" w:author="Nick.Tolimieri" w:date="2022-09-30T14:57:00Z"/>
                    <w:rFonts w:ascii="Calibri" w:hAnsi="Calibri" w:cs="Calibri"/>
                    <w:color w:val="000000"/>
                    <w:sz w:val="22"/>
                    <w:szCs w:val="22"/>
                  </w:rPr>
                </w:rPrChange>
              </w:rPr>
              <w:pPrChange w:id="6262" w:author="Nick.Tolimieri" w:date="2022-09-30T14:57:00Z">
                <w:pPr>
                  <w:jc w:val="right"/>
                </w:pPr>
              </w:pPrChange>
            </w:pPr>
            <w:ins w:id="6263" w:author="Nick.Tolimieri" w:date="2022-09-30T14:57:00Z">
              <w:r w:rsidRPr="0095582C">
                <w:rPr>
                  <w:rFonts w:asciiTheme="minorHAnsi" w:eastAsiaTheme="minorHAnsi" w:hAnsiTheme="minorHAnsi" w:cstheme="minorBidi"/>
                  <w:sz w:val="22"/>
                  <w:szCs w:val="22"/>
                  <w:rPrChange w:id="6264" w:author="Nick.Tolimieri" w:date="2022-09-30T14:57:00Z">
                    <w:rPr>
                      <w:rFonts w:ascii="Calibri" w:hAnsi="Calibri" w:cs="Calibri"/>
                      <w:color w:val="000000"/>
                      <w:sz w:val="22"/>
                      <w:szCs w:val="22"/>
                    </w:rPr>
                  </w:rPrChange>
                </w:rPr>
                <w:t>5</w:t>
              </w:r>
            </w:ins>
          </w:p>
        </w:tc>
        <w:tc>
          <w:tcPr>
            <w:tcW w:w="960" w:type="dxa"/>
            <w:noWrap/>
            <w:hideMark/>
            <w:tcPrChange w:id="62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66" w:author="Nick.Tolimieri" w:date="2022-09-30T14:57:00Z"/>
                <w:rFonts w:asciiTheme="minorHAnsi" w:eastAsiaTheme="minorHAnsi" w:hAnsiTheme="minorHAnsi" w:cstheme="minorBidi"/>
                <w:sz w:val="22"/>
                <w:szCs w:val="22"/>
                <w:rPrChange w:id="6267" w:author="Nick.Tolimieri" w:date="2022-09-30T14:57:00Z">
                  <w:rPr>
                    <w:ins w:id="6268" w:author="Nick.Tolimieri" w:date="2022-09-30T14:57:00Z"/>
                    <w:rFonts w:ascii="Calibri" w:hAnsi="Calibri" w:cs="Calibri"/>
                    <w:color w:val="000000"/>
                    <w:sz w:val="22"/>
                    <w:szCs w:val="22"/>
                  </w:rPr>
                </w:rPrChange>
              </w:rPr>
              <w:pPrChange w:id="6269" w:author="Nick.Tolimieri" w:date="2022-09-30T14:57:00Z">
                <w:pPr>
                  <w:jc w:val="right"/>
                </w:pPr>
              </w:pPrChange>
            </w:pPr>
            <w:ins w:id="6270" w:author="Nick.Tolimieri" w:date="2022-09-30T14:57:00Z">
              <w:r w:rsidRPr="0095582C">
                <w:rPr>
                  <w:rFonts w:asciiTheme="minorHAnsi" w:eastAsiaTheme="minorHAnsi" w:hAnsiTheme="minorHAnsi" w:cstheme="minorBidi"/>
                  <w:sz w:val="22"/>
                  <w:szCs w:val="22"/>
                  <w:rPrChange w:id="6271" w:author="Nick.Tolimieri" w:date="2022-09-30T14:57:00Z">
                    <w:rPr>
                      <w:rFonts w:ascii="Calibri" w:hAnsi="Calibri" w:cs="Calibri"/>
                      <w:color w:val="000000"/>
                      <w:sz w:val="22"/>
                      <w:szCs w:val="22"/>
                    </w:rPr>
                  </w:rPrChange>
                </w:rPr>
                <w:t>8</w:t>
              </w:r>
            </w:ins>
          </w:p>
        </w:tc>
        <w:tc>
          <w:tcPr>
            <w:tcW w:w="960" w:type="dxa"/>
            <w:noWrap/>
            <w:hideMark/>
            <w:tcPrChange w:id="62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73" w:author="Nick.Tolimieri" w:date="2022-09-30T14:57:00Z"/>
                <w:rFonts w:asciiTheme="minorHAnsi" w:eastAsiaTheme="minorHAnsi" w:hAnsiTheme="minorHAnsi" w:cstheme="minorBidi"/>
                <w:sz w:val="22"/>
                <w:szCs w:val="22"/>
                <w:rPrChange w:id="6274" w:author="Nick.Tolimieri" w:date="2022-09-30T14:57:00Z">
                  <w:rPr>
                    <w:ins w:id="6275" w:author="Nick.Tolimieri" w:date="2022-09-30T14:57:00Z"/>
                    <w:rFonts w:ascii="Calibri" w:hAnsi="Calibri" w:cs="Calibri"/>
                    <w:color w:val="000000"/>
                    <w:sz w:val="22"/>
                    <w:szCs w:val="22"/>
                  </w:rPr>
                </w:rPrChange>
              </w:rPr>
              <w:pPrChange w:id="6276" w:author="Nick.Tolimieri" w:date="2022-09-30T14:57:00Z">
                <w:pPr>
                  <w:jc w:val="right"/>
                </w:pPr>
              </w:pPrChange>
            </w:pPr>
            <w:ins w:id="6277" w:author="Nick.Tolimieri" w:date="2022-09-30T14:57:00Z">
              <w:r w:rsidRPr="0095582C">
                <w:rPr>
                  <w:rFonts w:asciiTheme="minorHAnsi" w:eastAsiaTheme="minorHAnsi" w:hAnsiTheme="minorHAnsi" w:cstheme="minorBidi"/>
                  <w:sz w:val="22"/>
                  <w:szCs w:val="22"/>
                  <w:rPrChange w:id="6278" w:author="Nick.Tolimieri" w:date="2022-09-30T14:57:00Z">
                    <w:rPr>
                      <w:rFonts w:ascii="Calibri" w:hAnsi="Calibri" w:cs="Calibri"/>
                      <w:color w:val="000000"/>
                      <w:sz w:val="22"/>
                      <w:szCs w:val="22"/>
                    </w:rPr>
                  </w:rPrChange>
                </w:rPr>
                <w:t>2.49</w:t>
              </w:r>
            </w:ins>
          </w:p>
        </w:tc>
        <w:tc>
          <w:tcPr>
            <w:tcW w:w="960" w:type="dxa"/>
            <w:noWrap/>
            <w:hideMark/>
            <w:tcPrChange w:id="62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80" w:author="Nick.Tolimieri" w:date="2022-09-30T14:57:00Z"/>
                <w:rFonts w:asciiTheme="minorHAnsi" w:eastAsiaTheme="minorHAnsi" w:hAnsiTheme="minorHAnsi" w:cstheme="minorBidi"/>
                <w:sz w:val="22"/>
                <w:szCs w:val="22"/>
                <w:rPrChange w:id="6281" w:author="Nick.Tolimieri" w:date="2022-09-30T14:57:00Z">
                  <w:rPr>
                    <w:ins w:id="6282" w:author="Nick.Tolimieri" w:date="2022-09-30T14:57:00Z"/>
                    <w:rFonts w:ascii="Calibri" w:hAnsi="Calibri" w:cs="Calibri"/>
                    <w:color w:val="000000"/>
                    <w:sz w:val="22"/>
                    <w:szCs w:val="22"/>
                  </w:rPr>
                </w:rPrChange>
              </w:rPr>
              <w:pPrChange w:id="6283" w:author="Nick.Tolimieri" w:date="2022-09-30T14:57:00Z">
                <w:pPr>
                  <w:jc w:val="right"/>
                </w:pPr>
              </w:pPrChange>
            </w:pPr>
            <w:ins w:id="6284" w:author="Nick.Tolimieri" w:date="2022-09-30T14:57:00Z">
              <w:r w:rsidRPr="0095582C">
                <w:rPr>
                  <w:rFonts w:asciiTheme="minorHAnsi" w:eastAsiaTheme="minorHAnsi" w:hAnsiTheme="minorHAnsi" w:cstheme="minorBidi"/>
                  <w:sz w:val="22"/>
                  <w:szCs w:val="22"/>
                  <w:rPrChange w:id="6285" w:author="Nick.Tolimieri" w:date="2022-09-30T14:57:00Z">
                    <w:rPr>
                      <w:rFonts w:ascii="Calibri" w:hAnsi="Calibri" w:cs="Calibri"/>
                      <w:color w:val="000000"/>
                      <w:sz w:val="22"/>
                      <w:szCs w:val="22"/>
                    </w:rPr>
                  </w:rPrChange>
                </w:rPr>
                <w:t>0.64</w:t>
              </w:r>
            </w:ins>
          </w:p>
        </w:tc>
      </w:tr>
      <w:tr w:rsidR="0095582C" w:rsidRPr="0095582C" w:rsidTr="0095582C">
        <w:trPr>
          <w:divId w:val="355430803"/>
          <w:trHeight w:val="300"/>
          <w:ins w:id="6286" w:author="Nick.Tolimieri" w:date="2022-09-30T14:57:00Z"/>
          <w:trPrChange w:id="6287" w:author="Nick.Tolimieri" w:date="2022-09-30T14:57:00Z">
            <w:trPr>
              <w:divId w:val="355430803"/>
              <w:trHeight w:val="300"/>
            </w:trPr>
          </w:trPrChange>
        </w:trPr>
        <w:tc>
          <w:tcPr>
            <w:tcW w:w="960" w:type="dxa"/>
            <w:noWrap/>
            <w:hideMark/>
            <w:tcPrChange w:id="62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89" w:author="Nick.Tolimieri" w:date="2022-09-30T14:57:00Z"/>
                <w:rFonts w:asciiTheme="minorHAnsi" w:eastAsiaTheme="minorHAnsi" w:hAnsiTheme="minorHAnsi" w:cstheme="minorBidi"/>
                <w:sz w:val="22"/>
                <w:szCs w:val="22"/>
                <w:rPrChange w:id="6290" w:author="Nick.Tolimieri" w:date="2022-09-30T14:57:00Z">
                  <w:rPr>
                    <w:ins w:id="6291" w:author="Nick.Tolimieri" w:date="2022-09-30T14:57:00Z"/>
                    <w:rFonts w:ascii="Calibri" w:hAnsi="Calibri" w:cs="Calibri"/>
                    <w:color w:val="000000"/>
                    <w:sz w:val="22"/>
                    <w:szCs w:val="22"/>
                  </w:rPr>
                </w:rPrChange>
              </w:rPr>
              <w:pPrChange w:id="6292" w:author="Nick.Tolimieri" w:date="2022-09-30T14:57:00Z">
                <w:pPr/>
              </w:pPrChange>
            </w:pPr>
            <w:proofErr w:type="spellStart"/>
            <w:ins w:id="6293" w:author="Nick.Tolimieri" w:date="2022-09-30T14:57:00Z">
              <w:r w:rsidRPr="0095582C">
                <w:rPr>
                  <w:rFonts w:asciiTheme="minorHAnsi" w:eastAsiaTheme="minorHAnsi" w:hAnsiTheme="minorHAnsi" w:cstheme="minorBidi"/>
                  <w:sz w:val="22"/>
                  <w:szCs w:val="22"/>
                  <w:rPrChange w:id="6294" w:author="Nick.Tolimieri" w:date="2022-09-30T14:57:00Z">
                    <w:rPr>
                      <w:rFonts w:ascii="Calibri" w:hAnsi="Calibri" w:cs="Calibri"/>
                      <w:color w:val="000000"/>
                      <w:sz w:val="22"/>
                      <w:szCs w:val="22"/>
                    </w:rPr>
                  </w:rPrChange>
                </w:rPr>
                <w:lastRenderedPageBreak/>
                <w:t>Tatoosh</w:t>
              </w:r>
              <w:proofErr w:type="spellEnd"/>
              <w:r w:rsidRPr="0095582C">
                <w:rPr>
                  <w:rFonts w:asciiTheme="minorHAnsi" w:eastAsiaTheme="minorHAnsi" w:hAnsiTheme="minorHAnsi" w:cstheme="minorBidi"/>
                  <w:sz w:val="22"/>
                  <w:szCs w:val="22"/>
                  <w:rPrChange w:id="629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29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297" w:author="Nick.Tolimieri" w:date="2022-09-30T14:57:00Z">
                    <w:rPr>
                      <w:rFonts w:ascii="Calibri" w:hAnsi="Calibri" w:cs="Calibri"/>
                      <w:color w:val="000000"/>
                      <w:sz w:val="22"/>
                      <w:szCs w:val="22"/>
                    </w:rPr>
                  </w:rPrChange>
                </w:rPr>
                <w:t xml:space="preserve"> B.</w:t>
              </w:r>
            </w:ins>
          </w:p>
        </w:tc>
        <w:tc>
          <w:tcPr>
            <w:tcW w:w="960" w:type="dxa"/>
            <w:noWrap/>
            <w:hideMark/>
            <w:tcPrChange w:id="62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299" w:author="Nick.Tolimieri" w:date="2022-09-30T14:57:00Z"/>
                <w:rFonts w:asciiTheme="minorHAnsi" w:eastAsiaTheme="minorHAnsi" w:hAnsiTheme="minorHAnsi" w:cstheme="minorBidi"/>
                <w:sz w:val="22"/>
                <w:szCs w:val="22"/>
                <w:rPrChange w:id="6300" w:author="Nick.Tolimieri" w:date="2022-09-30T14:57:00Z">
                  <w:rPr>
                    <w:ins w:id="6301" w:author="Nick.Tolimieri" w:date="2022-09-30T14:57:00Z"/>
                    <w:rFonts w:ascii="Calibri" w:hAnsi="Calibri" w:cs="Calibri"/>
                    <w:color w:val="000000"/>
                    <w:sz w:val="22"/>
                    <w:szCs w:val="22"/>
                  </w:rPr>
                </w:rPrChange>
              </w:rPr>
              <w:pPrChange w:id="6302" w:author="Nick.Tolimieri" w:date="2022-09-30T14:57:00Z">
                <w:pPr>
                  <w:jc w:val="right"/>
                </w:pPr>
              </w:pPrChange>
            </w:pPr>
            <w:ins w:id="6303" w:author="Nick.Tolimieri" w:date="2022-09-30T14:57:00Z">
              <w:r w:rsidRPr="0095582C">
                <w:rPr>
                  <w:rFonts w:asciiTheme="minorHAnsi" w:eastAsiaTheme="minorHAnsi" w:hAnsiTheme="minorHAnsi" w:cstheme="minorBidi"/>
                  <w:sz w:val="22"/>
                  <w:szCs w:val="22"/>
                  <w:rPrChange w:id="6304" w:author="Nick.Tolimieri" w:date="2022-09-30T14:57:00Z">
                    <w:rPr>
                      <w:rFonts w:ascii="Calibri" w:hAnsi="Calibri" w:cs="Calibri"/>
                      <w:color w:val="000000"/>
                      <w:sz w:val="22"/>
                      <w:szCs w:val="22"/>
                    </w:rPr>
                  </w:rPrChange>
                </w:rPr>
                <w:t>2014</w:t>
              </w:r>
            </w:ins>
          </w:p>
        </w:tc>
        <w:tc>
          <w:tcPr>
            <w:tcW w:w="960" w:type="dxa"/>
            <w:noWrap/>
            <w:hideMark/>
            <w:tcPrChange w:id="63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06" w:author="Nick.Tolimieri" w:date="2022-09-30T14:57:00Z"/>
                <w:rFonts w:asciiTheme="minorHAnsi" w:eastAsiaTheme="minorHAnsi" w:hAnsiTheme="minorHAnsi" w:cstheme="minorBidi"/>
                <w:sz w:val="22"/>
                <w:szCs w:val="22"/>
                <w:rPrChange w:id="6307" w:author="Nick.Tolimieri" w:date="2022-09-30T14:57:00Z">
                  <w:rPr>
                    <w:ins w:id="6308" w:author="Nick.Tolimieri" w:date="2022-09-30T14:57:00Z"/>
                    <w:rFonts w:ascii="Calibri" w:hAnsi="Calibri" w:cs="Calibri"/>
                    <w:color w:val="000000"/>
                    <w:sz w:val="22"/>
                    <w:szCs w:val="22"/>
                  </w:rPr>
                </w:rPrChange>
              </w:rPr>
              <w:pPrChange w:id="6309" w:author="Nick.Tolimieri" w:date="2022-09-30T14:57:00Z">
                <w:pPr>
                  <w:jc w:val="right"/>
                </w:pPr>
              </w:pPrChange>
            </w:pPr>
            <w:ins w:id="6310" w:author="Nick.Tolimieri" w:date="2022-09-30T14:57:00Z">
              <w:r w:rsidRPr="0095582C">
                <w:rPr>
                  <w:rFonts w:asciiTheme="minorHAnsi" w:eastAsiaTheme="minorHAnsi" w:hAnsiTheme="minorHAnsi" w:cstheme="minorBidi"/>
                  <w:sz w:val="22"/>
                  <w:szCs w:val="22"/>
                  <w:rPrChange w:id="6311" w:author="Nick.Tolimieri" w:date="2022-09-30T14:57:00Z">
                    <w:rPr>
                      <w:rFonts w:ascii="Calibri" w:hAnsi="Calibri" w:cs="Calibri"/>
                      <w:color w:val="000000"/>
                      <w:sz w:val="22"/>
                      <w:szCs w:val="22"/>
                    </w:rPr>
                  </w:rPrChange>
                </w:rPr>
                <w:t>2</w:t>
              </w:r>
            </w:ins>
          </w:p>
        </w:tc>
        <w:tc>
          <w:tcPr>
            <w:tcW w:w="960" w:type="dxa"/>
            <w:noWrap/>
            <w:hideMark/>
            <w:tcPrChange w:id="63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13" w:author="Nick.Tolimieri" w:date="2022-09-30T14:57:00Z"/>
                <w:rFonts w:asciiTheme="minorHAnsi" w:eastAsiaTheme="minorHAnsi" w:hAnsiTheme="minorHAnsi" w:cstheme="minorBidi"/>
                <w:sz w:val="22"/>
                <w:szCs w:val="22"/>
                <w:rPrChange w:id="6314" w:author="Nick.Tolimieri" w:date="2022-09-30T14:57:00Z">
                  <w:rPr>
                    <w:ins w:id="6315" w:author="Nick.Tolimieri" w:date="2022-09-30T14:57:00Z"/>
                    <w:rFonts w:ascii="Calibri" w:hAnsi="Calibri" w:cs="Calibri"/>
                    <w:color w:val="000000"/>
                    <w:sz w:val="22"/>
                    <w:szCs w:val="22"/>
                  </w:rPr>
                </w:rPrChange>
              </w:rPr>
              <w:pPrChange w:id="6316" w:author="Nick.Tolimieri" w:date="2022-09-30T14:57:00Z">
                <w:pPr>
                  <w:jc w:val="right"/>
                </w:pPr>
              </w:pPrChange>
            </w:pPr>
            <w:ins w:id="6317" w:author="Nick.Tolimieri" w:date="2022-09-30T14:57:00Z">
              <w:r w:rsidRPr="0095582C">
                <w:rPr>
                  <w:rFonts w:asciiTheme="minorHAnsi" w:eastAsiaTheme="minorHAnsi" w:hAnsiTheme="minorHAnsi" w:cstheme="minorBidi"/>
                  <w:sz w:val="22"/>
                  <w:szCs w:val="22"/>
                  <w:rPrChange w:id="6318" w:author="Nick.Tolimieri" w:date="2022-09-30T14:57:00Z">
                    <w:rPr>
                      <w:rFonts w:ascii="Calibri" w:hAnsi="Calibri" w:cs="Calibri"/>
                      <w:color w:val="000000"/>
                      <w:sz w:val="22"/>
                      <w:szCs w:val="22"/>
                    </w:rPr>
                  </w:rPrChange>
                </w:rPr>
                <w:t>83</w:t>
              </w:r>
            </w:ins>
          </w:p>
        </w:tc>
        <w:tc>
          <w:tcPr>
            <w:tcW w:w="960" w:type="dxa"/>
            <w:noWrap/>
            <w:hideMark/>
            <w:tcPrChange w:id="63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20" w:author="Nick.Tolimieri" w:date="2022-09-30T14:57:00Z"/>
                <w:rFonts w:asciiTheme="minorHAnsi" w:eastAsiaTheme="minorHAnsi" w:hAnsiTheme="minorHAnsi" w:cstheme="minorBidi"/>
                <w:sz w:val="22"/>
                <w:szCs w:val="22"/>
                <w:rPrChange w:id="6321" w:author="Nick.Tolimieri" w:date="2022-09-30T14:57:00Z">
                  <w:rPr>
                    <w:ins w:id="6322" w:author="Nick.Tolimieri" w:date="2022-09-30T14:57:00Z"/>
                    <w:rFonts w:ascii="Calibri" w:hAnsi="Calibri" w:cs="Calibri"/>
                    <w:color w:val="000000"/>
                    <w:sz w:val="22"/>
                    <w:szCs w:val="22"/>
                  </w:rPr>
                </w:rPrChange>
              </w:rPr>
              <w:pPrChange w:id="6323" w:author="Nick.Tolimieri" w:date="2022-09-30T14:57:00Z">
                <w:pPr>
                  <w:jc w:val="right"/>
                </w:pPr>
              </w:pPrChange>
            </w:pPr>
            <w:ins w:id="6324" w:author="Nick.Tolimieri" w:date="2022-09-30T14:57:00Z">
              <w:r w:rsidRPr="0095582C">
                <w:rPr>
                  <w:rFonts w:asciiTheme="minorHAnsi" w:eastAsiaTheme="minorHAnsi" w:hAnsiTheme="minorHAnsi" w:cstheme="minorBidi"/>
                  <w:sz w:val="22"/>
                  <w:szCs w:val="22"/>
                  <w:rPrChange w:id="6325" w:author="Nick.Tolimieri" w:date="2022-09-30T14:57:00Z">
                    <w:rPr>
                      <w:rFonts w:ascii="Calibri" w:hAnsi="Calibri" w:cs="Calibri"/>
                      <w:color w:val="000000"/>
                      <w:sz w:val="22"/>
                      <w:szCs w:val="22"/>
                    </w:rPr>
                  </w:rPrChange>
                </w:rPr>
                <w:t>4</w:t>
              </w:r>
            </w:ins>
          </w:p>
        </w:tc>
        <w:tc>
          <w:tcPr>
            <w:tcW w:w="960" w:type="dxa"/>
            <w:noWrap/>
            <w:hideMark/>
            <w:tcPrChange w:id="63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27" w:author="Nick.Tolimieri" w:date="2022-09-30T14:57:00Z"/>
                <w:rFonts w:asciiTheme="minorHAnsi" w:eastAsiaTheme="minorHAnsi" w:hAnsiTheme="minorHAnsi" w:cstheme="minorBidi"/>
                <w:sz w:val="22"/>
                <w:szCs w:val="22"/>
                <w:rPrChange w:id="6328" w:author="Nick.Tolimieri" w:date="2022-09-30T14:57:00Z">
                  <w:rPr>
                    <w:ins w:id="6329" w:author="Nick.Tolimieri" w:date="2022-09-30T14:57:00Z"/>
                    <w:rFonts w:ascii="Calibri" w:hAnsi="Calibri" w:cs="Calibri"/>
                    <w:color w:val="000000"/>
                    <w:sz w:val="22"/>
                    <w:szCs w:val="22"/>
                  </w:rPr>
                </w:rPrChange>
              </w:rPr>
              <w:pPrChange w:id="6330" w:author="Nick.Tolimieri" w:date="2022-09-30T14:57:00Z">
                <w:pPr>
                  <w:jc w:val="right"/>
                </w:pPr>
              </w:pPrChange>
            </w:pPr>
            <w:ins w:id="6331" w:author="Nick.Tolimieri" w:date="2022-09-30T14:57:00Z">
              <w:r w:rsidRPr="0095582C">
                <w:rPr>
                  <w:rFonts w:asciiTheme="minorHAnsi" w:eastAsiaTheme="minorHAnsi" w:hAnsiTheme="minorHAnsi" w:cstheme="minorBidi"/>
                  <w:sz w:val="22"/>
                  <w:szCs w:val="22"/>
                  <w:rPrChange w:id="6332" w:author="Nick.Tolimieri" w:date="2022-09-30T14:57:00Z">
                    <w:rPr>
                      <w:rFonts w:ascii="Calibri" w:hAnsi="Calibri" w:cs="Calibri"/>
                      <w:color w:val="000000"/>
                      <w:sz w:val="22"/>
                      <w:szCs w:val="22"/>
                    </w:rPr>
                  </w:rPrChange>
                </w:rPr>
                <w:t>77</w:t>
              </w:r>
            </w:ins>
          </w:p>
        </w:tc>
        <w:tc>
          <w:tcPr>
            <w:tcW w:w="960" w:type="dxa"/>
            <w:noWrap/>
            <w:hideMark/>
            <w:tcPrChange w:id="63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34" w:author="Nick.Tolimieri" w:date="2022-09-30T14:57:00Z"/>
                <w:rFonts w:asciiTheme="minorHAnsi" w:eastAsiaTheme="minorHAnsi" w:hAnsiTheme="minorHAnsi" w:cstheme="minorBidi"/>
                <w:sz w:val="22"/>
                <w:szCs w:val="22"/>
                <w:rPrChange w:id="6335" w:author="Nick.Tolimieri" w:date="2022-09-30T14:57:00Z">
                  <w:rPr>
                    <w:ins w:id="6336" w:author="Nick.Tolimieri" w:date="2022-09-30T14:57:00Z"/>
                    <w:rFonts w:ascii="Calibri" w:hAnsi="Calibri" w:cs="Calibri"/>
                    <w:color w:val="000000"/>
                    <w:sz w:val="22"/>
                    <w:szCs w:val="22"/>
                  </w:rPr>
                </w:rPrChange>
              </w:rPr>
              <w:pPrChange w:id="6337" w:author="Nick.Tolimieri" w:date="2022-09-30T14:57:00Z">
                <w:pPr>
                  <w:jc w:val="right"/>
                </w:pPr>
              </w:pPrChange>
            </w:pPr>
            <w:ins w:id="6338" w:author="Nick.Tolimieri" w:date="2022-09-30T14:57:00Z">
              <w:r w:rsidRPr="0095582C">
                <w:rPr>
                  <w:rFonts w:asciiTheme="minorHAnsi" w:eastAsiaTheme="minorHAnsi" w:hAnsiTheme="minorHAnsi" w:cstheme="minorBidi"/>
                  <w:sz w:val="22"/>
                  <w:szCs w:val="22"/>
                  <w:rPrChange w:id="6339" w:author="Nick.Tolimieri" w:date="2022-09-30T14:57:00Z">
                    <w:rPr>
                      <w:rFonts w:ascii="Calibri" w:hAnsi="Calibri" w:cs="Calibri"/>
                      <w:color w:val="000000"/>
                      <w:sz w:val="22"/>
                      <w:szCs w:val="22"/>
                    </w:rPr>
                  </w:rPrChange>
                </w:rPr>
                <w:t>6</w:t>
              </w:r>
            </w:ins>
          </w:p>
        </w:tc>
        <w:tc>
          <w:tcPr>
            <w:tcW w:w="960" w:type="dxa"/>
            <w:noWrap/>
            <w:hideMark/>
            <w:tcPrChange w:id="63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41" w:author="Nick.Tolimieri" w:date="2022-09-30T14:57:00Z"/>
                <w:rFonts w:asciiTheme="minorHAnsi" w:eastAsiaTheme="minorHAnsi" w:hAnsiTheme="minorHAnsi" w:cstheme="minorBidi"/>
                <w:sz w:val="22"/>
                <w:szCs w:val="22"/>
                <w:rPrChange w:id="6342" w:author="Nick.Tolimieri" w:date="2022-09-30T14:57:00Z">
                  <w:rPr>
                    <w:ins w:id="6343" w:author="Nick.Tolimieri" w:date="2022-09-30T14:57:00Z"/>
                    <w:rFonts w:ascii="Calibri" w:hAnsi="Calibri" w:cs="Calibri"/>
                    <w:color w:val="000000"/>
                    <w:sz w:val="22"/>
                    <w:szCs w:val="22"/>
                  </w:rPr>
                </w:rPrChange>
              </w:rPr>
              <w:pPrChange w:id="6344" w:author="Nick.Tolimieri" w:date="2022-09-30T14:57:00Z">
                <w:pPr>
                  <w:jc w:val="right"/>
                </w:pPr>
              </w:pPrChange>
            </w:pPr>
            <w:ins w:id="6345" w:author="Nick.Tolimieri" w:date="2022-09-30T14:57:00Z">
              <w:r w:rsidRPr="0095582C">
                <w:rPr>
                  <w:rFonts w:asciiTheme="minorHAnsi" w:eastAsiaTheme="minorHAnsi" w:hAnsiTheme="minorHAnsi" w:cstheme="minorBidi"/>
                  <w:sz w:val="22"/>
                  <w:szCs w:val="22"/>
                  <w:rPrChange w:id="6346" w:author="Nick.Tolimieri" w:date="2022-09-30T14:57:00Z">
                    <w:rPr>
                      <w:rFonts w:ascii="Calibri" w:hAnsi="Calibri" w:cs="Calibri"/>
                      <w:color w:val="000000"/>
                      <w:sz w:val="22"/>
                      <w:szCs w:val="22"/>
                    </w:rPr>
                  </w:rPrChange>
                </w:rPr>
                <w:t>29</w:t>
              </w:r>
            </w:ins>
          </w:p>
        </w:tc>
        <w:tc>
          <w:tcPr>
            <w:tcW w:w="960" w:type="dxa"/>
            <w:noWrap/>
            <w:hideMark/>
            <w:tcPrChange w:id="63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48" w:author="Nick.Tolimieri" w:date="2022-09-30T14:57:00Z"/>
                <w:rFonts w:asciiTheme="minorHAnsi" w:eastAsiaTheme="minorHAnsi" w:hAnsiTheme="minorHAnsi" w:cstheme="minorBidi"/>
                <w:sz w:val="22"/>
                <w:szCs w:val="22"/>
                <w:rPrChange w:id="6349" w:author="Nick.Tolimieri" w:date="2022-09-30T14:57:00Z">
                  <w:rPr>
                    <w:ins w:id="6350" w:author="Nick.Tolimieri" w:date="2022-09-30T14:57:00Z"/>
                    <w:rFonts w:ascii="Calibri" w:hAnsi="Calibri" w:cs="Calibri"/>
                    <w:color w:val="000000"/>
                    <w:sz w:val="22"/>
                    <w:szCs w:val="22"/>
                  </w:rPr>
                </w:rPrChange>
              </w:rPr>
              <w:pPrChange w:id="6351" w:author="Nick.Tolimieri" w:date="2022-09-30T14:57:00Z">
                <w:pPr>
                  <w:jc w:val="right"/>
                </w:pPr>
              </w:pPrChange>
            </w:pPr>
            <w:ins w:id="6352" w:author="Nick.Tolimieri" w:date="2022-09-30T14:57:00Z">
              <w:r w:rsidRPr="0095582C">
                <w:rPr>
                  <w:rFonts w:asciiTheme="minorHAnsi" w:eastAsiaTheme="minorHAnsi" w:hAnsiTheme="minorHAnsi" w:cstheme="minorBidi"/>
                  <w:sz w:val="22"/>
                  <w:szCs w:val="22"/>
                  <w:rPrChange w:id="6353" w:author="Nick.Tolimieri" w:date="2022-09-30T14:57:00Z">
                    <w:rPr>
                      <w:rFonts w:ascii="Calibri" w:hAnsi="Calibri" w:cs="Calibri"/>
                      <w:color w:val="000000"/>
                      <w:sz w:val="22"/>
                      <w:szCs w:val="22"/>
                    </w:rPr>
                  </w:rPrChange>
                </w:rPr>
                <w:t>2.59</w:t>
              </w:r>
            </w:ins>
          </w:p>
        </w:tc>
        <w:tc>
          <w:tcPr>
            <w:tcW w:w="960" w:type="dxa"/>
            <w:noWrap/>
            <w:hideMark/>
            <w:tcPrChange w:id="63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55" w:author="Nick.Tolimieri" w:date="2022-09-30T14:57:00Z"/>
                <w:rFonts w:asciiTheme="minorHAnsi" w:eastAsiaTheme="minorHAnsi" w:hAnsiTheme="minorHAnsi" w:cstheme="minorBidi"/>
                <w:sz w:val="22"/>
                <w:szCs w:val="22"/>
                <w:rPrChange w:id="6356" w:author="Nick.Tolimieri" w:date="2022-09-30T14:57:00Z">
                  <w:rPr>
                    <w:ins w:id="6357" w:author="Nick.Tolimieri" w:date="2022-09-30T14:57:00Z"/>
                    <w:rFonts w:ascii="Calibri" w:hAnsi="Calibri" w:cs="Calibri"/>
                    <w:color w:val="000000"/>
                    <w:sz w:val="22"/>
                    <w:szCs w:val="22"/>
                  </w:rPr>
                </w:rPrChange>
              </w:rPr>
              <w:pPrChange w:id="6358" w:author="Nick.Tolimieri" w:date="2022-09-30T14:57:00Z">
                <w:pPr>
                  <w:jc w:val="right"/>
                </w:pPr>
              </w:pPrChange>
            </w:pPr>
            <w:ins w:id="6359" w:author="Nick.Tolimieri" w:date="2022-09-30T14:57:00Z">
              <w:r w:rsidRPr="0095582C">
                <w:rPr>
                  <w:rFonts w:asciiTheme="minorHAnsi" w:eastAsiaTheme="minorHAnsi" w:hAnsiTheme="minorHAnsi" w:cstheme="minorBidi"/>
                  <w:sz w:val="22"/>
                  <w:szCs w:val="22"/>
                  <w:rPrChange w:id="6360" w:author="Nick.Tolimieri" w:date="2022-09-30T14:57:00Z">
                    <w:rPr>
                      <w:rFonts w:ascii="Calibri" w:hAnsi="Calibri" w:cs="Calibri"/>
                      <w:color w:val="000000"/>
                      <w:sz w:val="22"/>
                      <w:szCs w:val="22"/>
                    </w:rPr>
                  </w:rPrChange>
                </w:rPr>
                <w:t>0.5</w:t>
              </w:r>
            </w:ins>
          </w:p>
        </w:tc>
      </w:tr>
      <w:tr w:rsidR="0095582C" w:rsidRPr="0095582C" w:rsidTr="0095582C">
        <w:trPr>
          <w:divId w:val="355430803"/>
          <w:trHeight w:val="300"/>
          <w:ins w:id="6361" w:author="Nick.Tolimieri" w:date="2022-09-30T14:57:00Z"/>
          <w:trPrChange w:id="6362" w:author="Nick.Tolimieri" w:date="2022-09-30T14:57:00Z">
            <w:trPr>
              <w:divId w:val="355430803"/>
              <w:trHeight w:val="300"/>
            </w:trPr>
          </w:trPrChange>
        </w:trPr>
        <w:tc>
          <w:tcPr>
            <w:tcW w:w="960" w:type="dxa"/>
            <w:noWrap/>
            <w:hideMark/>
            <w:tcPrChange w:id="63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64" w:author="Nick.Tolimieri" w:date="2022-09-30T14:57:00Z"/>
                <w:rFonts w:asciiTheme="minorHAnsi" w:eastAsiaTheme="minorHAnsi" w:hAnsiTheme="minorHAnsi" w:cstheme="minorBidi"/>
                <w:sz w:val="22"/>
                <w:szCs w:val="22"/>
                <w:rPrChange w:id="6365" w:author="Nick.Tolimieri" w:date="2022-09-30T14:57:00Z">
                  <w:rPr>
                    <w:ins w:id="6366" w:author="Nick.Tolimieri" w:date="2022-09-30T14:57:00Z"/>
                    <w:rFonts w:ascii="Calibri" w:hAnsi="Calibri" w:cs="Calibri"/>
                    <w:color w:val="000000"/>
                    <w:sz w:val="22"/>
                    <w:szCs w:val="22"/>
                  </w:rPr>
                </w:rPrChange>
              </w:rPr>
              <w:pPrChange w:id="6367" w:author="Nick.Tolimieri" w:date="2022-09-30T14:57:00Z">
                <w:pPr/>
              </w:pPrChange>
            </w:pPr>
            <w:proofErr w:type="spellStart"/>
            <w:ins w:id="6368" w:author="Nick.Tolimieri" w:date="2022-09-30T14:57:00Z">
              <w:r w:rsidRPr="0095582C">
                <w:rPr>
                  <w:rFonts w:asciiTheme="minorHAnsi" w:eastAsiaTheme="minorHAnsi" w:hAnsiTheme="minorHAnsi" w:cstheme="minorBidi"/>
                  <w:sz w:val="22"/>
                  <w:szCs w:val="22"/>
                  <w:rPrChange w:id="636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37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37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372" w:author="Nick.Tolimieri" w:date="2022-09-30T14:57:00Z">
                    <w:rPr>
                      <w:rFonts w:ascii="Calibri" w:hAnsi="Calibri" w:cs="Calibri"/>
                      <w:color w:val="000000"/>
                      <w:sz w:val="22"/>
                      <w:szCs w:val="22"/>
                    </w:rPr>
                  </w:rPrChange>
                </w:rPr>
                <w:t xml:space="preserve"> B.</w:t>
              </w:r>
            </w:ins>
          </w:p>
        </w:tc>
        <w:tc>
          <w:tcPr>
            <w:tcW w:w="960" w:type="dxa"/>
            <w:noWrap/>
            <w:hideMark/>
            <w:tcPrChange w:id="63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74" w:author="Nick.Tolimieri" w:date="2022-09-30T14:57:00Z"/>
                <w:rFonts w:asciiTheme="minorHAnsi" w:eastAsiaTheme="minorHAnsi" w:hAnsiTheme="minorHAnsi" w:cstheme="minorBidi"/>
                <w:sz w:val="22"/>
                <w:szCs w:val="22"/>
                <w:rPrChange w:id="6375" w:author="Nick.Tolimieri" w:date="2022-09-30T14:57:00Z">
                  <w:rPr>
                    <w:ins w:id="6376" w:author="Nick.Tolimieri" w:date="2022-09-30T14:57:00Z"/>
                    <w:rFonts w:ascii="Calibri" w:hAnsi="Calibri" w:cs="Calibri"/>
                    <w:color w:val="000000"/>
                    <w:sz w:val="22"/>
                    <w:szCs w:val="22"/>
                  </w:rPr>
                </w:rPrChange>
              </w:rPr>
              <w:pPrChange w:id="6377" w:author="Nick.Tolimieri" w:date="2022-09-30T14:57:00Z">
                <w:pPr>
                  <w:jc w:val="right"/>
                </w:pPr>
              </w:pPrChange>
            </w:pPr>
            <w:ins w:id="6378" w:author="Nick.Tolimieri" w:date="2022-09-30T14:57:00Z">
              <w:r w:rsidRPr="0095582C">
                <w:rPr>
                  <w:rFonts w:asciiTheme="minorHAnsi" w:eastAsiaTheme="minorHAnsi" w:hAnsiTheme="minorHAnsi" w:cstheme="minorBidi"/>
                  <w:sz w:val="22"/>
                  <w:szCs w:val="22"/>
                  <w:rPrChange w:id="6379" w:author="Nick.Tolimieri" w:date="2022-09-30T14:57:00Z">
                    <w:rPr>
                      <w:rFonts w:ascii="Calibri" w:hAnsi="Calibri" w:cs="Calibri"/>
                      <w:color w:val="000000"/>
                      <w:sz w:val="22"/>
                      <w:szCs w:val="22"/>
                    </w:rPr>
                  </w:rPrChange>
                </w:rPr>
                <w:t>2015</w:t>
              </w:r>
            </w:ins>
          </w:p>
        </w:tc>
        <w:tc>
          <w:tcPr>
            <w:tcW w:w="960" w:type="dxa"/>
            <w:noWrap/>
            <w:hideMark/>
            <w:tcPrChange w:id="63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81" w:author="Nick.Tolimieri" w:date="2022-09-30T14:57:00Z"/>
                <w:rFonts w:asciiTheme="minorHAnsi" w:eastAsiaTheme="minorHAnsi" w:hAnsiTheme="minorHAnsi" w:cstheme="minorBidi"/>
                <w:sz w:val="22"/>
                <w:szCs w:val="22"/>
                <w:rPrChange w:id="6382" w:author="Nick.Tolimieri" w:date="2022-09-30T14:57:00Z">
                  <w:rPr>
                    <w:ins w:id="6383" w:author="Nick.Tolimieri" w:date="2022-09-30T14:57:00Z"/>
                    <w:rFonts w:ascii="Calibri" w:hAnsi="Calibri" w:cs="Calibri"/>
                    <w:color w:val="000000"/>
                    <w:sz w:val="22"/>
                    <w:szCs w:val="22"/>
                  </w:rPr>
                </w:rPrChange>
              </w:rPr>
              <w:pPrChange w:id="6384" w:author="Nick.Tolimieri" w:date="2022-09-30T14:57:00Z">
                <w:pPr>
                  <w:jc w:val="right"/>
                </w:pPr>
              </w:pPrChange>
            </w:pPr>
            <w:ins w:id="6385" w:author="Nick.Tolimieri" w:date="2022-09-30T14:57:00Z">
              <w:r w:rsidRPr="0095582C">
                <w:rPr>
                  <w:rFonts w:asciiTheme="minorHAnsi" w:eastAsiaTheme="minorHAnsi" w:hAnsiTheme="minorHAnsi" w:cstheme="minorBidi"/>
                  <w:sz w:val="22"/>
                  <w:szCs w:val="22"/>
                  <w:rPrChange w:id="6386" w:author="Nick.Tolimieri" w:date="2022-09-30T14:57:00Z">
                    <w:rPr>
                      <w:rFonts w:ascii="Calibri" w:hAnsi="Calibri" w:cs="Calibri"/>
                      <w:color w:val="000000"/>
                      <w:sz w:val="22"/>
                      <w:szCs w:val="22"/>
                    </w:rPr>
                  </w:rPrChange>
                </w:rPr>
                <w:t>0</w:t>
              </w:r>
            </w:ins>
          </w:p>
        </w:tc>
        <w:tc>
          <w:tcPr>
            <w:tcW w:w="960" w:type="dxa"/>
            <w:noWrap/>
            <w:hideMark/>
            <w:tcPrChange w:id="63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88" w:author="Nick.Tolimieri" w:date="2022-09-30T14:57:00Z"/>
                <w:rFonts w:asciiTheme="minorHAnsi" w:eastAsiaTheme="minorHAnsi" w:hAnsiTheme="minorHAnsi" w:cstheme="minorBidi"/>
                <w:sz w:val="22"/>
                <w:szCs w:val="22"/>
                <w:rPrChange w:id="6389" w:author="Nick.Tolimieri" w:date="2022-09-30T14:57:00Z">
                  <w:rPr>
                    <w:ins w:id="6390" w:author="Nick.Tolimieri" w:date="2022-09-30T14:57:00Z"/>
                    <w:rFonts w:ascii="Calibri" w:hAnsi="Calibri" w:cs="Calibri"/>
                    <w:color w:val="000000"/>
                    <w:sz w:val="22"/>
                    <w:szCs w:val="22"/>
                  </w:rPr>
                </w:rPrChange>
              </w:rPr>
              <w:pPrChange w:id="6391" w:author="Nick.Tolimieri" w:date="2022-09-30T14:57:00Z">
                <w:pPr>
                  <w:jc w:val="right"/>
                </w:pPr>
              </w:pPrChange>
            </w:pPr>
            <w:ins w:id="6392" w:author="Nick.Tolimieri" w:date="2022-09-30T14:57:00Z">
              <w:r w:rsidRPr="0095582C">
                <w:rPr>
                  <w:rFonts w:asciiTheme="minorHAnsi" w:eastAsiaTheme="minorHAnsi" w:hAnsiTheme="minorHAnsi" w:cstheme="minorBidi"/>
                  <w:sz w:val="22"/>
                  <w:szCs w:val="22"/>
                  <w:rPrChange w:id="6393" w:author="Nick.Tolimieri" w:date="2022-09-30T14:57:00Z">
                    <w:rPr>
                      <w:rFonts w:ascii="Calibri" w:hAnsi="Calibri" w:cs="Calibri"/>
                      <w:color w:val="000000"/>
                      <w:sz w:val="22"/>
                      <w:szCs w:val="22"/>
                    </w:rPr>
                  </w:rPrChange>
                </w:rPr>
                <w:t>98</w:t>
              </w:r>
            </w:ins>
          </w:p>
        </w:tc>
        <w:tc>
          <w:tcPr>
            <w:tcW w:w="960" w:type="dxa"/>
            <w:noWrap/>
            <w:hideMark/>
            <w:tcPrChange w:id="63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395" w:author="Nick.Tolimieri" w:date="2022-09-30T14:57:00Z"/>
                <w:rFonts w:asciiTheme="minorHAnsi" w:eastAsiaTheme="minorHAnsi" w:hAnsiTheme="minorHAnsi" w:cstheme="minorBidi"/>
                <w:sz w:val="22"/>
                <w:szCs w:val="22"/>
                <w:rPrChange w:id="6396" w:author="Nick.Tolimieri" w:date="2022-09-30T14:57:00Z">
                  <w:rPr>
                    <w:ins w:id="6397" w:author="Nick.Tolimieri" w:date="2022-09-30T14:57:00Z"/>
                    <w:rFonts w:ascii="Calibri" w:hAnsi="Calibri" w:cs="Calibri"/>
                    <w:color w:val="000000"/>
                    <w:sz w:val="22"/>
                    <w:szCs w:val="22"/>
                  </w:rPr>
                </w:rPrChange>
              </w:rPr>
              <w:pPrChange w:id="6398" w:author="Nick.Tolimieri" w:date="2022-09-30T14:57:00Z">
                <w:pPr>
                  <w:jc w:val="right"/>
                </w:pPr>
              </w:pPrChange>
            </w:pPr>
            <w:ins w:id="6399" w:author="Nick.Tolimieri" w:date="2022-09-30T14:57:00Z">
              <w:r w:rsidRPr="0095582C">
                <w:rPr>
                  <w:rFonts w:asciiTheme="minorHAnsi" w:eastAsiaTheme="minorHAnsi" w:hAnsiTheme="minorHAnsi" w:cstheme="minorBidi"/>
                  <w:sz w:val="22"/>
                  <w:szCs w:val="22"/>
                  <w:rPrChange w:id="6400" w:author="Nick.Tolimieri" w:date="2022-09-30T14:57:00Z">
                    <w:rPr>
                      <w:rFonts w:ascii="Calibri" w:hAnsi="Calibri" w:cs="Calibri"/>
                      <w:color w:val="000000"/>
                      <w:sz w:val="22"/>
                      <w:szCs w:val="22"/>
                    </w:rPr>
                  </w:rPrChange>
                </w:rPr>
                <w:t>6</w:t>
              </w:r>
            </w:ins>
          </w:p>
        </w:tc>
        <w:tc>
          <w:tcPr>
            <w:tcW w:w="960" w:type="dxa"/>
            <w:noWrap/>
            <w:hideMark/>
            <w:tcPrChange w:id="64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02" w:author="Nick.Tolimieri" w:date="2022-09-30T14:57:00Z"/>
                <w:rFonts w:asciiTheme="minorHAnsi" w:eastAsiaTheme="minorHAnsi" w:hAnsiTheme="minorHAnsi" w:cstheme="minorBidi"/>
                <w:sz w:val="22"/>
                <w:szCs w:val="22"/>
                <w:rPrChange w:id="6403" w:author="Nick.Tolimieri" w:date="2022-09-30T14:57:00Z">
                  <w:rPr>
                    <w:ins w:id="6404" w:author="Nick.Tolimieri" w:date="2022-09-30T14:57:00Z"/>
                    <w:rFonts w:ascii="Calibri" w:hAnsi="Calibri" w:cs="Calibri"/>
                    <w:color w:val="000000"/>
                    <w:sz w:val="22"/>
                    <w:szCs w:val="22"/>
                  </w:rPr>
                </w:rPrChange>
              </w:rPr>
              <w:pPrChange w:id="6405" w:author="Nick.Tolimieri" w:date="2022-09-30T14:57:00Z">
                <w:pPr>
                  <w:jc w:val="right"/>
                </w:pPr>
              </w:pPrChange>
            </w:pPr>
            <w:ins w:id="6406" w:author="Nick.Tolimieri" w:date="2022-09-30T14:57:00Z">
              <w:r w:rsidRPr="0095582C">
                <w:rPr>
                  <w:rFonts w:asciiTheme="minorHAnsi" w:eastAsiaTheme="minorHAnsi" w:hAnsiTheme="minorHAnsi" w:cstheme="minorBidi"/>
                  <w:sz w:val="22"/>
                  <w:szCs w:val="22"/>
                  <w:rPrChange w:id="6407" w:author="Nick.Tolimieri" w:date="2022-09-30T14:57:00Z">
                    <w:rPr>
                      <w:rFonts w:ascii="Calibri" w:hAnsi="Calibri" w:cs="Calibri"/>
                      <w:color w:val="000000"/>
                      <w:sz w:val="22"/>
                      <w:szCs w:val="22"/>
                    </w:rPr>
                  </w:rPrChange>
                </w:rPr>
                <w:t>77</w:t>
              </w:r>
            </w:ins>
          </w:p>
        </w:tc>
        <w:tc>
          <w:tcPr>
            <w:tcW w:w="960" w:type="dxa"/>
            <w:noWrap/>
            <w:hideMark/>
            <w:tcPrChange w:id="64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09" w:author="Nick.Tolimieri" w:date="2022-09-30T14:57:00Z"/>
                <w:rFonts w:asciiTheme="minorHAnsi" w:eastAsiaTheme="minorHAnsi" w:hAnsiTheme="minorHAnsi" w:cstheme="minorBidi"/>
                <w:sz w:val="22"/>
                <w:szCs w:val="22"/>
                <w:rPrChange w:id="6410" w:author="Nick.Tolimieri" w:date="2022-09-30T14:57:00Z">
                  <w:rPr>
                    <w:ins w:id="6411" w:author="Nick.Tolimieri" w:date="2022-09-30T14:57:00Z"/>
                    <w:rFonts w:ascii="Calibri" w:hAnsi="Calibri" w:cs="Calibri"/>
                    <w:color w:val="000000"/>
                    <w:sz w:val="22"/>
                    <w:szCs w:val="22"/>
                  </w:rPr>
                </w:rPrChange>
              </w:rPr>
              <w:pPrChange w:id="6412" w:author="Nick.Tolimieri" w:date="2022-09-30T14:57:00Z">
                <w:pPr>
                  <w:jc w:val="right"/>
                </w:pPr>
              </w:pPrChange>
            </w:pPr>
            <w:ins w:id="6413" w:author="Nick.Tolimieri" w:date="2022-09-30T14:57:00Z">
              <w:r w:rsidRPr="0095582C">
                <w:rPr>
                  <w:rFonts w:asciiTheme="minorHAnsi" w:eastAsiaTheme="minorHAnsi" w:hAnsiTheme="minorHAnsi" w:cstheme="minorBidi"/>
                  <w:sz w:val="22"/>
                  <w:szCs w:val="22"/>
                  <w:rPrChange w:id="6414" w:author="Nick.Tolimieri" w:date="2022-09-30T14:57:00Z">
                    <w:rPr>
                      <w:rFonts w:ascii="Calibri" w:hAnsi="Calibri" w:cs="Calibri"/>
                      <w:color w:val="000000"/>
                      <w:sz w:val="22"/>
                      <w:szCs w:val="22"/>
                    </w:rPr>
                  </w:rPrChange>
                </w:rPr>
                <w:t>5</w:t>
              </w:r>
            </w:ins>
          </w:p>
        </w:tc>
        <w:tc>
          <w:tcPr>
            <w:tcW w:w="960" w:type="dxa"/>
            <w:noWrap/>
            <w:hideMark/>
            <w:tcPrChange w:id="64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16" w:author="Nick.Tolimieri" w:date="2022-09-30T14:57:00Z"/>
                <w:rFonts w:asciiTheme="minorHAnsi" w:eastAsiaTheme="minorHAnsi" w:hAnsiTheme="minorHAnsi" w:cstheme="minorBidi"/>
                <w:sz w:val="22"/>
                <w:szCs w:val="22"/>
                <w:rPrChange w:id="6417" w:author="Nick.Tolimieri" w:date="2022-09-30T14:57:00Z">
                  <w:rPr>
                    <w:ins w:id="6418" w:author="Nick.Tolimieri" w:date="2022-09-30T14:57:00Z"/>
                    <w:rFonts w:ascii="Calibri" w:hAnsi="Calibri" w:cs="Calibri"/>
                    <w:color w:val="000000"/>
                    <w:sz w:val="22"/>
                    <w:szCs w:val="22"/>
                  </w:rPr>
                </w:rPrChange>
              </w:rPr>
              <w:pPrChange w:id="6419" w:author="Nick.Tolimieri" w:date="2022-09-30T14:57:00Z">
                <w:pPr>
                  <w:jc w:val="right"/>
                </w:pPr>
              </w:pPrChange>
            </w:pPr>
            <w:ins w:id="6420" w:author="Nick.Tolimieri" w:date="2022-09-30T14:57:00Z">
              <w:r w:rsidRPr="0095582C">
                <w:rPr>
                  <w:rFonts w:asciiTheme="minorHAnsi" w:eastAsiaTheme="minorHAnsi" w:hAnsiTheme="minorHAnsi" w:cstheme="minorBidi"/>
                  <w:sz w:val="22"/>
                  <w:szCs w:val="22"/>
                  <w:rPrChange w:id="6421" w:author="Nick.Tolimieri" w:date="2022-09-30T14:57:00Z">
                    <w:rPr>
                      <w:rFonts w:ascii="Calibri" w:hAnsi="Calibri" w:cs="Calibri"/>
                      <w:color w:val="000000"/>
                      <w:sz w:val="22"/>
                      <w:szCs w:val="22"/>
                    </w:rPr>
                  </w:rPrChange>
                </w:rPr>
                <w:t>22</w:t>
              </w:r>
            </w:ins>
          </w:p>
        </w:tc>
        <w:tc>
          <w:tcPr>
            <w:tcW w:w="960" w:type="dxa"/>
            <w:noWrap/>
            <w:hideMark/>
            <w:tcPrChange w:id="64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23" w:author="Nick.Tolimieri" w:date="2022-09-30T14:57:00Z"/>
                <w:rFonts w:asciiTheme="minorHAnsi" w:eastAsiaTheme="minorHAnsi" w:hAnsiTheme="minorHAnsi" w:cstheme="minorBidi"/>
                <w:sz w:val="22"/>
                <w:szCs w:val="22"/>
                <w:rPrChange w:id="6424" w:author="Nick.Tolimieri" w:date="2022-09-30T14:57:00Z">
                  <w:rPr>
                    <w:ins w:id="6425" w:author="Nick.Tolimieri" w:date="2022-09-30T14:57:00Z"/>
                    <w:rFonts w:ascii="Calibri" w:hAnsi="Calibri" w:cs="Calibri"/>
                    <w:color w:val="000000"/>
                    <w:sz w:val="22"/>
                    <w:szCs w:val="22"/>
                  </w:rPr>
                </w:rPrChange>
              </w:rPr>
              <w:pPrChange w:id="6426" w:author="Nick.Tolimieri" w:date="2022-09-30T14:57:00Z">
                <w:pPr>
                  <w:jc w:val="right"/>
                </w:pPr>
              </w:pPrChange>
            </w:pPr>
            <w:ins w:id="6427" w:author="Nick.Tolimieri" w:date="2022-09-30T14:57:00Z">
              <w:r w:rsidRPr="0095582C">
                <w:rPr>
                  <w:rFonts w:asciiTheme="minorHAnsi" w:eastAsiaTheme="minorHAnsi" w:hAnsiTheme="minorHAnsi" w:cstheme="minorBidi"/>
                  <w:sz w:val="22"/>
                  <w:szCs w:val="22"/>
                  <w:rPrChange w:id="6428" w:author="Nick.Tolimieri" w:date="2022-09-30T14:57:00Z">
                    <w:rPr>
                      <w:rFonts w:ascii="Calibri" w:hAnsi="Calibri" w:cs="Calibri"/>
                      <w:color w:val="000000"/>
                      <w:sz w:val="22"/>
                      <w:szCs w:val="22"/>
                    </w:rPr>
                  </w:rPrChange>
                </w:rPr>
                <w:t>1.73</w:t>
              </w:r>
            </w:ins>
          </w:p>
        </w:tc>
        <w:tc>
          <w:tcPr>
            <w:tcW w:w="960" w:type="dxa"/>
            <w:noWrap/>
            <w:hideMark/>
            <w:tcPrChange w:id="64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30" w:author="Nick.Tolimieri" w:date="2022-09-30T14:57:00Z"/>
                <w:rFonts w:asciiTheme="minorHAnsi" w:eastAsiaTheme="minorHAnsi" w:hAnsiTheme="minorHAnsi" w:cstheme="minorBidi"/>
                <w:sz w:val="22"/>
                <w:szCs w:val="22"/>
                <w:rPrChange w:id="6431" w:author="Nick.Tolimieri" w:date="2022-09-30T14:57:00Z">
                  <w:rPr>
                    <w:ins w:id="6432" w:author="Nick.Tolimieri" w:date="2022-09-30T14:57:00Z"/>
                    <w:rFonts w:ascii="Calibri" w:hAnsi="Calibri" w:cs="Calibri"/>
                    <w:color w:val="000000"/>
                    <w:sz w:val="22"/>
                    <w:szCs w:val="22"/>
                  </w:rPr>
                </w:rPrChange>
              </w:rPr>
              <w:pPrChange w:id="6433" w:author="Nick.Tolimieri" w:date="2022-09-30T14:57:00Z">
                <w:pPr>
                  <w:jc w:val="right"/>
                </w:pPr>
              </w:pPrChange>
            </w:pPr>
            <w:ins w:id="6434" w:author="Nick.Tolimieri" w:date="2022-09-30T14:57:00Z">
              <w:r w:rsidRPr="0095582C">
                <w:rPr>
                  <w:rFonts w:asciiTheme="minorHAnsi" w:eastAsiaTheme="minorHAnsi" w:hAnsiTheme="minorHAnsi" w:cstheme="minorBidi"/>
                  <w:sz w:val="22"/>
                  <w:szCs w:val="22"/>
                  <w:rPrChange w:id="6435" w:author="Nick.Tolimieri" w:date="2022-09-30T14:57:00Z">
                    <w:rPr>
                      <w:rFonts w:ascii="Calibri" w:hAnsi="Calibri" w:cs="Calibri"/>
                      <w:color w:val="000000"/>
                      <w:sz w:val="22"/>
                      <w:szCs w:val="22"/>
                    </w:rPr>
                  </w:rPrChange>
                </w:rPr>
                <w:t>0.26</w:t>
              </w:r>
            </w:ins>
          </w:p>
        </w:tc>
      </w:tr>
      <w:tr w:rsidR="0095582C" w:rsidRPr="0095582C" w:rsidTr="0095582C">
        <w:trPr>
          <w:divId w:val="355430803"/>
          <w:trHeight w:val="300"/>
          <w:ins w:id="6436" w:author="Nick.Tolimieri" w:date="2022-09-30T14:57:00Z"/>
          <w:trPrChange w:id="6437" w:author="Nick.Tolimieri" w:date="2022-09-30T14:57:00Z">
            <w:trPr>
              <w:divId w:val="355430803"/>
              <w:trHeight w:val="300"/>
            </w:trPr>
          </w:trPrChange>
        </w:trPr>
        <w:tc>
          <w:tcPr>
            <w:tcW w:w="960" w:type="dxa"/>
            <w:noWrap/>
            <w:hideMark/>
            <w:tcPrChange w:id="64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39" w:author="Nick.Tolimieri" w:date="2022-09-30T14:57:00Z"/>
                <w:rFonts w:asciiTheme="minorHAnsi" w:eastAsiaTheme="minorHAnsi" w:hAnsiTheme="minorHAnsi" w:cstheme="minorBidi"/>
                <w:sz w:val="22"/>
                <w:szCs w:val="22"/>
                <w:rPrChange w:id="6440" w:author="Nick.Tolimieri" w:date="2022-09-30T14:57:00Z">
                  <w:rPr>
                    <w:ins w:id="6441" w:author="Nick.Tolimieri" w:date="2022-09-30T14:57:00Z"/>
                    <w:rFonts w:ascii="Calibri" w:hAnsi="Calibri" w:cs="Calibri"/>
                    <w:color w:val="000000"/>
                    <w:sz w:val="22"/>
                    <w:szCs w:val="22"/>
                  </w:rPr>
                </w:rPrChange>
              </w:rPr>
              <w:pPrChange w:id="6442" w:author="Nick.Tolimieri" w:date="2022-09-30T14:57:00Z">
                <w:pPr/>
              </w:pPrChange>
            </w:pPr>
            <w:proofErr w:type="spellStart"/>
            <w:ins w:id="6443" w:author="Nick.Tolimieri" w:date="2022-09-30T14:57:00Z">
              <w:r w:rsidRPr="0095582C">
                <w:rPr>
                  <w:rFonts w:asciiTheme="minorHAnsi" w:eastAsiaTheme="minorHAnsi" w:hAnsiTheme="minorHAnsi" w:cstheme="minorBidi"/>
                  <w:sz w:val="22"/>
                  <w:szCs w:val="22"/>
                  <w:rPrChange w:id="644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4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4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447" w:author="Nick.Tolimieri" w:date="2022-09-30T14:57:00Z">
                    <w:rPr>
                      <w:rFonts w:ascii="Calibri" w:hAnsi="Calibri" w:cs="Calibri"/>
                      <w:color w:val="000000"/>
                      <w:sz w:val="22"/>
                      <w:szCs w:val="22"/>
                    </w:rPr>
                  </w:rPrChange>
                </w:rPr>
                <w:t xml:space="preserve"> B.</w:t>
              </w:r>
            </w:ins>
          </w:p>
        </w:tc>
        <w:tc>
          <w:tcPr>
            <w:tcW w:w="960" w:type="dxa"/>
            <w:noWrap/>
            <w:hideMark/>
            <w:tcPrChange w:id="64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49" w:author="Nick.Tolimieri" w:date="2022-09-30T14:57:00Z"/>
                <w:rFonts w:asciiTheme="minorHAnsi" w:eastAsiaTheme="minorHAnsi" w:hAnsiTheme="minorHAnsi" w:cstheme="minorBidi"/>
                <w:sz w:val="22"/>
                <w:szCs w:val="22"/>
                <w:rPrChange w:id="6450" w:author="Nick.Tolimieri" w:date="2022-09-30T14:57:00Z">
                  <w:rPr>
                    <w:ins w:id="6451" w:author="Nick.Tolimieri" w:date="2022-09-30T14:57:00Z"/>
                    <w:rFonts w:ascii="Calibri" w:hAnsi="Calibri" w:cs="Calibri"/>
                    <w:color w:val="000000"/>
                    <w:sz w:val="22"/>
                    <w:szCs w:val="22"/>
                  </w:rPr>
                </w:rPrChange>
              </w:rPr>
              <w:pPrChange w:id="6452" w:author="Nick.Tolimieri" w:date="2022-09-30T14:57:00Z">
                <w:pPr>
                  <w:jc w:val="right"/>
                </w:pPr>
              </w:pPrChange>
            </w:pPr>
            <w:ins w:id="6453" w:author="Nick.Tolimieri" w:date="2022-09-30T14:57:00Z">
              <w:r w:rsidRPr="0095582C">
                <w:rPr>
                  <w:rFonts w:asciiTheme="minorHAnsi" w:eastAsiaTheme="minorHAnsi" w:hAnsiTheme="minorHAnsi" w:cstheme="minorBidi"/>
                  <w:sz w:val="22"/>
                  <w:szCs w:val="22"/>
                  <w:rPrChange w:id="6454" w:author="Nick.Tolimieri" w:date="2022-09-30T14:57:00Z">
                    <w:rPr>
                      <w:rFonts w:ascii="Calibri" w:hAnsi="Calibri" w:cs="Calibri"/>
                      <w:color w:val="000000"/>
                      <w:sz w:val="22"/>
                      <w:szCs w:val="22"/>
                    </w:rPr>
                  </w:rPrChange>
                </w:rPr>
                <w:t>2016</w:t>
              </w:r>
            </w:ins>
          </w:p>
        </w:tc>
        <w:tc>
          <w:tcPr>
            <w:tcW w:w="960" w:type="dxa"/>
            <w:noWrap/>
            <w:hideMark/>
            <w:tcPrChange w:id="64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56" w:author="Nick.Tolimieri" w:date="2022-09-30T14:57:00Z"/>
                <w:rFonts w:asciiTheme="minorHAnsi" w:eastAsiaTheme="minorHAnsi" w:hAnsiTheme="minorHAnsi" w:cstheme="minorBidi"/>
                <w:sz w:val="22"/>
                <w:szCs w:val="22"/>
                <w:rPrChange w:id="6457" w:author="Nick.Tolimieri" w:date="2022-09-30T14:57:00Z">
                  <w:rPr>
                    <w:ins w:id="6458" w:author="Nick.Tolimieri" w:date="2022-09-30T14:57:00Z"/>
                    <w:rFonts w:ascii="Calibri" w:hAnsi="Calibri" w:cs="Calibri"/>
                    <w:color w:val="000000"/>
                    <w:sz w:val="22"/>
                    <w:szCs w:val="22"/>
                  </w:rPr>
                </w:rPrChange>
              </w:rPr>
              <w:pPrChange w:id="6459" w:author="Nick.Tolimieri" w:date="2022-09-30T14:57:00Z">
                <w:pPr>
                  <w:jc w:val="right"/>
                </w:pPr>
              </w:pPrChange>
            </w:pPr>
            <w:ins w:id="6460" w:author="Nick.Tolimieri" w:date="2022-09-30T14:57:00Z">
              <w:r w:rsidRPr="0095582C">
                <w:rPr>
                  <w:rFonts w:asciiTheme="minorHAnsi" w:eastAsiaTheme="minorHAnsi" w:hAnsiTheme="minorHAnsi" w:cstheme="minorBidi"/>
                  <w:sz w:val="22"/>
                  <w:szCs w:val="22"/>
                  <w:rPrChange w:id="6461" w:author="Nick.Tolimieri" w:date="2022-09-30T14:57:00Z">
                    <w:rPr>
                      <w:rFonts w:ascii="Calibri" w:hAnsi="Calibri" w:cs="Calibri"/>
                      <w:color w:val="000000"/>
                      <w:sz w:val="22"/>
                      <w:szCs w:val="22"/>
                    </w:rPr>
                  </w:rPrChange>
                </w:rPr>
                <w:t>0</w:t>
              </w:r>
            </w:ins>
          </w:p>
        </w:tc>
        <w:tc>
          <w:tcPr>
            <w:tcW w:w="960" w:type="dxa"/>
            <w:noWrap/>
            <w:hideMark/>
            <w:tcPrChange w:id="64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63" w:author="Nick.Tolimieri" w:date="2022-09-30T14:57:00Z"/>
                <w:rFonts w:asciiTheme="minorHAnsi" w:eastAsiaTheme="minorHAnsi" w:hAnsiTheme="minorHAnsi" w:cstheme="minorBidi"/>
                <w:sz w:val="22"/>
                <w:szCs w:val="22"/>
                <w:rPrChange w:id="6464" w:author="Nick.Tolimieri" w:date="2022-09-30T14:57:00Z">
                  <w:rPr>
                    <w:ins w:id="6465" w:author="Nick.Tolimieri" w:date="2022-09-30T14:57:00Z"/>
                    <w:rFonts w:ascii="Calibri" w:hAnsi="Calibri" w:cs="Calibri"/>
                    <w:color w:val="000000"/>
                    <w:sz w:val="22"/>
                    <w:szCs w:val="22"/>
                  </w:rPr>
                </w:rPrChange>
              </w:rPr>
              <w:pPrChange w:id="6466" w:author="Nick.Tolimieri" w:date="2022-09-30T14:57:00Z">
                <w:pPr>
                  <w:jc w:val="right"/>
                </w:pPr>
              </w:pPrChange>
            </w:pPr>
            <w:ins w:id="6467" w:author="Nick.Tolimieri" w:date="2022-09-30T14:57:00Z">
              <w:r w:rsidRPr="0095582C">
                <w:rPr>
                  <w:rFonts w:asciiTheme="minorHAnsi" w:eastAsiaTheme="minorHAnsi" w:hAnsiTheme="minorHAnsi" w:cstheme="minorBidi"/>
                  <w:sz w:val="22"/>
                  <w:szCs w:val="22"/>
                  <w:rPrChange w:id="6468" w:author="Nick.Tolimieri" w:date="2022-09-30T14:57:00Z">
                    <w:rPr>
                      <w:rFonts w:ascii="Calibri" w:hAnsi="Calibri" w:cs="Calibri"/>
                      <w:color w:val="000000"/>
                      <w:sz w:val="22"/>
                      <w:szCs w:val="22"/>
                    </w:rPr>
                  </w:rPrChange>
                </w:rPr>
                <w:t>116</w:t>
              </w:r>
            </w:ins>
          </w:p>
        </w:tc>
        <w:tc>
          <w:tcPr>
            <w:tcW w:w="960" w:type="dxa"/>
            <w:noWrap/>
            <w:hideMark/>
            <w:tcPrChange w:id="64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70" w:author="Nick.Tolimieri" w:date="2022-09-30T14:57:00Z"/>
                <w:rFonts w:asciiTheme="minorHAnsi" w:eastAsiaTheme="minorHAnsi" w:hAnsiTheme="minorHAnsi" w:cstheme="minorBidi"/>
                <w:sz w:val="22"/>
                <w:szCs w:val="22"/>
                <w:rPrChange w:id="6471" w:author="Nick.Tolimieri" w:date="2022-09-30T14:57:00Z">
                  <w:rPr>
                    <w:ins w:id="6472" w:author="Nick.Tolimieri" w:date="2022-09-30T14:57:00Z"/>
                    <w:rFonts w:ascii="Calibri" w:hAnsi="Calibri" w:cs="Calibri"/>
                    <w:color w:val="000000"/>
                    <w:sz w:val="22"/>
                    <w:szCs w:val="22"/>
                  </w:rPr>
                </w:rPrChange>
              </w:rPr>
              <w:pPrChange w:id="6473" w:author="Nick.Tolimieri" w:date="2022-09-30T14:57:00Z">
                <w:pPr>
                  <w:jc w:val="right"/>
                </w:pPr>
              </w:pPrChange>
            </w:pPr>
            <w:ins w:id="6474" w:author="Nick.Tolimieri" w:date="2022-09-30T14:57:00Z">
              <w:r w:rsidRPr="0095582C">
                <w:rPr>
                  <w:rFonts w:asciiTheme="minorHAnsi" w:eastAsiaTheme="minorHAnsi" w:hAnsiTheme="minorHAnsi" w:cstheme="minorBidi"/>
                  <w:sz w:val="22"/>
                  <w:szCs w:val="22"/>
                  <w:rPrChange w:id="6475" w:author="Nick.Tolimieri" w:date="2022-09-30T14:57:00Z">
                    <w:rPr>
                      <w:rFonts w:ascii="Calibri" w:hAnsi="Calibri" w:cs="Calibri"/>
                      <w:color w:val="000000"/>
                      <w:sz w:val="22"/>
                      <w:szCs w:val="22"/>
                    </w:rPr>
                  </w:rPrChange>
                </w:rPr>
                <w:t>5</w:t>
              </w:r>
            </w:ins>
          </w:p>
        </w:tc>
        <w:tc>
          <w:tcPr>
            <w:tcW w:w="960" w:type="dxa"/>
            <w:noWrap/>
            <w:hideMark/>
            <w:tcPrChange w:id="64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77" w:author="Nick.Tolimieri" w:date="2022-09-30T14:57:00Z"/>
                <w:rFonts w:asciiTheme="minorHAnsi" w:eastAsiaTheme="minorHAnsi" w:hAnsiTheme="minorHAnsi" w:cstheme="minorBidi"/>
                <w:sz w:val="22"/>
                <w:szCs w:val="22"/>
                <w:rPrChange w:id="6478" w:author="Nick.Tolimieri" w:date="2022-09-30T14:57:00Z">
                  <w:rPr>
                    <w:ins w:id="6479" w:author="Nick.Tolimieri" w:date="2022-09-30T14:57:00Z"/>
                    <w:rFonts w:ascii="Calibri" w:hAnsi="Calibri" w:cs="Calibri"/>
                    <w:color w:val="000000"/>
                    <w:sz w:val="22"/>
                    <w:szCs w:val="22"/>
                  </w:rPr>
                </w:rPrChange>
              </w:rPr>
              <w:pPrChange w:id="6480" w:author="Nick.Tolimieri" w:date="2022-09-30T14:57:00Z">
                <w:pPr>
                  <w:jc w:val="right"/>
                </w:pPr>
              </w:pPrChange>
            </w:pPr>
            <w:ins w:id="6481" w:author="Nick.Tolimieri" w:date="2022-09-30T14:57:00Z">
              <w:r w:rsidRPr="0095582C">
                <w:rPr>
                  <w:rFonts w:asciiTheme="minorHAnsi" w:eastAsiaTheme="minorHAnsi" w:hAnsiTheme="minorHAnsi" w:cstheme="minorBidi"/>
                  <w:sz w:val="22"/>
                  <w:szCs w:val="22"/>
                  <w:rPrChange w:id="6482" w:author="Nick.Tolimieri" w:date="2022-09-30T14:57:00Z">
                    <w:rPr>
                      <w:rFonts w:ascii="Calibri" w:hAnsi="Calibri" w:cs="Calibri"/>
                      <w:color w:val="000000"/>
                      <w:sz w:val="22"/>
                      <w:szCs w:val="22"/>
                    </w:rPr>
                  </w:rPrChange>
                </w:rPr>
                <w:t>108</w:t>
              </w:r>
            </w:ins>
          </w:p>
        </w:tc>
        <w:tc>
          <w:tcPr>
            <w:tcW w:w="960" w:type="dxa"/>
            <w:noWrap/>
            <w:hideMark/>
            <w:tcPrChange w:id="64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84" w:author="Nick.Tolimieri" w:date="2022-09-30T14:57:00Z"/>
                <w:rFonts w:asciiTheme="minorHAnsi" w:eastAsiaTheme="minorHAnsi" w:hAnsiTheme="minorHAnsi" w:cstheme="minorBidi"/>
                <w:sz w:val="22"/>
                <w:szCs w:val="22"/>
                <w:rPrChange w:id="6485" w:author="Nick.Tolimieri" w:date="2022-09-30T14:57:00Z">
                  <w:rPr>
                    <w:ins w:id="6486" w:author="Nick.Tolimieri" w:date="2022-09-30T14:57:00Z"/>
                    <w:rFonts w:ascii="Calibri" w:hAnsi="Calibri" w:cs="Calibri"/>
                    <w:color w:val="000000"/>
                    <w:sz w:val="22"/>
                    <w:szCs w:val="22"/>
                  </w:rPr>
                </w:rPrChange>
              </w:rPr>
              <w:pPrChange w:id="6487" w:author="Nick.Tolimieri" w:date="2022-09-30T14:57:00Z">
                <w:pPr>
                  <w:jc w:val="right"/>
                </w:pPr>
              </w:pPrChange>
            </w:pPr>
            <w:ins w:id="6488" w:author="Nick.Tolimieri" w:date="2022-09-30T14:57:00Z">
              <w:r w:rsidRPr="0095582C">
                <w:rPr>
                  <w:rFonts w:asciiTheme="minorHAnsi" w:eastAsiaTheme="minorHAnsi" w:hAnsiTheme="minorHAnsi" w:cstheme="minorBidi"/>
                  <w:sz w:val="22"/>
                  <w:szCs w:val="22"/>
                  <w:rPrChange w:id="6489" w:author="Nick.Tolimieri" w:date="2022-09-30T14:57:00Z">
                    <w:rPr>
                      <w:rFonts w:ascii="Calibri" w:hAnsi="Calibri" w:cs="Calibri"/>
                      <w:color w:val="000000"/>
                      <w:sz w:val="22"/>
                      <w:szCs w:val="22"/>
                    </w:rPr>
                  </w:rPrChange>
                </w:rPr>
                <w:t>5</w:t>
              </w:r>
            </w:ins>
          </w:p>
        </w:tc>
        <w:tc>
          <w:tcPr>
            <w:tcW w:w="960" w:type="dxa"/>
            <w:noWrap/>
            <w:hideMark/>
            <w:tcPrChange w:id="64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91" w:author="Nick.Tolimieri" w:date="2022-09-30T14:57:00Z"/>
                <w:rFonts w:asciiTheme="minorHAnsi" w:eastAsiaTheme="minorHAnsi" w:hAnsiTheme="minorHAnsi" w:cstheme="minorBidi"/>
                <w:sz w:val="22"/>
                <w:szCs w:val="22"/>
                <w:rPrChange w:id="6492" w:author="Nick.Tolimieri" w:date="2022-09-30T14:57:00Z">
                  <w:rPr>
                    <w:ins w:id="6493" w:author="Nick.Tolimieri" w:date="2022-09-30T14:57:00Z"/>
                    <w:rFonts w:ascii="Calibri" w:hAnsi="Calibri" w:cs="Calibri"/>
                    <w:color w:val="000000"/>
                    <w:sz w:val="22"/>
                    <w:szCs w:val="22"/>
                  </w:rPr>
                </w:rPrChange>
              </w:rPr>
              <w:pPrChange w:id="6494" w:author="Nick.Tolimieri" w:date="2022-09-30T14:57:00Z">
                <w:pPr>
                  <w:jc w:val="right"/>
                </w:pPr>
              </w:pPrChange>
            </w:pPr>
            <w:ins w:id="6495" w:author="Nick.Tolimieri" w:date="2022-09-30T14:57:00Z">
              <w:r w:rsidRPr="0095582C">
                <w:rPr>
                  <w:rFonts w:asciiTheme="minorHAnsi" w:eastAsiaTheme="minorHAnsi" w:hAnsiTheme="minorHAnsi" w:cstheme="minorBidi"/>
                  <w:sz w:val="22"/>
                  <w:szCs w:val="22"/>
                  <w:rPrChange w:id="6496" w:author="Nick.Tolimieri" w:date="2022-09-30T14:57:00Z">
                    <w:rPr>
                      <w:rFonts w:ascii="Calibri" w:hAnsi="Calibri" w:cs="Calibri"/>
                      <w:color w:val="000000"/>
                      <w:sz w:val="22"/>
                      <w:szCs w:val="22"/>
                    </w:rPr>
                  </w:rPrChange>
                </w:rPr>
                <w:t>38</w:t>
              </w:r>
            </w:ins>
          </w:p>
        </w:tc>
        <w:tc>
          <w:tcPr>
            <w:tcW w:w="960" w:type="dxa"/>
            <w:noWrap/>
            <w:hideMark/>
            <w:tcPrChange w:id="64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498" w:author="Nick.Tolimieri" w:date="2022-09-30T14:57:00Z"/>
                <w:rFonts w:asciiTheme="minorHAnsi" w:eastAsiaTheme="minorHAnsi" w:hAnsiTheme="minorHAnsi" w:cstheme="minorBidi"/>
                <w:sz w:val="22"/>
                <w:szCs w:val="22"/>
                <w:rPrChange w:id="6499" w:author="Nick.Tolimieri" w:date="2022-09-30T14:57:00Z">
                  <w:rPr>
                    <w:ins w:id="6500" w:author="Nick.Tolimieri" w:date="2022-09-30T14:57:00Z"/>
                    <w:rFonts w:ascii="Calibri" w:hAnsi="Calibri" w:cs="Calibri"/>
                    <w:color w:val="000000"/>
                    <w:sz w:val="22"/>
                    <w:szCs w:val="22"/>
                  </w:rPr>
                </w:rPrChange>
              </w:rPr>
              <w:pPrChange w:id="6501" w:author="Nick.Tolimieri" w:date="2022-09-30T14:57:00Z">
                <w:pPr>
                  <w:jc w:val="right"/>
                </w:pPr>
              </w:pPrChange>
            </w:pPr>
            <w:ins w:id="6502" w:author="Nick.Tolimieri" w:date="2022-09-30T14:57:00Z">
              <w:r w:rsidRPr="0095582C">
                <w:rPr>
                  <w:rFonts w:asciiTheme="minorHAnsi" w:eastAsiaTheme="minorHAnsi" w:hAnsiTheme="minorHAnsi" w:cstheme="minorBidi"/>
                  <w:sz w:val="22"/>
                  <w:szCs w:val="22"/>
                  <w:rPrChange w:id="6503" w:author="Nick.Tolimieri" w:date="2022-09-30T14:57:00Z">
                    <w:rPr>
                      <w:rFonts w:ascii="Calibri" w:hAnsi="Calibri" w:cs="Calibri"/>
                      <w:color w:val="000000"/>
                      <w:sz w:val="22"/>
                      <w:szCs w:val="22"/>
                    </w:rPr>
                  </w:rPrChange>
                </w:rPr>
                <w:t>1.72</w:t>
              </w:r>
            </w:ins>
          </w:p>
        </w:tc>
        <w:tc>
          <w:tcPr>
            <w:tcW w:w="960" w:type="dxa"/>
            <w:noWrap/>
            <w:hideMark/>
            <w:tcPrChange w:id="65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05" w:author="Nick.Tolimieri" w:date="2022-09-30T14:57:00Z"/>
                <w:rFonts w:asciiTheme="minorHAnsi" w:eastAsiaTheme="minorHAnsi" w:hAnsiTheme="minorHAnsi" w:cstheme="minorBidi"/>
                <w:sz w:val="22"/>
                <w:szCs w:val="22"/>
                <w:rPrChange w:id="6506" w:author="Nick.Tolimieri" w:date="2022-09-30T14:57:00Z">
                  <w:rPr>
                    <w:ins w:id="6507" w:author="Nick.Tolimieri" w:date="2022-09-30T14:57:00Z"/>
                    <w:rFonts w:ascii="Calibri" w:hAnsi="Calibri" w:cs="Calibri"/>
                    <w:color w:val="000000"/>
                    <w:sz w:val="22"/>
                    <w:szCs w:val="22"/>
                  </w:rPr>
                </w:rPrChange>
              </w:rPr>
              <w:pPrChange w:id="6508" w:author="Nick.Tolimieri" w:date="2022-09-30T14:57:00Z">
                <w:pPr>
                  <w:jc w:val="right"/>
                </w:pPr>
              </w:pPrChange>
            </w:pPr>
            <w:ins w:id="6509" w:author="Nick.Tolimieri" w:date="2022-09-30T14:57:00Z">
              <w:r w:rsidRPr="0095582C">
                <w:rPr>
                  <w:rFonts w:asciiTheme="minorHAnsi" w:eastAsiaTheme="minorHAnsi" w:hAnsiTheme="minorHAnsi" w:cstheme="minorBidi"/>
                  <w:sz w:val="22"/>
                  <w:szCs w:val="22"/>
                  <w:rPrChange w:id="6510" w:author="Nick.Tolimieri" w:date="2022-09-30T14:57:00Z">
                    <w:rPr>
                      <w:rFonts w:ascii="Calibri" w:hAnsi="Calibri" w:cs="Calibri"/>
                      <w:color w:val="000000"/>
                      <w:sz w:val="22"/>
                      <w:szCs w:val="22"/>
                    </w:rPr>
                  </w:rPrChange>
                </w:rPr>
                <w:t>0.27</w:t>
              </w:r>
            </w:ins>
          </w:p>
        </w:tc>
      </w:tr>
      <w:tr w:rsidR="0095582C" w:rsidRPr="0095582C" w:rsidTr="0095582C">
        <w:trPr>
          <w:divId w:val="355430803"/>
          <w:trHeight w:val="300"/>
          <w:ins w:id="6511" w:author="Nick.Tolimieri" w:date="2022-09-30T14:57:00Z"/>
          <w:trPrChange w:id="6512" w:author="Nick.Tolimieri" w:date="2022-09-30T14:57:00Z">
            <w:trPr>
              <w:divId w:val="355430803"/>
              <w:trHeight w:val="300"/>
            </w:trPr>
          </w:trPrChange>
        </w:trPr>
        <w:tc>
          <w:tcPr>
            <w:tcW w:w="960" w:type="dxa"/>
            <w:noWrap/>
            <w:hideMark/>
            <w:tcPrChange w:id="65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14" w:author="Nick.Tolimieri" w:date="2022-09-30T14:57:00Z"/>
                <w:rFonts w:asciiTheme="minorHAnsi" w:eastAsiaTheme="minorHAnsi" w:hAnsiTheme="minorHAnsi" w:cstheme="minorBidi"/>
                <w:sz w:val="22"/>
                <w:szCs w:val="22"/>
                <w:rPrChange w:id="6515" w:author="Nick.Tolimieri" w:date="2022-09-30T14:57:00Z">
                  <w:rPr>
                    <w:ins w:id="6516" w:author="Nick.Tolimieri" w:date="2022-09-30T14:57:00Z"/>
                    <w:rFonts w:ascii="Calibri" w:hAnsi="Calibri" w:cs="Calibri"/>
                    <w:color w:val="000000"/>
                    <w:sz w:val="22"/>
                    <w:szCs w:val="22"/>
                  </w:rPr>
                </w:rPrChange>
              </w:rPr>
              <w:pPrChange w:id="6517" w:author="Nick.Tolimieri" w:date="2022-09-30T14:57:00Z">
                <w:pPr/>
              </w:pPrChange>
            </w:pPr>
            <w:proofErr w:type="spellStart"/>
            <w:ins w:id="6518" w:author="Nick.Tolimieri" w:date="2022-09-30T14:57:00Z">
              <w:r w:rsidRPr="0095582C">
                <w:rPr>
                  <w:rFonts w:asciiTheme="minorHAnsi" w:eastAsiaTheme="minorHAnsi" w:hAnsiTheme="minorHAnsi" w:cstheme="minorBidi"/>
                  <w:sz w:val="22"/>
                  <w:szCs w:val="22"/>
                  <w:rPrChange w:id="651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5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5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522" w:author="Nick.Tolimieri" w:date="2022-09-30T14:57:00Z">
                    <w:rPr>
                      <w:rFonts w:ascii="Calibri" w:hAnsi="Calibri" w:cs="Calibri"/>
                      <w:color w:val="000000"/>
                      <w:sz w:val="22"/>
                      <w:szCs w:val="22"/>
                    </w:rPr>
                  </w:rPrChange>
                </w:rPr>
                <w:t xml:space="preserve"> B.</w:t>
              </w:r>
            </w:ins>
          </w:p>
        </w:tc>
        <w:tc>
          <w:tcPr>
            <w:tcW w:w="960" w:type="dxa"/>
            <w:noWrap/>
            <w:hideMark/>
            <w:tcPrChange w:id="65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24" w:author="Nick.Tolimieri" w:date="2022-09-30T14:57:00Z"/>
                <w:rFonts w:asciiTheme="minorHAnsi" w:eastAsiaTheme="minorHAnsi" w:hAnsiTheme="minorHAnsi" w:cstheme="minorBidi"/>
                <w:sz w:val="22"/>
                <w:szCs w:val="22"/>
                <w:rPrChange w:id="6525" w:author="Nick.Tolimieri" w:date="2022-09-30T14:57:00Z">
                  <w:rPr>
                    <w:ins w:id="6526" w:author="Nick.Tolimieri" w:date="2022-09-30T14:57:00Z"/>
                    <w:rFonts w:ascii="Calibri" w:hAnsi="Calibri" w:cs="Calibri"/>
                    <w:color w:val="000000"/>
                    <w:sz w:val="22"/>
                    <w:szCs w:val="22"/>
                  </w:rPr>
                </w:rPrChange>
              </w:rPr>
              <w:pPrChange w:id="6527" w:author="Nick.Tolimieri" w:date="2022-09-30T14:57:00Z">
                <w:pPr>
                  <w:jc w:val="right"/>
                </w:pPr>
              </w:pPrChange>
            </w:pPr>
            <w:ins w:id="6528" w:author="Nick.Tolimieri" w:date="2022-09-30T14:57:00Z">
              <w:r w:rsidRPr="0095582C">
                <w:rPr>
                  <w:rFonts w:asciiTheme="minorHAnsi" w:eastAsiaTheme="minorHAnsi" w:hAnsiTheme="minorHAnsi" w:cstheme="minorBidi"/>
                  <w:sz w:val="22"/>
                  <w:szCs w:val="22"/>
                  <w:rPrChange w:id="6529" w:author="Nick.Tolimieri" w:date="2022-09-30T14:57:00Z">
                    <w:rPr>
                      <w:rFonts w:ascii="Calibri" w:hAnsi="Calibri" w:cs="Calibri"/>
                      <w:color w:val="000000"/>
                      <w:sz w:val="22"/>
                      <w:szCs w:val="22"/>
                    </w:rPr>
                  </w:rPrChange>
                </w:rPr>
                <w:t>2017</w:t>
              </w:r>
            </w:ins>
          </w:p>
        </w:tc>
        <w:tc>
          <w:tcPr>
            <w:tcW w:w="960" w:type="dxa"/>
            <w:noWrap/>
            <w:hideMark/>
            <w:tcPrChange w:id="65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31" w:author="Nick.Tolimieri" w:date="2022-09-30T14:57:00Z"/>
                <w:rFonts w:asciiTheme="minorHAnsi" w:eastAsiaTheme="minorHAnsi" w:hAnsiTheme="minorHAnsi" w:cstheme="minorBidi"/>
                <w:sz w:val="22"/>
                <w:szCs w:val="22"/>
                <w:rPrChange w:id="6532" w:author="Nick.Tolimieri" w:date="2022-09-30T14:57:00Z">
                  <w:rPr>
                    <w:ins w:id="6533" w:author="Nick.Tolimieri" w:date="2022-09-30T14:57:00Z"/>
                    <w:rFonts w:ascii="Calibri" w:hAnsi="Calibri" w:cs="Calibri"/>
                    <w:color w:val="000000"/>
                    <w:sz w:val="22"/>
                    <w:szCs w:val="22"/>
                  </w:rPr>
                </w:rPrChange>
              </w:rPr>
              <w:pPrChange w:id="6534" w:author="Nick.Tolimieri" w:date="2022-09-30T14:57:00Z">
                <w:pPr>
                  <w:jc w:val="right"/>
                </w:pPr>
              </w:pPrChange>
            </w:pPr>
            <w:ins w:id="6535" w:author="Nick.Tolimieri" w:date="2022-09-30T14:57:00Z">
              <w:r w:rsidRPr="0095582C">
                <w:rPr>
                  <w:rFonts w:asciiTheme="minorHAnsi" w:eastAsiaTheme="minorHAnsi" w:hAnsiTheme="minorHAnsi" w:cstheme="minorBidi"/>
                  <w:sz w:val="22"/>
                  <w:szCs w:val="22"/>
                  <w:rPrChange w:id="6536" w:author="Nick.Tolimieri" w:date="2022-09-30T14:57:00Z">
                    <w:rPr>
                      <w:rFonts w:ascii="Calibri" w:hAnsi="Calibri" w:cs="Calibri"/>
                      <w:color w:val="000000"/>
                      <w:sz w:val="22"/>
                      <w:szCs w:val="22"/>
                    </w:rPr>
                  </w:rPrChange>
                </w:rPr>
                <w:t>0</w:t>
              </w:r>
            </w:ins>
          </w:p>
        </w:tc>
        <w:tc>
          <w:tcPr>
            <w:tcW w:w="960" w:type="dxa"/>
            <w:noWrap/>
            <w:hideMark/>
            <w:tcPrChange w:id="65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38" w:author="Nick.Tolimieri" w:date="2022-09-30T14:57:00Z"/>
                <w:rFonts w:asciiTheme="minorHAnsi" w:eastAsiaTheme="minorHAnsi" w:hAnsiTheme="minorHAnsi" w:cstheme="minorBidi"/>
                <w:sz w:val="22"/>
                <w:szCs w:val="22"/>
                <w:rPrChange w:id="6539" w:author="Nick.Tolimieri" w:date="2022-09-30T14:57:00Z">
                  <w:rPr>
                    <w:ins w:id="6540" w:author="Nick.Tolimieri" w:date="2022-09-30T14:57:00Z"/>
                    <w:rFonts w:ascii="Calibri" w:hAnsi="Calibri" w:cs="Calibri"/>
                    <w:color w:val="000000"/>
                    <w:sz w:val="22"/>
                    <w:szCs w:val="22"/>
                  </w:rPr>
                </w:rPrChange>
              </w:rPr>
              <w:pPrChange w:id="6541" w:author="Nick.Tolimieri" w:date="2022-09-30T14:57:00Z">
                <w:pPr>
                  <w:jc w:val="right"/>
                </w:pPr>
              </w:pPrChange>
            </w:pPr>
            <w:ins w:id="6542" w:author="Nick.Tolimieri" w:date="2022-09-30T14:57:00Z">
              <w:r w:rsidRPr="0095582C">
                <w:rPr>
                  <w:rFonts w:asciiTheme="minorHAnsi" w:eastAsiaTheme="minorHAnsi" w:hAnsiTheme="minorHAnsi" w:cstheme="minorBidi"/>
                  <w:sz w:val="22"/>
                  <w:szCs w:val="22"/>
                  <w:rPrChange w:id="6543" w:author="Nick.Tolimieri" w:date="2022-09-30T14:57:00Z">
                    <w:rPr>
                      <w:rFonts w:ascii="Calibri" w:hAnsi="Calibri" w:cs="Calibri"/>
                      <w:color w:val="000000"/>
                      <w:sz w:val="22"/>
                      <w:szCs w:val="22"/>
                    </w:rPr>
                  </w:rPrChange>
                </w:rPr>
                <w:t>0</w:t>
              </w:r>
            </w:ins>
          </w:p>
        </w:tc>
        <w:tc>
          <w:tcPr>
            <w:tcW w:w="960" w:type="dxa"/>
            <w:noWrap/>
            <w:hideMark/>
            <w:tcPrChange w:id="65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45" w:author="Nick.Tolimieri" w:date="2022-09-30T14:57:00Z"/>
                <w:rFonts w:asciiTheme="minorHAnsi" w:eastAsiaTheme="minorHAnsi" w:hAnsiTheme="minorHAnsi" w:cstheme="minorBidi"/>
                <w:sz w:val="22"/>
                <w:szCs w:val="22"/>
                <w:rPrChange w:id="6546" w:author="Nick.Tolimieri" w:date="2022-09-30T14:57:00Z">
                  <w:rPr>
                    <w:ins w:id="6547" w:author="Nick.Tolimieri" w:date="2022-09-30T14:57:00Z"/>
                    <w:rFonts w:ascii="Calibri" w:hAnsi="Calibri" w:cs="Calibri"/>
                    <w:color w:val="000000"/>
                    <w:sz w:val="22"/>
                    <w:szCs w:val="22"/>
                  </w:rPr>
                </w:rPrChange>
              </w:rPr>
              <w:pPrChange w:id="6548" w:author="Nick.Tolimieri" w:date="2022-09-30T14:57:00Z">
                <w:pPr>
                  <w:jc w:val="right"/>
                </w:pPr>
              </w:pPrChange>
            </w:pPr>
            <w:ins w:id="6549" w:author="Nick.Tolimieri" w:date="2022-09-30T14:57:00Z">
              <w:r w:rsidRPr="0095582C">
                <w:rPr>
                  <w:rFonts w:asciiTheme="minorHAnsi" w:eastAsiaTheme="minorHAnsi" w:hAnsiTheme="minorHAnsi" w:cstheme="minorBidi"/>
                  <w:sz w:val="22"/>
                  <w:szCs w:val="22"/>
                  <w:rPrChange w:id="6550" w:author="Nick.Tolimieri" w:date="2022-09-30T14:57:00Z">
                    <w:rPr>
                      <w:rFonts w:ascii="Calibri" w:hAnsi="Calibri" w:cs="Calibri"/>
                      <w:color w:val="000000"/>
                      <w:sz w:val="22"/>
                      <w:szCs w:val="22"/>
                    </w:rPr>
                  </w:rPrChange>
                </w:rPr>
                <w:t>0</w:t>
              </w:r>
            </w:ins>
          </w:p>
        </w:tc>
        <w:tc>
          <w:tcPr>
            <w:tcW w:w="960" w:type="dxa"/>
            <w:noWrap/>
            <w:hideMark/>
            <w:tcPrChange w:id="65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52" w:author="Nick.Tolimieri" w:date="2022-09-30T14:57:00Z"/>
                <w:rFonts w:asciiTheme="minorHAnsi" w:eastAsiaTheme="minorHAnsi" w:hAnsiTheme="minorHAnsi" w:cstheme="minorBidi"/>
                <w:sz w:val="22"/>
                <w:szCs w:val="22"/>
                <w:rPrChange w:id="6553" w:author="Nick.Tolimieri" w:date="2022-09-30T14:57:00Z">
                  <w:rPr>
                    <w:ins w:id="6554" w:author="Nick.Tolimieri" w:date="2022-09-30T14:57:00Z"/>
                    <w:rFonts w:ascii="Calibri" w:hAnsi="Calibri" w:cs="Calibri"/>
                    <w:color w:val="000000"/>
                    <w:sz w:val="22"/>
                    <w:szCs w:val="22"/>
                  </w:rPr>
                </w:rPrChange>
              </w:rPr>
              <w:pPrChange w:id="6555" w:author="Nick.Tolimieri" w:date="2022-09-30T14:57:00Z">
                <w:pPr>
                  <w:jc w:val="right"/>
                </w:pPr>
              </w:pPrChange>
            </w:pPr>
            <w:ins w:id="6556" w:author="Nick.Tolimieri" w:date="2022-09-30T14:57:00Z">
              <w:r w:rsidRPr="0095582C">
                <w:rPr>
                  <w:rFonts w:asciiTheme="minorHAnsi" w:eastAsiaTheme="minorHAnsi" w:hAnsiTheme="minorHAnsi" w:cstheme="minorBidi"/>
                  <w:sz w:val="22"/>
                  <w:szCs w:val="22"/>
                  <w:rPrChange w:id="6557" w:author="Nick.Tolimieri" w:date="2022-09-30T14:57:00Z">
                    <w:rPr>
                      <w:rFonts w:ascii="Calibri" w:hAnsi="Calibri" w:cs="Calibri"/>
                      <w:color w:val="000000"/>
                      <w:sz w:val="22"/>
                      <w:szCs w:val="22"/>
                    </w:rPr>
                  </w:rPrChange>
                </w:rPr>
                <w:t>0</w:t>
              </w:r>
            </w:ins>
          </w:p>
        </w:tc>
        <w:tc>
          <w:tcPr>
            <w:tcW w:w="960" w:type="dxa"/>
            <w:noWrap/>
            <w:hideMark/>
            <w:tcPrChange w:id="65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59" w:author="Nick.Tolimieri" w:date="2022-09-30T14:57:00Z"/>
                <w:rFonts w:asciiTheme="minorHAnsi" w:eastAsiaTheme="minorHAnsi" w:hAnsiTheme="minorHAnsi" w:cstheme="minorBidi"/>
                <w:sz w:val="22"/>
                <w:szCs w:val="22"/>
                <w:rPrChange w:id="6560" w:author="Nick.Tolimieri" w:date="2022-09-30T14:57:00Z">
                  <w:rPr>
                    <w:ins w:id="6561" w:author="Nick.Tolimieri" w:date="2022-09-30T14:57:00Z"/>
                    <w:rFonts w:ascii="Calibri" w:hAnsi="Calibri" w:cs="Calibri"/>
                    <w:color w:val="000000"/>
                    <w:sz w:val="22"/>
                    <w:szCs w:val="22"/>
                  </w:rPr>
                </w:rPrChange>
              </w:rPr>
              <w:pPrChange w:id="6562" w:author="Nick.Tolimieri" w:date="2022-09-30T14:57:00Z">
                <w:pPr/>
              </w:pPrChange>
            </w:pPr>
            <w:ins w:id="6563" w:author="Nick.Tolimieri" w:date="2022-09-30T14:57:00Z">
              <w:r w:rsidRPr="0095582C">
                <w:rPr>
                  <w:rFonts w:asciiTheme="minorHAnsi" w:eastAsiaTheme="minorHAnsi" w:hAnsiTheme="minorHAnsi" w:cstheme="minorBidi"/>
                  <w:sz w:val="22"/>
                  <w:szCs w:val="22"/>
                  <w:rPrChange w:id="6564" w:author="Nick.Tolimieri" w:date="2022-09-30T14:57:00Z">
                    <w:rPr>
                      <w:rFonts w:ascii="Calibri" w:hAnsi="Calibri" w:cs="Calibri"/>
                      <w:color w:val="000000"/>
                      <w:sz w:val="22"/>
                      <w:szCs w:val="22"/>
                    </w:rPr>
                  </w:rPrChange>
                </w:rPr>
                <w:t>NA</w:t>
              </w:r>
            </w:ins>
          </w:p>
        </w:tc>
        <w:tc>
          <w:tcPr>
            <w:tcW w:w="960" w:type="dxa"/>
            <w:noWrap/>
            <w:hideMark/>
            <w:tcPrChange w:id="65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66" w:author="Nick.Tolimieri" w:date="2022-09-30T14:57:00Z"/>
                <w:rFonts w:asciiTheme="minorHAnsi" w:eastAsiaTheme="minorHAnsi" w:hAnsiTheme="minorHAnsi" w:cstheme="minorBidi"/>
                <w:sz w:val="22"/>
                <w:szCs w:val="22"/>
                <w:rPrChange w:id="6567" w:author="Nick.Tolimieri" w:date="2022-09-30T14:57:00Z">
                  <w:rPr>
                    <w:ins w:id="6568" w:author="Nick.Tolimieri" w:date="2022-09-30T14:57:00Z"/>
                    <w:rFonts w:ascii="Calibri" w:hAnsi="Calibri" w:cs="Calibri"/>
                    <w:color w:val="000000"/>
                    <w:sz w:val="22"/>
                    <w:szCs w:val="22"/>
                  </w:rPr>
                </w:rPrChange>
              </w:rPr>
              <w:pPrChange w:id="6569" w:author="Nick.Tolimieri" w:date="2022-09-30T14:57:00Z">
                <w:pPr/>
              </w:pPrChange>
            </w:pPr>
            <w:ins w:id="6570" w:author="Nick.Tolimieri" w:date="2022-09-30T14:57:00Z">
              <w:r w:rsidRPr="0095582C">
                <w:rPr>
                  <w:rFonts w:asciiTheme="minorHAnsi" w:eastAsiaTheme="minorHAnsi" w:hAnsiTheme="minorHAnsi" w:cstheme="minorBidi"/>
                  <w:sz w:val="22"/>
                  <w:szCs w:val="22"/>
                  <w:rPrChange w:id="6571" w:author="Nick.Tolimieri" w:date="2022-09-30T14:57:00Z">
                    <w:rPr>
                      <w:rFonts w:ascii="Calibri" w:hAnsi="Calibri" w:cs="Calibri"/>
                      <w:color w:val="000000"/>
                      <w:sz w:val="22"/>
                      <w:szCs w:val="22"/>
                    </w:rPr>
                  </w:rPrChange>
                </w:rPr>
                <w:t>NA</w:t>
              </w:r>
            </w:ins>
          </w:p>
        </w:tc>
        <w:tc>
          <w:tcPr>
            <w:tcW w:w="960" w:type="dxa"/>
            <w:noWrap/>
            <w:hideMark/>
            <w:tcPrChange w:id="65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73" w:author="Nick.Tolimieri" w:date="2022-09-30T14:57:00Z"/>
                <w:rFonts w:asciiTheme="minorHAnsi" w:eastAsiaTheme="minorHAnsi" w:hAnsiTheme="minorHAnsi" w:cstheme="minorBidi"/>
                <w:sz w:val="22"/>
                <w:szCs w:val="22"/>
                <w:rPrChange w:id="6574" w:author="Nick.Tolimieri" w:date="2022-09-30T14:57:00Z">
                  <w:rPr>
                    <w:ins w:id="6575" w:author="Nick.Tolimieri" w:date="2022-09-30T14:57:00Z"/>
                    <w:rFonts w:ascii="Calibri" w:hAnsi="Calibri" w:cs="Calibri"/>
                    <w:color w:val="000000"/>
                    <w:sz w:val="22"/>
                    <w:szCs w:val="22"/>
                  </w:rPr>
                </w:rPrChange>
              </w:rPr>
              <w:pPrChange w:id="6576" w:author="Nick.Tolimieri" w:date="2022-09-30T14:57:00Z">
                <w:pPr/>
              </w:pPrChange>
            </w:pPr>
            <w:ins w:id="6577" w:author="Nick.Tolimieri" w:date="2022-09-30T14:57:00Z">
              <w:r w:rsidRPr="0095582C">
                <w:rPr>
                  <w:rFonts w:asciiTheme="minorHAnsi" w:eastAsiaTheme="minorHAnsi" w:hAnsiTheme="minorHAnsi" w:cstheme="minorBidi"/>
                  <w:sz w:val="22"/>
                  <w:szCs w:val="22"/>
                  <w:rPrChange w:id="6578" w:author="Nick.Tolimieri" w:date="2022-09-30T14:57:00Z">
                    <w:rPr>
                      <w:rFonts w:ascii="Calibri" w:hAnsi="Calibri" w:cs="Calibri"/>
                      <w:color w:val="000000"/>
                      <w:sz w:val="22"/>
                      <w:szCs w:val="22"/>
                    </w:rPr>
                  </w:rPrChange>
                </w:rPr>
                <w:t>NA</w:t>
              </w:r>
            </w:ins>
          </w:p>
        </w:tc>
        <w:tc>
          <w:tcPr>
            <w:tcW w:w="960" w:type="dxa"/>
            <w:noWrap/>
            <w:hideMark/>
            <w:tcPrChange w:id="65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80" w:author="Nick.Tolimieri" w:date="2022-09-30T14:57:00Z"/>
                <w:rFonts w:asciiTheme="minorHAnsi" w:eastAsiaTheme="minorHAnsi" w:hAnsiTheme="minorHAnsi" w:cstheme="minorBidi"/>
                <w:sz w:val="22"/>
                <w:szCs w:val="22"/>
                <w:rPrChange w:id="6581" w:author="Nick.Tolimieri" w:date="2022-09-30T14:57:00Z">
                  <w:rPr>
                    <w:ins w:id="6582" w:author="Nick.Tolimieri" w:date="2022-09-30T14:57:00Z"/>
                    <w:rFonts w:ascii="Calibri" w:hAnsi="Calibri" w:cs="Calibri"/>
                    <w:color w:val="000000"/>
                    <w:sz w:val="22"/>
                    <w:szCs w:val="22"/>
                  </w:rPr>
                </w:rPrChange>
              </w:rPr>
              <w:pPrChange w:id="6583" w:author="Nick.Tolimieri" w:date="2022-09-30T14:57:00Z">
                <w:pPr/>
              </w:pPrChange>
            </w:pPr>
            <w:ins w:id="6584" w:author="Nick.Tolimieri" w:date="2022-09-30T14:57:00Z">
              <w:r w:rsidRPr="0095582C">
                <w:rPr>
                  <w:rFonts w:asciiTheme="minorHAnsi" w:eastAsiaTheme="minorHAnsi" w:hAnsiTheme="minorHAnsi" w:cstheme="minorBidi"/>
                  <w:sz w:val="22"/>
                  <w:szCs w:val="22"/>
                  <w:rPrChange w:id="6585"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6586" w:author="Nick.Tolimieri" w:date="2022-09-30T14:57:00Z"/>
          <w:trPrChange w:id="6587" w:author="Nick.Tolimieri" w:date="2022-09-30T14:57:00Z">
            <w:trPr>
              <w:divId w:val="355430803"/>
              <w:trHeight w:val="300"/>
            </w:trPr>
          </w:trPrChange>
        </w:trPr>
        <w:tc>
          <w:tcPr>
            <w:tcW w:w="960" w:type="dxa"/>
            <w:noWrap/>
            <w:hideMark/>
            <w:tcPrChange w:id="65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89" w:author="Nick.Tolimieri" w:date="2022-09-30T14:57:00Z"/>
                <w:rFonts w:asciiTheme="minorHAnsi" w:eastAsiaTheme="minorHAnsi" w:hAnsiTheme="minorHAnsi" w:cstheme="minorBidi"/>
                <w:sz w:val="22"/>
                <w:szCs w:val="22"/>
                <w:rPrChange w:id="6590" w:author="Nick.Tolimieri" w:date="2022-09-30T14:57:00Z">
                  <w:rPr>
                    <w:ins w:id="6591" w:author="Nick.Tolimieri" w:date="2022-09-30T14:57:00Z"/>
                    <w:rFonts w:ascii="Calibri" w:hAnsi="Calibri" w:cs="Calibri"/>
                    <w:color w:val="000000"/>
                    <w:sz w:val="22"/>
                    <w:szCs w:val="22"/>
                  </w:rPr>
                </w:rPrChange>
              </w:rPr>
              <w:pPrChange w:id="6592" w:author="Nick.Tolimieri" w:date="2022-09-30T14:57:00Z">
                <w:pPr/>
              </w:pPrChange>
            </w:pPr>
            <w:proofErr w:type="spellStart"/>
            <w:ins w:id="6593" w:author="Nick.Tolimieri" w:date="2022-09-30T14:57:00Z">
              <w:r w:rsidRPr="0095582C">
                <w:rPr>
                  <w:rFonts w:asciiTheme="minorHAnsi" w:eastAsiaTheme="minorHAnsi" w:hAnsiTheme="minorHAnsi" w:cstheme="minorBidi"/>
                  <w:sz w:val="22"/>
                  <w:szCs w:val="22"/>
                  <w:rPrChange w:id="659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59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59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597" w:author="Nick.Tolimieri" w:date="2022-09-30T14:57:00Z">
                    <w:rPr>
                      <w:rFonts w:ascii="Calibri" w:hAnsi="Calibri" w:cs="Calibri"/>
                      <w:color w:val="000000"/>
                      <w:sz w:val="22"/>
                      <w:szCs w:val="22"/>
                    </w:rPr>
                  </w:rPrChange>
                </w:rPr>
                <w:t xml:space="preserve"> B.</w:t>
              </w:r>
            </w:ins>
          </w:p>
        </w:tc>
        <w:tc>
          <w:tcPr>
            <w:tcW w:w="960" w:type="dxa"/>
            <w:noWrap/>
            <w:hideMark/>
            <w:tcPrChange w:id="65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599" w:author="Nick.Tolimieri" w:date="2022-09-30T14:57:00Z"/>
                <w:rFonts w:asciiTheme="minorHAnsi" w:eastAsiaTheme="minorHAnsi" w:hAnsiTheme="minorHAnsi" w:cstheme="minorBidi"/>
                <w:sz w:val="22"/>
                <w:szCs w:val="22"/>
                <w:rPrChange w:id="6600" w:author="Nick.Tolimieri" w:date="2022-09-30T14:57:00Z">
                  <w:rPr>
                    <w:ins w:id="6601" w:author="Nick.Tolimieri" w:date="2022-09-30T14:57:00Z"/>
                    <w:rFonts w:ascii="Calibri" w:hAnsi="Calibri" w:cs="Calibri"/>
                    <w:color w:val="000000"/>
                    <w:sz w:val="22"/>
                    <w:szCs w:val="22"/>
                  </w:rPr>
                </w:rPrChange>
              </w:rPr>
              <w:pPrChange w:id="6602" w:author="Nick.Tolimieri" w:date="2022-09-30T14:57:00Z">
                <w:pPr>
                  <w:jc w:val="right"/>
                </w:pPr>
              </w:pPrChange>
            </w:pPr>
            <w:ins w:id="6603" w:author="Nick.Tolimieri" w:date="2022-09-30T14:57:00Z">
              <w:r w:rsidRPr="0095582C">
                <w:rPr>
                  <w:rFonts w:asciiTheme="minorHAnsi" w:eastAsiaTheme="minorHAnsi" w:hAnsiTheme="minorHAnsi" w:cstheme="minorBidi"/>
                  <w:sz w:val="22"/>
                  <w:szCs w:val="22"/>
                  <w:rPrChange w:id="6604" w:author="Nick.Tolimieri" w:date="2022-09-30T14:57:00Z">
                    <w:rPr>
                      <w:rFonts w:ascii="Calibri" w:hAnsi="Calibri" w:cs="Calibri"/>
                      <w:color w:val="000000"/>
                      <w:sz w:val="22"/>
                      <w:szCs w:val="22"/>
                    </w:rPr>
                  </w:rPrChange>
                </w:rPr>
                <w:t>2018</w:t>
              </w:r>
            </w:ins>
          </w:p>
        </w:tc>
        <w:tc>
          <w:tcPr>
            <w:tcW w:w="960" w:type="dxa"/>
            <w:noWrap/>
            <w:hideMark/>
            <w:tcPrChange w:id="66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06" w:author="Nick.Tolimieri" w:date="2022-09-30T14:57:00Z"/>
                <w:rFonts w:asciiTheme="minorHAnsi" w:eastAsiaTheme="minorHAnsi" w:hAnsiTheme="minorHAnsi" w:cstheme="minorBidi"/>
                <w:sz w:val="22"/>
                <w:szCs w:val="22"/>
                <w:rPrChange w:id="6607" w:author="Nick.Tolimieri" w:date="2022-09-30T14:57:00Z">
                  <w:rPr>
                    <w:ins w:id="6608" w:author="Nick.Tolimieri" w:date="2022-09-30T14:57:00Z"/>
                    <w:rFonts w:ascii="Calibri" w:hAnsi="Calibri" w:cs="Calibri"/>
                    <w:color w:val="000000"/>
                    <w:sz w:val="22"/>
                    <w:szCs w:val="22"/>
                  </w:rPr>
                </w:rPrChange>
              </w:rPr>
              <w:pPrChange w:id="6609" w:author="Nick.Tolimieri" w:date="2022-09-30T14:57:00Z">
                <w:pPr>
                  <w:jc w:val="right"/>
                </w:pPr>
              </w:pPrChange>
            </w:pPr>
            <w:ins w:id="6610" w:author="Nick.Tolimieri" w:date="2022-09-30T14:57:00Z">
              <w:r w:rsidRPr="0095582C">
                <w:rPr>
                  <w:rFonts w:asciiTheme="minorHAnsi" w:eastAsiaTheme="minorHAnsi" w:hAnsiTheme="minorHAnsi" w:cstheme="minorBidi"/>
                  <w:sz w:val="22"/>
                  <w:szCs w:val="22"/>
                  <w:rPrChange w:id="6611" w:author="Nick.Tolimieri" w:date="2022-09-30T14:57:00Z">
                    <w:rPr>
                      <w:rFonts w:ascii="Calibri" w:hAnsi="Calibri" w:cs="Calibri"/>
                      <w:color w:val="000000"/>
                      <w:sz w:val="22"/>
                      <w:szCs w:val="22"/>
                    </w:rPr>
                  </w:rPrChange>
                </w:rPr>
                <w:t>0</w:t>
              </w:r>
            </w:ins>
          </w:p>
        </w:tc>
        <w:tc>
          <w:tcPr>
            <w:tcW w:w="960" w:type="dxa"/>
            <w:noWrap/>
            <w:hideMark/>
            <w:tcPrChange w:id="66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13" w:author="Nick.Tolimieri" w:date="2022-09-30T14:57:00Z"/>
                <w:rFonts w:asciiTheme="minorHAnsi" w:eastAsiaTheme="minorHAnsi" w:hAnsiTheme="minorHAnsi" w:cstheme="minorBidi"/>
                <w:sz w:val="22"/>
                <w:szCs w:val="22"/>
                <w:rPrChange w:id="6614" w:author="Nick.Tolimieri" w:date="2022-09-30T14:57:00Z">
                  <w:rPr>
                    <w:ins w:id="6615" w:author="Nick.Tolimieri" w:date="2022-09-30T14:57:00Z"/>
                    <w:rFonts w:ascii="Calibri" w:hAnsi="Calibri" w:cs="Calibri"/>
                    <w:color w:val="000000"/>
                    <w:sz w:val="22"/>
                    <w:szCs w:val="22"/>
                  </w:rPr>
                </w:rPrChange>
              </w:rPr>
              <w:pPrChange w:id="6616" w:author="Nick.Tolimieri" w:date="2022-09-30T14:57:00Z">
                <w:pPr>
                  <w:jc w:val="right"/>
                </w:pPr>
              </w:pPrChange>
            </w:pPr>
            <w:ins w:id="6617" w:author="Nick.Tolimieri" w:date="2022-09-30T14:57:00Z">
              <w:r w:rsidRPr="0095582C">
                <w:rPr>
                  <w:rFonts w:asciiTheme="minorHAnsi" w:eastAsiaTheme="minorHAnsi" w:hAnsiTheme="minorHAnsi" w:cstheme="minorBidi"/>
                  <w:sz w:val="22"/>
                  <w:szCs w:val="22"/>
                  <w:rPrChange w:id="6618" w:author="Nick.Tolimieri" w:date="2022-09-30T14:57:00Z">
                    <w:rPr>
                      <w:rFonts w:ascii="Calibri" w:hAnsi="Calibri" w:cs="Calibri"/>
                      <w:color w:val="000000"/>
                      <w:sz w:val="22"/>
                      <w:szCs w:val="22"/>
                    </w:rPr>
                  </w:rPrChange>
                </w:rPr>
                <w:t>0</w:t>
              </w:r>
            </w:ins>
          </w:p>
        </w:tc>
        <w:tc>
          <w:tcPr>
            <w:tcW w:w="960" w:type="dxa"/>
            <w:noWrap/>
            <w:hideMark/>
            <w:tcPrChange w:id="66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20" w:author="Nick.Tolimieri" w:date="2022-09-30T14:57:00Z"/>
                <w:rFonts w:asciiTheme="minorHAnsi" w:eastAsiaTheme="minorHAnsi" w:hAnsiTheme="minorHAnsi" w:cstheme="minorBidi"/>
                <w:sz w:val="22"/>
                <w:szCs w:val="22"/>
                <w:rPrChange w:id="6621" w:author="Nick.Tolimieri" w:date="2022-09-30T14:57:00Z">
                  <w:rPr>
                    <w:ins w:id="6622" w:author="Nick.Tolimieri" w:date="2022-09-30T14:57:00Z"/>
                    <w:rFonts w:ascii="Calibri" w:hAnsi="Calibri" w:cs="Calibri"/>
                    <w:color w:val="000000"/>
                    <w:sz w:val="22"/>
                    <w:szCs w:val="22"/>
                  </w:rPr>
                </w:rPrChange>
              </w:rPr>
              <w:pPrChange w:id="6623" w:author="Nick.Tolimieri" w:date="2022-09-30T14:57:00Z">
                <w:pPr>
                  <w:jc w:val="right"/>
                </w:pPr>
              </w:pPrChange>
            </w:pPr>
            <w:ins w:id="6624" w:author="Nick.Tolimieri" w:date="2022-09-30T14:57:00Z">
              <w:r w:rsidRPr="0095582C">
                <w:rPr>
                  <w:rFonts w:asciiTheme="minorHAnsi" w:eastAsiaTheme="minorHAnsi" w:hAnsiTheme="minorHAnsi" w:cstheme="minorBidi"/>
                  <w:sz w:val="22"/>
                  <w:szCs w:val="22"/>
                  <w:rPrChange w:id="6625" w:author="Nick.Tolimieri" w:date="2022-09-30T14:57:00Z">
                    <w:rPr>
                      <w:rFonts w:ascii="Calibri" w:hAnsi="Calibri" w:cs="Calibri"/>
                      <w:color w:val="000000"/>
                      <w:sz w:val="22"/>
                      <w:szCs w:val="22"/>
                    </w:rPr>
                  </w:rPrChange>
                </w:rPr>
                <w:t>0</w:t>
              </w:r>
            </w:ins>
          </w:p>
        </w:tc>
        <w:tc>
          <w:tcPr>
            <w:tcW w:w="960" w:type="dxa"/>
            <w:noWrap/>
            <w:hideMark/>
            <w:tcPrChange w:id="66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27" w:author="Nick.Tolimieri" w:date="2022-09-30T14:57:00Z"/>
                <w:rFonts w:asciiTheme="minorHAnsi" w:eastAsiaTheme="minorHAnsi" w:hAnsiTheme="minorHAnsi" w:cstheme="minorBidi"/>
                <w:sz w:val="22"/>
                <w:szCs w:val="22"/>
                <w:rPrChange w:id="6628" w:author="Nick.Tolimieri" w:date="2022-09-30T14:57:00Z">
                  <w:rPr>
                    <w:ins w:id="6629" w:author="Nick.Tolimieri" w:date="2022-09-30T14:57:00Z"/>
                    <w:rFonts w:ascii="Calibri" w:hAnsi="Calibri" w:cs="Calibri"/>
                    <w:color w:val="000000"/>
                    <w:sz w:val="22"/>
                    <w:szCs w:val="22"/>
                  </w:rPr>
                </w:rPrChange>
              </w:rPr>
              <w:pPrChange w:id="6630" w:author="Nick.Tolimieri" w:date="2022-09-30T14:57:00Z">
                <w:pPr>
                  <w:jc w:val="right"/>
                </w:pPr>
              </w:pPrChange>
            </w:pPr>
            <w:ins w:id="6631" w:author="Nick.Tolimieri" w:date="2022-09-30T14:57:00Z">
              <w:r w:rsidRPr="0095582C">
                <w:rPr>
                  <w:rFonts w:asciiTheme="minorHAnsi" w:eastAsiaTheme="minorHAnsi" w:hAnsiTheme="minorHAnsi" w:cstheme="minorBidi"/>
                  <w:sz w:val="22"/>
                  <w:szCs w:val="22"/>
                  <w:rPrChange w:id="6632" w:author="Nick.Tolimieri" w:date="2022-09-30T14:57:00Z">
                    <w:rPr>
                      <w:rFonts w:ascii="Calibri" w:hAnsi="Calibri" w:cs="Calibri"/>
                      <w:color w:val="000000"/>
                      <w:sz w:val="22"/>
                      <w:szCs w:val="22"/>
                    </w:rPr>
                  </w:rPrChange>
                </w:rPr>
                <w:t>0</w:t>
              </w:r>
            </w:ins>
          </w:p>
        </w:tc>
        <w:tc>
          <w:tcPr>
            <w:tcW w:w="960" w:type="dxa"/>
            <w:noWrap/>
            <w:hideMark/>
            <w:tcPrChange w:id="66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34" w:author="Nick.Tolimieri" w:date="2022-09-30T14:57:00Z"/>
                <w:rFonts w:asciiTheme="minorHAnsi" w:eastAsiaTheme="minorHAnsi" w:hAnsiTheme="minorHAnsi" w:cstheme="minorBidi"/>
                <w:sz w:val="22"/>
                <w:szCs w:val="22"/>
                <w:rPrChange w:id="6635" w:author="Nick.Tolimieri" w:date="2022-09-30T14:57:00Z">
                  <w:rPr>
                    <w:ins w:id="6636" w:author="Nick.Tolimieri" w:date="2022-09-30T14:57:00Z"/>
                    <w:rFonts w:ascii="Calibri" w:hAnsi="Calibri" w:cs="Calibri"/>
                    <w:color w:val="000000"/>
                    <w:sz w:val="22"/>
                    <w:szCs w:val="22"/>
                  </w:rPr>
                </w:rPrChange>
              </w:rPr>
              <w:pPrChange w:id="6637" w:author="Nick.Tolimieri" w:date="2022-09-30T14:57:00Z">
                <w:pPr/>
              </w:pPrChange>
            </w:pPr>
            <w:ins w:id="6638" w:author="Nick.Tolimieri" w:date="2022-09-30T14:57:00Z">
              <w:r w:rsidRPr="0095582C">
                <w:rPr>
                  <w:rFonts w:asciiTheme="minorHAnsi" w:eastAsiaTheme="minorHAnsi" w:hAnsiTheme="minorHAnsi" w:cstheme="minorBidi"/>
                  <w:sz w:val="22"/>
                  <w:szCs w:val="22"/>
                  <w:rPrChange w:id="6639" w:author="Nick.Tolimieri" w:date="2022-09-30T14:57:00Z">
                    <w:rPr>
                      <w:rFonts w:ascii="Calibri" w:hAnsi="Calibri" w:cs="Calibri"/>
                      <w:color w:val="000000"/>
                      <w:sz w:val="22"/>
                      <w:szCs w:val="22"/>
                    </w:rPr>
                  </w:rPrChange>
                </w:rPr>
                <w:t>NA</w:t>
              </w:r>
            </w:ins>
          </w:p>
        </w:tc>
        <w:tc>
          <w:tcPr>
            <w:tcW w:w="960" w:type="dxa"/>
            <w:noWrap/>
            <w:hideMark/>
            <w:tcPrChange w:id="66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41" w:author="Nick.Tolimieri" w:date="2022-09-30T14:57:00Z"/>
                <w:rFonts w:asciiTheme="minorHAnsi" w:eastAsiaTheme="minorHAnsi" w:hAnsiTheme="minorHAnsi" w:cstheme="minorBidi"/>
                <w:sz w:val="22"/>
                <w:szCs w:val="22"/>
                <w:rPrChange w:id="6642" w:author="Nick.Tolimieri" w:date="2022-09-30T14:57:00Z">
                  <w:rPr>
                    <w:ins w:id="6643" w:author="Nick.Tolimieri" w:date="2022-09-30T14:57:00Z"/>
                    <w:rFonts w:ascii="Calibri" w:hAnsi="Calibri" w:cs="Calibri"/>
                    <w:color w:val="000000"/>
                    <w:sz w:val="22"/>
                    <w:szCs w:val="22"/>
                  </w:rPr>
                </w:rPrChange>
              </w:rPr>
              <w:pPrChange w:id="6644" w:author="Nick.Tolimieri" w:date="2022-09-30T14:57:00Z">
                <w:pPr/>
              </w:pPrChange>
            </w:pPr>
            <w:ins w:id="6645" w:author="Nick.Tolimieri" w:date="2022-09-30T14:57:00Z">
              <w:r w:rsidRPr="0095582C">
                <w:rPr>
                  <w:rFonts w:asciiTheme="minorHAnsi" w:eastAsiaTheme="minorHAnsi" w:hAnsiTheme="minorHAnsi" w:cstheme="minorBidi"/>
                  <w:sz w:val="22"/>
                  <w:szCs w:val="22"/>
                  <w:rPrChange w:id="6646" w:author="Nick.Tolimieri" w:date="2022-09-30T14:57:00Z">
                    <w:rPr>
                      <w:rFonts w:ascii="Calibri" w:hAnsi="Calibri" w:cs="Calibri"/>
                      <w:color w:val="000000"/>
                      <w:sz w:val="22"/>
                      <w:szCs w:val="22"/>
                    </w:rPr>
                  </w:rPrChange>
                </w:rPr>
                <w:t>NA</w:t>
              </w:r>
            </w:ins>
          </w:p>
        </w:tc>
        <w:tc>
          <w:tcPr>
            <w:tcW w:w="960" w:type="dxa"/>
            <w:noWrap/>
            <w:hideMark/>
            <w:tcPrChange w:id="66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48" w:author="Nick.Tolimieri" w:date="2022-09-30T14:57:00Z"/>
                <w:rFonts w:asciiTheme="minorHAnsi" w:eastAsiaTheme="minorHAnsi" w:hAnsiTheme="minorHAnsi" w:cstheme="minorBidi"/>
                <w:sz w:val="22"/>
                <w:szCs w:val="22"/>
                <w:rPrChange w:id="6649" w:author="Nick.Tolimieri" w:date="2022-09-30T14:57:00Z">
                  <w:rPr>
                    <w:ins w:id="6650" w:author="Nick.Tolimieri" w:date="2022-09-30T14:57:00Z"/>
                    <w:rFonts w:ascii="Calibri" w:hAnsi="Calibri" w:cs="Calibri"/>
                    <w:color w:val="000000"/>
                    <w:sz w:val="22"/>
                    <w:szCs w:val="22"/>
                  </w:rPr>
                </w:rPrChange>
              </w:rPr>
              <w:pPrChange w:id="6651" w:author="Nick.Tolimieri" w:date="2022-09-30T14:57:00Z">
                <w:pPr/>
              </w:pPrChange>
            </w:pPr>
            <w:ins w:id="6652" w:author="Nick.Tolimieri" w:date="2022-09-30T14:57:00Z">
              <w:r w:rsidRPr="0095582C">
                <w:rPr>
                  <w:rFonts w:asciiTheme="minorHAnsi" w:eastAsiaTheme="minorHAnsi" w:hAnsiTheme="minorHAnsi" w:cstheme="minorBidi"/>
                  <w:sz w:val="22"/>
                  <w:szCs w:val="22"/>
                  <w:rPrChange w:id="6653" w:author="Nick.Tolimieri" w:date="2022-09-30T14:57:00Z">
                    <w:rPr>
                      <w:rFonts w:ascii="Calibri" w:hAnsi="Calibri" w:cs="Calibri"/>
                      <w:color w:val="000000"/>
                      <w:sz w:val="22"/>
                      <w:szCs w:val="22"/>
                    </w:rPr>
                  </w:rPrChange>
                </w:rPr>
                <w:t>NA</w:t>
              </w:r>
            </w:ins>
          </w:p>
        </w:tc>
        <w:tc>
          <w:tcPr>
            <w:tcW w:w="960" w:type="dxa"/>
            <w:noWrap/>
            <w:hideMark/>
            <w:tcPrChange w:id="66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55" w:author="Nick.Tolimieri" w:date="2022-09-30T14:57:00Z"/>
                <w:rFonts w:asciiTheme="minorHAnsi" w:eastAsiaTheme="minorHAnsi" w:hAnsiTheme="minorHAnsi" w:cstheme="minorBidi"/>
                <w:sz w:val="22"/>
                <w:szCs w:val="22"/>
                <w:rPrChange w:id="6656" w:author="Nick.Tolimieri" w:date="2022-09-30T14:57:00Z">
                  <w:rPr>
                    <w:ins w:id="6657" w:author="Nick.Tolimieri" w:date="2022-09-30T14:57:00Z"/>
                    <w:rFonts w:ascii="Calibri" w:hAnsi="Calibri" w:cs="Calibri"/>
                    <w:color w:val="000000"/>
                    <w:sz w:val="22"/>
                    <w:szCs w:val="22"/>
                  </w:rPr>
                </w:rPrChange>
              </w:rPr>
              <w:pPrChange w:id="6658" w:author="Nick.Tolimieri" w:date="2022-09-30T14:57:00Z">
                <w:pPr/>
              </w:pPrChange>
            </w:pPr>
            <w:ins w:id="6659" w:author="Nick.Tolimieri" w:date="2022-09-30T14:57:00Z">
              <w:r w:rsidRPr="0095582C">
                <w:rPr>
                  <w:rFonts w:asciiTheme="minorHAnsi" w:eastAsiaTheme="minorHAnsi" w:hAnsiTheme="minorHAnsi" w:cstheme="minorBidi"/>
                  <w:sz w:val="22"/>
                  <w:szCs w:val="22"/>
                  <w:rPrChange w:id="6660"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6661" w:author="Nick.Tolimieri" w:date="2022-09-30T14:57:00Z"/>
          <w:trPrChange w:id="6662" w:author="Nick.Tolimieri" w:date="2022-09-30T14:57:00Z">
            <w:trPr>
              <w:divId w:val="355430803"/>
              <w:trHeight w:val="300"/>
            </w:trPr>
          </w:trPrChange>
        </w:trPr>
        <w:tc>
          <w:tcPr>
            <w:tcW w:w="960" w:type="dxa"/>
            <w:noWrap/>
            <w:hideMark/>
            <w:tcPrChange w:id="66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64" w:author="Nick.Tolimieri" w:date="2022-09-30T14:57:00Z"/>
                <w:rFonts w:asciiTheme="minorHAnsi" w:eastAsiaTheme="minorHAnsi" w:hAnsiTheme="minorHAnsi" w:cstheme="minorBidi"/>
                <w:sz w:val="22"/>
                <w:szCs w:val="22"/>
                <w:rPrChange w:id="6665" w:author="Nick.Tolimieri" w:date="2022-09-30T14:57:00Z">
                  <w:rPr>
                    <w:ins w:id="6666" w:author="Nick.Tolimieri" w:date="2022-09-30T14:57:00Z"/>
                    <w:rFonts w:ascii="Calibri" w:hAnsi="Calibri" w:cs="Calibri"/>
                    <w:color w:val="000000"/>
                    <w:sz w:val="22"/>
                    <w:szCs w:val="22"/>
                  </w:rPr>
                </w:rPrChange>
              </w:rPr>
              <w:pPrChange w:id="6667" w:author="Nick.Tolimieri" w:date="2022-09-30T14:57:00Z">
                <w:pPr/>
              </w:pPrChange>
            </w:pPr>
            <w:proofErr w:type="spellStart"/>
            <w:ins w:id="6668" w:author="Nick.Tolimieri" w:date="2022-09-30T14:57:00Z">
              <w:r w:rsidRPr="0095582C">
                <w:rPr>
                  <w:rFonts w:asciiTheme="minorHAnsi" w:eastAsiaTheme="minorHAnsi" w:hAnsiTheme="minorHAnsi" w:cstheme="minorBidi"/>
                  <w:sz w:val="22"/>
                  <w:szCs w:val="22"/>
                  <w:rPrChange w:id="6669"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67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67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672" w:author="Nick.Tolimieri" w:date="2022-09-30T14:57:00Z">
                    <w:rPr>
                      <w:rFonts w:ascii="Calibri" w:hAnsi="Calibri" w:cs="Calibri"/>
                      <w:color w:val="000000"/>
                      <w:sz w:val="22"/>
                      <w:szCs w:val="22"/>
                    </w:rPr>
                  </w:rPrChange>
                </w:rPr>
                <w:t xml:space="preserve"> B.</w:t>
              </w:r>
            </w:ins>
          </w:p>
        </w:tc>
        <w:tc>
          <w:tcPr>
            <w:tcW w:w="960" w:type="dxa"/>
            <w:noWrap/>
            <w:hideMark/>
            <w:tcPrChange w:id="66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74" w:author="Nick.Tolimieri" w:date="2022-09-30T14:57:00Z"/>
                <w:rFonts w:asciiTheme="minorHAnsi" w:eastAsiaTheme="minorHAnsi" w:hAnsiTheme="minorHAnsi" w:cstheme="minorBidi"/>
                <w:sz w:val="22"/>
                <w:szCs w:val="22"/>
                <w:rPrChange w:id="6675" w:author="Nick.Tolimieri" w:date="2022-09-30T14:57:00Z">
                  <w:rPr>
                    <w:ins w:id="6676" w:author="Nick.Tolimieri" w:date="2022-09-30T14:57:00Z"/>
                    <w:rFonts w:ascii="Calibri" w:hAnsi="Calibri" w:cs="Calibri"/>
                    <w:color w:val="000000"/>
                    <w:sz w:val="22"/>
                    <w:szCs w:val="22"/>
                  </w:rPr>
                </w:rPrChange>
              </w:rPr>
              <w:pPrChange w:id="6677" w:author="Nick.Tolimieri" w:date="2022-09-30T14:57:00Z">
                <w:pPr>
                  <w:jc w:val="right"/>
                </w:pPr>
              </w:pPrChange>
            </w:pPr>
            <w:ins w:id="6678" w:author="Nick.Tolimieri" w:date="2022-09-30T14:57:00Z">
              <w:r w:rsidRPr="0095582C">
                <w:rPr>
                  <w:rFonts w:asciiTheme="minorHAnsi" w:eastAsiaTheme="minorHAnsi" w:hAnsiTheme="minorHAnsi" w:cstheme="minorBidi"/>
                  <w:sz w:val="22"/>
                  <w:szCs w:val="22"/>
                  <w:rPrChange w:id="6679" w:author="Nick.Tolimieri" w:date="2022-09-30T14:57:00Z">
                    <w:rPr>
                      <w:rFonts w:ascii="Calibri" w:hAnsi="Calibri" w:cs="Calibri"/>
                      <w:color w:val="000000"/>
                      <w:sz w:val="22"/>
                      <w:szCs w:val="22"/>
                    </w:rPr>
                  </w:rPrChange>
                </w:rPr>
                <w:t>2019</w:t>
              </w:r>
            </w:ins>
          </w:p>
        </w:tc>
        <w:tc>
          <w:tcPr>
            <w:tcW w:w="960" w:type="dxa"/>
            <w:noWrap/>
            <w:hideMark/>
            <w:tcPrChange w:id="66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81" w:author="Nick.Tolimieri" w:date="2022-09-30T14:57:00Z"/>
                <w:rFonts w:asciiTheme="minorHAnsi" w:eastAsiaTheme="minorHAnsi" w:hAnsiTheme="minorHAnsi" w:cstheme="minorBidi"/>
                <w:sz w:val="22"/>
                <w:szCs w:val="22"/>
                <w:rPrChange w:id="6682" w:author="Nick.Tolimieri" w:date="2022-09-30T14:57:00Z">
                  <w:rPr>
                    <w:ins w:id="6683" w:author="Nick.Tolimieri" w:date="2022-09-30T14:57:00Z"/>
                    <w:rFonts w:ascii="Calibri" w:hAnsi="Calibri" w:cs="Calibri"/>
                    <w:color w:val="000000"/>
                    <w:sz w:val="22"/>
                    <w:szCs w:val="22"/>
                  </w:rPr>
                </w:rPrChange>
              </w:rPr>
              <w:pPrChange w:id="6684" w:author="Nick.Tolimieri" w:date="2022-09-30T14:57:00Z">
                <w:pPr>
                  <w:jc w:val="right"/>
                </w:pPr>
              </w:pPrChange>
            </w:pPr>
            <w:ins w:id="6685" w:author="Nick.Tolimieri" w:date="2022-09-30T14:57:00Z">
              <w:r w:rsidRPr="0095582C">
                <w:rPr>
                  <w:rFonts w:asciiTheme="minorHAnsi" w:eastAsiaTheme="minorHAnsi" w:hAnsiTheme="minorHAnsi" w:cstheme="minorBidi"/>
                  <w:sz w:val="22"/>
                  <w:szCs w:val="22"/>
                  <w:rPrChange w:id="6686" w:author="Nick.Tolimieri" w:date="2022-09-30T14:57:00Z">
                    <w:rPr>
                      <w:rFonts w:ascii="Calibri" w:hAnsi="Calibri" w:cs="Calibri"/>
                      <w:color w:val="000000"/>
                      <w:sz w:val="22"/>
                      <w:szCs w:val="22"/>
                    </w:rPr>
                  </w:rPrChange>
                </w:rPr>
                <w:t>9</w:t>
              </w:r>
            </w:ins>
          </w:p>
        </w:tc>
        <w:tc>
          <w:tcPr>
            <w:tcW w:w="960" w:type="dxa"/>
            <w:noWrap/>
            <w:hideMark/>
            <w:tcPrChange w:id="66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88" w:author="Nick.Tolimieri" w:date="2022-09-30T14:57:00Z"/>
                <w:rFonts w:asciiTheme="minorHAnsi" w:eastAsiaTheme="minorHAnsi" w:hAnsiTheme="minorHAnsi" w:cstheme="minorBidi"/>
                <w:sz w:val="22"/>
                <w:szCs w:val="22"/>
                <w:rPrChange w:id="6689" w:author="Nick.Tolimieri" w:date="2022-09-30T14:57:00Z">
                  <w:rPr>
                    <w:ins w:id="6690" w:author="Nick.Tolimieri" w:date="2022-09-30T14:57:00Z"/>
                    <w:rFonts w:ascii="Calibri" w:hAnsi="Calibri" w:cs="Calibri"/>
                    <w:color w:val="000000"/>
                    <w:sz w:val="22"/>
                    <w:szCs w:val="22"/>
                  </w:rPr>
                </w:rPrChange>
              </w:rPr>
              <w:pPrChange w:id="6691" w:author="Nick.Tolimieri" w:date="2022-09-30T14:57:00Z">
                <w:pPr>
                  <w:jc w:val="right"/>
                </w:pPr>
              </w:pPrChange>
            </w:pPr>
            <w:ins w:id="6692" w:author="Nick.Tolimieri" w:date="2022-09-30T14:57:00Z">
              <w:r w:rsidRPr="0095582C">
                <w:rPr>
                  <w:rFonts w:asciiTheme="minorHAnsi" w:eastAsiaTheme="minorHAnsi" w:hAnsiTheme="minorHAnsi" w:cstheme="minorBidi"/>
                  <w:sz w:val="22"/>
                  <w:szCs w:val="22"/>
                  <w:rPrChange w:id="6693" w:author="Nick.Tolimieri" w:date="2022-09-30T14:57:00Z">
                    <w:rPr>
                      <w:rFonts w:ascii="Calibri" w:hAnsi="Calibri" w:cs="Calibri"/>
                      <w:color w:val="000000"/>
                      <w:sz w:val="22"/>
                      <w:szCs w:val="22"/>
                    </w:rPr>
                  </w:rPrChange>
                </w:rPr>
                <w:t>43</w:t>
              </w:r>
            </w:ins>
          </w:p>
        </w:tc>
        <w:tc>
          <w:tcPr>
            <w:tcW w:w="960" w:type="dxa"/>
            <w:noWrap/>
            <w:hideMark/>
            <w:tcPrChange w:id="66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695" w:author="Nick.Tolimieri" w:date="2022-09-30T14:57:00Z"/>
                <w:rFonts w:asciiTheme="minorHAnsi" w:eastAsiaTheme="minorHAnsi" w:hAnsiTheme="minorHAnsi" w:cstheme="minorBidi"/>
                <w:sz w:val="22"/>
                <w:szCs w:val="22"/>
                <w:rPrChange w:id="6696" w:author="Nick.Tolimieri" w:date="2022-09-30T14:57:00Z">
                  <w:rPr>
                    <w:ins w:id="6697" w:author="Nick.Tolimieri" w:date="2022-09-30T14:57:00Z"/>
                    <w:rFonts w:ascii="Calibri" w:hAnsi="Calibri" w:cs="Calibri"/>
                    <w:color w:val="000000"/>
                    <w:sz w:val="22"/>
                    <w:szCs w:val="22"/>
                  </w:rPr>
                </w:rPrChange>
              </w:rPr>
              <w:pPrChange w:id="6698" w:author="Nick.Tolimieri" w:date="2022-09-30T14:57:00Z">
                <w:pPr>
                  <w:jc w:val="right"/>
                </w:pPr>
              </w:pPrChange>
            </w:pPr>
            <w:ins w:id="6699" w:author="Nick.Tolimieri" w:date="2022-09-30T14:57:00Z">
              <w:r w:rsidRPr="0095582C">
                <w:rPr>
                  <w:rFonts w:asciiTheme="minorHAnsi" w:eastAsiaTheme="minorHAnsi" w:hAnsiTheme="minorHAnsi" w:cstheme="minorBidi"/>
                  <w:sz w:val="22"/>
                  <w:szCs w:val="22"/>
                  <w:rPrChange w:id="6700" w:author="Nick.Tolimieri" w:date="2022-09-30T14:57:00Z">
                    <w:rPr>
                      <w:rFonts w:ascii="Calibri" w:hAnsi="Calibri" w:cs="Calibri"/>
                      <w:color w:val="000000"/>
                      <w:sz w:val="22"/>
                      <w:szCs w:val="22"/>
                    </w:rPr>
                  </w:rPrChange>
                </w:rPr>
                <w:t>3</w:t>
              </w:r>
            </w:ins>
          </w:p>
        </w:tc>
        <w:tc>
          <w:tcPr>
            <w:tcW w:w="960" w:type="dxa"/>
            <w:noWrap/>
            <w:hideMark/>
            <w:tcPrChange w:id="6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02" w:author="Nick.Tolimieri" w:date="2022-09-30T14:57:00Z"/>
                <w:rFonts w:asciiTheme="minorHAnsi" w:eastAsiaTheme="minorHAnsi" w:hAnsiTheme="minorHAnsi" w:cstheme="minorBidi"/>
                <w:sz w:val="22"/>
                <w:szCs w:val="22"/>
                <w:rPrChange w:id="6703" w:author="Nick.Tolimieri" w:date="2022-09-30T14:57:00Z">
                  <w:rPr>
                    <w:ins w:id="6704" w:author="Nick.Tolimieri" w:date="2022-09-30T14:57:00Z"/>
                    <w:rFonts w:ascii="Calibri" w:hAnsi="Calibri" w:cs="Calibri"/>
                    <w:color w:val="000000"/>
                    <w:sz w:val="22"/>
                    <w:szCs w:val="22"/>
                  </w:rPr>
                </w:rPrChange>
              </w:rPr>
              <w:pPrChange w:id="6705" w:author="Nick.Tolimieri" w:date="2022-09-30T14:57:00Z">
                <w:pPr>
                  <w:jc w:val="right"/>
                </w:pPr>
              </w:pPrChange>
            </w:pPr>
            <w:ins w:id="6706" w:author="Nick.Tolimieri" w:date="2022-09-30T14:57:00Z">
              <w:r w:rsidRPr="0095582C">
                <w:rPr>
                  <w:rFonts w:asciiTheme="minorHAnsi" w:eastAsiaTheme="minorHAnsi" w:hAnsiTheme="minorHAnsi" w:cstheme="minorBidi"/>
                  <w:sz w:val="22"/>
                  <w:szCs w:val="22"/>
                  <w:rPrChange w:id="6707" w:author="Nick.Tolimieri" w:date="2022-09-30T14:57:00Z">
                    <w:rPr>
                      <w:rFonts w:ascii="Calibri" w:hAnsi="Calibri" w:cs="Calibri"/>
                      <w:color w:val="000000"/>
                      <w:sz w:val="22"/>
                      <w:szCs w:val="22"/>
                    </w:rPr>
                  </w:rPrChange>
                </w:rPr>
                <w:t>26</w:t>
              </w:r>
            </w:ins>
          </w:p>
        </w:tc>
        <w:tc>
          <w:tcPr>
            <w:tcW w:w="960" w:type="dxa"/>
            <w:noWrap/>
            <w:hideMark/>
            <w:tcPrChange w:id="67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09" w:author="Nick.Tolimieri" w:date="2022-09-30T14:57:00Z"/>
                <w:rFonts w:asciiTheme="minorHAnsi" w:eastAsiaTheme="minorHAnsi" w:hAnsiTheme="minorHAnsi" w:cstheme="minorBidi"/>
                <w:sz w:val="22"/>
                <w:szCs w:val="22"/>
                <w:rPrChange w:id="6710" w:author="Nick.Tolimieri" w:date="2022-09-30T14:57:00Z">
                  <w:rPr>
                    <w:ins w:id="6711" w:author="Nick.Tolimieri" w:date="2022-09-30T14:57:00Z"/>
                    <w:rFonts w:ascii="Calibri" w:hAnsi="Calibri" w:cs="Calibri"/>
                    <w:color w:val="000000"/>
                    <w:sz w:val="22"/>
                    <w:szCs w:val="22"/>
                  </w:rPr>
                </w:rPrChange>
              </w:rPr>
              <w:pPrChange w:id="6712" w:author="Nick.Tolimieri" w:date="2022-09-30T14:57:00Z">
                <w:pPr>
                  <w:jc w:val="right"/>
                </w:pPr>
              </w:pPrChange>
            </w:pPr>
            <w:ins w:id="6713" w:author="Nick.Tolimieri" w:date="2022-09-30T14:57:00Z">
              <w:r w:rsidRPr="0095582C">
                <w:rPr>
                  <w:rFonts w:asciiTheme="minorHAnsi" w:eastAsiaTheme="minorHAnsi" w:hAnsiTheme="minorHAnsi" w:cstheme="minorBidi"/>
                  <w:sz w:val="22"/>
                  <w:szCs w:val="22"/>
                  <w:rPrChange w:id="6714" w:author="Nick.Tolimieri" w:date="2022-09-30T14:57:00Z">
                    <w:rPr>
                      <w:rFonts w:ascii="Calibri" w:hAnsi="Calibri" w:cs="Calibri"/>
                      <w:color w:val="000000"/>
                      <w:sz w:val="22"/>
                      <w:szCs w:val="22"/>
                    </w:rPr>
                  </w:rPrChange>
                </w:rPr>
                <w:t>5</w:t>
              </w:r>
            </w:ins>
          </w:p>
        </w:tc>
        <w:tc>
          <w:tcPr>
            <w:tcW w:w="960" w:type="dxa"/>
            <w:noWrap/>
            <w:hideMark/>
            <w:tcPrChange w:id="67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16" w:author="Nick.Tolimieri" w:date="2022-09-30T14:57:00Z"/>
                <w:rFonts w:asciiTheme="minorHAnsi" w:eastAsiaTheme="minorHAnsi" w:hAnsiTheme="minorHAnsi" w:cstheme="minorBidi"/>
                <w:sz w:val="22"/>
                <w:szCs w:val="22"/>
                <w:rPrChange w:id="6717" w:author="Nick.Tolimieri" w:date="2022-09-30T14:57:00Z">
                  <w:rPr>
                    <w:ins w:id="6718" w:author="Nick.Tolimieri" w:date="2022-09-30T14:57:00Z"/>
                    <w:rFonts w:ascii="Calibri" w:hAnsi="Calibri" w:cs="Calibri"/>
                    <w:color w:val="000000"/>
                    <w:sz w:val="22"/>
                    <w:szCs w:val="22"/>
                  </w:rPr>
                </w:rPrChange>
              </w:rPr>
              <w:pPrChange w:id="6719" w:author="Nick.Tolimieri" w:date="2022-09-30T14:57:00Z">
                <w:pPr>
                  <w:jc w:val="right"/>
                </w:pPr>
              </w:pPrChange>
            </w:pPr>
            <w:ins w:id="6720" w:author="Nick.Tolimieri" w:date="2022-09-30T14:57:00Z">
              <w:r w:rsidRPr="0095582C">
                <w:rPr>
                  <w:rFonts w:asciiTheme="minorHAnsi" w:eastAsiaTheme="minorHAnsi" w:hAnsiTheme="minorHAnsi" w:cstheme="minorBidi"/>
                  <w:sz w:val="22"/>
                  <w:szCs w:val="22"/>
                  <w:rPrChange w:id="6721" w:author="Nick.Tolimieri" w:date="2022-09-30T14:57:00Z">
                    <w:rPr>
                      <w:rFonts w:ascii="Calibri" w:hAnsi="Calibri" w:cs="Calibri"/>
                      <w:color w:val="000000"/>
                      <w:sz w:val="22"/>
                      <w:szCs w:val="22"/>
                    </w:rPr>
                  </w:rPrChange>
                </w:rPr>
                <w:t>13</w:t>
              </w:r>
            </w:ins>
          </w:p>
        </w:tc>
        <w:tc>
          <w:tcPr>
            <w:tcW w:w="960" w:type="dxa"/>
            <w:noWrap/>
            <w:hideMark/>
            <w:tcPrChange w:id="67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23" w:author="Nick.Tolimieri" w:date="2022-09-30T14:57:00Z"/>
                <w:rFonts w:asciiTheme="minorHAnsi" w:eastAsiaTheme="minorHAnsi" w:hAnsiTheme="minorHAnsi" w:cstheme="minorBidi"/>
                <w:sz w:val="22"/>
                <w:szCs w:val="22"/>
                <w:rPrChange w:id="6724" w:author="Nick.Tolimieri" w:date="2022-09-30T14:57:00Z">
                  <w:rPr>
                    <w:ins w:id="6725" w:author="Nick.Tolimieri" w:date="2022-09-30T14:57:00Z"/>
                    <w:rFonts w:ascii="Calibri" w:hAnsi="Calibri" w:cs="Calibri"/>
                    <w:color w:val="000000"/>
                    <w:sz w:val="22"/>
                    <w:szCs w:val="22"/>
                  </w:rPr>
                </w:rPrChange>
              </w:rPr>
              <w:pPrChange w:id="6726" w:author="Nick.Tolimieri" w:date="2022-09-30T14:57:00Z">
                <w:pPr>
                  <w:jc w:val="right"/>
                </w:pPr>
              </w:pPrChange>
            </w:pPr>
            <w:ins w:id="6727" w:author="Nick.Tolimieri" w:date="2022-09-30T14:57:00Z">
              <w:r w:rsidRPr="0095582C">
                <w:rPr>
                  <w:rFonts w:asciiTheme="minorHAnsi" w:eastAsiaTheme="minorHAnsi" w:hAnsiTheme="minorHAnsi" w:cstheme="minorBidi"/>
                  <w:sz w:val="22"/>
                  <w:szCs w:val="22"/>
                  <w:rPrChange w:id="6728" w:author="Nick.Tolimieri" w:date="2022-09-30T14:57:00Z">
                    <w:rPr>
                      <w:rFonts w:ascii="Calibri" w:hAnsi="Calibri" w:cs="Calibri"/>
                      <w:color w:val="000000"/>
                      <w:sz w:val="22"/>
                      <w:szCs w:val="22"/>
                    </w:rPr>
                  </w:rPrChange>
                </w:rPr>
                <w:t>1.93</w:t>
              </w:r>
            </w:ins>
          </w:p>
        </w:tc>
        <w:tc>
          <w:tcPr>
            <w:tcW w:w="960" w:type="dxa"/>
            <w:noWrap/>
            <w:hideMark/>
            <w:tcPrChange w:id="67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30" w:author="Nick.Tolimieri" w:date="2022-09-30T14:57:00Z"/>
                <w:rFonts w:asciiTheme="minorHAnsi" w:eastAsiaTheme="minorHAnsi" w:hAnsiTheme="minorHAnsi" w:cstheme="minorBidi"/>
                <w:sz w:val="22"/>
                <w:szCs w:val="22"/>
                <w:rPrChange w:id="6731" w:author="Nick.Tolimieri" w:date="2022-09-30T14:57:00Z">
                  <w:rPr>
                    <w:ins w:id="6732" w:author="Nick.Tolimieri" w:date="2022-09-30T14:57:00Z"/>
                    <w:rFonts w:ascii="Calibri" w:hAnsi="Calibri" w:cs="Calibri"/>
                    <w:color w:val="000000"/>
                    <w:sz w:val="22"/>
                    <w:szCs w:val="22"/>
                  </w:rPr>
                </w:rPrChange>
              </w:rPr>
              <w:pPrChange w:id="6733" w:author="Nick.Tolimieri" w:date="2022-09-30T14:57:00Z">
                <w:pPr>
                  <w:jc w:val="right"/>
                </w:pPr>
              </w:pPrChange>
            </w:pPr>
            <w:ins w:id="6734" w:author="Nick.Tolimieri" w:date="2022-09-30T14:57:00Z">
              <w:r w:rsidRPr="0095582C">
                <w:rPr>
                  <w:rFonts w:asciiTheme="minorHAnsi" w:eastAsiaTheme="minorHAnsi" w:hAnsiTheme="minorHAnsi" w:cstheme="minorBidi"/>
                  <w:sz w:val="22"/>
                  <w:szCs w:val="22"/>
                  <w:rPrChange w:id="6735" w:author="Nick.Tolimieri" w:date="2022-09-30T14:57:00Z">
                    <w:rPr>
                      <w:rFonts w:ascii="Calibri" w:hAnsi="Calibri" w:cs="Calibri"/>
                      <w:color w:val="000000"/>
                      <w:sz w:val="22"/>
                      <w:szCs w:val="22"/>
                    </w:rPr>
                  </w:rPrChange>
                </w:rPr>
                <w:t>0.32</w:t>
              </w:r>
            </w:ins>
          </w:p>
        </w:tc>
      </w:tr>
      <w:tr w:rsidR="0095582C" w:rsidRPr="0095582C" w:rsidTr="0095582C">
        <w:trPr>
          <w:divId w:val="355430803"/>
          <w:trHeight w:val="300"/>
          <w:ins w:id="6736" w:author="Nick.Tolimieri" w:date="2022-09-30T14:57:00Z"/>
          <w:trPrChange w:id="6737" w:author="Nick.Tolimieri" w:date="2022-09-30T14:57:00Z">
            <w:trPr>
              <w:divId w:val="355430803"/>
              <w:trHeight w:val="300"/>
            </w:trPr>
          </w:trPrChange>
        </w:trPr>
        <w:tc>
          <w:tcPr>
            <w:tcW w:w="960" w:type="dxa"/>
            <w:noWrap/>
            <w:hideMark/>
            <w:tcPrChange w:id="67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39" w:author="Nick.Tolimieri" w:date="2022-09-30T14:57:00Z"/>
                <w:rFonts w:asciiTheme="minorHAnsi" w:eastAsiaTheme="minorHAnsi" w:hAnsiTheme="minorHAnsi" w:cstheme="minorBidi"/>
                <w:sz w:val="22"/>
                <w:szCs w:val="22"/>
                <w:rPrChange w:id="6740" w:author="Nick.Tolimieri" w:date="2022-09-30T14:57:00Z">
                  <w:rPr>
                    <w:ins w:id="6741" w:author="Nick.Tolimieri" w:date="2022-09-30T14:57:00Z"/>
                    <w:rFonts w:ascii="Calibri" w:hAnsi="Calibri" w:cs="Calibri"/>
                    <w:color w:val="000000"/>
                    <w:sz w:val="22"/>
                    <w:szCs w:val="22"/>
                  </w:rPr>
                </w:rPrChange>
              </w:rPr>
              <w:pPrChange w:id="6742" w:author="Nick.Tolimieri" w:date="2022-09-30T14:57:00Z">
                <w:pPr/>
              </w:pPrChange>
            </w:pPr>
            <w:proofErr w:type="spellStart"/>
            <w:ins w:id="6743" w:author="Nick.Tolimieri" w:date="2022-09-30T14:57:00Z">
              <w:r w:rsidRPr="0095582C">
                <w:rPr>
                  <w:rFonts w:asciiTheme="minorHAnsi" w:eastAsiaTheme="minorHAnsi" w:hAnsiTheme="minorHAnsi" w:cstheme="minorBidi"/>
                  <w:sz w:val="22"/>
                  <w:szCs w:val="22"/>
                  <w:rPrChange w:id="6744" w:author="Nick.Tolimieri" w:date="2022-09-30T14:57:00Z">
                    <w:rPr>
                      <w:rFonts w:ascii="Calibri" w:hAnsi="Calibri" w:cs="Calibri"/>
                      <w:color w:val="000000"/>
                      <w:sz w:val="22"/>
                      <w:szCs w:val="22"/>
                    </w:rPr>
                  </w:rPrChange>
                </w:rPr>
                <w:t>Tatoosh</w:t>
              </w:r>
              <w:proofErr w:type="spellEnd"/>
              <w:r w:rsidRPr="0095582C">
                <w:rPr>
                  <w:rFonts w:asciiTheme="minorHAnsi" w:eastAsiaTheme="minorHAnsi" w:hAnsiTheme="minorHAnsi" w:cstheme="minorBidi"/>
                  <w:sz w:val="22"/>
                  <w:szCs w:val="22"/>
                  <w:rPrChange w:id="6745"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746"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747" w:author="Nick.Tolimieri" w:date="2022-09-30T14:57:00Z">
                    <w:rPr>
                      <w:rFonts w:ascii="Calibri" w:hAnsi="Calibri" w:cs="Calibri"/>
                      <w:color w:val="000000"/>
                      <w:sz w:val="22"/>
                      <w:szCs w:val="22"/>
                    </w:rPr>
                  </w:rPrChange>
                </w:rPr>
                <w:t xml:space="preserve"> B.</w:t>
              </w:r>
            </w:ins>
          </w:p>
        </w:tc>
        <w:tc>
          <w:tcPr>
            <w:tcW w:w="960" w:type="dxa"/>
            <w:noWrap/>
            <w:hideMark/>
            <w:tcPrChange w:id="67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49" w:author="Nick.Tolimieri" w:date="2022-09-30T14:57:00Z"/>
                <w:rFonts w:asciiTheme="minorHAnsi" w:eastAsiaTheme="minorHAnsi" w:hAnsiTheme="minorHAnsi" w:cstheme="minorBidi"/>
                <w:sz w:val="22"/>
                <w:szCs w:val="22"/>
                <w:rPrChange w:id="6750" w:author="Nick.Tolimieri" w:date="2022-09-30T14:57:00Z">
                  <w:rPr>
                    <w:ins w:id="6751" w:author="Nick.Tolimieri" w:date="2022-09-30T14:57:00Z"/>
                    <w:rFonts w:ascii="Calibri" w:hAnsi="Calibri" w:cs="Calibri"/>
                    <w:color w:val="000000"/>
                    <w:sz w:val="22"/>
                    <w:szCs w:val="22"/>
                  </w:rPr>
                </w:rPrChange>
              </w:rPr>
              <w:pPrChange w:id="6752" w:author="Nick.Tolimieri" w:date="2022-09-30T14:57:00Z">
                <w:pPr>
                  <w:jc w:val="right"/>
                </w:pPr>
              </w:pPrChange>
            </w:pPr>
            <w:ins w:id="6753" w:author="Nick.Tolimieri" w:date="2022-09-30T14:57:00Z">
              <w:r w:rsidRPr="0095582C">
                <w:rPr>
                  <w:rFonts w:asciiTheme="minorHAnsi" w:eastAsiaTheme="minorHAnsi" w:hAnsiTheme="minorHAnsi" w:cstheme="minorBidi"/>
                  <w:sz w:val="22"/>
                  <w:szCs w:val="22"/>
                  <w:rPrChange w:id="6754" w:author="Nick.Tolimieri" w:date="2022-09-30T14:57:00Z">
                    <w:rPr>
                      <w:rFonts w:ascii="Calibri" w:hAnsi="Calibri" w:cs="Calibri"/>
                      <w:color w:val="000000"/>
                      <w:sz w:val="22"/>
                      <w:szCs w:val="22"/>
                    </w:rPr>
                  </w:rPrChange>
                </w:rPr>
                <w:t>2020</w:t>
              </w:r>
            </w:ins>
          </w:p>
        </w:tc>
        <w:tc>
          <w:tcPr>
            <w:tcW w:w="960" w:type="dxa"/>
            <w:noWrap/>
            <w:hideMark/>
            <w:tcPrChange w:id="67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56" w:author="Nick.Tolimieri" w:date="2022-09-30T14:57:00Z"/>
                <w:rFonts w:asciiTheme="minorHAnsi" w:eastAsiaTheme="minorHAnsi" w:hAnsiTheme="minorHAnsi" w:cstheme="minorBidi"/>
                <w:sz w:val="22"/>
                <w:szCs w:val="22"/>
                <w:rPrChange w:id="6757" w:author="Nick.Tolimieri" w:date="2022-09-30T14:57:00Z">
                  <w:rPr>
                    <w:ins w:id="6758" w:author="Nick.Tolimieri" w:date="2022-09-30T14:57:00Z"/>
                    <w:rFonts w:ascii="Calibri" w:hAnsi="Calibri" w:cs="Calibri"/>
                    <w:color w:val="000000"/>
                    <w:sz w:val="22"/>
                    <w:szCs w:val="22"/>
                  </w:rPr>
                </w:rPrChange>
              </w:rPr>
              <w:pPrChange w:id="6759" w:author="Nick.Tolimieri" w:date="2022-09-30T14:57:00Z">
                <w:pPr>
                  <w:jc w:val="right"/>
                </w:pPr>
              </w:pPrChange>
            </w:pPr>
            <w:ins w:id="6760" w:author="Nick.Tolimieri" w:date="2022-09-30T14:57:00Z">
              <w:r w:rsidRPr="0095582C">
                <w:rPr>
                  <w:rFonts w:asciiTheme="minorHAnsi" w:eastAsiaTheme="minorHAnsi" w:hAnsiTheme="minorHAnsi" w:cstheme="minorBidi"/>
                  <w:sz w:val="22"/>
                  <w:szCs w:val="22"/>
                  <w:rPrChange w:id="6761" w:author="Nick.Tolimieri" w:date="2022-09-30T14:57:00Z">
                    <w:rPr>
                      <w:rFonts w:ascii="Calibri" w:hAnsi="Calibri" w:cs="Calibri"/>
                      <w:color w:val="000000"/>
                      <w:sz w:val="22"/>
                      <w:szCs w:val="22"/>
                    </w:rPr>
                  </w:rPrChange>
                </w:rPr>
                <w:t>0</w:t>
              </w:r>
            </w:ins>
          </w:p>
        </w:tc>
        <w:tc>
          <w:tcPr>
            <w:tcW w:w="960" w:type="dxa"/>
            <w:noWrap/>
            <w:hideMark/>
            <w:tcPrChange w:id="67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63" w:author="Nick.Tolimieri" w:date="2022-09-30T14:57:00Z"/>
                <w:rFonts w:asciiTheme="minorHAnsi" w:eastAsiaTheme="minorHAnsi" w:hAnsiTheme="minorHAnsi" w:cstheme="minorBidi"/>
                <w:sz w:val="22"/>
                <w:szCs w:val="22"/>
                <w:rPrChange w:id="6764" w:author="Nick.Tolimieri" w:date="2022-09-30T14:57:00Z">
                  <w:rPr>
                    <w:ins w:id="6765" w:author="Nick.Tolimieri" w:date="2022-09-30T14:57:00Z"/>
                    <w:rFonts w:ascii="Calibri" w:hAnsi="Calibri" w:cs="Calibri"/>
                    <w:color w:val="000000"/>
                    <w:sz w:val="22"/>
                    <w:szCs w:val="22"/>
                  </w:rPr>
                </w:rPrChange>
              </w:rPr>
              <w:pPrChange w:id="6766" w:author="Nick.Tolimieri" w:date="2022-09-30T14:57:00Z">
                <w:pPr>
                  <w:jc w:val="right"/>
                </w:pPr>
              </w:pPrChange>
            </w:pPr>
            <w:ins w:id="6767" w:author="Nick.Tolimieri" w:date="2022-09-30T14:57:00Z">
              <w:r w:rsidRPr="0095582C">
                <w:rPr>
                  <w:rFonts w:asciiTheme="minorHAnsi" w:eastAsiaTheme="minorHAnsi" w:hAnsiTheme="minorHAnsi" w:cstheme="minorBidi"/>
                  <w:sz w:val="22"/>
                  <w:szCs w:val="22"/>
                  <w:rPrChange w:id="6768" w:author="Nick.Tolimieri" w:date="2022-09-30T14:57:00Z">
                    <w:rPr>
                      <w:rFonts w:ascii="Calibri" w:hAnsi="Calibri" w:cs="Calibri"/>
                      <w:color w:val="000000"/>
                      <w:sz w:val="22"/>
                      <w:szCs w:val="22"/>
                    </w:rPr>
                  </w:rPrChange>
                </w:rPr>
                <w:t>27</w:t>
              </w:r>
            </w:ins>
          </w:p>
        </w:tc>
        <w:tc>
          <w:tcPr>
            <w:tcW w:w="960" w:type="dxa"/>
            <w:noWrap/>
            <w:hideMark/>
            <w:tcPrChange w:id="67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70" w:author="Nick.Tolimieri" w:date="2022-09-30T14:57:00Z"/>
                <w:rFonts w:asciiTheme="minorHAnsi" w:eastAsiaTheme="minorHAnsi" w:hAnsiTheme="minorHAnsi" w:cstheme="minorBidi"/>
                <w:sz w:val="22"/>
                <w:szCs w:val="22"/>
                <w:rPrChange w:id="6771" w:author="Nick.Tolimieri" w:date="2022-09-30T14:57:00Z">
                  <w:rPr>
                    <w:ins w:id="6772" w:author="Nick.Tolimieri" w:date="2022-09-30T14:57:00Z"/>
                    <w:rFonts w:ascii="Calibri" w:hAnsi="Calibri" w:cs="Calibri"/>
                    <w:color w:val="000000"/>
                    <w:sz w:val="22"/>
                    <w:szCs w:val="22"/>
                  </w:rPr>
                </w:rPrChange>
              </w:rPr>
              <w:pPrChange w:id="6773" w:author="Nick.Tolimieri" w:date="2022-09-30T14:57:00Z">
                <w:pPr>
                  <w:jc w:val="right"/>
                </w:pPr>
              </w:pPrChange>
            </w:pPr>
            <w:ins w:id="6774" w:author="Nick.Tolimieri" w:date="2022-09-30T14:57:00Z">
              <w:r w:rsidRPr="0095582C">
                <w:rPr>
                  <w:rFonts w:asciiTheme="minorHAnsi" w:eastAsiaTheme="minorHAnsi" w:hAnsiTheme="minorHAnsi" w:cstheme="minorBidi"/>
                  <w:sz w:val="22"/>
                  <w:szCs w:val="22"/>
                  <w:rPrChange w:id="6775" w:author="Nick.Tolimieri" w:date="2022-09-30T14:57:00Z">
                    <w:rPr>
                      <w:rFonts w:ascii="Calibri" w:hAnsi="Calibri" w:cs="Calibri"/>
                      <w:color w:val="000000"/>
                      <w:sz w:val="22"/>
                      <w:szCs w:val="22"/>
                    </w:rPr>
                  </w:rPrChange>
                </w:rPr>
                <w:t>1</w:t>
              </w:r>
            </w:ins>
          </w:p>
        </w:tc>
        <w:tc>
          <w:tcPr>
            <w:tcW w:w="960" w:type="dxa"/>
            <w:noWrap/>
            <w:hideMark/>
            <w:tcPrChange w:id="67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77" w:author="Nick.Tolimieri" w:date="2022-09-30T14:57:00Z"/>
                <w:rFonts w:asciiTheme="minorHAnsi" w:eastAsiaTheme="minorHAnsi" w:hAnsiTheme="minorHAnsi" w:cstheme="minorBidi"/>
                <w:sz w:val="22"/>
                <w:szCs w:val="22"/>
                <w:rPrChange w:id="6778" w:author="Nick.Tolimieri" w:date="2022-09-30T14:57:00Z">
                  <w:rPr>
                    <w:ins w:id="6779" w:author="Nick.Tolimieri" w:date="2022-09-30T14:57:00Z"/>
                    <w:rFonts w:ascii="Calibri" w:hAnsi="Calibri" w:cs="Calibri"/>
                    <w:color w:val="000000"/>
                    <w:sz w:val="22"/>
                    <w:szCs w:val="22"/>
                  </w:rPr>
                </w:rPrChange>
              </w:rPr>
              <w:pPrChange w:id="6780" w:author="Nick.Tolimieri" w:date="2022-09-30T14:57:00Z">
                <w:pPr>
                  <w:jc w:val="right"/>
                </w:pPr>
              </w:pPrChange>
            </w:pPr>
            <w:ins w:id="6781" w:author="Nick.Tolimieri" w:date="2022-09-30T14:57:00Z">
              <w:r w:rsidRPr="0095582C">
                <w:rPr>
                  <w:rFonts w:asciiTheme="minorHAnsi" w:eastAsiaTheme="minorHAnsi" w:hAnsiTheme="minorHAnsi" w:cstheme="minorBidi"/>
                  <w:sz w:val="22"/>
                  <w:szCs w:val="22"/>
                  <w:rPrChange w:id="6782" w:author="Nick.Tolimieri" w:date="2022-09-30T14:57:00Z">
                    <w:rPr>
                      <w:rFonts w:ascii="Calibri" w:hAnsi="Calibri" w:cs="Calibri"/>
                      <w:color w:val="000000"/>
                      <w:sz w:val="22"/>
                      <w:szCs w:val="22"/>
                    </w:rPr>
                  </w:rPrChange>
                </w:rPr>
                <w:t>21</w:t>
              </w:r>
            </w:ins>
          </w:p>
        </w:tc>
        <w:tc>
          <w:tcPr>
            <w:tcW w:w="960" w:type="dxa"/>
            <w:noWrap/>
            <w:hideMark/>
            <w:tcPrChange w:id="67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84" w:author="Nick.Tolimieri" w:date="2022-09-30T14:57:00Z"/>
                <w:rFonts w:asciiTheme="minorHAnsi" w:eastAsiaTheme="minorHAnsi" w:hAnsiTheme="minorHAnsi" w:cstheme="minorBidi"/>
                <w:sz w:val="22"/>
                <w:szCs w:val="22"/>
                <w:rPrChange w:id="6785" w:author="Nick.Tolimieri" w:date="2022-09-30T14:57:00Z">
                  <w:rPr>
                    <w:ins w:id="6786" w:author="Nick.Tolimieri" w:date="2022-09-30T14:57:00Z"/>
                    <w:rFonts w:ascii="Calibri" w:hAnsi="Calibri" w:cs="Calibri"/>
                    <w:color w:val="000000"/>
                    <w:sz w:val="22"/>
                    <w:szCs w:val="22"/>
                  </w:rPr>
                </w:rPrChange>
              </w:rPr>
              <w:pPrChange w:id="6787" w:author="Nick.Tolimieri" w:date="2022-09-30T14:57:00Z">
                <w:pPr>
                  <w:jc w:val="right"/>
                </w:pPr>
              </w:pPrChange>
            </w:pPr>
            <w:ins w:id="6788" w:author="Nick.Tolimieri" w:date="2022-09-30T14:57:00Z">
              <w:r w:rsidRPr="0095582C">
                <w:rPr>
                  <w:rFonts w:asciiTheme="minorHAnsi" w:eastAsiaTheme="minorHAnsi" w:hAnsiTheme="minorHAnsi" w:cstheme="minorBidi"/>
                  <w:sz w:val="22"/>
                  <w:szCs w:val="22"/>
                  <w:rPrChange w:id="6789" w:author="Nick.Tolimieri" w:date="2022-09-30T14:57:00Z">
                    <w:rPr>
                      <w:rFonts w:ascii="Calibri" w:hAnsi="Calibri" w:cs="Calibri"/>
                      <w:color w:val="000000"/>
                      <w:sz w:val="22"/>
                      <w:szCs w:val="22"/>
                    </w:rPr>
                  </w:rPrChange>
                </w:rPr>
                <w:t>21</w:t>
              </w:r>
            </w:ins>
          </w:p>
        </w:tc>
        <w:tc>
          <w:tcPr>
            <w:tcW w:w="960" w:type="dxa"/>
            <w:noWrap/>
            <w:hideMark/>
            <w:tcPrChange w:id="67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91" w:author="Nick.Tolimieri" w:date="2022-09-30T14:57:00Z"/>
                <w:rFonts w:asciiTheme="minorHAnsi" w:eastAsiaTheme="minorHAnsi" w:hAnsiTheme="minorHAnsi" w:cstheme="minorBidi"/>
                <w:sz w:val="22"/>
                <w:szCs w:val="22"/>
                <w:rPrChange w:id="6792" w:author="Nick.Tolimieri" w:date="2022-09-30T14:57:00Z">
                  <w:rPr>
                    <w:ins w:id="6793" w:author="Nick.Tolimieri" w:date="2022-09-30T14:57:00Z"/>
                    <w:rFonts w:ascii="Calibri" w:hAnsi="Calibri" w:cs="Calibri"/>
                    <w:color w:val="000000"/>
                    <w:sz w:val="22"/>
                    <w:szCs w:val="22"/>
                  </w:rPr>
                </w:rPrChange>
              </w:rPr>
              <w:pPrChange w:id="6794" w:author="Nick.Tolimieri" w:date="2022-09-30T14:57:00Z">
                <w:pPr>
                  <w:jc w:val="right"/>
                </w:pPr>
              </w:pPrChange>
            </w:pPr>
            <w:ins w:id="6795" w:author="Nick.Tolimieri" w:date="2022-09-30T14:57:00Z">
              <w:r w:rsidRPr="0095582C">
                <w:rPr>
                  <w:rFonts w:asciiTheme="minorHAnsi" w:eastAsiaTheme="minorHAnsi" w:hAnsiTheme="minorHAnsi" w:cstheme="minorBidi"/>
                  <w:sz w:val="22"/>
                  <w:szCs w:val="22"/>
                  <w:rPrChange w:id="6796" w:author="Nick.Tolimieri" w:date="2022-09-30T14:57:00Z">
                    <w:rPr>
                      <w:rFonts w:ascii="Calibri" w:hAnsi="Calibri" w:cs="Calibri"/>
                      <w:color w:val="000000"/>
                      <w:sz w:val="22"/>
                      <w:szCs w:val="22"/>
                    </w:rPr>
                  </w:rPrChange>
                </w:rPr>
                <w:t>21</w:t>
              </w:r>
            </w:ins>
          </w:p>
        </w:tc>
        <w:tc>
          <w:tcPr>
            <w:tcW w:w="960" w:type="dxa"/>
            <w:noWrap/>
            <w:hideMark/>
            <w:tcPrChange w:id="67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798" w:author="Nick.Tolimieri" w:date="2022-09-30T14:57:00Z"/>
                <w:rFonts w:asciiTheme="minorHAnsi" w:eastAsiaTheme="minorHAnsi" w:hAnsiTheme="minorHAnsi" w:cstheme="minorBidi"/>
                <w:sz w:val="22"/>
                <w:szCs w:val="22"/>
                <w:rPrChange w:id="6799" w:author="Nick.Tolimieri" w:date="2022-09-30T14:57:00Z">
                  <w:rPr>
                    <w:ins w:id="6800" w:author="Nick.Tolimieri" w:date="2022-09-30T14:57:00Z"/>
                    <w:rFonts w:ascii="Calibri" w:hAnsi="Calibri" w:cs="Calibri"/>
                    <w:color w:val="000000"/>
                    <w:sz w:val="22"/>
                    <w:szCs w:val="22"/>
                  </w:rPr>
                </w:rPrChange>
              </w:rPr>
              <w:pPrChange w:id="6801" w:author="Nick.Tolimieri" w:date="2022-09-30T14:57:00Z">
                <w:pPr>
                  <w:jc w:val="right"/>
                </w:pPr>
              </w:pPrChange>
            </w:pPr>
            <w:ins w:id="6802" w:author="Nick.Tolimieri" w:date="2022-09-30T14:57:00Z">
              <w:r w:rsidRPr="0095582C">
                <w:rPr>
                  <w:rFonts w:asciiTheme="minorHAnsi" w:eastAsiaTheme="minorHAnsi" w:hAnsiTheme="minorHAnsi" w:cstheme="minorBidi"/>
                  <w:sz w:val="22"/>
                  <w:szCs w:val="22"/>
                  <w:rPrChange w:id="6803" w:author="Nick.Tolimieri" w:date="2022-09-30T14:57:00Z">
                    <w:rPr>
                      <w:rFonts w:ascii="Calibri" w:hAnsi="Calibri" w:cs="Calibri"/>
                      <w:color w:val="000000"/>
                      <w:sz w:val="22"/>
                      <w:szCs w:val="22"/>
                    </w:rPr>
                  </w:rPrChange>
                </w:rPr>
                <w:t>1.89</w:t>
              </w:r>
            </w:ins>
          </w:p>
        </w:tc>
        <w:tc>
          <w:tcPr>
            <w:tcW w:w="960" w:type="dxa"/>
            <w:noWrap/>
            <w:hideMark/>
            <w:tcPrChange w:id="68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05" w:author="Nick.Tolimieri" w:date="2022-09-30T14:57:00Z"/>
                <w:rFonts w:asciiTheme="minorHAnsi" w:eastAsiaTheme="minorHAnsi" w:hAnsiTheme="minorHAnsi" w:cstheme="minorBidi"/>
                <w:sz w:val="22"/>
                <w:szCs w:val="22"/>
                <w:rPrChange w:id="6806" w:author="Nick.Tolimieri" w:date="2022-09-30T14:57:00Z">
                  <w:rPr>
                    <w:ins w:id="6807" w:author="Nick.Tolimieri" w:date="2022-09-30T14:57:00Z"/>
                    <w:rFonts w:ascii="Calibri" w:hAnsi="Calibri" w:cs="Calibri"/>
                    <w:color w:val="000000"/>
                    <w:sz w:val="22"/>
                    <w:szCs w:val="22"/>
                  </w:rPr>
                </w:rPrChange>
              </w:rPr>
              <w:pPrChange w:id="6808" w:author="Nick.Tolimieri" w:date="2022-09-30T14:57:00Z">
                <w:pPr>
                  <w:jc w:val="right"/>
                </w:pPr>
              </w:pPrChange>
            </w:pPr>
            <w:ins w:id="6809" w:author="Nick.Tolimieri" w:date="2022-09-30T14:57:00Z">
              <w:r w:rsidRPr="0095582C">
                <w:rPr>
                  <w:rFonts w:asciiTheme="minorHAnsi" w:eastAsiaTheme="minorHAnsi" w:hAnsiTheme="minorHAnsi" w:cstheme="minorBidi"/>
                  <w:sz w:val="22"/>
                  <w:szCs w:val="22"/>
                  <w:rPrChange w:id="6810" w:author="Nick.Tolimieri" w:date="2022-09-30T14:57:00Z">
                    <w:rPr>
                      <w:rFonts w:ascii="Calibri" w:hAnsi="Calibri" w:cs="Calibri"/>
                      <w:color w:val="000000"/>
                      <w:sz w:val="22"/>
                      <w:szCs w:val="22"/>
                    </w:rPr>
                  </w:rPrChange>
                </w:rPr>
                <w:t>0.64</w:t>
              </w:r>
            </w:ins>
          </w:p>
        </w:tc>
      </w:tr>
      <w:tr w:rsidR="0095582C" w:rsidRPr="0095582C" w:rsidTr="0095582C">
        <w:trPr>
          <w:divId w:val="355430803"/>
          <w:trHeight w:val="300"/>
          <w:ins w:id="6811" w:author="Nick.Tolimieri" w:date="2022-09-30T14:57:00Z"/>
          <w:trPrChange w:id="6812" w:author="Nick.Tolimieri" w:date="2022-09-30T14:57:00Z">
            <w:trPr>
              <w:divId w:val="355430803"/>
              <w:trHeight w:val="300"/>
            </w:trPr>
          </w:trPrChange>
        </w:trPr>
        <w:tc>
          <w:tcPr>
            <w:tcW w:w="960" w:type="dxa"/>
            <w:noWrap/>
            <w:hideMark/>
            <w:tcPrChange w:id="68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14" w:author="Nick.Tolimieri" w:date="2022-09-30T14:57:00Z"/>
                <w:rFonts w:asciiTheme="minorHAnsi" w:eastAsiaTheme="minorHAnsi" w:hAnsiTheme="minorHAnsi" w:cstheme="minorBidi"/>
                <w:sz w:val="22"/>
                <w:szCs w:val="22"/>
                <w:rPrChange w:id="6815" w:author="Nick.Tolimieri" w:date="2022-09-30T14:57:00Z">
                  <w:rPr>
                    <w:ins w:id="6816" w:author="Nick.Tolimieri" w:date="2022-09-30T14:57:00Z"/>
                    <w:rFonts w:ascii="Calibri" w:hAnsi="Calibri" w:cs="Calibri"/>
                    <w:color w:val="000000"/>
                    <w:sz w:val="22"/>
                    <w:szCs w:val="22"/>
                  </w:rPr>
                </w:rPrChange>
              </w:rPr>
              <w:pPrChange w:id="6817" w:author="Nick.Tolimieri" w:date="2022-09-30T14:57:00Z">
                <w:pPr/>
              </w:pPrChange>
            </w:pPr>
            <w:proofErr w:type="spellStart"/>
            <w:ins w:id="6818" w:author="Nick.Tolimieri" w:date="2022-09-30T14:57:00Z">
              <w:r w:rsidRPr="0095582C">
                <w:rPr>
                  <w:rFonts w:asciiTheme="minorHAnsi" w:eastAsiaTheme="minorHAnsi" w:hAnsiTheme="minorHAnsi" w:cstheme="minorBidi"/>
                  <w:sz w:val="22"/>
                  <w:szCs w:val="22"/>
                  <w:rPrChange w:id="6819" w:author="Nick.Tolimieri" w:date="2022-09-30T14:57:00Z">
                    <w:rPr>
                      <w:rFonts w:ascii="Calibri" w:hAnsi="Calibri" w:cs="Calibri"/>
                      <w:color w:val="000000"/>
                      <w:sz w:val="22"/>
                      <w:szCs w:val="22"/>
                    </w:rPr>
                  </w:rPrChange>
                </w:rPr>
                <w:lastRenderedPageBreak/>
                <w:t>Tatoosh</w:t>
              </w:r>
              <w:proofErr w:type="spellEnd"/>
              <w:r w:rsidRPr="0095582C">
                <w:rPr>
                  <w:rFonts w:asciiTheme="minorHAnsi" w:eastAsiaTheme="minorHAnsi" w:hAnsiTheme="minorHAnsi" w:cstheme="minorBidi"/>
                  <w:sz w:val="22"/>
                  <w:szCs w:val="22"/>
                  <w:rPrChange w:id="6820" w:author="Nick.Tolimieri" w:date="2022-09-30T14:57:00Z">
                    <w:rPr>
                      <w:rFonts w:ascii="Calibri" w:hAnsi="Calibri" w:cs="Calibri"/>
                      <w:color w:val="000000"/>
                      <w:sz w:val="22"/>
                      <w:szCs w:val="22"/>
                    </w:rPr>
                  </w:rPrChange>
                </w:rPr>
                <w:t xml:space="preserve"> Is. &amp; </w:t>
              </w:r>
              <w:proofErr w:type="spellStart"/>
              <w:r w:rsidRPr="0095582C">
                <w:rPr>
                  <w:rFonts w:asciiTheme="minorHAnsi" w:eastAsiaTheme="minorHAnsi" w:hAnsiTheme="minorHAnsi" w:cstheme="minorBidi"/>
                  <w:sz w:val="22"/>
                  <w:szCs w:val="22"/>
                  <w:rPrChange w:id="6821" w:author="Nick.Tolimieri" w:date="2022-09-30T14:57:00Z">
                    <w:rPr>
                      <w:rFonts w:ascii="Calibri" w:hAnsi="Calibri" w:cs="Calibri"/>
                      <w:color w:val="000000"/>
                      <w:sz w:val="22"/>
                      <w:szCs w:val="22"/>
                    </w:rPr>
                  </w:rPrChange>
                </w:rPr>
                <w:t>Neah</w:t>
              </w:r>
              <w:proofErr w:type="spellEnd"/>
              <w:r w:rsidRPr="0095582C">
                <w:rPr>
                  <w:rFonts w:asciiTheme="minorHAnsi" w:eastAsiaTheme="minorHAnsi" w:hAnsiTheme="minorHAnsi" w:cstheme="minorBidi"/>
                  <w:sz w:val="22"/>
                  <w:szCs w:val="22"/>
                  <w:rPrChange w:id="6822" w:author="Nick.Tolimieri" w:date="2022-09-30T14:57:00Z">
                    <w:rPr>
                      <w:rFonts w:ascii="Calibri" w:hAnsi="Calibri" w:cs="Calibri"/>
                      <w:color w:val="000000"/>
                      <w:sz w:val="22"/>
                      <w:szCs w:val="22"/>
                    </w:rPr>
                  </w:rPrChange>
                </w:rPr>
                <w:t xml:space="preserve"> B.</w:t>
              </w:r>
            </w:ins>
          </w:p>
        </w:tc>
        <w:tc>
          <w:tcPr>
            <w:tcW w:w="960" w:type="dxa"/>
            <w:noWrap/>
            <w:hideMark/>
            <w:tcPrChange w:id="68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24" w:author="Nick.Tolimieri" w:date="2022-09-30T14:57:00Z"/>
                <w:rFonts w:asciiTheme="minorHAnsi" w:eastAsiaTheme="minorHAnsi" w:hAnsiTheme="minorHAnsi" w:cstheme="minorBidi"/>
                <w:sz w:val="22"/>
                <w:szCs w:val="22"/>
                <w:rPrChange w:id="6825" w:author="Nick.Tolimieri" w:date="2022-09-30T14:57:00Z">
                  <w:rPr>
                    <w:ins w:id="6826" w:author="Nick.Tolimieri" w:date="2022-09-30T14:57:00Z"/>
                    <w:rFonts w:ascii="Calibri" w:hAnsi="Calibri" w:cs="Calibri"/>
                    <w:color w:val="000000"/>
                    <w:sz w:val="22"/>
                    <w:szCs w:val="22"/>
                  </w:rPr>
                </w:rPrChange>
              </w:rPr>
              <w:pPrChange w:id="6827" w:author="Nick.Tolimieri" w:date="2022-09-30T14:57:00Z">
                <w:pPr>
                  <w:jc w:val="right"/>
                </w:pPr>
              </w:pPrChange>
            </w:pPr>
            <w:ins w:id="6828" w:author="Nick.Tolimieri" w:date="2022-09-30T14:57:00Z">
              <w:r w:rsidRPr="0095582C">
                <w:rPr>
                  <w:rFonts w:asciiTheme="minorHAnsi" w:eastAsiaTheme="minorHAnsi" w:hAnsiTheme="minorHAnsi" w:cstheme="minorBidi"/>
                  <w:sz w:val="22"/>
                  <w:szCs w:val="22"/>
                  <w:rPrChange w:id="6829" w:author="Nick.Tolimieri" w:date="2022-09-30T14:57:00Z">
                    <w:rPr>
                      <w:rFonts w:ascii="Calibri" w:hAnsi="Calibri" w:cs="Calibri"/>
                      <w:color w:val="000000"/>
                      <w:sz w:val="22"/>
                      <w:szCs w:val="22"/>
                    </w:rPr>
                  </w:rPrChange>
                </w:rPr>
                <w:t>2021</w:t>
              </w:r>
            </w:ins>
          </w:p>
        </w:tc>
        <w:tc>
          <w:tcPr>
            <w:tcW w:w="960" w:type="dxa"/>
            <w:noWrap/>
            <w:hideMark/>
            <w:tcPrChange w:id="68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31" w:author="Nick.Tolimieri" w:date="2022-09-30T14:57:00Z"/>
                <w:rFonts w:asciiTheme="minorHAnsi" w:eastAsiaTheme="minorHAnsi" w:hAnsiTheme="minorHAnsi" w:cstheme="minorBidi"/>
                <w:sz w:val="22"/>
                <w:szCs w:val="22"/>
                <w:rPrChange w:id="6832" w:author="Nick.Tolimieri" w:date="2022-09-30T14:57:00Z">
                  <w:rPr>
                    <w:ins w:id="6833" w:author="Nick.Tolimieri" w:date="2022-09-30T14:57:00Z"/>
                    <w:rFonts w:ascii="Calibri" w:hAnsi="Calibri" w:cs="Calibri"/>
                    <w:color w:val="000000"/>
                    <w:sz w:val="22"/>
                    <w:szCs w:val="22"/>
                  </w:rPr>
                </w:rPrChange>
              </w:rPr>
              <w:pPrChange w:id="6834" w:author="Nick.Tolimieri" w:date="2022-09-30T14:57:00Z">
                <w:pPr>
                  <w:jc w:val="right"/>
                </w:pPr>
              </w:pPrChange>
            </w:pPr>
            <w:ins w:id="6835" w:author="Nick.Tolimieri" w:date="2022-09-30T14:57:00Z">
              <w:r w:rsidRPr="0095582C">
                <w:rPr>
                  <w:rFonts w:asciiTheme="minorHAnsi" w:eastAsiaTheme="minorHAnsi" w:hAnsiTheme="minorHAnsi" w:cstheme="minorBidi"/>
                  <w:sz w:val="22"/>
                  <w:szCs w:val="22"/>
                  <w:rPrChange w:id="6836" w:author="Nick.Tolimieri" w:date="2022-09-30T14:57:00Z">
                    <w:rPr>
                      <w:rFonts w:ascii="Calibri" w:hAnsi="Calibri" w:cs="Calibri"/>
                      <w:color w:val="000000"/>
                      <w:sz w:val="22"/>
                      <w:szCs w:val="22"/>
                    </w:rPr>
                  </w:rPrChange>
                </w:rPr>
                <w:t>0</w:t>
              </w:r>
            </w:ins>
          </w:p>
        </w:tc>
        <w:tc>
          <w:tcPr>
            <w:tcW w:w="960" w:type="dxa"/>
            <w:noWrap/>
            <w:hideMark/>
            <w:tcPrChange w:id="68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38" w:author="Nick.Tolimieri" w:date="2022-09-30T14:57:00Z"/>
                <w:rFonts w:asciiTheme="minorHAnsi" w:eastAsiaTheme="minorHAnsi" w:hAnsiTheme="minorHAnsi" w:cstheme="minorBidi"/>
                <w:sz w:val="22"/>
                <w:szCs w:val="22"/>
                <w:rPrChange w:id="6839" w:author="Nick.Tolimieri" w:date="2022-09-30T14:57:00Z">
                  <w:rPr>
                    <w:ins w:id="6840" w:author="Nick.Tolimieri" w:date="2022-09-30T14:57:00Z"/>
                    <w:rFonts w:ascii="Calibri" w:hAnsi="Calibri" w:cs="Calibri"/>
                    <w:color w:val="000000"/>
                    <w:sz w:val="22"/>
                    <w:szCs w:val="22"/>
                  </w:rPr>
                </w:rPrChange>
              </w:rPr>
              <w:pPrChange w:id="6841" w:author="Nick.Tolimieri" w:date="2022-09-30T14:57:00Z">
                <w:pPr>
                  <w:jc w:val="right"/>
                </w:pPr>
              </w:pPrChange>
            </w:pPr>
            <w:ins w:id="6842" w:author="Nick.Tolimieri" w:date="2022-09-30T14:57:00Z">
              <w:r w:rsidRPr="0095582C">
                <w:rPr>
                  <w:rFonts w:asciiTheme="minorHAnsi" w:eastAsiaTheme="minorHAnsi" w:hAnsiTheme="minorHAnsi" w:cstheme="minorBidi"/>
                  <w:sz w:val="22"/>
                  <w:szCs w:val="22"/>
                  <w:rPrChange w:id="6843" w:author="Nick.Tolimieri" w:date="2022-09-30T14:57:00Z">
                    <w:rPr>
                      <w:rFonts w:ascii="Calibri" w:hAnsi="Calibri" w:cs="Calibri"/>
                      <w:color w:val="000000"/>
                      <w:sz w:val="22"/>
                      <w:szCs w:val="22"/>
                    </w:rPr>
                  </w:rPrChange>
                </w:rPr>
                <w:t>28</w:t>
              </w:r>
            </w:ins>
          </w:p>
        </w:tc>
        <w:tc>
          <w:tcPr>
            <w:tcW w:w="960" w:type="dxa"/>
            <w:noWrap/>
            <w:hideMark/>
            <w:tcPrChange w:id="68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45" w:author="Nick.Tolimieri" w:date="2022-09-30T14:57:00Z"/>
                <w:rFonts w:asciiTheme="minorHAnsi" w:eastAsiaTheme="minorHAnsi" w:hAnsiTheme="minorHAnsi" w:cstheme="minorBidi"/>
                <w:sz w:val="22"/>
                <w:szCs w:val="22"/>
                <w:rPrChange w:id="6846" w:author="Nick.Tolimieri" w:date="2022-09-30T14:57:00Z">
                  <w:rPr>
                    <w:ins w:id="6847" w:author="Nick.Tolimieri" w:date="2022-09-30T14:57:00Z"/>
                    <w:rFonts w:ascii="Calibri" w:hAnsi="Calibri" w:cs="Calibri"/>
                    <w:color w:val="000000"/>
                    <w:sz w:val="22"/>
                    <w:szCs w:val="22"/>
                  </w:rPr>
                </w:rPrChange>
              </w:rPr>
              <w:pPrChange w:id="6848" w:author="Nick.Tolimieri" w:date="2022-09-30T14:57:00Z">
                <w:pPr>
                  <w:jc w:val="right"/>
                </w:pPr>
              </w:pPrChange>
            </w:pPr>
            <w:ins w:id="6849" w:author="Nick.Tolimieri" w:date="2022-09-30T14:57:00Z">
              <w:r w:rsidRPr="0095582C">
                <w:rPr>
                  <w:rFonts w:asciiTheme="minorHAnsi" w:eastAsiaTheme="minorHAnsi" w:hAnsiTheme="minorHAnsi" w:cstheme="minorBidi"/>
                  <w:sz w:val="22"/>
                  <w:szCs w:val="22"/>
                  <w:rPrChange w:id="6850" w:author="Nick.Tolimieri" w:date="2022-09-30T14:57:00Z">
                    <w:rPr>
                      <w:rFonts w:ascii="Calibri" w:hAnsi="Calibri" w:cs="Calibri"/>
                      <w:color w:val="000000"/>
                      <w:sz w:val="22"/>
                      <w:szCs w:val="22"/>
                    </w:rPr>
                  </w:rPrChange>
                </w:rPr>
                <w:t>2</w:t>
              </w:r>
            </w:ins>
          </w:p>
        </w:tc>
        <w:tc>
          <w:tcPr>
            <w:tcW w:w="960" w:type="dxa"/>
            <w:noWrap/>
            <w:hideMark/>
            <w:tcPrChange w:id="68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52" w:author="Nick.Tolimieri" w:date="2022-09-30T14:57:00Z"/>
                <w:rFonts w:asciiTheme="minorHAnsi" w:eastAsiaTheme="minorHAnsi" w:hAnsiTheme="minorHAnsi" w:cstheme="minorBidi"/>
                <w:sz w:val="22"/>
                <w:szCs w:val="22"/>
                <w:rPrChange w:id="6853" w:author="Nick.Tolimieri" w:date="2022-09-30T14:57:00Z">
                  <w:rPr>
                    <w:ins w:id="6854" w:author="Nick.Tolimieri" w:date="2022-09-30T14:57:00Z"/>
                    <w:rFonts w:ascii="Calibri" w:hAnsi="Calibri" w:cs="Calibri"/>
                    <w:color w:val="000000"/>
                    <w:sz w:val="22"/>
                    <w:szCs w:val="22"/>
                  </w:rPr>
                </w:rPrChange>
              </w:rPr>
              <w:pPrChange w:id="6855" w:author="Nick.Tolimieri" w:date="2022-09-30T14:57:00Z">
                <w:pPr>
                  <w:jc w:val="right"/>
                </w:pPr>
              </w:pPrChange>
            </w:pPr>
            <w:ins w:id="6856" w:author="Nick.Tolimieri" w:date="2022-09-30T14:57:00Z">
              <w:r w:rsidRPr="0095582C">
                <w:rPr>
                  <w:rFonts w:asciiTheme="minorHAnsi" w:eastAsiaTheme="minorHAnsi" w:hAnsiTheme="minorHAnsi" w:cstheme="minorBidi"/>
                  <w:sz w:val="22"/>
                  <w:szCs w:val="22"/>
                  <w:rPrChange w:id="6857" w:author="Nick.Tolimieri" w:date="2022-09-30T14:57:00Z">
                    <w:rPr>
                      <w:rFonts w:ascii="Calibri" w:hAnsi="Calibri" w:cs="Calibri"/>
                      <w:color w:val="000000"/>
                      <w:sz w:val="22"/>
                      <w:szCs w:val="22"/>
                    </w:rPr>
                  </w:rPrChange>
                </w:rPr>
                <w:t>20</w:t>
              </w:r>
            </w:ins>
          </w:p>
        </w:tc>
        <w:tc>
          <w:tcPr>
            <w:tcW w:w="960" w:type="dxa"/>
            <w:noWrap/>
            <w:hideMark/>
            <w:tcPrChange w:id="68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59" w:author="Nick.Tolimieri" w:date="2022-09-30T14:57:00Z"/>
                <w:rFonts w:asciiTheme="minorHAnsi" w:eastAsiaTheme="minorHAnsi" w:hAnsiTheme="minorHAnsi" w:cstheme="minorBidi"/>
                <w:sz w:val="22"/>
                <w:szCs w:val="22"/>
                <w:rPrChange w:id="6860" w:author="Nick.Tolimieri" w:date="2022-09-30T14:57:00Z">
                  <w:rPr>
                    <w:ins w:id="6861" w:author="Nick.Tolimieri" w:date="2022-09-30T14:57:00Z"/>
                    <w:rFonts w:ascii="Calibri" w:hAnsi="Calibri" w:cs="Calibri"/>
                    <w:color w:val="000000"/>
                    <w:sz w:val="22"/>
                    <w:szCs w:val="22"/>
                  </w:rPr>
                </w:rPrChange>
              </w:rPr>
              <w:pPrChange w:id="6862" w:author="Nick.Tolimieri" w:date="2022-09-30T14:57:00Z">
                <w:pPr>
                  <w:jc w:val="right"/>
                </w:pPr>
              </w:pPrChange>
            </w:pPr>
            <w:ins w:id="6863" w:author="Nick.Tolimieri" w:date="2022-09-30T14:57:00Z">
              <w:r w:rsidRPr="0095582C">
                <w:rPr>
                  <w:rFonts w:asciiTheme="minorHAnsi" w:eastAsiaTheme="minorHAnsi" w:hAnsiTheme="minorHAnsi" w:cstheme="minorBidi"/>
                  <w:sz w:val="22"/>
                  <w:szCs w:val="22"/>
                  <w:rPrChange w:id="6864" w:author="Nick.Tolimieri" w:date="2022-09-30T14:57:00Z">
                    <w:rPr>
                      <w:rFonts w:ascii="Calibri" w:hAnsi="Calibri" w:cs="Calibri"/>
                      <w:color w:val="000000"/>
                      <w:sz w:val="22"/>
                      <w:szCs w:val="22"/>
                    </w:rPr>
                  </w:rPrChange>
                </w:rPr>
                <w:t>5</w:t>
              </w:r>
            </w:ins>
          </w:p>
        </w:tc>
        <w:tc>
          <w:tcPr>
            <w:tcW w:w="960" w:type="dxa"/>
            <w:noWrap/>
            <w:hideMark/>
            <w:tcPrChange w:id="68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66" w:author="Nick.Tolimieri" w:date="2022-09-30T14:57:00Z"/>
                <w:rFonts w:asciiTheme="minorHAnsi" w:eastAsiaTheme="minorHAnsi" w:hAnsiTheme="minorHAnsi" w:cstheme="minorBidi"/>
                <w:sz w:val="22"/>
                <w:szCs w:val="22"/>
                <w:rPrChange w:id="6867" w:author="Nick.Tolimieri" w:date="2022-09-30T14:57:00Z">
                  <w:rPr>
                    <w:ins w:id="6868" w:author="Nick.Tolimieri" w:date="2022-09-30T14:57:00Z"/>
                    <w:rFonts w:ascii="Calibri" w:hAnsi="Calibri" w:cs="Calibri"/>
                    <w:color w:val="000000"/>
                    <w:sz w:val="22"/>
                    <w:szCs w:val="22"/>
                  </w:rPr>
                </w:rPrChange>
              </w:rPr>
              <w:pPrChange w:id="6869" w:author="Nick.Tolimieri" w:date="2022-09-30T14:57:00Z">
                <w:pPr>
                  <w:jc w:val="right"/>
                </w:pPr>
              </w:pPrChange>
            </w:pPr>
            <w:ins w:id="6870" w:author="Nick.Tolimieri" w:date="2022-09-30T14:57:00Z">
              <w:r w:rsidRPr="0095582C">
                <w:rPr>
                  <w:rFonts w:asciiTheme="minorHAnsi" w:eastAsiaTheme="minorHAnsi" w:hAnsiTheme="minorHAnsi" w:cstheme="minorBidi"/>
                  <w:sz w:val="22"/>
                  <w:szCs w:val="22"/>
                  <w:rPrChange w:id="6871" w:author="Nick.Tolimieri" w:date="2022-09-30T14:57:00Z">
                    <w:rPr>
                      <w:rFonts w:ascii="Calibri" w:hAnsi="Calibri" w:cs="Calibri"/>
                      <w:color w:val="000000"/>
                      <w:sz w:val="22"/>
                      <w:szCs w:val="22"/>
                    </w:rPr>
                  </w:rPrChange>
                </w:rPr>
                <w:t>15</w:t>
              </w:r>
            </w:ins>
          </w:p>
        </w:tc>
        <w:tc>
          <w:tcPr>
            <w:tcW w:w="960" w:type="dxa"/>
            <w:noWrap/>
            <w:hideMark/>
            <w:tcPrChange w:id="68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73" w:author="Nick.Tolimieri" w:date="2022-09-30T14:57:00Z"/>
                <w:rFonts w:asciiTheme="minorHAnsi" w:eastAsiaTheme="minorHAnsi" w:hAnsiTheme="minorHAnsi" w:cstheme="minorBidi"/>
                <w:sz w:val="22"/>
                <w:szCs w:val="22"/>
                <w:rPrChange w:id="6874" w:author="Nick.Tolimieri" w:date="2022-09-30T14:57:00Z">
                  <w:rPr>
                    <w:ins w:id="6875" w:author="Nick.Tolimieri" w:date="2022-09-30T14:57:00Z"/>
                    <w:rFonts w:ascii="Calibri" w:hAnsi="Calibri" w:cs="Calibri"/>
                    <w:color w:val="000000"/>
                    <w:sz w:val="22"/>
                    <w:szCs w:val="22"/>
                  </w:rPr>
                </w:rPrChange>
              </w:rPr>
              <w:pPrChange w:id="6876" w:author="Nick.Tolimieri" w:date="2022-09-30T14:57:00Z">
                <w:pPr>
                  <w:jc w:val="right"/>
                </w:pPr>
              </w:pPrChange>
            </w:pPr>
            <w:ins w:id="6877" w:author="Nick.Tolimieri" w:date="2022-09-30T14:57:00Z">
              <w:r w:rsidRPr="0095582C">
                <w:rPr>
                  <w:rFonts w:asciiTheme="minorHAnsi" w:eastAsiaTheme="minorHAnsi" w:hAnsiTheme="minorHAnsi" w:cstheme="minorBidi"/>
                  <w:sz w:val="22"/>
                  <w:szCs w:val="22"/>
                  <w:rPrChange w:id="6878" w:author="Nick.Tolimieri" w:date="2022-09-30T14:57:00Z">
                    <w:rPr>
                      <w:rFonts w:ascii="Calibri" w:hAnsi="Calibri" w:cs="Calibri"/>
                      <w:color w:val="000000"/>
                      <w:sz w:val="22"/>
                      <w:szCs w:val="22"/>
                    </w:rPr>
                  </w:rPrChange>
                </w:rPr>
                <w:t>1.67</w:t>
              </w:r>
            </w:ins>
          </w:p>
        </w:tc>
        <w:tc>
          <w:tcPr>
            <w:tcW w:w="960" w:type="dxa"/>
            <w:noWrap/>
            <w:hideMark/>
            <w:tcPrChange w:id="68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80" w:author="Nick.Tolimieri" w:date="2022-09-30T14:57:00Z"/>
                <w:rFonts w:asciiTheme="minorHAnsi" w:eastAsiaTheme="minorHAnsi" w:hAnsiTheme="minorHAnsi" w:cstheme="minorBidi"/>
                <w:sz w:val="22"/>
                <w:szCs w:val="22"/>
                <w:rPrChange w:id="6881" w:author="Nick.Tolimieri" w:date="2022-09-30T14:57:00Z">
                  <w:rPr>
                    <w:ins w:id="6882" w:author="Nick.Tolimieri" w:date="2022-09-30T14:57:00Z"/>
                    <w:rFonts w:ascii="Calibri" w:hAnsi="Calibri" w:cs="Calibri"/>
                    <w:color w:val="000000"/>
                    <w:sz w:val="22"/>
                    <w:szCs w:val="22"/>
                  </w:rPr>
                </w:rPrChange>
              </w:rPr>
              <w:pPrChange w:id="6883" w:author="Nick.Tolimieri" w:date="2022-09-30T14:57:00Z">
                <w:pPr>
                  <w:jc w:val="right"/>
                </w:pPr>
              </w:pPrChange>
            </w:pPr>
            <w:ins w:id="6884" w:author="Nick.Tolimieri" w:date="2022-09-30T14:57:00Z">
              <w:r w:rsidRPr="0095582C">
                <w:rPr>
                  <w:rFonts w:asciiTheme="minorHAnsi" w:eastAsiaTheme="minorHAnsi" w:hAnsiTheme="minorHAnsi" w:cstheme="minorBidi"/>
                  <w:sz w:val="22"/>
                  <w:szCs w:val="22"/>
                  <w:rPrChange w:id="6885" w:author="Nick.Tolimieri" w:date="2022-09-30T14:57:00Z">
                    <w:rPr>
                      <w:rFonts w:ascii="Calibri" w:hAnsi="Calibri" w:cs="Calibri"/>
                      <w:color w:val="000000"/>
                      <w:sz w:val="22"/>
                      <w:szCs w:val="22"/>
                    </w:rPr>
                  </w:rPrChange>
                </w:rPr>
                <w:t>0.18</w:t>
              </w:r>
            </w:ins>
          </w:p>
        </w:tc>
      </w:tr>
      <w:tr w:rsidR="0095582C" w:rsidRPr="0095582C" w:rsidTr="0095582C">
        <w:trPr>
          <w:divId w:val="355430803"/>
          <w:trHeight w:val="300"/>
          <w:ins w:id="6886" w:author="Nick.Tolimieri" w:date="2022-09-30T14:57:00Z"/>
          <w:trPrChange w:id="6887" w:author="Nick.Tolimieri" w:date="2022-09-30T14:57:00Z">
            <w:trPr>
              <w:divId w:val="355430803"/>
              <w:trHeight w:val="300"/>
            </w:trPr>
          </w:trPrChange>
        </w:trPr>
        <w:tc>
          <w:tcPr>
            <w:tcW w:w="960" w:type="dxa"/>
            <w:noWrap/>
            <w:hideMark/>
            <w:tcPrChange w:id="68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89" w:author="Nick.Tolimieri" w:date="2022-09-30T14:57:00Z"/>
                <w:rFonts w:asciiTheme="minorHAnsi" w:eastAsiaTheme="minorHAnsi" w:hAnsiTheme="minorHAnsi" w:cstheme="minorBidi"/>
                <w:sz w:val="22"/>
                <w:szCs w:val="22"/>
                <w:rPrChange w:id="6890" w:author="Nick.Tolimieri" w:date="2022-09-30T14:57:00Z">
                  <w:rPr>
                    <w:ins w:id="6891" w:author="Nick.Tolimieri" w:date="2022-09-30T14:57:00Z"/>
                    <w:rFonts w:ascii="Calibri" w:hAnsi="Calibri" w:cs="Calibri"/>
                    <w:color w:val="000000"/>
                    <w:sz w:val="22"/>
                    <w:szCs w:val="22"/>
                  </w:rPr>
                </w:rPrChange>
              </w:rPr>
              <w:pPrChange w:id="6892" w:author="Nick.Tolimieri" w:date="2022-09-30T14:57:00Z">
                <w:pPr/>
              </w:pPrChange>
            </w:pPr>
            <w:ins w:id="6893" w:author="Nick.Tolimieri" w:date="2022-09-30T14:57:00Z">
              <w:r w:rsidRPr="0095582C">
                <w:rPr>
                  <w:rFonts w:asciiTheme="minorHAnsi" w:eastAsiaTheme="minorHAnsi" w:hAnsiTheme="minorHAnsi" w:cstheme="minorBidi"/>
                  <w:sz w:val="22"/>
                  <w:szCs w:val="22"/>
                  <w:rPrChange w:id="6894" w:author="Nick.Tolimieri" w:date="2022-09-30T14:57:00Z">
                    <w:rPr>
                      <w:rFonts w:ascii="Calibri" w:hAnsi="Calibri" w:cs="Calibri"/>
                      <w:color w:val="000000"/>
                      <w:sz w:val="22"/>
                      <w:szCs w:val="22"/>
                    </w:rPr>
                  </w:rPrChange>
                </w:rPr>
                <w:t>Cape Alava</w:t>
              </w:r>
            </w:ins>
          </w:p>
        </w:tc>
        <w:tc>
          <w:tcPr>
            <w:tcW w:w="960" w:type="dxa"/>
            <w:noWrap/>
            <w:hideMark/>
            <w:tcPrChange w:id="68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896" w:author="Nick.Tolimieri" w:date="2022-09-30T14:57:00Z"/>
                <w:rFonts w:asciiTheme="minorHAnsi" w:eastAsiaTheme="minorHAnsi" w:hAnsiTheme="minorHAnsi" w:cstheme="minorBidi"/>
                <w:sz w:val="22"/>
                <w:szCs w:val="22"/>
                <w:rPrChange w:id="6897" w:author="Nick.Tolimieri" w:date="2022-09-30T14:57:00Z">
                  <w:rPr>
                    <w:ins w:id="6898" w:author="Nick.Tolimieri" w:date="2022-09-30T14:57:00Z"/>
                    <w:rFonts w:ascii="Calibri" w:hAnsi="Calibri" w:cs="Calibri"/>
                    <w:color w:val="000000"/>
                    <w:sz w:val="22"/>
                    <w:szCs w:val="22"/>
                  </w:rPr>
                </w:rPrChange>
              </w:rPr>
              <w:pPrChange w:id="6899" w:author="Nick.Tolimieri" w:date="2022-09-30T14:57:00Z">
                <w:pPr>
                  <w:jc w:val="right"/>
                </w:pPr>
              </w:pPrChange>
            </w:pPr>
            <w:ins w:id="6900" w:author="Nick.Tolimieri" w:date="2022-09-30T14:57:00Z">
              <w:r w:rsidRPr="0095582C">
                <w:rPr>
                  <w:rFonts w:asciiTheme="minorHAnsi" w:eastAsiaTheme="minorHAnsi" w:hAnsiTheme="minorHAnsi" w:cstheme="minorBidi"/>
                  <w:sz w:val="22"/>
                  <w:szCs w:val="22"/>
                  <w:rPrChange w:id="6901" w:author="Nick.Tolimieri" w:date="2022-09-30T14:57:00Z">
                    <w:rPr>
                      <w:rFonts w:ascii="Calibri" w:hAnsi="Calibri" w:cs="Calibri"/>
                      <w:color w:val="000000"/>
                      <w:sz w:val="22"/>
                      <w:szCs w:val="22"/>
                    </w:rPr>
                  </w:rPrChange>
                </w:rPr>
                <w:t>1992</w:t>
              </w:r>
            </w:ins>
          </w:p>
        </w:tc>
        <w:tc>
          <w:tcPr>
            <w:tcW w:w="960" w:type="dxa"/>
            <w:noWrap/>
            <w:hideMark/>
            <w:tcPrChange w:id="69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03" w:author="Nick.Tolimieri" w:date="2022-09-30T14:57:00Z"/>
                <w:rFonts w:asciiTheme="minorHAnsi" w:eastAsiaTheme="minorHAnsi" w:hAnsiTheme="minorHAnsi" w:cstheme="minorBidi"/>
                <w:sz w:val="22"/>
                <w:szCs w:val="22"/>
                <w:rPrChange w:id="6904" w:author="Nick.Tolimieri" w:date="2022-09-30T14:57:00Z">
                  <w:rPr>
                    <w:ins w:id="6905" w:author="Nick.Tolimieri" w:date="2022-09-30T14:57:00Z"/>
                    <w:rFonts w:ascii="Calibri" w:hAnsi="Calibri" w:cs="Calibri"/>
                    <w:color w:val="000000"/>
                    <w:sz w:val="22"/>
                    <w:szCs w:val="22"/>
                  </w:rPr>
                </w:rPrChange>
              </w:rPr>
              <w:pPrChange w:id="6906" w:author="Nick.Tolimieri" w:date="2022-09-30T14:57:00Z">
                <w:pPr>
                  <w:jc w:val="right"/>
                </w:pPr>
              </w:pPrChange>
            </w:pPr>
            <w:ins w:id="6907" w:author="Nick.Tolimieri" w:date="2022-09-30T14:57:00Z">
              <w:r w:rsidRPr="0095582C">
                <w:rPr>
                  <w:rFonts w:asciiTheme="minorHAnsi" w:eastAsiaTheme="minorHAnsi" w:hAnsiTheme="minorHAnsi" w:cstheme="minorBidi"/>
                  <w:sz w:val="22"/>
                  <w:szCs w:val="22"/>
                  <w:rPrChange w:id="6908" w:author="Nick.Tolimieri" w:date="2022-09-30T14:57:00Z">
                    <w:rPr>
                      <w:rFonts w:ascii="Calibri" w:hAnsi="Calibri" w:cs="Calibri"/>
                      <w:color w:val="000000"/>
                      <w:sz w:val="22"/>
                      <w:szCs w:val="22"/>
                    </w:rPr>
                  </w:rPrChange>
                </w:rPr>
                <w:t>4</w:t>
              </w:r>
            </w:ins>
          </w:p>
        </w:tc>
        <w:tc>
          <w:tcPr>
            <w:tcW w:w="960" w:type="dxa"/>
            <w:noWrap/>
            <w:hideMark/>
            <w:tcPrChange w:id="69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10" w:author="Nick.Tolimieri" w:date="2022-09-30T14:57:00Z"/>
                <w:rFonts w:asciiTheme="minorHAnsi" w:eastAsiaTheme="minorHAnsi" w:hAnsiTheme="minorHAnsi" w:cstheme="minorBidi"/>
                <w:sz w:val="22"/>
                <w:szCs w:val="22"/>
                <w:rPrChange w:id="6911" w:author="Nick.Tolimieri" w:date="2022-09-30T14:57:00Z">
                  <w:rPr>
                    <w:ins w:id="6912" w:author="Nick.Tolimieri" w:date="2022-09-30T14:57:00Z"/>
                    <w:rFonts w:ascii="Calibri" w:hAnsi="Calibri" w:cs="Calibri"/>
                    <w:color w:val="000000"/>
                    <w:sz w:val="22"/>
                    <w:szCs w:val="22"/>
                  </w:rPr>
                </w:rPrChange>
              </w:rPr>
              <w:pPrChange w:id="6913" w:author="Nick.Tolimieri" w:date="2022-09-30T14:57:00Z">
                <w:pPr>
                  <w:jc w:val="right"/>
                </w:pPr>
              </w:pPrChange>
            </w:pPr>
            <w:ins w:id="6914" w:author="Nick.Tolimieri" w:date="2022-09-30T14:57:00Z">
              <w:r w:rsidRPr="0095582C">
                <w:rPr>
                  <w:rFonts w:asciiTheme="minorHAnsi" w:eastAsiaTheme="minorHAnsi" w:hAnsiTheme="minorHAnsi" w:cstheme="minorBidi"/>
                  <w:sz w:val="22"/>
                  <w:szCs w:val="22"/>
                  <w:rPrChange w:id="6915" w:author="Nick.Tolimieri" w:date="2022-09-30T14:57:00Z">
                    <w:rPr>
                      <w:rFonts w:ascii="Calibri" w:hAnsi="Calibri" w:cs="Calibri"/>
                      <w:color w:val="000000"/>
                      <w:sz w:val="22"/>
                      <w:szCs w:val="22"/>
                    </w:rPr>
                  </w:rPrChange>
                </w:rPr>
                <w:t>49</w:t>
              </w:r>
            </w:ins>
          </w:p>
        </w:tc>
        <w:tc>
          <w:tcPr>
            <w:tcW w:w="960" w:type="dxa"/>
            <w:noWrap/>
            <w:hideMark/>
            <w:tcPrChange w:id="69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17" w:author="Nick.Tolimieri" w:date="2022-09-30T14:57:00Z"/>
                <w:rFonts w:asciiTheme="minorHAnsi" w:eastAsiaTheme="minorHAnsi" w:hAnsiTheme="minorHAnsi" w:cstheme="minorBidi"/>
                <w:sz w:val="22"/>
                <w:szCs w:val="22"/>
                <w:rPrChange w:id="6918" w:author="Nick.Tolimieri" w:date="2022-09-30T14:57:00Z">
                  <w:rPr>
                    <w:ins w:id="6919" w:author="Nick.Tolimieri" w:date="2022-09-30T14:57:00Z"/>
                    <w:rFonts w:ascii="Calibri" w:hAnsi="Calibri" w:cs="Calibri"/>
                    <w:color w:val="000000"/>
                    <w:sz w:val="22"/>
                    <w:szCs w:val="22"/>
                  </w:rPr>
                </w:rPrChange>
              </w:rPr>
              <w:pPrChange w:id="6920" w:author="Nick.Tolimieri" w:date="2022-09-30T14:57:00Z">
                <w:pPr>
                  <w:jc w:val="right"/>
                </w:pPr>
              </w:pPrChange>
            </w:pPr>
            <w:ins w:id="6921" w:author="Nick.Tolimieri" w:date="2022-09-30T14:57:00Z">
              <w:r w:rsidRPr="0095582C">
                <w:rPr>
                  <w:rFonts w:asciiTheme="minorHAnsi" w:eastAsiaTheme="minorHAnsi" w:hAnsiTheme="minorHAnsi" w:cstheme="minorBidi"/>
                  <w:sz w:val="22"/>
                  <w:szCs w:val="22"/>
                  <w:rPrChange w:id="6922" w:author="Nick.Tolimieri" w:date="2022-09-30T14:57:00Z">
                    <w:rPr>
                      <w:rFonts w:ascii="Calibri" w:hAnsi="Calibri" w:cs="Calibri"/>
                      <w:color w:val="000000"/>
                      <w:sz w:val="22"/>
                      <w:szCs w:val="22"/>
                    </w:rPr>
                  </w:rPrChange>
                </w:rPr>
                <w:t>5</w:t>
              </w:r>
            </w:ins>
          </w:p>
        </w:tc>
        <w:tc>
          <w:tcPr>
            <w:tcW w:w="960" w:type="dxa"/>
            <w:noWrap/>
            <w:hideMark/>
            <w:tcPrChange w:id="69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24" w:author="Nick.Tolimieri" w:date="2022-09-30T14:57:00Z"/>
                <w:rFonts w:asciiTheme="minorHAnsi" w:eastAsiaTheme="minorHAnsi" w:hAnsiTheme="minorHAnsi" w:cstheme="minorBidi"/>
                <w:sz w:val="22"/>
                <w:szCs w:val="22"/>
                <w:rPrChange w:id="6925" w:author="Nick.Tolimieri" w:date="2022-09-30T14:57:00Z">
                  <w:rPr>
                    <w:ins w:id="6926" w:author="Nick.Tolimieri" w:date="2022-09-30T14:57:00Z"/>
                    <w:rFonts w:ascii="Calibri" w:hAnsi="Calibri" w:cs="Calibri"/>
                    <w:color w:val="000000"/>
                    <w:sz w:val="22"/>
                    <w:szCs w:val="22"/>
                  </w:rPr>
                </w:rPrChange>
              </w:rPr>
              <w:pPrChange w:id="6927" w:author="Nick.Tolimieri" w:date="2022-09-30T14:57:00Z">
                <w:pPr>
                  <w:jc w:val="right"/>
                </w:pPr>
              </w:pPrChange>
            </w:pPr>
            <w:ins w:id="6928" w:author="Nick.Tolimieri" w:date="2022-09-30T14:57:00Z">
              <w:r w:rsidRPr="0095582C">
                <w:rPr>
                  <w:rFonts w:asciiTheme="minorHAnsi" w:eastAsiaTheme="minorHAnsi" w:hAnsiTheme="minorHAnsi" w:cstheme="minorBidi"/>
                  <w:sz w:val="22"/>
                  <w:szCs w:val="22"/>
                  <w:rPrChange w:id="6929" w:author="Nick.Tolimieri" w:date="2022-09-30T14:57:00Z">
                    <w:rPr>
                      <w:rFonts w:ascii="Calibri" w:hAnsi="Calibri" w:cs="Calibri"/>
                      <w:color w:val="000000"/>
                      <w:sz w:val="22"/>
                      <w:szCs w:val="22"/>
                    </w:rPr>
                  </w:rPrChange>
                </w:rPr>
                <w:t>48</w:t>
              </w:r>
            </w:ins>
          </w:p>
        </w:tc>
        <w:tc>
          <w:tcPr>
            <w:tcW w:w="960" w:type="dxa"/>
            <w:noWrap/>
            <w:hideMark/>
            <w:tcPrChange w:id="693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31" w:author="Nick.Tolimieri" w:date="2022-09-30T14:57:00Z"/>
                <w:rFonts w:asciiTheme="minorHAnsi" w:eastAsiaTheme="minorHAnsi" w:hAnsiTheme="minorHAnsi" w:cstheme="minorBidi"/>
                <w:sz w:val="22"/>
                <w:szCs w:val="22"/>
                <w:rPrChange w:id="6932" w:author="Nick.Tolimieri" w:date="2022-09-30T14:57:00Z">
                  <w:rPr>
                    <w:ins w:id="6933" w:author="Nick.Tolimieri" w:date="2022-09-30T14:57:00Z"/>
                    <w:rFonts w:ascii="Calibri" w:hAnsi="Calibri" w:cs="Calibri"/>
                    <w:color w:val="000000"/>
                    <w:sz w:val="22"/>
                    <w:szCs w:val="22"/>
                  </w:rPr>
                </w:rPrChange>
              </w:rPr>
              <w:pPrChange w:id="6934" w:author="Nick.Tolimieri" w:date="2022-09-30T14:57:00Z">
                <w:pPr>
                  <w:jc w:val="right"/>
                </w:pPr>
              </w:pPrChange>
            </w:pPr>
            <w:ins w:id="6935" w:author="Nick.Tolimieri" w:date="2022-09-30T14:57:00Z">
              <w:r w:rsidRPr="0095582C">
                <w:rPr>
                  <w:rFonts w:asciiTheme="minorHAnsi" w:eastAsiaTheme="minorHAnsi" w:hAnsiTheme="minorHAnsi" w:cstheme="minorBidi"/>
                  <w:sz w:val="22"/>
                  <w:szCs w:val="22"/>
                  <w:rPrChange w:id="6936" w:author="Nick.Tolimieri" w:date="2022-09-30T14:57:00Z">
                    <w:rPr>
                      <w:rFonts w:ascii="Calibri" w:hAnsi="Calibri" w:cs="Calibri"/>
                      <w:color w:val="000000"/>
                      <w:sz w:val="22"/>
                      <w:szCs w:val="22"/>
                    </w:rPr>
                  </w:rPrChange>
                </w:rPr>
                <w:t>5</w:t>
              </w:r>
            </w:ins>
          </w:p>
        </w:tc>
        <w:tc>
          <w:tcPr>
            <w:tcW w:w="960" w:type="dxa"/>
            <w:noWrap/>
            <w:hideMark/>
            <w:tcPrChange w:id="693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38" w:author="Nick.Tolimieri" w:date="2022-09-30T14:57:00Z"/>
                <w:rFonts w:asciiTheme="minorHAnsi" w:eastAsiaTheme="minorHAnsi" w:hAnsiTheme="minorHAnsi" w:cstheme="minorBidi"/>
                <w:sz w:val="22"/>
                <w:szCs w:val="22"/>
                <w:rPrChange w:id="6939" w:author="Nick.Tolimieri" w:date="2022-09-30T14:57:00Z">
                  <w:rPr>
                    <w:ins w:id="6940" w:author="Nick.Tolimieri" w:date="2022-09-30T14:57:00Z"/>
                    <w:rFonts w:ascii="Calibri" w:hAnsi="Calibri" w:cs="Calibri"/>
                    <w:color w:val="000000"/>
                    <w:sz w:val="22"/>
                    <w:szCs w:val="22"/>
                  </w:rPr>
                </w:rPrChange>
              </w:rPr>
              <w:pPrChange w:id="6941" w:author="Nick.Tolimieri" w:date="2022-09-30T14:57:00Z">
                <w:pPr>
                  <w:jc w:val="right"/>
                </w:pPr>
              </w:pPrChange>
            </w:pPr>
            <w:ins w:id="6942" w:author="Nick.Tolimieri" w:date="2022-09-30T14:57:00Z">
              <w:r w:rsidRPr="0095582C">
                <w:rPr>
                  <w:rFonts w:asciiTheme="minorHAnsi" w:eastAsiaTheme="minorHAnsi" w:hAnsiTheme="minorHAnsi" w:cstheme="minorBidi"/>
                  <w:sz w:val="22"/>
                  <w:szCs w:val="22"/>
                  <w:rPrChange w:id="6943" w:author="Nick.Tolimieri" w:date="2022-09-30T14:57:00Z">
                    <w:rPr>
                      <w:rFonts w:ascii="Calibri" w:hAnsi="Calibri" w:cs="Calibri"/>
                      <w:color w:val="000000"/>
                      <w:sz w:val="22"/>
                      <w:szCs w:val="22"/>
                    </w:rPr>
                  </w:rPrChange>
                </w:rPr>
                <w:t>17</w:t>
              </w:r>
            </w:ins>
          </w:p>
        </w:tc>
        <w:tc>
          <w:tcPr>
            <w:tcW w:w="960" w:type="dxa"/>
            <w:noWrap/>
            <w:hideMark/>
            <w:tcPrChange w:id="69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45" w:author="Nick.Tolimieri" w:date="2022-09-30T14:57:00Z"/>
                <w:rFonts w:asciiTheme="minorHAnsi" w:eastAsiaTheme="minorHAnsi" w:hAnsiTheme="minorHAnsi" w:cstheme="minorBidi"/>
                <w:sz w:val="22"/>
                <w:szCs w:val="22"/>
                <w:rPrChange w:id="6946" w:author="Nick.Tolimieri" w:date="2022-09-30T14:57:00Z">
                  <w:rPr>
                    <w:ins w:id="6947" w:author="Nick.Tolimieri" w:date="2022-09-30T14:57:00Z"/>
                    <w:rFonts w:ascii="Calibri" w:hAnsi="Calibri" w:cs="Calibri"/>
                    <w:color w:val="000000"/>
                    <w:sz w:val="22"/>
                    <w:szCs w:val="22"/>
                  </w:rPr>
                </w:rPrChange>
              </w:rPr>
              <w:pPrChange w:id="6948" w:author="Nick.Tolimieri" w:date="2022-09-30T14:57:00Z">
                <w:pPr>
                  <w:jc w:val="right"/>
                </w:pPr>
              </w:pPrChange>
            </w:pPr>
            <w:ins w:id="6949" w:author="Nick.Tolimieri" w:date="2022-09-30T14:57:00Z">
              <w:r w:rsidRPr="0095582C">
                <w:rPr>
                  <w:rFonts w:asciiTheme="minorHAnsi" w:eastAsiaTheme="minorHAnsi" w:hAnsiTheme="minorHAnsi" w:cstheme="minorBidi"/>
                  <w:sz w:val="22"/>
                  <w:szCs w:val="22"/>
                  <w:rPrChange w:id="6950" w:author="Nick.Tolimieri" w:date="2022-09-30T14:57:00Z">
                    <w:rPr>
                      <w:rFonts w:ascii="Calibri" w:hAnsi="Calibri" w:cs="Calibri"/>
                      <w:color w:val="000000"/>
                      <w:sz w:val="22"/>
                      <w:szCs w:val="22"/>
                    </w:rPr>
                  </w:rPrChange>
                </w:rPr>
                <w:t>1.68</w:t>
              </w:r>
            </w:ins>
          </w:p>
        </w:tc>
        <w:tc>
          <w:tcPr>
            <w:tcW w:w="960" w:type="dxa"/>
            <w:noWrap/>
            <w:hideMark/>
            <w:tcPrChange w:id="69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52" w:author="Nick.Tolimieri" w:date="2022-09-30T14:57:00Z"/>
                <w:rFonts w:asciiTheme="minorHAnsi" w:eastAsiaTheme="minorHAnsi" w:hAnsiTheme="minorHAnsi" w:cstheme="minorBidi"/>
                <w:sz w:val="22"/>
                <w:szCs w:val="22"/>
                <w:rPrChange w:id="6953" w:author="Nick.Tolimieri" w:date="2022-09-30T14:57:00Z">
                  <w:rPr>
                    <w:ins w:id="6954" w:author="Nick.Tolimieri" w:date="2022-09-30T14:57:00Z"/>
                    <w:rFonts w:ascii="Calibri" w:hAnsi="Calibri" w:cs="Calibri"/>
                    <w:color w:val="000000"/>
                    <w:sz w:val="22"/>
                    <w:szCs w:val="22"/>
                  </w:rPr>
                </w:rPrChange>
              </w:rPr>
              <w:pPrChange w:id="6955" w:author="Nick.Tolimieri" w:date="2022-09-30T14:57:00Z">
                <w:pPr>
                  <w:jc w:val="right"/>
                </w:pPr>
              </w:pPrChange>
            </w:pPr>
            <w:ins w:id="6956" w:author="Nick.Tolimieri" w:date="2022-09-30T14:57:00Z">
              <w:r w:rsidRPr="0095582C">
                <w:rPr>
                  <w:rFonts w:asciiTheme="minorHAnsi" w:eastAsiaTheme="minorHAnsi" w:hAnsiTheme="minorHAnsi" w:cstheme="minorBidi"/>
                  <w:sz w:val="22"/>
                  <w:szCs w:val="22"/>
                  <w:rPrChange w:id="6957" w:author="Nick.Tolimieri" w:date="2022-09-30T14:57:00Z">
                    <w:rPr>
                      <w:rFonts w:ascii="Calibri" w:hAnsi="Calibri" w:cs="Calibri"/>
                      <w:color w:val="000000"/>
                      <w:sz w:val="22"/>
                      <w:szCs w:val="22"/>
                    </w:rPr>
                  </w:rPrChange>
                </w:rPr>
                <w:t>0.31</w:t>
              </w:r>
            </w:ins>
          </w:p>
        </w:tc>
      </w:tr>
      <w:tr w:rsidR="0095582C" w:rsidRPr="0095582C" w:rsidTr="0095582C">
        <w:trPr>
          <w:divId w:val="355430803"/>
          <w:trHeight w:val="300"/>
          <w:ins w:id="6958" w:author="Nick.Tolimieri" w:date="2022-09-30T14:57:00Z"/>
          <w:trPrChange w:id="6959" w:author="Nick.Tolimieri" w:date="2022-09-30T14:57:00Z">
            <w:trPr>
              <w:divId w:val="355430803"/>
              <w:trHeight w:val="300"/>
            </w:trPr>
          </w:trPrChange>
        </w:trPr>
        <w:tc>
          <w:tcPr>
            <w:tcW w:w="960" w:type="dxa"/>
            <w:noWrap/>
            <w:hideMark/>
            <w:tcPrChange w:id="69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61" w:author="Nick.Tolimieri" w:date="2022-09-30T14:57:00Z"/>
                <w:rFonts w:asciiTheme="minorHAnsi" w:eastAsiaTheme="minorHAnsi" w:hAnsiTheme="minorHAnsi" w:cstheme="minorBidi"/>
                <w:sz w:val="22"/>
                <w:szCs w:val="22"/>
                <w:rPrChange w:id="6962" w:author="Nick.Tolimieri" w:date="2022-09-30T14:57:00Z">
                  <w:rPr>
                    <w:ins w:id="6963" w:author="Nick.Tolimieri" w:date="2022-09-30T14:57:00Z"/>
                    <w:rFonts w:ascii="Calibri" w:hAnsi="Calibri" w:cs="Calibri"/>
                    <w:color w:val="000000"/>
                    <w:sz w:val="22"/>
                    <w:szCs w:val="22"/>
                  </w:rPr>
                </w:rPrChange>
              </w:rPr>
              <w:pPrChange w:id="6964" w:author="Nick.Tolimieri" w:date="2022-09-30T14:57:00Z">
                <w:pPr/>
              </w:pPrChange>
            </w:pPr>
            <w:ins w:id="6965" w:author="Nick.Tolimieri" w:date="2022-09-30T14:57:00Z">
              <w:r w:rsidRPr="0095582C">
                <w:rPr>
                  <w:rFonts w:asciiTheme="minorHAnsi" w:eastAsiaTheme="minorHAnsi" w:hAnsiTheme="minorHAnsi" w:cstheme="minorBidi"/>
                  <w:sz w:val="22"/>
                  <w:szCs w:val="22"/>
                  <w:rPrChange w:id="6966" w:author="Nick.Tolimieri" w:date="2022-09-30T14:57:00Z">
                    <w:rPr>
                      <w:rFonts w:ascii="Calibri" w:hAnsi="Calibri" w:cs="Calibri"/>
                      <w:color w:val="000000"/>
                      <w:sz w:val="22"/>
                      <w:szCs w:val="22"/>
                    </w:rPr>
                  </w:rPrChange>
                </w:rPr>
                <w:t>Cape Alava</w:t>
              </w:r>
            </w:ins>
          </w:p>
        </w:tc>
        <w:tc>
          <w:tcPr>
            <w:tcW w:w="960" w:type="dxa"/>
            <w:noWrap/>
            <w:hideMark/>
            <w:tcPrChange w:id="69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68" w:author="Nick.Tolimieri" w:date="2022-09-30T14:57:00Z"/>
                <w:rFonts w:asciiTheme="minorHAnsi" w:eastAsiaTheme="minorHAnsi" w:hAnsiTheme="minorHAnsi" w:cstheme="minorBidi"/>
                <w:sz w:val="22"/>
                <w:szCs w:val="22"/>
                <w:rPrChange w:id="6969" w:author="Nick.Tolimieri" w:date="2022-09-30T14:57:00Z">
                  <w:rPr>
                    <w:ins w:id="6970" w:author="Nick.Tolimieri" w:date="2022-09-30T14:57:00Z"/>
                    <w:rFonts w:ascii="Calibri" w:hAnsi="Calibri" w:cs="Calibri"/>
                    <w:color w:val="000000"/>
                    <w:sz w:val="22"/>
                    <w:szCs w:val="22"/>
                  </w:rPr>
                </w:rPrChange>
              </w:rPr>
              <w:pPrChange w:id="6971" w:author="Nick.Tolimieri" w:date="2022-09-30T14:57:00Z">
                <w:pPr>
                  <w:jc w:val="right"/>
                </w:pPr>
              </w:pPrChange>
            </w:pPr>
            <w:ins w:id="6972" w:author="Nick.Tolimieri" w:date="2022-09-30T14:57:00Z">
              <w:r w:rsidRPr="0095582C">
                <w:rPr>
                  <w:rFonts w:asciiTheme="minorHAnsi" w:eastAsiaTheme="minorHAnsi" w:hAnsiTheme="minorHAnsi" w:cstheme="minorBidi"/>
                  <w:sz w:val="22"/>
                  <w:szCs w:val="22"/>
                  <w:rPrChange w:id="6973" w:author="Nick.Tolimieri" w:date="2022-09-30T14:57:00Z">
                    <w:rPr>
                      <w:rFonts w:ascii="Calibri" w:hAnsi="Calibri" w:cs="Calibri"/>
                      <w:color w:val="000000"/>
                      <w:sz w:val="22"/>
                      <w:szCs w:val="22"/>
                    </w:rPr>
                  </w:rPrChange>
                </w:rPr>
                <w:t>1993</w:t>
              </w:r>
            </w:ins>
          </w:p>
        </w:tc>
        <w:tc>
          <w:tcPr>
            <w:tcW w:w="960" w:type="dxa"/>
            <w:noWrap/>
            <w:hideMark/>
            <w:tcPrChange w:id="69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75" w:author="Nick.Tolimieri" w:date="2022-09-30T14:57:00Z"/>
                <w:rFonts w:asciiTheme="minorHAnsi" w:eastAsiaTheme="minorHAnsi" w:hAnsiTheme="minorHAnsi" w:cstheme="minorBidi"/>
                <w:sz w:val="22"/>
                <w:szCs w:val="22"/>
                <w:rPrChange w:id="6976" w:author="Nick.Tolimieri" w:date="2022-09-30T14:57:00Z">
                  <w:rPr>
                    <w:ins w:id="6977" w:author="Nick.Tolimieri" w:date="2022-09-30T14:57:00Z"/>
                    <w:rFonts w:ascii="Calibri" w:hAnsi="Calibri" w:cs="Calibri"/>
                    <w:color w:val="000000"/>
                    <w:sz w:val="22"/>
                    <w:szCs w:val="22"/>
                  </w:rPr>
                </w:rPrChange>
              </w:rPr>
              <w:pPrChange w:id="6978" w:author="Nick.Tolimieri" w:date="2022-09-30T14:57:00Z">
                <w:pPr>
                  <w:jc w:val="right"/>
                </w:pPr>
              </w:pPrChange>
            </w:pPr>
            <w:ins w:id="6979" w:author="Nick.Tolimieri" w:date="2022-09-30T14:57:00Z">
              <w:r w:rsidRPr="0095582C">
                <w:rPr>
                  <w:rFonts w:asciiTheme="minorHAnsi" w:eastAsiaTheme="minorHAnsi" w:hAnsiTheme="minorHAnsi" w:cstheme="minorBidi"/>
                  <w:sz w:val="22"/>
                  <w:szCs w:val="22"/>
                  <w:rPrChange w:id="6980" w:author="Nick.Tolimieri" w:date="2022-09-30T14:57:00Z">
                    <w:rPr>
                      <w:rFonts w:ascii="Calibri" w:hAnsi="Calibri" w:cs="Calibri"/>
                      <w:color w:val="000000"/>
                      <w:sz w:val="22"/>
                      <w:szCs w:val="22"/>
                    </w:rPr>
                  </w:rPrChange>
                </w:rPr>
                <w:t>7</w:t>
              </w:r>
            </w:ins>
          </w:p>
        </w:tc>
        <w:tc>
          <w:tcPr>
            <w:tcW w:w="960" w:type="dxa"/>
            <w:noWrap/>
            <w:hideMark/>
            <w:tcPrChange w:id="69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82" w:author="Nick.Tolimieri" w:date="2022-09-30T14:57:00Z"/>
                <w:rFonts w:asciiTheme="minorHAnsi" w:eastAsiaTheme="minorHAnsi" w:hAnsiTheme="minorHAnsi" w:cstheme="minorBidi"/>
                <w:sz w:val="22"/>
                <w:szCs w:val="22"/>
                <w:rPrChange w:id="6983" w:author="Nick.Tolimieri" w:date="2022-09-30T14:57:00Z">
                  <w:rPr>
                    <w:ins w:id="6984" w:author="Nick.Tolimieri" w:date="2022-09-30T14:57:00Z"/>
                    <w:rFonts w:ascii="Calibri" w:hAnsi="Calibri" w:cs="Calibri"/>
                    <w:color w:val="000000"/>
                    <w:sz w:val="22"/>
                    <w:szCs w:val="22"/>
                  </w:rPr>
                </w:rPrChange>
              </w:rPr>
              <w:pPrChange w:id="6985" w:author="Nick.Tolimieri" w:date="2022-09-30T14:57:00Z">
                <w:pPr>
                  <w:jc w:val="right"/>
                </w:pPr>
              </w:pPrChange>
            </w:pPr>
            <w:ins w:id="6986" w:author="Nick.Tolimieri" w:date="2022-09-30T14:57:00Z">
              <w:r w:rsidRPr="0095582C">
                <w:rPr>
                  <w:rFonts w:asciiTheme="minorHAnsi" w:eastAsiaTheme="minorHAnsi" w:hAnsiTheme="minorHAnsi" w:cstheme="minorBidi"/>
                  <w:sz w:val="22"/>
                  <w:szCs w:val="22"/>
                  <w:rPrChange w:id="6987" w:author="Nick.Tolimieri" w:date="2022-09-30T14:57:00Z">
                    <w:rPr>
                      <w:rFonts w:ascii="Calibri" w:hAnsi="Calibri" w:cs="Calibri"/>
                      <w:color w:val="000000"/>
                      <w:sz w:val="22"/>
                      <w:szCs w:val="22"/>
                    </w:rPr>
                  </w:rPrChange>
                </w:rPr>
                <w:t>32</w:t>
              </w:r>
            </w:ins>
          </w:p>
        </w:tc>
        <w:tc>
          <w:tcPr>
            <w:tcW w:w="960" w:type="dxa"/>
            <w:noWrap/>
            <w:hideMark/>
            <w:tcPrChange w:id="69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89" w:author="Nick.Tolimieri" w:date="2022-09-30T14:57:00Z"/>
                <w:rFonts w:asciiTheme="minorHAnsi" w:eastAsiaTheme="minorHAnsi" w:hAnsiTheme="minorHAnsi" w:cstheme="minorBidi"/>
                <w:sz w:val="22"/>
                <w:szCs w:val="22"/>
                <w:rPrChange w:id="6990" w:author="Nick.Tolimieri" w:date="2022-09-30T14:57:00Z">
                  <w:rPr>
                    <w:ins w:id="6991" w:author="Nick.Tolimieri" w:date="2022-09-30T14:57:00Z"/>
                    <w:rFonts w:ascii="Calibri" w:hAnsi="Calibri" w:cs="Calibri"/>
                    <w:color w:val="000000"/>
                    <w:sz w:val="22"/>
                    <w:szCs w:val="22"/>
                  </w:rPr>
                </w:rPrChange>
              </w:rPr>
              <w:pPrChange w:id="6992" w:author="Nick.Tolimieri" w:date="2022-09-30T14:57:00Z">
                <w:pPr>
                  <w:jc w:val="right"/>
                </w:pPr>
              </w:pPrChange>
            </w:pPr>
            <w:ins w:id="6993" w:author="Nick.Tolimieri" w:date="2022-09-30T14:57:00Z">
              <w:r w:rsidRPr="0095582C">
                <w:rPr>
                  <w:rFonts w:asciiTheme="minorHAnsi" w:eastAsiaTheme="minorHAnsi" w:hAnsiTheme="minorHAnsi" w:cstheme="minorBidi"/>
                  <w:sz w:val="22"/>
                  <w:szCs w:val="22"/>
                  <w:rPrChange w:id="6994" w:author="Nick.Tolimieri" w:date="2022-09-30T14:57:00Z">
                    <w:rPr>
                      <w:rFonts w:ascii="Calibri" w:hAnsi="Calibri" w:cs="Calibri"/>
                      <w:color w:val="000000"/>
                      <w:sz w:val="22"/>
                      <w:szCs w:val="22"/>
                    </w:rPr>
                  </w:rPrChange>
                </w:rPr>
                <w:t>1</w:t>
              </w:r>
            </w:ins>
          </w:p>
        </w:tc>
        <w:tc>
          <w:tcPr>
            <w:tcW w:w="960" w:type="dxa"/>
            <w:noWrap/>
            <w:hideMark/>
            <w:tcPrChange w:id="69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6996" w:author="Nick.Tolimieri" w:date="2022-09-30T14:57:00Z"/>
                <w:rFonts w:asciiTheme="minorHAnsi" w:eastAsiaTheme="minorHAnsi" w:hAnsiTheme="minorHAnsi" w:cstheme="minorBidi"/>
                <w:sz w:val="22"/>
                <w:szCs w:val="22"/>
                <w:rPrChange w:id="6997" w:author="Nick.Tolimieri" w:date="2022-09-30T14:57:00Z">
                  <w:rPr>
                    <w:ins w:id="6998" w:author="Nick.Tolimieri" w:date="2022-09-30T14:57:00Z"/>
                    <w:rFonts w:ascii="Calibri" w:hAnsi="Calibri" w:cs="Calibri"/>
                    <w:color w:val="000000"/>
                    <w:sz w:val="22"/>
                    <w:szCs w:val="22"/>
                  </w:rPr>
                </w:rPrChange>
              </w:rPr>
              <w:pPrChange w:id="6999" w:author="Nick.Tolimieri" w:date="2022-09-30T14:57:00Z">
                <w:pPr>
                  <w:jc w:val="right"/>
                </w:pPr>
              </w:pPrChange>
            </w:pPr>
            <w:ins w:id="7000" w:author="Nick.Tolimieri" w:date="2022-09-30T14:57:00Z">
              <w:r w:rsidRPr="0095582C">
                <w:rPr>
                  <w:rFonts w:asciiTheme="minorHAnsi" w:eastAsiaTheme="minorHAnsi" w:hAnsiTheme="minorHAnsi" w:cstheme="minorBidi"/>
                  <w:sz w:val="22"/>
                  <w:szCs w:val="22"/>
                  <w:rPrChange w:id="7001" w:author="Nick.Tolimieri" w:date="2022-09-30T14:57:00Z">
                    <w:rPr>
                      <w:rFonts w:ascii="Calibri" w:hAnsi="Calibri" w:cs="Calibri"/>
                      <w:color w:val="000000"/>
                      <w:sz w:val="22"/>
                      <w:szCs w:val="22"/>
                    </w:rPr>
                  </w:rPrChange>
                </w:rPr>
                <w:t>29</w:t>
              </w:r>
            </w:ins>
          </w:p>
        </w:tc>
        <w:tc>
          <w:tcPr>
            <w:tcW w:w="960" w:type="dxa"/>
            <w:noWrap/>
            <w:hideMark/>
            <w:tcPrChange w:id="700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03" w:author="Nick.Tolimieri" w:date="2022-09-30T14:57:00Z"/>
                <w:rFonts w:asciiTheme="minorHAnsi" w:eastAsiaTheme="minorHAnsi" w:hAnsiTheme="minorHAnsi" w:cstheme="minorBidi"/>
                <w:sz w:val="22"/>
                <w:szCs w:val="22"/>
                <w:rPrChange w:id="7004" w:author="Nick.Tolimieri" w:date="2022-09-30T14:57:00Z">
                  <w:rPr>
                    <w:ins w:id="7005" w:author="Nick.Tolimieri" w:date="2022-09-30T14:57:00Z"/>
                    <w:rFonts w:ascii="Calibri" w:hAnsi="Calibri" w:cs="Calibri"/>
                    <w:color w:val="000000"/>
                    <w:sz w:val="22"/>
                    <w:szCs w:val="22"/>
                  </w:rPr>
                </w:rPrChange>
              </w:rPr>
              <w:pPrChange w:id="7006" w:author="Nick.Tolimieri" w:date="2022-09-30T14:57:00Z">
                <w:pPr>
                  <w:jc w:val="right"/>
                </w:pPr>
              </w:pPrChange>
            </w:pPr>
            <w:ins w:id="7007" w:author="Nick.Tolimieri" w:date="2022-09-30T14:57:00Z">
              <w:r w:rsidRPr="0095582C">
                <w:rPr>
                  <w:rFonts w:asciiTheme="minorHAnsi" w:eastAsiaTheme="minorHAnsi" w:hAnsiTheme="minorHAnsi" w:cstheme="minorBidi"/>
                  <w:sz w:val="22"/>
                  <w:szCs w:val="22"/>
                  <w:rPrChange w:id="7008" w:author="Nick.Tolimieri" w:date="2022-09-30T14:57:00Z">
                    <w:rPr>
                      <w:rFonts w:ascii="Calibri" w:hAnsi="Calibri" w:cs="Calibri"/>
                      <w:color w:val="000000"/>
                      <w:sz w:val="22"/>
                      <w:szCs w:val="22"/>
                    </w:rPr>
                  </w:rPrChange>
                </w:rPr>
                <w:t>29</w:t>
              </w:r>
            </w:ins>
          </w:p>
        </w:tc>
        <w:tc>
          <w:tcPr>
            <w:tcW w:w="960" w:type="dxa"/>
            <w:noWrap/>
            <w:hideMark/>
            <w:tcPrChange w:id="700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10" w:author="Nick.Tolimieri" w:date="2022-09-30T14:57:00Z"/>
                <w:rFonts w:asciiTheme="minorHAnsi" w:eastAsiaTheme="minorHAnsi" w:hAnsiTheme="minorHAnsi" w:cstheme="minorBidi"/>
                <w:sz w:val="22"/>
                <w:szCs w:val="22"/>
                <w:rPrChange w:id="7011" w:author="Nick.Tolimieri" w:date="2022-09-30T14:57:00Z">
                  <w:rPr>
                    <w:ins w:id="7012" w:author="Nick.Tolimieri" w:date="2022-09-30T14:57:00Z"/>
                    <w:rFonts w:ascii="Calibri" w:hAnsi="Calibri" w:cs="Calibri"/>
                    <w:color w:val="000000"/>
                    <w:sz w:val="22"/>
                    <w:szCs w:val="22"/>
                  </w:rPr>
                </w:rPrChange>
              </w:rPr>
              <w:pPrChange w:id="7013" w:author="Nick.Tolimieri" w:date="2022-09-30T14:57:00Z">
                <w:pPr>
                  <w:jc w:val="right"/>
                </w:pPr>
              </w:pPrChange>
            </w:pPr>
            <w:ins w:id="7014" w:author="Nick.Tolimieri" w:date="2022-09-30T14:57:00Z">
              <w:r w:rsidRPr="0095582C">
                <w:rPr>
                  <w:rFonts w:asciiTheme="minorHAnsi" w:eastAsiaTheme="minorHAnsi" w:hAnsiTheme="minorHAnsi" w:cstheme="minorBidi"/>
                  <w:sz w:val="22"/>
                  <w:szCs w:val="22"/>
                  <w:rPrChange w:id="7015" w:author="Nick.Tolimieri" w:date="2022-09-30T14:57:00Z">
                    <w:rPr>
                      <w:rFonts w:ascii="Calibri" w:hAnsi="Calibri" w:cs="Calibri"/>
                      <w:color w:val="000000"/>
                      <w:sz w:val="22"/>
                      <w:szCs w:val="22"/>
                    </w:rPr>
                  </w:rPrChange>
                </w:rPr>
                <w:t>29</w:t>
              </w:r>
            </w:ins>
          </w:p>
        </w:tc>
        <w:tc>
          <w:tcPr>
            <w:tcW w:w="960" w:type="dxa"/>
            <w:noWrap/>
            <w:hideMark/>
            <w:tcPrChange w:id="701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17" w:author="Nick.Tolimieri" w:date="2022-09-30T14:57:00Z"/>
                <w:rFonts w:asciiTheme="minorHAnsi" w:eastAsiaTheme="minorHAnsi" w:hAnsiTheme="minorHAnsi" w:cstheme="minorBidi"/>
                <w:sz w:val="22"/>
                <w:szCs w:val="22"/>
                <w:rPrChange w:id="7018" w:author="Nick.Tolimieri" w:date="2022-09-30T14:57:00Z">
                  <w:rPr>
                    <w:ins w:id="7019" w:author="Nick.Tolimieri" w:date="2022-09-30T14:57:00Z"/>
                    <w:rFonts w:ascii="Calibri" w:hAnsi="Calibri" w:cs="Calibri"/>
                    <w:color w:val="000000"/>
                    <w:sz w:val="22"/>
                    <w:szCs w:val="22"/>
                  </w:rPr>
                </w:rPrChange>
              </w:rPr>
              <w:pPrChange w:id="7020" w:author="Nick.Tolimieri" w:date="2022-09-30T14:57:00Z">
                <w:pPr>
                  <w:jc w:val="right"/>
                </w:pPr>
              </w:pPrChange>
            </w:pPr>
            <w:ins w:id="7021" w:author="Nick.Tolimieri" w:date="2022-09-30T14:57:00Z">
              <w:r w:rsidRPr="0095582C">
                <w:rPr>
                  <w:rFonts w:asciiTheme="minorHAnsi" w:eastAsiaTheme="minorHAnsi" w:hAnsiTheme="minorHAnsi" w:cstheme="minorBidi"/>
                  <w:sz w:val="22"/>
                  <w:szCs w:val="22"/>
                  <w:rPrChange w:id="7022" w:author="Nick.Tolimieri" w:date="2022-09-30T14:57:00Z">
                    <w:rPr>
                      <w:rFonts w:ascii="Calibri" w:hAnsi="Calibri" w:cs="Calibri"/>
                      <w:color w:val="000000"/>
                      <w:sz w:val="22"/>
                      <w:szCs w:val="22"/>
                    </w:rPr>
                  </w:rPrChange>
                </w:rPr>
                <w:t>2.57</w:t>
              </w:r>
            </w:ins>
          </w:p>
        </w:tc>
        <w:tc>
          <w:tcPr>
            <w:tcW w:w="960" w:type="dxa"/>
            <w:noWrap/>
            <w:hideMark/>
            <w:tcPrChange w:id="702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24" w:author="Nick.Tolimieri" w:date="2022-09-30T14:57:00Z"/>
                <w:rFonts w:asciiTheme="minorHAnsi" w:eastAsiaTheme="minorHAnsi" w:hAnsiTheme="minorHAnsi" w:cstheme="minorBidi"/>
                <w:sz w:val="22"/>
                <w:szCs w:val="22"/>
                <w:rPrChange w:id="7025" w:author="Nick.Tolimieri" w:date="2022-09-30T14:57:00Z">
                  <w:rPr>
                    <w:ins w:id="7026" w:author="Nick.Tolimieri" w:date="2022-09-30T14:57:00Z"/>
                    <w:rFonts w:ascii="Calibri" w:hAnsi="Calibri" w:cs="Calibri"/>
                    <w:color w:val="000000"/>
                    <w:sz w:val="22"/>
                    <w:szCs w:val="22"/>
                  </w:rPr>
                </w:rPrChange>
              </w:rPr>
              <w:pPrChange w:id="7027" w:author="Nick.Tolimieri" w:date="2022-09-30T14:57:00Z">
                <w:pPr>
                  <w:jc w:val="right"/>
                </w:pPr>
              </w:pPrChange>
            </w:pPr>
            <w:ins w:id="7028" w:author="Nick.Tolimieri" w:date="2022-09-30T14:57:00Z">
              <w:r w:rsidRPr="0095582C">
                <w:rPr>
                  <w:rFonts w:asciiTheme="minorHAnsi" w:eastAsiaTheme="minorHAnsi" w:hAnsiTheme="minorHAnsi" w:cstheme="minorBidi"/>
                  <w:sz w:val="22"/>
                  <w:szCs w:val="22"/>
                  <w:rPrChange w:id="7029" w:author="Nick.Tolimieri" w:date="2022-09-30T14:57:00Z">
                    <w:rPr>
                      <w:rFonts w:ascii="Calibri" w:hAnsi="Calibri" w:cs="Calibri"/>
                      <w:color w:val="000000"/>
                      <w:sz w:val="22"/>
                      <w:szCs w:val="22"/>
                    </w:rPr>
                  </w:rPrChange>
                </w:rPr>
                <w:t>0.6</w:t>
              </w:r>
            </w:ins>
          </w:p>
        </w:tc>
      </w:tr>
      <w:tr w:rsidR="0095582C" w:rsidRPr="0095582C" w:rsidTr="0095582C">
        <w:trPr>
          <w:divId w:val="355430803"/>
          <w:trHeight w:val="300"/>
          <w:ins w:id="7030" w:author="Nick.Tolimieri" w:date="2022-09-30T14:57:00Z"/>
          <w:trPrChange w:id="7031" w:author="Nick.Tolimieri" w:date="2022-09-30T14:57:00Z">
            <w:trPr>
              <w:divId w:val="355430803"/>
              <w:trHeight w:val="300"/>
            </w:trPr>
          </w:trPrChange>
        </w:trPr>
        <w:tc>
          <w:tcPr>
            <w:tcW w:w="960" w:type="dxa"/>
            <w:noWrap/>
            <w:hideMark/>
            <w:tcPrChange w:id="70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33" w:author="Nick.Tolimieri" w:date="2022-09-30T14:57:00Z"/>
                <w:rFonts w:asciiTheme="minorHAnsi" w:eastAsiaTheme="minorHAnsi" w:hAnsiTheme="minorHAnsi" w:cstheme="minorBidi"/>
                <w:sz w:val="22"/>
                <w:szCs w:val="22"/>
                <w:rPrChange w:id="7034" w:author="Nick.Tolimieri" w:date="2022-09-30T14:57:00Z">
                  <w:rPr>
                    <w:ins w:id="7035" w:author="Nick.Tolimieri" w:date="2022-09-30T14:57:00Z"/>
                    <w:rFonts w:ascii="Calibri" w:hAnsi="Calibri" w:cs="Calibri"/>
                    <w:color w:val="000000"/>
                    <w:sz w:val="22"/>
                    <w:szCs w:val="22"/>
                  </w:rPr>
                </w:rPrChange>
              </w:rPr>
              <w:pPrChange w:id="7036" w:author="Nick.Tolimieri" w:date="2022-09-30T14:57:00Z">
                <w:pPr/>
              </w:pPrChange>
            </w:pPr>
            <w:ins w:id="7037" w:author="Nick.Tolimieri" w:date="2022-09-30T14:57:00Z">
              <w:r w:rsidRPr="0095582C">
                <w:rPr>
                  <w:rFonts w:asciiTheme="minorHAnsi" w:eastAsiaTheme="minorHAnsi" w:hAnsiTheme="minorHAnsi" w:cstheme="minorBidi"/>
                  <w:sz w:val="22"/>
                  <w:szCs w:val="22"/>
                  <w:rPrChange w:id="7038" w:author="Nick.Tolimieri" w:date="2022-09-30T14:57:00Z">
                    <w:rPr>
                      <w:rFonts w:ascii="Calibri" w:hAnsi="Calibri" w:cs="Calibri"/>
                      <w:color w:val="000000"/>
                      <w:sz w:val="22"/>
                      <w:szCs w:val="22"/>
                    </w:rPr>
                  </w:rPrChange>
                </w:rPr>
                <w:t>Cape Alava</w:t>
              </w:r>
            </w:ins>
          </w:p>
        </w:tc>
        <w:tc>
          <w:tcPr>
            <w:tcW w:w="960" w:type="dxa"/>
            <w:noWrap/>
            <w:hideMark/>
            <w:tcPrChange w:id="70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40" w:author="Nick.Tolimieri" w:date="2022-09-30T14:57:00Z"/>
                <w:rFonts w:asciiTheme="minorHAnsi" w:eastAsiaTheme="minorHAnsi" w:hAnsiTheme="minorHAnsi" w:cstheme="minorBidi"/>
                <w:sz w:val="22"/>
                <w:szCs w:val="22"/>
                <w:rPrChange w:id="7041" w:author="Nick.Tolimieri" w:date="2022-09-30T14:57:00Z">
                  <w:rPr>
                    <w:ins w:id="7042" w:author="Nick.Tolimieri" w:date="2022-09-30T14:57:00Z"/>
                    <w:rFonts w:ascii="Calibri" w:hAnsi="Calibri" w:cs="Calibri"/>
                    <w:color w:val="000000"/>
                    <w:sz w:val="22"/>
                    <w:szCs w:val="22"/>
                  </w:rPr>
                </w:rPrChange>
              </w:rPr>
              <w:pPrChange w:id="7043" w:author="Nick.Tolimieri" w:date="2022-09-30T14:57:00Z">
                <w:pPr>
                  <w:jc w:val="right"/>
                </w:pPr>
              </w:pPrChange>
            </w:pPr>
            <w:ins w:id="7044" w:author="Nick.Tolimieri" w:date="2022-09-30T14:57:00Z">
              <w:r w:rsidRPr="0095582C">
                <w:rPr>
                  <w:rFonts w:asciiTheme="minorHAnsi" w:eastAsiaTheme="minorHAnsi" w:hAnsiTheme="minorHAnsi" w:cstheme="minorBidi"/>
                  <w:sz w:val="22"/>
                  <w:szCs w:val="22"/>
                  <w:rPrChange w:id="7045" w:author="Nick.Tolimieri" w:date="2022-09-30T14:57:00Z">
                    <w:rPr>
                      <w:rFonts w:ascii="Calibri" w:hAnsi="Calibri" w:cs="Calibri"/>
                      <w:color w:val="000000"/>
                      <w:sz w:val="22"/>
                      <w:szCs w:val="22"/>
                    </w:rPr>
                  </w:rPrChange>
                </w:rPr>
                <w:t>1994</w:t>
              </w:r>
            </w:ins>
          </w:p>
        </w:tc>
        <w:tc>
          <w:tcPr>
            <w:tcW w:w="960" w:type="dxa"/>
            <w:noWrap/>
            <w:hideMark/>
            <w:tcPrChange w:id="70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47" w:author="Nick.Tolimieri" w:date="2022-09-30T14:57:00Z"/>
                <w:rFonts w:asciiTheme="minorHAnsi" w:eastAsiaTheme="minorHAnsi" w:hAnsiTheme="minorHAnsi" w:cstheme="minorBidi"/>
                <w:sz w:val="22"/>
                <w:szCs w:val="22"/>
                <w:rPrChange w:id="7048" w:author="Nick.Tolimieri" w:date="2022-09-30T14:57:00Z">
                  <w:rPr>
                    <w:ins w:id="7049" w:author="Nick.Tolimieri" w:date="2022-09-30T14:57:00Z"/>
                    <w:rFonts w:ascii="Calibri" w:hAnsi="Calibri" w:cs="Calibri"/>
                    <w:color w:val="000000"/>
                    <w:sz w:val="22"/>
                    <w:szCs w:val="22"/>
                  </w:rPr>
                </w:rPrChange>
              </w:rPr>
              <w:pPrChange w:id="7050" w:author="Nick.Tolimieri" w:date="2022-09-30T14:57:00Z">
                <w:pPr>
                  <w:jc w:val="right"/>
                </w:pPr>
              </w:pPrChange>
            </w:pPr>
            <w:ins w:id="7051" w:author="Nick.Tolimieri" w:date="2022-09-30T14:57:00Z">
              <w:r w:rsidRPr="0095582C">
                <w:rPr>
                  <w:rFonts w:asciiTheme="minorHAnsi" w:eastAsiaTheme="minorHAnsi" w:hAnsiTheme="minorHAnsi" w:cstheme="minorBidi"/>
                  <w:sz w:val="22"/>
                  <w:szCs w:val="22"/>
                  <w:rPrChange w:id="7052" w:author="Nick.Tolimieri" w:date="2022-09-30T14:57:00Z">
                    <w:rPr>
                      <w:rFonts w:ascii="Calibri" w:hAnsi="Calibri" w:cs="Calibri"/>
                      <w:color w:val="000000"/>
                      <w:sz w:val="22"/>
                      <w:szCs w:val="22"/>
                    </w:rPr>
                  </w:rPrChange>
                </w:rPr>
                <w:t>27</w:t>
              </w:r>
            </w:ins>
          </w:p>
        </w:tc>
        <w:tc>
          <w:tcPr>
            <w:tcW w:w="960" w:type="dxa"/>
            <w:noWrap/>
            <w:hideMark/>
            <w:tcPrChange w:id="70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54" w:author="Nick.Tolimieri" w:date="2022-09-30T14:57:00Z"/>
                <w:rFonts w:asciiTheme="minorHAnsi" w:eastAsiaTheme="minorHAnsi" w:hAnsiTheme="minorHAnsi" w:cstheme="minorBidi"/>
                <w:sz w:val="22"/>
                <w:szCs w:val="22"/>
                <w:rPrChange w:id="7055" w:author="Nick.Tolimieri" w:date="2022-09-30T14:57:00Z">
                  <w:rPr>
                    <w:ins w:id="7056" w:author="Nick.Tolimieri" w:date="2022-09-30T14:57:00Z"/>
                    <w:rFonts w:ascii="Calibri" w:hAnsi="Calibri" w:cs="Calibri"/>
                    <w:color w:val="000000"/>
                    <w:sz w:val="22"/>
                    <w:szCs w:val="22"/>
                  </w:rPr>
                </w:rPrChange>
              </w:rPr>
              <w:pPrChange w:id="7057" w:author="Nick.Tolimieri" w:date="2022-09-30T14:57:00Z">
                <w:pPr>
                  <w:jc w:val="right"/>
                </w:pPr>
              </w:pPrChange>
            </w:pPr>
            <w:ins w:id="7058" w:author="Nick.Tolimieri" w:date="2022-09-30T14:57:00Z">
              <w:r w:rsidRPr="0095582C">
                <w:rPr>
                  <w:rFonts w:asciiTheme="minorHAnsi" w:eastAsiaTheme="minorHAnsi" w:hAnsiTheme="minorHAnsi" w:cstheme="minorBidi"/>
                  <w:sz w:val="22"/>
                  <w:szCs w:val="22"/>
                  <w:rPrChange w:id="7059" w:author="Nick.Tolimieri" w:date="2022-09-30T14:57:00Z">
                    <w:rPr>
                      <w:rFonts w:ascii="Calibri" w:hAnsi="Calibri" w:cs="Calibri"/>
                      <w:color w:val="000000"/>
                      <w:sz w:val="22"/>
                      <w:szCs w:val="22"/>
                    </w:rPr>
                  </w:rPrChange>
                </w:rPr>
                <w:t>38</w:t>
              </w:r>
            </w:ins>
          </w:p>
        </w:tc>
        <w:tc>
          <w:tcPr>
            <w:tcW w:w="960" w:type="dxa"/>
            <w:noWrap/>
            <w:hideMark/>
            <w:tcPrChange w:id="70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61" w:author="Nick.Tolimieri" w:date="2022-09-30T14:57:00Z"/>
                <w:rFonts w:asciiTheme="minorHAnsi" w:eastAsiaTheme="minorHAnsi" w:hAnsiTheme="minorHAnsi" w:cstheme="minorBidi"/>
                <w:sz w:val="22"/>
                <w:szCs w:val="22"/>
                <w:rPrChange w:id="7062" w:author="Nick.Tolimieri" w:date="2022-09-30T14:57:00Z">
                  <w:rPr>
                    <w:ins w:id="7063" w:author="Nick.Tolimieri" w:date="2022-09-30T14:57:00Z"/>
                    <w:rFonts w:ascii="Calibri" w:hAnsi="Calibri" w:cs="Calibri"/>
                    <w:color w:val="000000"/>
                    <w:sz w:val="22"/>
                    <w:szCs w:val="22"/>
                  </w:rPr>
                </w:rPrChange>
              </w:rPr>
              <w:pPrChange w:id="7064" w:author="Nick.Tolimieri" w:date="2022-09-30T14:57:00Z">
                <w:pPr>
                  <w:jc w:val="right"/>
                </w:pPr>
              </w:pPrChange>
            </w:pPr>
            <w:ins w:id="7065" w:author="Nick.Tolimieri" w:date="2022-09-30T14:57:00Z">
              <w:r w:rsidRPr="0095582C">
                <w:rPr>
                  <w:rFonts w:asciiTheme="minorHAnsi" w:eastAsiaTheme="minorHAnsi" w:hAnsiTheme="minorHAnsi" w:cstheme="minorBidi"/>
                  <w:sz w:val="22"/>
                  <w:szCs w:val="22"/>
                  <w:rPrChange w:id="7066" w:author="Nick.Tolimieri" w:date="2022-09-30T14:57:00Z">
                    <w:rPr>
                      <w:rFonts w:ascii="Calibri" w:hAnsi="Calibri" w:cs="Calibri"/>
                      <w:color w:val="000000"/>
                      <w:sz w:val="22"/>
                      <w:szCs w:val="22"/>
                    </w:rPr>
                  </w:rPrChange>
                </w:rPr>
                <w:t>1</w:t>
              </w:r>
            </w:ins>
          </w:p>
        </w:tc>
        <w:tc>
          <w:tcPr>
            <w:tcW w:w="960" w:type="dxa"/>
            <w:noWrap/>
            <w:hideMark/>
            <w:tcPrChange w:id="70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68" w:author="Nick.Tolimieri" w:date="2022-09-30T14:57:00Z"/>
                <w:rFonts w:asciiTheme="minorHAnsi" w:eastAsiaTheme="minorHAnsi" w:hAnsiTheme="minorHAnsi" w:cstheme="minorBidi"/>
                <w:sz w:val="22"/>
                <w:szCs w:val="22"/>
                <w:rPrChange w:id="7069" w:author="Nick.Tolimieri" w:date="2022-09-30T14:57:00Z">
                  <w:rPr>
                    <w:ins w:id="7070" w:author="Nick.Tolimieri" w:date="2022-09-30T14:57:00Z"/>
                    <w:rFonts w:ascii="Calibri" w:hAnsi="Calibri" w:cs="Calibri"/>
                    <w:color w:val="000000"/>
                    <w:sz w:val="22"/>
                    <w:szCs w:val="22"/>
                  </w:rPr>
                </w:rPrChange>
              </w:rPr>
              <w:pPrChange w:id="7071" w:author="Nick.Tolimieri" w:date="2022-09-30T14:57:00Z">
                <w:pPr>
                  <w:jc w:val="right"/>
                </w:pPr>
              </w:pPrChange>
            </w:pPr>
            <w:ins w:id="7072" w:author="Nick.Tolimieri" w:date="2022-09-30T14:57:00Z">
              <w:r w:rsidRPr="0095582C">
                <w:rPr>
                  <w:rFonts w:asciiTheme="minorHAnsi" w:eastAsiaTheme="minorHAnsi" w:hAnsiTheme="minorHAnsi" w:cstheme="minorBidi"/>
                  <w:sz w:val="22"/>
                  <w:szCs w:val="22"/>
                  <w:rPrChange w:id="7073" w:author="Nick.Tolimieri" w:date="2022-09-30T14:57:00Z">
                    <w:rPr>
                      <w:rFonts w:ascii="Calibri" w:hAnsi="Calibri" w:cs="Calibri"/>
                      <w:color w:val="000000"/>
                      <w:sz w:val="22"/>
                      <w:szCs w:val="22"/>
                    </w:rPr>
                  </w:rPrChange>
                </w:rPr>
                <w:t>27</w:t>
              </w:r>
            </w:ins>
          </w:p>
        </w:tc>
        <w:tc>
          <w:tcPr>
            <w:tcW w:w="960" w:type="dxa"/>
            <w:noWrap/>
            <w:hideMark/>
            <w:tcPrChange w:id="707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75" w:author="Nick.Tolimieri" w:date="2022-09-30T14:57:00Z"/>
                <w:rFonts w:asciiTheme="minorHAnsi" w:eastAsiaTheme="minorHAnsi" w:hAnsiTheme="minorHAnsi" w:cstheme="minorBidi"/>
                <w:sz w:val="22"/>
                <w:szCs w:val="22"/>
                <w:rPrChange w:id="7076" w:author="Nick.Tolimieri" w:date="2022-09-30T14:57:00Z">
                  <w:rPr>
                    <w:ins w:id="7077" w:author="Nick.Tolimieri" w:date="2022-09-30T14:57:00Z"/>
                    <w:rFonts w:ascii="Calibri" w:hAnsi="Calibri" w:cs="Calibri"/>
                    <w:color w:val="000000"/>
                    <w:sz w:val="22"/>
                    <w:szCs w:val="22"/>
                  </w:rPr>
                </w:rPrChange>
              </w:rPr>
              <w:pPrChange w:id="7078" w:author="Nick.Tolimieri" w:date="2022-09-30T14:57:00Z">
                <w:pPr>
                  <w:jc w:val="right"/>
                </w:pPr>
              </w:pPrChange>
            </w:pPr>
            <w:ins w:id="7079" w:author="Nick.Tolimieri" w:date="2022-09-30T14:57:00Z">
              <w:r w:rsidRPr="0095582C">
                <w:rPr>
                  <w:rFonts w:asciiTheme="minorHAnsi" w:eastAsiaTheme="minorHAnsi" w:hAnsiTheme="minorHAnsi" w:cstheme="minorBidi"/>
                  <w:sz w:val="22"/>
                  <w:szCs w:val="22"/>
                  <w:rPrChange w:id="7080" w:author="Nick.Tolimieri" w:date="2022-09-30T14:57:00Z">
                    <w:rPr>
                      <w:rFonts w:ascii="Calibri" w:hAnsi="Calibri" w:cs="Calibri"/>
                      <w:color w:val="000000"/>
                      <w:sz w:val="22"/>
                      <w:szCs w:val="22"/>
                    </w:rPr>
                  </w:rPrChange>
                </w:rPr>
                <w:t>27</w:t>
              </w:r>
            </w:ins>
          </w:p>
        </w:tc>
        <w:tc>
          <w:tcPr>
            <w:tcW w:w="960" w:type="dxa"/>
            <w:noWrap/>
            <w:hideMark/>
            <w:tcPrChange w:id="708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82" w:author="Nick.Tolimieri" w:date="2022-09-30T14:57:00Z"/>
                <w:rFonts w:asciiTheme="minorHAnsi" w:eastAsiaTheme="minorHAnsi" w:hAnsiTheme="minorHAnsi" w:cstheme="minorBidi"/>
                <w:sz w:val="22"/>
                <w:szCs w:val="22"/>
                <w:rPrChange w:id="7083" w:author="Nick.Tolimieri" w:date="2022-09-30T14:57:00Z">
                  <w:rPr>
                    <w:ins w:id="7084" w:author="Nick.Tolimieri" w:date="2022-09-30T14:57:00Z"/>
                    <w:rFonts w:ascii="Calibri" w:hAnsi="Calibri" w:cs="Calibri"/>
                    <w:color w:val="000000"/>
                    <w:sz w:val="22"/>
                    <w:szCs w:val="22"/>
                  </w:rPr>
                </w:rPrChange>
              </w:rPr>
              <w:pPrChange w:id="7085" w:author="Nick.Tolimieri" w:date="2022-09-30T14:57:00Z">
                <w:pPr>
                  <w:jc w:val="right"/>
                </w:pPr>
              </w:pPrChange>
            </w:pPr>
            <w:ins w:id="7086" w:author="Nick.Tolimieri" w:date="2022-09-30T14:57:00Z">
              <w:r w:rsidRPr="0095582C">
                <w:rPr>
                  <w:rFonts w:asciiTheme="minorHAnsi" w:eastAsiaTheme="minorHAnsi" w:hAnsiTheme="minorHAnsi" w:cstheme="minorBidi"/>
                  <w:sz w:val="22"/>
                  <w:szCs w:val="22"/>
                  <w:rPrChange w:id="7087" w:author="Nick.Tolimieri" w:date="2022-09-30T14:57:00Z">
                    <w:rPr>
                      <w:rFonts w:ascii="Calibri" w:hAnsi="Calibri" w:cs="Calibri"/>
                      <w:color w:val="000000"/>
                      <w:sz w:val="22"/>
                      <w:szCs w:val="22"/>
                    </w:rPr>
                  </w:rPrChange>
                </w:rPr>
                <w:t>27</w:t>
              </w:r>
            </w:ins>
          </w:p>
        </w:tc>
        <w:tc>
          <w:tcPr>
            <w:tcW w:w="960" w:type="dxa"/>
            <w:noWrap/>
            <w:hideMark/>
            <w:tcPrChange w:id="708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89" w:author="Nick.Tolimieri" w:date="2022-09-30T14:57:00Z"/>
                <w:rFonts w:asciiTheme="minorHAnsi" w:eastAsiaTheme="minorHAnsi" w:hAnsiTheme="minorHAnsi" w:cstheme="minorBidi"/>
                <w:sz w:val="22"/>
                <w:szCs w:val="22"/>
                <w:rPrChange w:id="7090" w:author="Nick.Tolimieri" w:date="2022-09-30T14:57:00Z">
                  <w:rPr>
                    <w:ins w:id="7091" w:author="Nick.Tolimieri" w:date="2022-09-30T14:57:00Z"/>
                    <w:rFonts w:ascii="Calibri" w:hAnsi="Calibri" w:cs="Calibri"/>
                    <w:color w:val="000000"/>
                    <w:sz w:val="22"/>
                    <w:szCs w:val="22"/>
                  </w:rPr>
                </w:rPrChange>
              </w:rPr>
              <w:pPrChange w:id="7092" w:author="Nick.Tolimieri" w:date="2022-09-30T14:57:00Z">
                <w:pPr>
                  <w:jc w:val="right"/>
                </w:pPr>
              </w:pPrChange>
            </w:pPr>
            <w:ins w:id="7093" w:author="Nick.Tolimieri" w:date="2022-09-30T14:57:00Z">
              <w:r w:rsidRPr="0095582C">
                <w:rPr>
                  <w:rFonts w:asciiTheme="minorHAnsi" w:eastAsiaTheme="minorHAnsi" w:hAnsiTheme="minorHAnsi" w:cstheme="minorBidi"/>
                  <w:sz w:val="22"/>
                  <w:szCs w:val="22"/>
                  <w:rPrChange w:id="7094" w:author="Nick.Tolimieri" w:date="2022-09-30T14:57:00Z">
                    <w:rPr>
                      <w:rFonts w:ascii="Calibri" w:hAnsi="Calibri" w:cs="Calibri"/>
                      <w:color w:val="000000"/>
                      <w:sz w:val="22"/>
                      <w:szCs w:val="22"/>
                    </w:rPr>
                  </w:rPrChange>
                </w:rPr>
                <w:t>2.66</w:t>
              </w:r>
            </w:ins>
          </w:p>
        </w:tc>
        <w:tc>
          <w:tcPr>
            <w:tcW w:w="960" w:type="dxa"/>
            <w:noWrap/>
            <w:hideMark/>
            <w:tcPrChange w:id="709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096" w:author="Nick.Tolimieri" w:date="2022-09-30T14:57:00Z"/>
                <w:rFonts w:asciiTheme="minorHAnsi" w:eastAsiaTheme="minorHAnsi" w:hAnsiTheme="minorHAnsi" w:cstheme="minorBidi"/>
                <w:sz w:val="22"/>
                <w:szCs w:val="22"/>
                <w:rPrChange w:id="7097" w:author="Nick.Tolimieri" w:date="2022-09-30T14:57:00Z">
                  <w:rPr>
                    <w:ins w:id="7098" w:author="Nick.Tolimieri" w:date="2022-09-30T14:57:00Z"/>
                    <w:rFonts w:ascii="Calibri" w:hAnsi="Calibri" w:cs="Calibri"/>
                    <w:color w:val="000000"/>
                    <w:sz w:val="22"/>
                    <w:szCs w:val="22"/>
                  </w:rPr>
                </w:rPrChange>
              </w:rPr>
              <w:pPrChange w:id="7099" w:author="Nick.Tolimieri" w:date="2022-09-30T14:57:00Z">
                <w:pPr>
                  <w:jc w:val="right"/>
                </w:pPr>
              </w:pPrChange>
            </w:pPr>
            <w:ins w:id="7100" w:author="Nick.Tolimieri" w:date="2022-09-30T14:57:00Z">
              <w:r w:rsidRPr="0095582C">
                <w:rPr>
                  <w:rFonts w:asciiTheme="minorHAnsi" w:eastAsiaTheme="minorHAnsi" w:hAnsiTheme="minorHAnsi" w:cstheme="minorBidi"/>
                  <w:sz w:val="22"/>
                  <w:szCs w:val="22"/>
                  <w:rPrChange w:id="7101" w:author="Nick.Tolimieri" w:date="2022-09-30T14:57:00Z">
                    <w:rPr>
                      <w:rFonts w:ascii="Calibri" w:hAnsi="Calibri" w:cs="Calibri"/>
                      <w:color w:val="000000"/>
                      <w:sz w:val="22"/>
                      <w:szCs w:val="22"/>
                    </w:rPr>
                  </w:rPrChange>
                </w:rPr>
                <w:t>0.58</w:t>
              </w:r>
            </w:ins>
          </w:p>
        </w:tc>
      </w:tr>
      <w:tr w:rsidR="0095582C" w:rsidRPr="0095582C" w:rsidTr="0095582C">
        <w:trPr>
          <w:divId w:val="355430803"/>
          <w:trHeight w:val="300"/>
          <w:ins w:id="7102" w:author="Nick.Tolimieri" w:date="2022-09-30T14:57:00Z"/>
          <w:trPrChange w:id="7103" w:author="Nick.Tolimieri" w:date="2022-09-30T14:57:00Z">
            <w:trPr>
              <w:divId w:val="355430803"/>
              <w:trHeight w:val="300"/>
            </w:trPr>
          </w:trPrChange>
        </w:trPr>
        <w:tc>
          <w:tcPr>
            <w:tcW w:w="960" w:type="dxa"/>
            <w:noWrap/>
            <w:hideMark/>
            <w:tcPrChange w:id="71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05" w:author="Nick.Tolimieri" w:date="2022-09-30T14:57:00Z"/>
                <w:rFonts w:asciiTheme="minorHAnsi" w:eastAsiaTheme="minorHAnsi" w:hAnsiTheme="minorHAnsi" w:cstheme="minorBidi"/>
                <w:sz w:val="22"/>
                <w:szCs w:val="22"/>
                <w:rPrChange w:id="7106" w:author="Nick.Tolimieri" w:date="2022-09-30T14:57:00Z">
                  <w:rPr>
                    <w:ins w:id="7107" w:author="Nick.Tolimieri" w:date="2022-09-30T14:57:00Z"/>
                    <w:rFonts w:ascii="Calibri" w:hAnsi="Calibri" w:cs="Calibri"/>
                    <w:color w:val="000000"/>
                    <w:sz w:val="22"/>
                    <w:szCs w:val="22"/>
                  </w:rPr>
                </w:rPrChange>
              </w:rPr>
              <w:pPrChange w:id="7108" w:author="Nick.Tolimieri" w:date="2022-09-30T14:57:00Z">
                <w:pPr/>
              </w:pPrChange>
            </w:pPr>
            <w:ins w:id="7109" w:author="Nick.Tolimieri" w:date="2022-09-30T14:57:00Z">
              <w:r w:rsidRPr="0095582C">
                <w:rPr>
                  <w:rFonts w:asciiTheme="minorHAnsi" w:eastAsiaTheme="minorHAnsi" w:hAnsiTheme="minorHAnsi" w:cstheme="minorBidi"/>
                  <w:sz w:val="22"/>
                  <w:szCs w:val="22"/>
                  <w:rPrChange w:id="7110" w:author="Nick.Tolimieri" w:date="2022-09-30T14:57:00Z">
                    <w:rPr>
                      <w:rFonts w:ascii="Calibri" w:hAnsi="Calibri" w:cs="Calibri"/>
                      <w:color w:val="000000"/>
                      <w:sz w:val="22"/>
                      <w:szCs w:val="22"/>
                    </w:rPr>
                  </w:rPrChange>
                </w:rPr>
                <w:t>Cape Alava</w:t>
              </w:r>
            </w:ins>
          </w:p>
        </w:tc>
        <w:tc>
          <w:tcPr>
            <w:tcW w:w="960" w:type="dxa"/>
            <w:noWrap/>
            <w:hideMark/>
            <w:tcPrChange w:id="71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12" w:author="Nick.Tolimieri" w:date="2022-09-30T14:57:00Z"/>
                <w:rFonts w:asciiTheme="minorHAnsi" w:eastAsiaTheme="minorHAnsi" w:hAnsiTheme="minorHAnsi" w:cstheme="minorBidi"/>
                <w:sz w:val="22"/>
                <w:szCs w:val="22"/>
                <w:rPrChange w:id="7113" w:author="Nick.Tolimieri" w:date="2022-09-30T14:57:00Z">
                  <w:rPr>
                    <w:ins w:id="7114" w:author="Nick.Tolimieri" w:date="2022-09-30T14:57:00Z"/>
                    <w:rFonts w:ascii="Calibri" w:hAnsi="Calibri" w:cs="Calibri"/>
                    <w:color w:val="000000"/>
                    <w:sz w:val="22"/>
                    <w:szCs w:val="22"/>
                  </w:rPr>
                </w:rPrChange>
              </w:rPr>
              <w:pPrChange w:id="7115" w:author="Nick.Tolimieri" w:date="2022-09-30T14:57:00Z">
                <w:pPr>
                  <w:jc w:val="right"/>
                </w:pPr>
              </w:pPrChange>
            </w:pPr>
            <w:ins w:id="7116" w:author="Nick.Tolimieri" w:date="2022-09-30T14:57:00Z">
              <w:r w:rsidRPr="0095582C">
                <w:rPr>
                  <w:rFonts w:asciiTheme="minorHAnsi" w:eastAsiaTheme="minorHAnsi" w:hAnsiTheme="minorHAnsi" w:cstheme="minorBidi"/>
                  <w:sz w:val="22"/>
                  <w:szCs w:val="22"/>
                  <w:rPrChange w:id="7117" w:author="Nick.Tolimieri" w:date="2022-09-30T14:57:00Z">
                    <w:rPr>
                      <w:rFonts w:ascii="Calibri" w:hAnsi="Calibri" w:cs="Calibri"/>
                      <w:color w:val="000000"/>
                      <w:sz w:val="22"/>
                      <w:szCs w:val="22"/>
                    </w:rPr>
                  </w:rPrChange>
                </w:rPr>
                <w:t>1995</w:t>
              </w:r>
            </w:ins>
          </w:p>
        </w:tc>
        <w:tc>
          <w:tcPr>
            <w:tcW w:w="960" w:type="dxa"/>
            <w:noWrap/>
            <w:hideMark/>
            <w:tcPrChange w:id="71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19" w:author="Nick.Tolimieri" w:date="2022-09-30T14:57:00Z"/>
                <w:rFonts w:asciiTheme="minorHAnsi" w:eastAsiaTheme="minorHAnsi" w:hAnsiTheme="minorHAnsi" w:cstheme="minorBidi"/>
                <w:sz w:val="22"/>
                <w:szCs w:val="22"/>
                <w:rPrChange w:id="7120" w:author="Nick.Tolimieri" w:date="2022-09-30T14:57:00Z">
                  <w:rPr>
                    <w:ins w:id="7121" w:author="Nick.Tolimieri" w:date="2022-09-30T14:57:00Z"/>
                    <w:rFonts w:ascii="Calibri" w:hAnsi="Calibri" w:cs="Calibri"/>
                    <w:color w:val="000000"/>
                    <w:sz w:val="22"/>
                    <w:szCs w:val="22"/>
                  </w:rPr>
                </w:rPrChange>
              </w:rPr>
              <w:pPrChange w:id="7122" w:author="Nick.Tolimieri" w:date="2022-09-30T14:57:00Z">
                <w:pPr>
                  <w:jc w:val="right"/>
                </w:pPr>
              </w:pPrChange>
            </w:pPr>
            <w:ins w:id="7123" w:author="Nick.Tolimieri" w:date="2022-09-30T14:57:00Z">
              <w:r w:rsidRPr="0095582C">
                <w:rPr>
                  <w:rFonts w:asciiTheme="minorHAnsi" w:eastAsiaTheme="minorHAnsi" w:hAnsiTheme="minorHAnsi" w:cstheme="minorBidi"/>
                  <w:sz w:val="22"/>
                  <w:szCs w:val="22"/>
                  <w:rPrChange w:id="7124" w:author="Nick.Tolimieri" w:date="2022-09-30T14:57:00Z">
                    <w:rPr>
                      <w:rFonts w:ascii="Calibri" w:hAnsi="Calibri" w:cs="Calibri"/>
                      <w:color w:val="000000"/>
                      <w:sz w:val="22"/>
                      <w:szCs w:val="22"/>
                    </w:rPr>
                  </w:rPrChange>
                </w:rPr>
                <w:t>9</w:t>
              </w:r>
            </w:ins>
          </w:p>
        </w:tc>
        <w:tc>
          <w:tcPr>
            <w:tcW w:w="960" w:type="dxa"/>
            <w:noWrap/>
            <w:hideMark/>
            <w:tcPrChange w:id="71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26" w:author="Nick.Tolimieri" w:date="2022-09-30T14:57:00Z"/>
                <w:rFonts w:asciiTheme="minorHAnsi" w:eastAsiaTheme="minorHAnsi" w:hAnsiTheme="minorHAnsi" w:cstheme="minorBidi"/>
                <w:sz w:val="22"/>
                <w:szCs w:val="22"/>
                <w:rPrChange w:id="7127" w:author="Nick.Tolimieri" w:date="2022-09-30T14:57:00Z">
                  <w:rPr>
                    <w:ins w:id="7128" w:author="Nick.Tolimieri" w:date="2022-09-30T14:57:00Z"/>
                    <w:rFonts w:ascii="Calibri" w:hAnsi="Calibri" w:cs="Calibri"/>
                    <w:color w:val="000000"/>
                    <w:sz w:val="22"/>
                    <w:szCs w:val="22"/>
                  </w:rPr>
                </w:rPrChange>
              </w:rPr>
              <w:pPrChange w:id="7129" w:author="Nick.Tolimieri" w:date="2022-09-30T14:57:00Z">
                <w:pPr>
                  <w:jc w:val="right"/>
                </w:pPr>
              </w:pPrChange>
            </w:pPr>
            <w:ins w:id="7130" w:author="Nick.Tolimieri" w:date="2022-09-30T14:57:00Z">
              <w:r w:rsidRPr="0095582C">
                <w:rPr>
                  <w:rFonts w:asciiTheme="minorHAnsi" w:eastAsiaTheme="minorHAnsi" w:hAnsiTheme="minorHAnsi" w:cstheme="minorBidi"/>
                  <w:sz w:val="22"/>
                  <w:szCs w:val="22"/>
                  <w:rPrChange w:id="7131" w:author="Nick.Tolimieri" w:date="2022-09-30T14:57:00Z">
                    <w:rPr>
                      <w:rFonts w:ascii="Calibri" w:hAnsi="Calibri" w:cs="Calibri"/>
                      <w:color w:val="000000"/>
                      <w:sz w:val="22"/>
                      <w:szCs w:val="22"/>
                    </w:rPr>
                  </w:rPrChange>
                </w:rPr>
                <w:t>43</w:t>
              </w:r>
            </w:ins>
          </w:p>
        </w:tc>
        <w:tc>
          <w:tcPr>
            <w:tcW w:w="960" w:type="dxa"/>
            <w:noWrap/>
            <w:hideMark/>
            <w:tcPrChange w:id="71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33" w:author="Nick.Tolimieri" w:date="2022-09-30T14:57:00Z"/>
                <w:rFonts w:asciiTheme="minorHAnsi" w:eastAsiaTheme="minorHAnsi" w:hAnsiTheme="minorHAnsi" w:cstheme="minorBidi"/>
                <w:sz w:val="22"/>
                <w:szCs w:val="22"/>
                <w:rPrChange w:id="7134" w:author="Nick.Tolimieri" w:date="2022-09-30T14:57:00Z">
                  <w:rPr>
                    <w:ins w:id="7135" w:author="Nick.Tolimieri" w:date="2022-09-30T14:57:00Z"/>
                    <w:rFonts w:ascii="Calibri" w:hAnsi="Calibri" w:cs="Calibri"/>
                    <w:color w:val="000000"/>
                    <w:sz w:val="22"/>
                    <w:szCs w:val="22"/>
                  </w:rPr>
                </w:rPrChange>
              </w:rPr>
              <w:pPrChange w:id="7136" w:author="Nick.Tolimieri" w:date="2022-09-30T14:57:00Z">
                <w:pPr>
                  <w:jc w:val="right"/>
                </w:pPr>
              </w:pPrChange>
            </w:pPr>
            <w:ins w:id="7137" w:author="Nick.Tolimieri" w:date="2022-09-30T14:57:00Z">
              <w:r w:rsidRPr="0095582C">
                <w:rPr>
                  <w:rFonts w:asciiTheme="minorHAnsi" w:eastAsiaTheme="minorHAnsi" w:hAnsiTheme="minorHAnsi" w:cstheme="minorBidi"/>
                  <w:sz w:val="22"/>
                  <w:szCs w:val="22"/>
                  <w:rPrChange w:id="7138" w:author="Nick.Tolimieri" w:date="2022-09-30T14:57:00Z">
                    <w:rPr>
                      <w:rFonts w:ascii="Calibri" w:hAnsi="Calibri" w:cs="Calibri"/>
                      <w:color w:val="000000"/>
                      <w:sz w:val="22"/>
                      <w:szCs w:val="22"/>
                    </w:rPr>
                  </w:rPrChange>
                </w:rPr>
                <w:t>3</w:t>
              </w:r>
            </w:ins>
          </w:p>
        </w:tc>
        <w:tc>
          <w:tcPr>
            <w:tcW w:w="960" w:type="dxa"/>
            <w:noWrap/>
            <w:hideMark/>
            <w:tcPrChange w:id="71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40" w:author="Nick.Tolimieri" w:date="2022-09-30T14:57:00Z"/>
                <w:rFonts w:asciiTheme="minorHAnsi" w:eastAsiaTheme="minorHAnsi" w:hAnsiTheme="minorHAnsi" w:cstheme="minorBidi"/>
                <w:sz w:val="22"/>
                <w:szCs w:val="22"/>
                <w:rPrChange w:id="7141" w:author="Nick.Tolimieri" w:date="2022-09-30T14:57:00Z">
                  <w:rPr>
                    <w:ins w:id="7142" w:author="Nick.Tolimieri" w:date="2022-09-30T14:57:00Z"/>
                    <w:rFonts w:ascii="Calibri" w:hAnsi="Calibri" w:cs="Calibri"/>
                    <w:color w:val="000000"/>
                    <w:sz w:val="22"/>
                    <w:szCs w:val="22"/>
                  </w:rPr>
                </w:rPrChange>
              </w:rPr>
              <w:pPrChange w:id="7143" w:author="Nick.Tolimieri" w:date="2022-09-30T14:57:00Z">
                <w:pPr>
                  <w:jc w:val="right"/>
                </w:pPr>
              </w:pPrChange>
            </w:pPr>
            <w:ins w:id="7144" w:author="Nick.Tolimieri" w:date="2022-09-30T14:57:00Z">
              <w:r w:rsidRPr="0095582C">
                <w:rPr>
                  <w:rFonts w:asciiTheme="minorHAnsi" w:eastAsiaTheme="minorHAnsi" w:hAnsiTheme="minorHAnsi" w:cstheme="minorBidi"/>
                  <w:sz w:val="22"/>
                  <w:szCs w:val="22"/>
                  <w:rPrChange w:id="7145" w:author="Nick.Tolimieri" w:date="2022-09-30T14:57:00Z">
                    <w:rPr>
                      <w:rFonts w:ascii="Calibri" w:hAnsi="Calibri" w:cs="Calibri"/>
                      <w:color w:val="000000"/>
                      <w:sz w:val="22"/>
                      <w:szCs w:val="22"/>
                    </w:rPr>
                  </w:rPrChange>
                </w:rPr>
                <w:t>26</w:t>
              </w:r>
            </w:ins>
          </w:p>
        </w:tc>
        <w:tc>
          <w:tcPr>
            <w:tcW w:w="960" w:type="dxa"/>
            <w:noWrap/>
            <w:hideMark/>
            <w:tcPrChange w:id="714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47" w:author="Nick.Tolimieri" w:date="2022-09-30T14:57:00Z"/>
                <w:rFonts w:asciiTheme="minorHAnsi" w:eastAsiaTheme="minorHAnsi" w:hAnsiTheme="minorHAnsi" w:cstheme="minorBidi"/>
                <w:sz w:val="22"/>
                <w:szCs w:val="22"/>
                <w:rPrChange w:id="7148" w:author="Nick.Tolimieri" w:date="2022-09-30T14:57:00Z">
                  <w:rPr>
                    <w:ins w:id="7149" w:author="Nick.Tolimieri" w:date="2022-09-30T14:57:00Z"/>
                    <w:rFonts w:ascii="Calibri" w:hAnsi="Calibri" w:cs="Calibri"/>
                    <w:color w:val="000000"/>
                    <w:sz w:val="22"/>
                    <w:szCs w:val="22"/>
                  </w:rPr>
                </w:rPrChange>
              </w:rPr>
              <w:pPrChange w:id="7150" w:author="Nick.Tolimieri" w:date="2022-09-30T14:57:00Z">
                <w:pPr>
                  <w:jc w:val="right"/>
                </w:pPr>
              </w:pPrChange>
            </w:pPr>
            <w:ins w:id="7151" w:author="Nick.Tolimieri" w:date="2022-09-30T14:57:00Z">
              <w:r w:rsidRPr="0095582C">
                <w:rPr>
                  <w:rFonts w:asciiTheme="minorHAnsi" w:eastAsiaTheme="minorHAnsi" w:hAnsiTheme="minorHAnsi" w:cstheme="minorBidi"/>
                  <w:sz w:val="22"/>
                  <w:szCs w:val="22"/>
                  <w:rPrChange w:id="7152" w:author="Nick.Tolimieri" w:date="2022-09-30T14:57:00Z">
                    <w:rPr>
                      <w:rFonts w:ascii="Calibri" w:hAnsi="Calibri" w:cs="Calibri"/>
                      <w:color w:val="000000"/>
                      <w:sz w:val="22"/>
                      <w:szCs w:val="22"/>
                    </w:rPr>
                  </w:rPrChange>
                </w:rPr>
                <w:t>5</w:t>
              </w:r>
            </w:ins>
          </w:p>
        </w:tc>
        <w:tc>
          <w:tcPr>
            <w:tcW w:w="960" w:type="dxa"/>
            <w:noWrap/>
            <w:hideMark/>
            <w:tcPrChange w:id="715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54" w:author="Nick.Tolimieri" w:date="2022-09-30T14:57:00Z"/>
                <w:rFonts w:asciiTheme="minorHAnsi" w:eastAsiaTheme="minorHAnsi" w:hAnsiTheme="minorHAnsi" w:cstheme="minorBidi"/>
                <w:sz w:val="22"/>
                <w:szCs w:val="22"/>
                <w:rPrChange w:id="7155" w:author="Nick.Tolimieri" w:date="2022-09-30T14:57:00Z">
                  <w:rPr>
                    <w:ins w:id="7156" w:author="Nick.Tolimieri" w:date="2022-09-30T14:57:00Z"/>
                    <w:rFonts w:ascii="Calibri" w:hAnsi="Calibri" w:cs="Calibri"/>
                    <w:color w:val="000000"/>
                    <w:sz w:val="22"/>
                    <w:szCs w:val="22"/>
                  </w:rPr>
                </w:rPrChange>
              </w:rPr>
              <w:pPrChange w:id="7157" w:author="Nick.Tolimieri" w:date="2022-09-30T14:57:00Z">
                <w:pPr>
                  <w:jc w:val="right"/>
                </w:pPr>
              </w:pPrChange>
            </w:pPr>
            <w:ins w:id="7158" w:author="Nick.Tolimieri" w:date="2022-09-30T14:57:00Z">
              <w:r w:rsidRPr="0095582C">
                <w:rPr>
                  <w:rFonts w:asciiTheme="minorHAnsi" w:eastAsiaTheme="minorHAnsi" w:hAnsiTheme="minorHAnsi" w:cstheme="minorBidi"/>
                  <w:sz w:val="22"/>
                  <w:szCs w:val="22"/>
                  <w:rPrChange w:id="7159" w:author="Nick.Tolimieri" w:date="2022-09-30T14:57:00Z">
                    <w:rPr>
                      <w:rFonts w:ascii="Calibri" w:hAnsi="Calibri" w:cs="Calibri"/>
                      <w:color w:val="000000"/>
                      <w:sz w:val="22"/>
                      <w:szCs w:val="22"/>
                    </w:rPr>
                  </w:rPrChange>
                </w:rPr>
                <w:t>14</w:t>
              </w:r>
            </w:ins>
          </w:p>
        </w:tc>
        <w:tc>
          <w:tcPr>
            <w:tcW w:w="960" w:type="dxa"/>
            <w:noWrap/>
            <w:hideMark/>
            <w:tcPrChange w:id="716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61" w:author="Nick.Tolimieri" w:date="2022-09-30T14:57:00Z"/>
                <w:rFonts w:asciiTheme="minorHAnsi" w:eastAsiaTheme="minorHAnsi" w:hAnsiTheme="minorHAnsi" w:cstheme="minorBidi"/>
                <w:sz w:val="22"/>
                <w:szCs w:val="22"/>
                <w:rPrChange w:id="7162" w:author="Nick.Tolimieri" w:date="2022-09-30T14:57:00Z">
                  <w:rPr>
                    <w:ins w:id="7163" w:author="Nick.Tolimieri" w:date="2022-09-30T14:57:00Z"/>
                    <w:rFonts w:ascii="Calibri" w:hAnsi="Calibri" w:cs="Calibri"/>
                    <w:color w:val="000000"/>
                    <w:sz w:val="22"/>
                    <w:szCs w:val="22"/>
                  </w:rPr>
                </w:rPrChange>
              </w:rPr>
              <w:pPrChange w:id="7164" w:author="Nick.Tolimieri" w:date="2022-09-30T14:57:00Z">
                <w:pPr>
                  <w:jc w:val="right"/>
                </w:pPr>
              </w:pPrChange>
            </w:pPr>
            <w:ins w:id="7165" w:author="Nick.Tolimieri" w:date="2022-09-30T14:57:00Z">
              <w:r w:rsidRPr="0095582C">
                <w:rPr>
                  <w:rFonts w:asciiTheme="minorHAnsi" w:eastAsiaTheme="minorHAnsi" w:hAnsiTheme="minorHAnsi" w:cstheme="minorBidi"/>
                  <w:sz w:val="22"/>
                  <w:szCs w:val="22"/>
                  <w:rPrChange w:id="7166" w:author="Nick.Tolimieri" w:date="2022-09-30T14:57:00Z">
                    <w:rPr>
                      <w:rFonts w:ascii="Calibri" w:hAnsi="Calibri" w:cs="Calibri"/>
                      <w:color w:val="000000"/>
                      <w:sz w:val="22"/>
                      <w:szCs w:val="22"/>
                    </w:rPr>
                  </w:rPrChange>
                </w:rPr>
                <w:t>1.98</w:t>
              </w:r>
            </w:ins>
          </w:p>
        </w:tc>
        <w:tc>
          <w:tcPr>
            <w:tcW w:w="960" w:type="dxa"/>
            <w:noWrap/>
            <w:hideMark/>
            <w:tcPrChange w:id="716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68" w:author="Nick.Tolimieri" w:date="2022-09-30T14:57:00Z"/>
                <w:rFonts w:asciiTheme="minorHAnsi" w:eastAsiaTheme="minorHAnsi" w:hAnsiTheme="minorHAnsi" w:cstheme="minorBidi"/>
                <w:sz w:val="22"/>
                <w:szCs w:val="22"/>
                <w:rPrChange w:id="7169" w:author="Nick.Tolimieri" w:date="2022-09-30T14:57:00Z">
                  <w:rPr>
                    <w:ins w:id="7170" w:author="Nick.Tolimieri" w:date="2022-09-30T14:57:00Z"/>
                    <w:rFonts w:ascii="Calibri" w:hAnsi="Calibri" w:cs="Calibri"/>
                    <w:color w:val="000000"/>
                    <w:sz w:val="22"/>
                    <w:szCs w:val="22"/>
                  </w:rPr>
                </w:rPrChange>
              </w:rPr>
              <w:pPrChange w:id="7171" w:author="Nick.Tolimieri" w:date="2022-09-30T14:57:00Z">
                <w:pPr>
                  <w:jc w:val="right"/>
                </w:pPr>
              </w:pPrChange>
            </w:pPr>
            <w:ins w:id="7172" w:author="Nick.Tolimieri" w:date="2022-09-30T14:57:00Z">
              <w:r w:rsidRPr="0095582C">
                <w:rPr>
                  <w:rFonts w:asciiTheme="minorHAnsi" w:eastAsiaTheme="minorHAnsi" w:hAnsiTheme="minorHAnsi" w:cstheme="minorBidi"/>
                  <w:sz w:val="22"/>
                  <w:szCs w:val="22"/>
                  <w:rPrChange w:id="7173" w:author="Nick.Tolimieri" w:date="2022-09-30T14:57:00Z">
                    <w:rPr>
                      <w:rFonts w:ascii="Calibri" w:hAnsi="Calibri" w:cs="Calibri"/>
                      <w:color w:val="000000"/>
                      <w:sz w:val="22"/>
                      <w:szCs w:val="22"/>
                    </w:rPr>
                  </w:rPrChange>
                </w:rPr>
                <w:t>0.53</w:t>
              </w:r>
            </w:ins>
          </w:p>
        </w:tc>
      </w:tr>
      <w:tr w:rsidR="0095582C" w:rsidRPr="0095582C" w:rsidTr="0095582C">
        <w:trPr>
          <w:divId w:val="355430803"/>
          <w:trHeight w:val="300"/>
          <w:ins w:id="7174" w:author="Nick.Tolimieri" w:date="2022-09-30T14:57:00Z"/>
          <w:trPrChange w:id="7175" w:author="Nick.Tolimieri" w:date="2022-09-30T14:57:00Z">
            <w:trPr>
              <w:divId w:val="355430803"/>
              <w:trHeight w:val="300"/>
            </w:trPr>
          </w:trPrChange>
        </w:trPr>
        <w:tc>
          <w:tcPr>
            <w:tcW w:w="960" w:type="dxa"/>
            <w:noWrap/>
            <w:hideMark/>
            <w:tcPrChange w:id="71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77" w:author="Nick.Tolimieri" w:date="2022-09-30T14:57:00Z"/>
                <w:rFonts w:asciiTheme="minorHAnsi" w:eastAsiaTheme="minorHAnsi" w:hAnsiTheme="minorHAnsi" w:cstheme="minorBidi"/>
                <w:sz w:val="22"/>
                <w:szCs w:val="22"/>
                <w:rPrChange w:id="7178" w:author="Nick.Tolimieri" w:date="2022-09-30T14:57:00Z">
                  <w:rPr>
                    <w:ins w:id="7179" w:author="Nick.Tolimieri" w:date="2022-09-30T14:57:00Z"/>
                    <w:rFonts w:ascii="Calibri" w:hAnsi="Calibri" w:cs="Calibri"/>
                    <w:color w:val="000000"/>
                    <w:sz w:val="22"/>
                    <w:szCs w:val="22"/>
                  </w:rPr>
                </w:rPrChange>
              </w:rPr>
              <w:pPrChange w:id="7180" w:author="Nick.Tolimieri" w:date="2022-09-30T14:57:00Z">
                <w:pPr/>
              </w:pPrChange>
            </w:pPr>
            <w:ins w:id="7181" w:author="Nick.Tolimieri" w:date="2022-09-30T14:57:00Z">
              <w:r w:rsidRPr="0095582C">
                <w:rPr>
                  <w:rFonts w:asciiTheme="minorHAnsi" w:eastAsiaTheme="minorHAnsi" w:hAnsiTheme="minorHAnsi" w:cstheme="minorBidi"/>
                  <w:sz w:val="22"/>
                  <w:szCs w:val="22"/>
                  <w:rPrChange w:id="7182" w:author="Nick.Tolimieri" w:date="2022-09-30T14:57:00Z">
                    <w:rPr>
                      <w:rFonts w:ascii="Calibri" w:hAnsi="Calibri" w:cs="Calibri"/>
                      <w:color w:val="000000"/>
                      <w:sz w:val="22"/>
                      <w:szCs w:val="22"/>
                    </w:rPr>
                  </w:rPrChange>
                </w:rPr>
                <w:t>Cape Alava</w:t>
              </w:r>
            </w:ins>
          </w:p>
        </w:tc>
        <w:tc>
          <w:tcPr>
            <w:tcW w:w="960" w:type="dxa"/>
            <w:noWrap/>
            <w:hideMark/>
            <w:tcPrChange w:id="71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84" w:author="Nick.Tolimieri" w:date="2022-09-30T14:57:00Z"/>
                <w:rFonts w:asciiTheme="minorHAnsi" w:eastAsiaTheme="minorHAnsi" w:hAnsiTheme="minorHAnsi" w:cstheme="minorBidi"/>
                <w:sz w:val="22"/>
                <w:szCs w:val="22"/>
                <w:rPrChange w:id="7185" w:author="Nick.Tolimieri" w:date="2022-09-30T14:57:00Z">
                  <w:rPr>
                    <w:ins w:id="7186" w:author="Nick.Tolimieri" w:date="2022-09-30T14:57:00Z"/>
                    <w:rFonts w:ascii="Calibri" w:hAnsi="Calibri" w:cs="Calibri"/>
                    <w:color w:val="000000"/>
                    <w:sz w:val="22"/>
                    <w:szCs w:val="22"/>
                  </w:rPr>
                </w:rPrChange>
              </w:rPr>
              <w:pPrChange w:id="7187" w:author="Nick.Tolimieri" w:date="2022-09-30T14:57:00Z">
                <w:pPr>
                  <w:jc w:val="right"/>
                </w:pPr>
              </w:pPrChange>
            </w:pPr>
            <w:ins w:id="7188" w:author="Nick.Tolimieri" w:date="2022-09-30T14:57:00Z">
              <w:r w:rsidRPr="0095582C">
                <w:rPr>
                  <w:rFonts w:asciiTheme="minorHAnsi" w:eastAsiaTheme="minorHAnsi" w:hAnsiTheme="minorHAnsi" w:cstheme="minorBidi"/>
                  <w:sz w:val="22"/>
                  <w:szCs w:val="22"/>
                  <w:rPrChange w:id="7189" w:author="Nick.Tolimieri" w:date="2022-09-30T14:57:00Z">
                    <w:rPr>
                      <w:rFonts w:ascii="Calibri" w:hAnsi="Calibri" w:cs="Calibri"/>
                      <w:color w:val="000000"/>
                      <w:sz w:val="22"/>
                      <w:szCs w:val="22"/>
                    </w:rPr>
                  </w:rPrChange>
                </w:rPr>
                <w:t>1996</w:t>
              </w:r>
            </w:ins>
          </w:p>
        </w:tc>
        <w:tc>
          <w:tcPr>
            <w:tcW w:w="960" w:type="dxa"/>
            <w:noWrap/>
            <w:hideMark/>
            <w:tcPrChange w:id="71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91" w:author="Nick.Tolimieri" w:date="2022-09-30T14:57:00Z"/>
                <w:rFonts w:asciiTheme="minorHAnsi" w:eastAsiaTheme="minorHAnsi" w:hAnsiTheme="minorHAnsi" w:cstheme="minorBidi"/>
                <w:sz w:val="22"/>
                <w:szCs w:val="22"/>
                <w:rPrChange w:id="7192" w:author="Nick.Tolimieri" w:date="2022-09-30T14:57:00Z">
                  <w:rPr>
                    <w:ins w:id="7193" w:author="Nick.Tolimieri" w:date="2022-09-30T14:57:00Z"/>
                    <w:rFonts w:ascii="Calibri" w:hAnsi="Calibri" w:cs="Calibri"/>
                    <w:color w:val="000000"/>
                    <w:sz w:val="22"/>
                    <w:szCs w:val="22"/>
                  </w:rPr>
                </w:rPrChange>
              </w:rPr>
              <w:pPrChange w:id="7194" w:author="Nick.Tolimieri" w:date="2022-09-30T14:57:00Z">
                <w:pPr>
                  <w:jc w:val="right"/>
                </w:pPr>
              </w:pPrChange>
            </w:pPr>
            <w:ins w:id="7195" w:author="Nick.Tolimieri" w:date="2022-09-30T14:57:00Z">
              <w:r w:rsidRPr="0095582C">
                <w:rPr>
                  <w:rFonts w:asciiTheme="minorHAnsi" w:eastAsiaTheme="minorHAnsi" w:hAnsiTheme="minorHAnsi" w:cstheme="minorBidi"/>
                  <w:sz w:val="22"/>
                  <w:szCs w:val="22"/>
                  <w:rPrChange w:id="7196" w:author="Nick.Tolimieri" w:date="2022-09-30T14:57:00Z">
                    <w:rPr>
                      <w:rFonts w:ascii="Calibri" w:hAnsi="Calibri" w:cs="Calibri"/>
                      <w:color w:val="000000"/>
                      <w:sz w:val="22"/>
                      <w:szCs w:val="22"/>
                    </w:rPr>
                  </w:rPrChange>
                </w:rPr>
                <w:t>0</w:t>
              </w:r>
            </w:ins>
          </w:p>
        </w:tc>
        <w:tc>
          <w:tcPr>
            <w:tcW w:w="960" w:type="dxa"/>
            <w:noWrap/>
            <w:hideMark/>
            <w:tcPrChange w:id="71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198" w:author="Nick.Tolimieri" w:date="2022-09-30T14:57:00Z"/>
                <w:rFonts w:asciiTheme="minorHAnsi" w:eastAsiaTheme="minorHAnsi" w:hAnsiTheme="minorHAnsi" w:cstheme="minorBidi"/>
                <w:sz w:val="22"/>
                <w:szCs w:val="22"/>
                <w:rPrChange w:id="7199" w:author="Nick.Tolimieri" w:date="2022-09-30T14:57:00Z">
                  <w:rPr>
                    <w:ins w:id="7200" w:author="Nick.Tolimieri" w:date="2022-09-30T14:57:00Z"/>
                    <w:rFonts w:ascii="Calibri" w:hAnsi="Calibri" w:cs="Calibri"/>
                    <w:color w:val="000000"/>
                    <w:sz w:val="22"/>
                    <w:szCs w:val="22"/>
                  </w:rPr>
                </w:rPrChange>
              </w:rPr>
              <w:pPrChange w:id="7201" w:author="Nick.Tolimieri" w:date="2022-09-30T14:57:00Z">
                <w:pPr>
                  <w:jc w:val="right"/>
                </w:pPr>
              </w:pPrChange>
            </w:pPr>
            <w:ins w:id="7202" w:author="Nick.Tolimieri" w:date="2022-09-30T14:57:00Z">
              <w:r w:rsidRPr="0095582C">
                <w:rPr>
                  <w:rFonts w:asciiTheme="minorHAnsi" w:eastAsiaTheme="minorHAnsi" w:hAnsiTheme="minorHAnsi" w:cstheme="minorBidi"/>
                  <w:sz w:val="22"/>
                  <w:szCs w:val="22"/>
                  <w:rPrChange w:id="7203" w:author="Nick.Tolimieri" w:date="2022-09-30T14:57:00Z">
                    <w:rPr>
                      <w:rFonts w:ascii="Calibri" w:hAnsi="Calibri" w:cs="Calibri"/>
                      <w:color w:val="000000"/>
                      <w:sz w:val="22"/>
                      <w:szCs w:val="22"/>
                    </w:rPr>
                  </w:rPrChange>
                </w:rPr>
                <w:t>15</w:t>
              </w:r>
            </w:ins>
          </w:p>
        </w:tc>
        <w:tc>
          <w:tcPr>
            <w:tcW w:w="960" w:type="dxa"/>
            <w:noWrap/>
            <w:hideMark/>
            <w:tcPrChange w:id="72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05" w:author="Nick.Tolimieri" w:date="2022-09-30T14:57:00Z"/>
                <w:rFonts w:asciiTheme="minorHAnsi" w:eastAsiaTheme="minorHAnsi" w:hAnsiTheme="minorHAnsi" w:cstheme="minorBidi"/>
                <w:sz w:val="22"/>
                <w:szCs w:val="22"/>
                <w:rPrChange w:id="7206" w:author="Nick.Tolimieri" w:date="2022-09-30T14:57:00Z">
                  <w:rPr>
                    <w:ins w:id="7207" w:author="Nick.Tolimieri" w:date="2022-09-30T14:57:00Z"/>
                    <w:rFonts w:ascii="Calibri" w:hAnsi="Calibri" w:cs="Calibri"/>
                    <w:color w:val="000000"/>
                    <w:sz w:val="22"/>
                    <w:szCs w:val="22"/>
                  </w:rPr>
                </w:rPrChange>
              </w:rPr>
              <w:pPrChange w:id="7208" w:author="Nick.Tolimieri" w:date="2022-09-30T14:57:00Z">
                <w:pPr>
                  <w:jc w:val="right"/>
                </w:pPr>
              </w:pPrChange>
            </w:pPr>
            <w:ins w:id="7209" w:author="Nick.Tolimieri" w:date="2022-09-30T14:57:00Z">
              <w:r w:rsidRPr="0095582C">
                <w:rPr>
                  <w:rFonts w:asciiTheme="minorHAnsi" w:eastAsiaTheme="minorHAnsi" w:hAnsiTheme="minorHAnsi" w:cstheme="minorBidi"/>
                  <w:sz w:val="22"/>
                  <w:szCs w:val="22"/>
                  <w:rPrChange w:id="7210" w:author="Nick.Tolimieri" w:date="2022-09-30T14:57:00Z">
                    <w:rPr>
                      <w:rFonts w:ascii="Calibri" w:hAnsi="Calibri" w:cs="Calibri"/>
                      <w:color w:val="000000"/>
                      <w:sz w:val="22"/>
                      <w:szCs w:val="22"/>
                    </w:rPr>
                  </w:rPrChange>
                </w:rPr>
                <w:t>1</w:t>
              </w:r>
            </w:ins>
          </w:p>
        </w:tc>
        <w:tc>
          <w:tcPr>
            <w:tcW w:w="960" w:type="dxa"/>
            <w:noWrap/>
            <w:hideMark/>
            <w:tcPrChange w:id="72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12" w:author="Nick.Tolimieri" w:date="2022-09-30T14:57:00Z"/>
                <w:rFonts w:asciiTheme="minorHAnsi" w:eastAsiaTheme="minorHAnsi" w:hAnsiTheme="minorHAnsi" w:cstheme="minorBidi"/>
                <w:sz w:val="22"/>
                <w:szCs w:val="22"/>
                <w:rPrChange w:id="7213" w:author="Nick.Tolimieri" w:date="2022-09-30T14:57:00Z">
                  <w:rPr>
                    <w:ins w:id="7214" w:author="Nick.Tolimieri" w:date="2022-09-30T14:57:00Z"/>
                    <w:rFonts w:ascii="Calibri" w:hAnsi="Calibri" w:cs="Calibri"/>
                    <w:color w:val="000000"/>
                    <w:sz w:val="22"/>
                    <w:szCs w:val="22"/>
                  </w:rPr>
                </w:rPrChange>
              </w:rPr>
              <w:pPrChange w:id="7215" w:author="Nick.Tolimieri" w:date="2022-09-30T14:57:00Z">
                <w:pPr>
                  <w:jc w:val="right"/>
                </w:pPr>
              </w:pPrChange>
            </w:pPr>
            <w:ins w:id="7216" w:author="Nick.Tolimieri" w:date="2022-09-30T14:57:00Z">
              <w:r w:rsidRPr="0095582C">
                <w:rPr>
                  <w:rFonts w:asciiTheme="minorHAnsi" w:eastAsiaTheme="minorHAnsi" w:hAnsiTheme="minorHAnsi" w:cstheme="minorBidi"/>
                  <w:sz w:val="22"/>
                  <w:szCs w:val="22"/>
                  <w:rPrChange w:id="7217" w:author="Nick.Tolimieri" w:date="2022-09-30T14:57:00Z">
                    <w:rPr>
                      <w:rFonts w:ascii="Calibri" w:hAnsi="Calibri" w:cs="Calibri"/>
                      <w:color w:val="000000"/>
                      <w:sz w:val="22"/>
                      <w:szCs w:val="22"/>
                    </w:rPr>
                  </w:rPrChange>
                </w:rPr>
                <w:t>9</w:t>
              </w:r>
            </w:ins>
          </w:p>
        </w:tc>
        <w:tc>
          <w:tcPr>
            <w:tcW w:w="960" w:type="dxa"/>
            <w:noWrap/>
            <w:hideMark/>
            <w:tcPrChange w:id="721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19" w:author="Nick.Tolimieri" w:date="2022-09-30T14:57:00Z"/>
                <w:rFonts w:asciiTheme="minorHAnsi" w:eastAsiaTheme="minorHAnsi" w:hAnsiTheme="minorHAnsi" w:cstheme="minorBidi"/>
                <w:sz w:val="22"/>
                <w:szCs w:val="22"/>
                <w:rPrChange w:id="7220" w:author="Nick.Tolimieri" w:date="2022-09-30T14:57:00Z">
                  <w:rPr>
                    <w:ins w:id="7221" w:author="Nick.Tolimieri" w:date="2022-09-30T14:57:00Z"/>
                    <w:rFonts w:ascii="Calibri" w:hAnsi="Calibri" w:cs="Calibri"/>
                    <w:color w:val="000000"/>
                    <w:sz w:val="22"/>
                    <w:szCs w:val="22"/>
                  </w:rPr>
                </w:rPrChange>
              </w:rPr>
              <w:pPrChange w:id="7222" w:author="Nick.Tolimieri" w:date="2022-09-30T14:57:00Z">
                <w:pPr>
                  <w:jc w:val="right"/>
                </w:pPr>
              </w:pPrChange>
            </w:pPr>
            <w:ins w:id="7223" w:author="Nick.Tolimieri" w:date="2022-09-30T14:57:00Z">
              <w:r w:rsidRPr="0095582C">
                <w:rPr>
                  <w:rFonts w:asciiTheme="minorHAnsi" w:eastAsiaTheme="minorHAnsi" w:hAnsiTheme="minorHAnsi" w:cstheme="minorBidi"/>
                  <w:sz w:val="22"/>
                  <w:szCs w:val="22"/>
                  <w:rPrChange w:id="7224" w:author="Nick.Tolimieri" w:date="2022-09-30T14:57:00Z">
                    <w:rPr>
                      <w:rFonts w:ascii="Calibri" w:hAnsi="Calibri" w:cs="Calibri"/>
                      <w:color w:val="000000"/>
                      <w:sz w:val="22"/>
                      <w:szCs w:val="22"/>
                    </w:rPr>
                  </w:rPrChange>
                </w:rPr>
                <w:t>9</w:t>
              </w:r>
            </w:ins>
          </w:p>
        </w:tc>
        <w:tc>
          <w:tcPr>
            <w:tcW w:w="960" w:type="dxa"/>
            <w:noWrap/>
            <w:hideMark/>
            <w:tcPrChange w:id="722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26" w:author="Nick.Tolimieri" w:date="2022-09-30T14:57:00Z"/>
                <w:rFonts w:asciiTheme="minorHAnsi" w:eastAsiaTheme="minorHAnsi" w:hAnsiTheme="minorHAnsi" w:cstheme="minorBidi"/>
                <w:sz w:val="22"/>
                <w:szCs w:val="22"/>
                <w:rPrChange w:id="7227" w:author="Nick.Tolimieri" w:date="2022-09-30T14:57:00Z">
                  <w:rPr>
                    <w:ins w:id="7228" w:author="Nick.Tolimieri" w:date="2022-09-30T14:57:00Z"/>
                    <w:rFonts w:ascii="Calibri" w:hAnsi="Calibri" w:cs="Calibri"/>
                    <w:color w:val="000000"/>
                    <w:sz w:val="22"/>
                    <w:szCs w:val="22"/>
                  </w:rPr>
                </w:rPrChange>
              </w:rPr>
              <w:pPrChange w:id="7229" w:author="Nick.Tolimieri" w:date="2022-09-30T14:57:00Z">
                <w:pPr>
                  <w:jc w:val="right"/>
                </w:pPr>
              </w:pPrChange>
            </w:pPr>
            <w:ins w:id="7230" w:author="Nick.Tolimieri" w:date="2022-09-30T14:57:00Z">
              <w:r w:rsidRPr="0095582C">
                <w:rPr>
                  <w:rFonts w:asciiTheme="minorHAnsi" w:eastAsiaTheme="minorHAnsi" w:hAnsiTheme="minorHAnsi" w:cstheme="minorBidi"/>
                  <w:sz w:val="22"/>
                  <w:szCs w:val="22"/>
                  <w:rPrChange w:id="7231" w:author="Nick.Tolimieri" w:date="2022-09-30T14:57:00Z">
                    <w:rPr>
                      <w:rFonts w:ascii="Calibri" w:hAnsi="Calibri" w:cs="Calibri"/>
                      <w:color w:val="000000"/>
                      <w:sz w:val="22"/>
                      <w:szCs w:val="22"/>
                    </w:rPr>
                  </w:rPrChange>
                </w:rPr>
                <w:t>9</w:t>
              </w:r>
            </w:ins>
          </w:p>
        </w:tc>
        <w:tc>
          <w:tcPr>
            <w:tcW w:w="960" w:type="dxa"/>
            <w:noWrap/>
            <w:hideMark/>
            <w:tcPrChange w:id="723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33" w:author="Nick.Tolimieri" w:date="2022-09-30T14:57:00Z"/>
                <w:rFonts w:asciiTheme="minorHAnsi" w:eastAsiaTheme="minorHAnsi" w:hAnsiTheme="minorHAnsi" w:cstheme="minorBidi"/>
                <w:sz w:val="22"/>
                <w:szCs w:val="22"/>
                <w:rPrChange w:id="7234" w:author="Nick.Tolimieri" w:date="2022-09-30T14:57:00Z">
                  <w:rPr>
                    <w:ins w:id="7235" w:author="Nick.Tolimieri" w:date="2022-09-30T14:57:00Z"/>
                    <w:rFonts w:ascii="Calibri" w:hAnsi="Calibri" w:cs="Calibri"/>
                    <w:color w:val="000000"/>
                    <w:sz w:val="22"/>
                    <w:szCs w:val="22"/>
                  </w:rPr>
                </w:rPrChange>
              </w:rPr>
              <w:pPrChange w:id="7236" w:author="Nick.Tolimieri" w:date="2022-09-30T14:57:00Z">
                <w:pPr>
                  <w:jc w:val="right"/>
                </w:pPr>
              </w:pPrChange>
            </w:pPr>
            <w:ins w:id="7237" w:author="Nick.Tolimieri" w:date="2022-09-30T14:57:00Z">
              <w:r w:rsidRPr="0095582C">
                <w:rPr>
                  <w:rFonts w:asciiTheme="minorHAnsi" w:eastAsiaTheme="minorHAnsi" w:hAnsiTheme="minorHAnsi" w:cstheme="minorBidi"/>
                  <w:sz w:val="22"/>
                  <w:szCs w:val="22"/>
                  <w:rPrChange w:id="7238" w:author="Nick.Tolimieri" w:date="2022-09-30T14:57:00Z">
                    <w:rPr>
                      <w:rFonts w:ascii="Calibri" w:hAnsi="Calibri" w:cs="Calibri"/>
                      <w:color w:val="000000"/>
                      <w:sz w:val="22"/>
                      <w:szCs w:val="22"/>
                    </w:rPr>
                  </w:rPrChange>
                </w:rPr>
                <w:t>1.58</w:t>
              </w:r>
            </w:ins>
          </w:p>
        </w:tc>
        <w:tc>
          <w:tcPr>
            <w:tcW w:w="960" w:type="dxa"/>
            <w:noWrap/>
            <w:hideMark/>
            <w:tcPrChange w:id="723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40" w:author="Nick.Tolimieri" w:date="2022-09-30T14:57:00Z"/>
                <w:rFonts w:asciiTheme="minorHAnsi" w:eastAsiaTheme="minorHAnsi" w:hAnsiTheme="minorHAnsi" w:cstheme="minorBidi"/>
                <w:sz w:val="22"/>
                <w:szCs w:val="22"/>
                <w:rPrChange w:id="7241" w:author="Nick.Tolimieri" w:date="2022-09-30T14:57:00Z">
                  <w:rPr>
                    <w:ins w:id="7242" w:author="Nick.Tolimieri" w:date="2022-09-30T14:57:00Z"/>
                    <w:rFonts w:ascii="Calibri" w:hAnsi="Calibri" w:cs="Calibri"/>
                    <w:color w:val="000000"/>
                    <w:sz w:val="22"/>
                    <w:szCs w:val="22"/>
                  </w:rPr>
                </w:rPrChange>
              </w:rPr>
              <w:pPrChange w:id="7243" w:author="Nick.Tolimieri" w:date="2022-09-30T14:57:00Z">
                <w:pPr>
                  <w:jc w:val="right"/>
                </w:pPr>
              </w:pPrChange>
            </w:pPr>
            <w:ins w:id="7244" w:author="Nick.Tolimieri" w:date="2022-09-30T14:57:00Z">
              <w:r w:rsidRPr="0095582C">
                <w:rPr>
                  <w:rFonts w:asciiTheme="minorHAnsi" w:eastAsiaTheme="minorHAnsi" w:hAnsiTheme="minorHAnsi" w:cstheme="minorBidi"/>
                  <w:sz w:val="22"/>
                  <w:szCs w:val="22"/>
                  <w:rPrChange w:id="7245" w:author="Nick.Tolimieri" w:date="2022-09-30T14:57:00Z">
                    <w:rPr>
                      <w:rFonts w:ascii="Calibri" w:hAnsi="Calibri" w:cs="Calibri"/>
                      <w:color w:val="000000"/>
                      <w:sz w:val="22"/>
                      <w:szCs w:val="22"/>
                    </w:rPr>
                  </w:rPrChange>
                </w:rPr>
                <w:t>0.11</w:t>
              </w:r>
            </w:ins>
          </w:p>
        </w:tc>
      </w:tr>
      <w:tr w:rsidR="0095582C" w:rsidRPr="0095582C" w:rsidTr="0095582C">
        <w:trPr>
          <w:divId w:val="355430803"/>
          <w:trHeight w:val="300"/>
          <w:ins w:id="7246" w:author="Nick.Tolimieri" w:date="2022-09-30T14:57:00Z"/>
          <w:trPrChange w:id="7247" w:author="Nick.Tolimieri" w:date="2022-09-30T14:57:00Z">
            <w:trPr>
              <w:divId w:val="355430803"/>
              <w:trHeight w:val="300"/>
            </w:trPr>
          </w:trPrChange>
        </w:trPr>
        <w:tc>
          <w:tcPr>
            <w:tcW w:w="960" w:type="dxa"/>
            <w:noWrap/>
            <w:hideMark/>
            <w:tcPrChange w:id="72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49" w:author="Nick.Tolimieri" w:date="2022-09-30T14:57:00Z"/>
                <w:rFonts w:asciiTheme="minorHAnsi" w:eastAsiaTheme="minorHAnsi" w:hAnsiTheme="minorHAnsi" w:cstheme="minorBidi"/>
                <w:sz w:val="22"/>
                <w:szCs w:val="22"/>
                <w:rPrChange w:id="7250" w:author="Nick.Tolimieri" w:date="2022-09-30T14:57:00Z">
                  <w:rPr>
                    <w:ins w:id="7251" w:author="Nick.Tolimieri" w:date="2022-09-30T14:57:00Z"/>
                    <w:rFonts w:ascii="Calibri" w:hAnsi="Calibri" w:cs="Calibri"/>
                    <w:color w:val="000000"/>
                    <w:sz w:val="22"/>
                    <w:szCs w:val="22"/>
                  </w:rPr>
                </w:rPrChange>
              </w:rPr>
              <w:pPrChange w:id="7252" w:author="Nick.Tolimieri" w:date="2022-09-30T14:57:00Z">
                <w:pPr/>
              </w:pPrChange>
            </w:pPr>
            <w:ins w:id="7253" w:author="Nick.Tolimieri" w:date="2022-09-30T14:57:00Z">
              <w:r w:rsidRPr="0095582C">
                <w:rPr>
                  <w:rFonts w:asciiTheme="minorHAnsi" w:eastAsiaTheme="minorHAnsi" w:hAnsiTheme="minorHAnsi" w:cstheme="minorBidi"/>
                  <w:sz w:val="22"/>
                  <w:szCs w:val="22"/>
                  <w:rPrChange w:id="7254" w:author="Nick.Tolimieri" w:date="2022-09-30T14:57:00Z">
                    <w:rPr>
                      <w:rFonts w:ascii="Calibri" w:hAnsi="Calibri" w:cs="Calibri"/>
                      <w:color w:val="000000"/>
                      <w:sz w:val="22"/>
                      <w:szCs w:val="22"/>
                    </w:rPr>
                  </w:rPrChange>
                </w:rPr>
                <w:t>Cape Alava</w:t>
              </w:r>
            </w:ins>
          </w:p>
        </w:tc>
        <w:tc>
          <w:tcPr>
            <w:tcW w:w="960" w:type="dxa"/>
            <w:noWrap/>
            <w:hideMark/>
            <w:tcPrChange w:id="72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56" w:author="Nick.Tolimieri" w:date="2022-09-30T14:57:00Z"/>
                <w:rFonts w:asciiTheme="minorHAnsi" w:eastAsiaTheme="minorHAnsi" w:hAnsiTheme="minorHAnsi" w:cstheme="minorBidi"/>
                <w:sz w:val="22"/>
                <w:szCs w:val="22"/>
                <w:rPrChange w:id="7257" w:author="Nick.Tolimieri" w:date="2022-09-30T14:57:00Z">
                  <w:rPr>
                    <w:ins w:id="7258" w:author="Nick.Tolimieri" w:date="2022-09-30T14:57:00Z"/>
                    <w:rFonts w:ascii="Calibri" w:hAnsi="Calibri" w:cs="Calibri"/>
                    <w:color w:val="000000"/>
                    <w:sz w:val="22"/>
                    <w:szCs w:val="22"/>
                  </w:rPr>
                </w:rPrChange>
              </w:rPr>
              <w:pPrChange w:id="7259" w:author="Nick.Tolimieri" w:date="2022-09-30T14:57:00Z">
                <w:pPr>
                  <w:jc w:val="right"/>
                </w:pPr>
              </w:pPrChange>
            </w:pPr>
            <w:ins w:id="7260" w:author="Nick.Tolimieri" w:date="2022-09-30T14:57:00Z">
              <w:r w:rsidRPr="0095582C">
                <w:rPr>
                  <w:rFonts w:asciiTheme="minorHAnsi" w:eastAsiaTheme="minorHAnsi" w:hAnsiTheme="minorHAnsi" w:cstheme="minorBidi"/>
                  <w:sz w:val="22"/>
                  <w:szCs w:val="22"/>
                  <w:rPrChange w:id="7261" w:author="Nick.Tolimieri" w:date="2022-09-30T14:57:00Z">
                    <w:rPr>
                      <w:rFonts w:ascii="Calibri" w:hAnsi="Calibri" w:cs="Calibri"/>
                      <w:color w:val="000000"/>
                      <w:sz w:val="22"/>
                      <w:szCs w:val="22"/>
                    </w:rPr>
                  </w:rPrChange>
                </w:rPr>
                <w:t>1997</w:t>
              </w:r>
            </w:ins>
          </w:p>
        </w:tc>
        <w:tc>
          <w:tcPr>
            <w:tcW w:w="960" w:type="dxa"/>
            <w:noWrap/>
            <w:hideMark/>
            <w:tcPrChange w:id="72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63" w:author="Nick.Tolimieri" w:date="2022-09-30T14:57:00Z"/>
                <w:rFonts w:asciiTheme="minorHAnsi" w:eastAsiaTheme="minorHAnsi" w:hAnsiTheme="minorHAnsi" w:cstheme="minorBidi"/>
                <w:sz w:val="22"/>
                <w:szCs w:val="22"/>
                <w:rPrChange w:id="7264" w:author="Nick.Tolimieri" w:date="2022-09-30T14:57:00Z">
                  <w:rPr>
                    <w:ins w:id="7265" w:author="Nick.Tolimieri" w:date="2022-09-30T14:57:00Z"/>
                    <w:rFonts w:ascii="Calibri" w:hAnsi="Calibri" w:cs="Calibri"/>
                    <w:color w:val="000000"/>
                    <w:sz w:val="22"/>
                    <w:szCs w:val="22"/>
                  </w:rPr>
                </w:rPrChange>
              </w:rPr>
              <w:pPrChange w:id="7266" w:author="Nick.Tolimieri" w:date="2022-09-30T14:57:00Z">
                <w:pPr>
                  <w:jc w:val="right"/>
                </w:pPr>
              </w:pPrChange>
            </w:pPr>
            <w:ins w:id="7267" w:author="Nick.Tolimieri" w:date="2022-09-30T14:57:00Z">
              <w:r w:rsidRPr="0095582C">
                <w:rPr>
                  <w:rFonts w:asciiTheme="minorHAnsi" w:eastAsiaTheme="minorHAnsi" w:hAnsiTheme="minorHAnsi" w:cstheme="minorBidi"/>
                  <w:sz w:val="22"/>
                  <w:szCs w:val="22"/>
                  <w:rPrChange w:id="7268" w:author="Nick.Tolimieri" w:date="2022-09-30T14:57:00Z">
                    <w:rPr>
                      <w:rFonts w:ascii="Calibri" w:hAnsi="Calibri" w:cs="Calibri"/>
                      <w:color w:val="000000"/>
                      <w:sz w:val="22"/>
                      <w:szCs w:val="22"/>
                    </w:rPr>
                  </w:rPrChange>
                </w:rPr>
                <w:t>37</w:t>
              </w:r>
            </w:ins>
          </w:p>
        </w:tc>
        <w:tc>
          <w:tcPr>
            <w:tcW w:w="960" w:type="dxa"/>
            <w:noWrap/>
            <w:hideMark/>
            <w:tcPrChange w:id="72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70" w:author="Nick.Tolimieri" w:date="2022-09-30T14:57:00Z"/>
                <w:rFonts w:asciiTheme="minorHAnsi" w:eastAsiaTheme="minorHAnsi" w:hAnsiTheme="minorHAnsi" w:cstheme="minorBidi"/>
                <w:sz w:val="22"/>
                <w:szCs w:val="22"/>
                <w:rPrChange w:id="7271" w:author="Nick.Tolimieri" w:date="2022-09-30T14:57:00Z">
                  <w:rPr>
                    <w:ins w:id="7272" w:author="Nick.Tolimieri" w:date="2022-09-30T14:57:00Z"/>
                    <w:rFonts w:ascii="Calibri" w:hAnsi="Calibri" w:cs="Calibri"/>
                    <w:color w:val="000000"/>
                    <w:sz w:val="22"/>
                    <w:szCs w:val="22"/>
                  </w:rPr>
                </w:rPrChange>
              </w:rPr>
              <w:pPrChange w:id="7273" w:author="Nick.Tolimieri" w:date="2022-09-30T14:57:00Z">
                <w:pPr>
                  <w:jc w:val="right"/>
                </w:pPr>
              </w:pPrChange>
            </w:pPr>
            <w:ins w:id="7274" w:author="Nick.Tolimieri" w:date="2022-09-30T14:57:00Z">
              <w:r w:rsidRPr="0095582C">
                <w:rPr>
                  <w:rFonts w:asciiTheme="minorHAnsi" w:eastAsiaTheme="minorHAnsi" w:hAnsiTheme="minorHAnsi" w:cstheme="minorBidi"/>
                  <w:sz w:val="22"/>
                  <w:szCs w:val="22"/>
                  <w:rPrChange w:id="7275" w:author="Nick.Tolimieri" w:date="2022-09-30T14:57:00Z">
                    <w:rPr>
                      <w:rFonts w:ascii="Calibri" w:hAnsi="Calibri" w:cs="Calibri"/>
                      <w:color w:val="000000"/>
                      <w:sz w:val="22"/>
                      <w:szCs w:val="22"/>
                    </w:rPr>
                  </w:rPrChange>
                </w:rPr>
                <w:t>128</w:t>
              </w:r>
            </w:ins>
          </w:p>
        </w:tc>
        <w:tc>
          <w:tcPr>
            <w:tcW w:w="960" w:type="dxa"/>
            <w:noWrap/>
            <w:hideMark/>
            <w:tcPrChange w:id="72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77" w:author="Nick.Tolimieri" w:date="2022-09-30T14:57:00Z"/>
                <w:rFonts w:asciiTheme="minorHAnsi" w:eastAsiaTheme="minorHAnsi" w:hAnsiTheme="minorHAnsi" w:cstheme="minorBidi"/>
                <w:sz w:val="22"/>
                <w:szCs w:val="22"/>
                <w:rPrChange w:id="7278" w:author="Nick.Tolimieri" w:date="2022-09-30T14:57:00Z">
                  <w:rPr>
                    <w:ins w:id="7279" w:author="Nick.Tolimieri" w:date="2022-09-30T14:57:00Z"/>
                    <w:rFonts w:ascii="Calibri" w:hAnsi="Calibri" w:cs="Calibri"/>
                    <w:color w:val="000000"/>
                    <w:sz w:val="22"/>
                    <w:szCs w:val="22"/>
                  </w:rPr>
                </w:rPrChange>
              </w:rPr>
              <w:pPrChange w:id="7280" w:author="Nick.Tolimieri" w:date="2022-09-30T14:57:00Z">
                <w:pPr>
                  <w:jc w:val="right"/>
                </w:pPr>
              </w:pPrChange>
            </w:pPr>
            <w:ins w:id="7281" w:author="Nick.Tolimieri" w:date="2022-09-30T14:57:00Z">
              <w:r w:rsidRPr="0095582C">
                <w:rPr>
                  <w:rFonts w:asciiTheme="minorHAnsi" w:eastAsiaTheme="minorHAnsi" w:hAnsiTheme="minorHAnsi" w:cstheme="minorBidi"/>
                  <w:sz w:val="22"/>
                  <w:szCs w:val="22"/>
                  <w:rPrChange w:id="7282" w:author="Nick.Tolimieri" w:date="2022-09-30T14:57:00Z">
                    <w:rPr>
                      <w:rFonts w:ascii="Calibri" w:hAnsi="Calibri" w:cs="Calibri"/>
                      <w:color w:val="000000"/>
                      <w:sz w:val="22"/>
                      <w:szCs w:val="22"/>
                    </w:rPr>
                  </w:rPrChange>
                </w:rPr>
                <w:t>6</w:t>
              </w:r>
            </w:ins>
          </w:p>
        </w:tc>
        <w:tc>
          <w:tcPr>
            <w:tcW w:w="960" w:type="dxa"/>
            <w:noWrap/>
            <w:hideMark/>
            <w:tcPrChange w:id="72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84" w:author="Nick.Tolimieri" w:date="2022-09-30T14:57:00Z"/>
                <w:rFonts w:asciiTheme="minorHAnsi" w:eastAsiaTheme="minorHAnsi" w:hAnsiTheme="minorHAnsi" w:cstheme="minorBidi"/>
                <w:sz w:val="22"/>
                <w:szCs w:val="22"/>
                <w:rPrChange w:id="7285" w:author="Nick.Tolimieri" w:date="2022-09-30T14:57:00Z">
                  <w:rPr>
                    <w:ins w:id="7286" w:author="Nick.Tolimieri" w:date="2022-09-30T14:57:00Z"/>
                    <w:rFonts w:ascii="Calibri" w:hAnsi="Calibri" w:cs="Calibri"/>
                    <w:color w:val="000000"/>
                    <w:sz w:val="22"/>
                    <w:szCs w:val="22"/>
                  </w:rPr>
                </w:rPrChange>
              </w:rPr>
              <w:pPrChange w:id="7287" w:author="Nick.Tolimieri" w:date="2022-09-30T14:57:00Z">
                <w:pPr>
                  <w:jc w:val="right"/>
                </w:pPr>
              </w:pPrChange>
            </w:pPr>
            <w:ins w:id="7288" w:author="Nick.Tolimieri" w:date="2022-09-30T14:57:00Z">
              <w:r w:rsidRPr="0095582C">
                <w:rPr>
                  <w:rFonts w:asciiTheme="minorHAnsi" w:eastAsiaTheme="minorHAnsi" w:hAnsiTheme="minorHAnsi" w:cstheme="minorBidi"/>
                  <w:sz w:val="22"/>
                  <w:szCs w:val="22"/>
                  <w:rPrChange w:id="7289" w:author="Nick.Tolimieri" w:date="2022-09-30T14:57:00Z">
                    <w:rPr>
                      <w:rFonts w:ascii="Calibri" w:hAnsi="Calibri" w:cs="Calibri"/>
                      <w:color w:val="000000"/>
                      <w:sz w:val="22"/>
                      <w:szCs w:val="22"/>
                    </w:rPr>
                  </w:rPrChange>
                </w:rPr>
                <w:t>110</w:t>
              </w:r>
            </w:ins>
          </w:p>
        </w:tc>
        <w:tc>
          <w:tcPr>
            <w:tcW w:w="960" w:type="dxa"/>
            <w:noWrap/>
            <w:hideMark/>
            <w:tcPrChange w:id="729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91" w:author="Nick.Tolimieri" w:date="2022-09-30T14:57:00Z"/>
                <w:rFonts w:asciiTheme="minorHAnsi" w:eastAsiaTheme="minorHAnsi" w:hAnsiTheme="minorHAnsi" w:cstheme="minorBidi"/>
                <w:sz w:val="22"/>
                <w:szCs w:val="22"/>
                <w:rPrChange w:id="7292" w:author="Nick.Tolimieri" w:date="2022-09-30T14:57:00Z">
                  <w:rPr>
                    <w:ins w:id="7293" w:author="Nick.Tolimieri" w:date="2022-09-30T14:57:00Z"/>
                    <w:rFonts w:ascii="Calibri" w:hAnsi="Calibri" w:cs="Calibri"/>
                    <w:color w:val="000000"/>
                    <w:sz w:val="22"/>
                    <w:szCs w:val="22"/>
                  </w:rPr>
                </w:rPrChange>
              </w:rPr>
              <w:pPrChange w:id="7294" w:author="Nick.Tolimieri" w:date="2022-09-30T14:57:00Z">
                <w:pPr>
                  <w:jc w:val="right"/>
                </w:pPr>
              </w:pPrChange>
            </w:pPr>
            <w:ins w:id="7295" w:author="Nick.Tolimieri" w:date="2022-09-30T14:57:00Z">
              <w:r w:rsidRPr="0095582C">
                <w:rPr>
                  <w:rFonts w:asciiTheme="minorHAnsi" w:eastAsiaTheme="minorHAnsi" w:hAnsiTheme="minorHAnsi" w:cstheme="minorBidi"/>
                  <w:sz w:val="22"/>
                  <w:szCs w:val="22"/>
                  <w:rPrChange w:id="7296" w:author="Nick.Tolimieri" w:date="2022-09-30T14:57:00Z">
                    <w:rPr>
                      <w:rFonts w:ascii="Calibri" w:hAnsi="Calibri" w:cs="Calibri"/>
                      <w:color w:val="000000"/>
                      <w:sz w:val="22"/>
                      <w:szCs w:val="22"/>
                    </w:rPr>
                  </w:rPrChange>
                </w:rPr>
                <w:t>5</w:t>
              </w:r>
            </w:ins>
          </w:p>
        </w:tc>
        <w:tc>
          <w:tcPr>
            <w:tcW w:w="960" w:type="dxa"/>
            <w:noWrap/>
            <w:hideMark/>
            <w:tcPrChange w:id="729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298" w:author="Nick.Tolimieri" w:date="2022-09-30T14:57:00Z"/>
                <w:rFonts w:asciiTheme="minorHAnsi" w:eastAsiaTheme="minorHAnsi" w:hAnsiTheme="minorHAnsi" w:cstheme="minorBidi"/>
                <w:sz w:val="22"/>
                <w:szCs w:val="22"/>
                <w:rPrChange w:id="7299" w:author="Nick.Tolimieri" w:date="2022-09-30T14:57:00Z">
                  <w:rPr>
                    <w:ins w:id="7300" w:author="Nick.Tolimieri" w:date="2022-09-30T14:57:00Z"/>
                    <w:rFonts w:ascii="Calibri" w:hAnsi="Calibri" w:cs="Calibri"/>
                    <w:color w:val="000000"/>
                    <w:sz w:val="22"/>
                    <w:szCs w:val="22"/>
                  </w:rPr>
                </w:rPrChange>
              </w:rPr>
              <w:pPrChange w:id="7301" w:author="Nick.Tolimieri" w:date="2022-09-30T14:57:00Z">
                <w:pPr>
                  <w:jc w:val="right"/>
                </w:pPr>
              </w:pPrChange>
            </w:pPr>
            <w:ins w:id="7302" w:author="Nick.Tolimieri" w:date="2022-09-30T14:57:00Z">
              <w:r w:rsidRPr="0095582C">
                <w:rPr>
                  <w:rFonts w:asciiTheme="minorHAnsi" w:eastAsiaTheme="minorHAnsi" w:hAnsiTheme="minorHAnsi" w:cstheme="minorBidi"/>
                  <w:sz w:val="22"/>
                  <w:szCs w:val="22"/>
                  <w:rPrChange w:id="7303" w:author="Nick.Tolimieri" w:date="2022-09-30T14:57:00Z">
                    <w:rPr>
                      <w:rFonts w:ascii="Calibri" w:hAnsi="Calibri" w:cs="Calibri"/>
                      <w:color w:val="000000"/>
                      <w:sz w:val="22"/>
                      <w:szCs w:val="22"/>
                    </w:rPr>
                  </w:rPrChange>
                </w:rPr>
                <w:t>50</w:t>
              </w:r>
            </w:ins>
          </w:p>
        </w:tc>
        <w:tc>
          <w:tcPr>
            <w:tcW w:w="960" w:type="dxa"/>
            <w:noWrap/>
            <w:hideMark/>
            <w:tcPrChange w:id="730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05" w:author="Nick.Tolimieri" w:date="2022-09-30T14:57:00Z"/>
                <w:rFonts w:asciiTheme="minorHAnsi" w:eastAsiaTheme="minorHAnsi" w:hAnsiTheme="minorHAnsi" w:cstheme="minorBidi"/>
                <w:sz w:val="22"/>
                <w:szCs w:val="22"/>
                <w:rPrChange w:id="7306" w:author="Nick.Tolimieri" w:date="2022-09-30T14:57:00Z">
                  <w:rPr>
                    <w:ins w:id="7307" w:author="Nick.Tolimieri" w:date="2022-09-30T14:57:00Z"/>
                    <w:rFonts w:ascii="Calibri" w:hAnsi="Calibri" w:cs="Calibri"/>
                    <w:color w:val="000000"/>
                    <w:sz w:val="22"/>
                    <w:szCs w:val="22"/>
                  </w:rPr>
                </w:rPrChange>
              </w:rPr>
              <w:pPrChange w:id="7308" w:author="Nick.Tolimieri" w:date="2022-09-30T14:57:00Z">
                <w:pPr>
                  <w:jc w:val="right"/>
                </w:pPr>
              </w:pPrChange>
            </w:pPr>
            <w:ins w:id="7309" w:author="Nick.Tolimieri" w:date="2022-09-30T14:57:00Z">
              <w:r w:rsidRPr="0095582C">
                <w:rPr>
                  <w:rFonts w:asciiTheme="minorHAnsi" w:eastAsiaTheme="minorHAnsi" w:hAnsiTheme="minorHAnsi" w:cstheme="minorBidi"/>
                  <w:sz w:val="22"/>
                  <w:szCs w:val="22"/>
                  <w:rPrChange w:id="7310" w:author="Nick.Tolimieri" w:date="2022-09-30T14:57:00Z">
                    <w:rPr>
                      <w:rFonts w:ascii="Calibri" w:hAnsi="Calibri" w:cs="Calibri"/>
                      <w:color w:val="000000"/>
                      <w:sz w:val="22"/>
                      <w:szCs w:val="22"/>
                    </w:rPr>
                  </w:rPrChange>
                </w:rPr>
                <w:t>1.97</w:t>
              </w:r>
            </w:ins>
          </w:p>
        </w:tc>
        <w:tc>
          <w:tcPr>
            <w:tcW w:w="960" w:type="dxa"/>
            <w:noWrap/>
            <w:hideMark/>
            <w:tcPrChange w:id="731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12" w:author="Nick.Tolimieri" w:date="2022-09-30T14:57:00Z"/>
                <w:rFonts w:asciiTheme="minorHAnsi" w:eastAsiaTheme="minorHAnsi" w:hAnsiTheme="minorHAnsi" w:cstheme="minorBidi"/>
                <w:sz w:val="22"/>
                <w:szCs w:val="22"/>
                <w:rPrChange w:id="7313" w:author="Nick.Tolimieri" w:date="2022-09-30T14:57:00Z">
                  <w:rPr>
                    <w:ins w:id="7314" w:author="Nick.Tolimieri" w:date="2022-09-30T14:57:00Z"/>
                    <w:rFonts w:ascii="Calibri" w:hAnsi="Calibri" w:cs="Calibri"/>
                    <w:color w:val="000000"/>
                    <w:sz w:val="22"/>
                    <w:szCs w:val="22"/>
                  </w:rPr>
                </w:rPrChange>
              </w:rPr>
              <w:pPrChange w:id="7315" w:author="Nick.Tolimieri" w:date="2022-09-30T14:57:00Z">
                <w:pPr>
                  <w:jc w:val="right"/>
                </w:pPr>
              </w:pPrChange>
            </w:pPr>
            <w:ins w:id="7316" w:author="Nick.Tolimieri" w:date="2022-09-30T14:57:00Z">
              <w:r w:rsidRPr="0095582C">
                <w:rPr>
                  <w:rFonts w:asciiTheme="minorHAnsi" w:eastAsiaTheme="minorHAnsi" w:hAnsiTheme="minorHAnsi" w:cstheme="minorBidi"/>
                  <w:sz w:val="22"/>
                  <w:szCs w:val="22"/>
                  <w:rPrChange w:id="7317" w:author="Nick.Tolimieri" w:date="2022-09-30T14:57:00Z">
                    <w:rPr>
                      <w:rFonts w:ascii="Calibri" w:hAnsi="Calibri" w:cs="Calibri"/>
                      <w:color w:val="000000"/>
                      <w:sz w:val="22"/>
                      <w:szCs w:val="22"/>
                    </w:rPr>
                  </w:rPrChange>
                </w:rPr>
                <w:t>0.34</w:t>
              </w:r>
            </w:ins>
          </w:p>
        </w:tc>
      </w:tr>
      <w:tr w:rsidR="0095582C" w:rsidRPr="0095582C" w:rsidTr="0095582C">
        <w:trPr>
          <w:divId w:val="355430803"/>
          <w:trHeight w:val="300"/>
          <w:ins w:id="7318" w:author="Nick.Tolimieri" w:date="2022-09-30T14:57:00Z"/>
          <w:trPrChange w:id="7319" w:author="Nick.Tolimieri" w:date="2022-09-30T14:57:00Z">
            <w:trPr>
              <w:divId w:val="355430803"/>
              <w:trHeight w:val="300"/>
            </w:trPr>
          </w:trPrChange>
        </w:trPr>
        <w:tc>
          <w:tcPr>
            <w:tcW w:w="960" w:type="dxa"/>
            <w:noWrap/>
            <w:hideMark/>
            <w:tcPrChange w:id="73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21" w:author="Nick.Tolimieri" w:date="2022-09-30T14:57:00Z"/>
                <w:rFonts w:asciiTheme="minorHAnsi" w:eastAsiaTheme="minorHAnsi" w:hAnsiTheme="minorHAnsi" w:cstheme="minorBidi"/>
                <w:sz w:val="22"/>
                <w:szCs w:val="22"/>
                <w:rPrChange w:id="7322" w:author="Nick.Tolimieri" w:date="2022-09-30T14:57:00Z">
                  <w:rPr>
                    <w:ins w:id="7323" w:author="Nick.Tolimieri" w:date="2022-09-30T14:57:00Z"/>
                    <w:rFonts w:ascii="Calibri" w:hAnsi="Calibri" w:cs="Calibri"/>
                    <w:color w:val="000000"/>
                    <w:sz w:val="22"/>
                    <w:szCs w:val="22"/>
                  </w:rPr>
                </w:rPrChange>
              </w:rPr>
              <w:pPrChange w:id="7324" w:author="Nick.Tolimieri" w:date="2022-09-30T14:57:00Z">
                <w:pPr/>
              </w:pPrChange>
            </w:pPr>
            <w:ins w:id="7325" w:author="Nick.Tolimieri" w:date="2022-09-30T14:57:00Z">
              <w:r w:rsidRPr="0095582C">
                <w:rPr>
                  <w:rFonts w:asciiTheme="minorHAnsi" w:eastAsiaTheme="minorHAnsi" w:hAnsiTheme="minorHAnsi" w:cstheme="minorBidi"/>
                  <w:sz w:val="22"/>
                  <w:szCs w:val="22"/>
                  <w:rPrChange w:id="7326" w:author="Nick.Tolimieri" w:date="2022-09-30T14:57:00Z">
                    <w:rPr>
                      <w:rFonts w:ascii="Calibri" w:hAnsi="Calibri" w:cs="Calibri"/>
                      <w:color w:val="000000"/>
                      <w:sz w:val="22"/>
                      <w:szCs w:val="22"/>
                    </w:rPr>
                  </w:rPrChange>
                </w:rPr>
                <w:t>Cape Alava</w:t>
              </w:r>
            </w:ins>
          </w:p>
        </w:tc>
        <w:tc>
          <w:tcPr>
            <w:tcW w:w="960" w:type="dxa"/>
            <w:noWrap/>
            <w:hideMark/>
            <w:tcPrChange w:id="73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28" w:author="Nick.Tolimieri" w:date="2022-09-30T14:57:00Z"/>
                <w:rFonts w:asciiTheme="minorHAnsi" w:eastAsiaTheme="minorHAnsi" w:hAnsiTheme="minorHAnsi" w:cstheme="minorBidi"/>
                <w:sz w:val="22"/>
                <w:szCs w:val="22"/>
                <w:rPrChange w:id="7329" w:author="Nick.Tolimieri" w:date="2022-09-30T14:57:00Z">
                  <w:rPr>
                    <w:ins w:id="7330" w:author="Nick.Tolimieri" w:date="2022-09-30T14:57:00Z"/>
                    <w:rFonts w:ascii="Calibri" w:hAnsi="Calibri" w:cs="Calibri"/>
                    <w:color w:val="000000"/>
                    <w:sz w:val="22"/>
                    <w:szCs w:val="22"/>
                  </w:rPr>
                </w:rPrChange>
              </w:rPr>
              <w:pPrChange w:id="7331" w:author="Nick.Tolimieri" w:date="2022-09-30T14:57:00Z">
                <w:pPr>
                  <w:jc w:val="right"/>
                </w:pPr>
              </w:pPrChange>
            </w:pPr>
            <w:ins w:id="7332" w:author="Nick.Tolimieri" w:date="2022-09-30T14:57:00Z">
              <w:r w:rsidRPr="0095582C">
                <w:rPr>
                  <w:rFonts w:asciiTheme="minorHAnsi" w:eastAsiaTheme="minorHAnsi" w:hAnsiTheme="minorHAnsi" w:cstheme="minorBidi"/>
                  <w:sz w:val="22"/>
                  <w:szCs w:val="22"/>
                  <w:rPrChange w:id="7333" w:author="Nick.Tolimieri" w:date="2022-09-30T14:57:00Z">
                    <w:rPr>
                      <w:rFonts w:ascii="Calibri" w:hAnsi="Calibri" w:cs="Calibri"/>
                      <w:color w:val="000000"/>
                      <w:sz w:val="22"/>
                      <w:szCs w:val="22"/>
                    </w:rPr>
                  </w:rPrChange>
                </w:rPr>
                <w:t>1998</w:t>
              </w:r>
            </w:ins>
          </w:p>
        </w:tc>
        <w:tc>
          <w:tcPr>
            <w:tcW w:w="960" w:type="dxa"/>
            <w:noWrap/>
            <w:hideMark/>
            <w:tcPrChange w:id="73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35" w:author="Nick.Tolimieri" w:date="2022-09-30T14:57:00Z"/>
                <w:rFonts w:asciiTheme="minorHAnsi" w:eastAsiaTheme="minorHAnsi" w:hAnsiTheme="minorHAnsi" w:cstheme="minorBidi"/>
                <w:sz w:val="22"/>
                <w:szCs w:val="22"/>
                <w:rPrChange w:id="7336" w:author="Nick.Tolimieri" w:date="2022-09-30T14:57:00Z">
                  <w:rPr>
                    <w:ins w:id="7337" w:author="Nick.Tolimieri" w:date="2022-09-30T14:57:00Z"/>
                    <w:rFonts w:ascii="Calibri" w:hAnsi="Calibri" w:cs="Calibri"/>
                    <w:color w:val="000000"/>
                    <w:sz w:val="22"/>
                    <w:szCs w:val="22"/>
                  </w:rPr>
                </w:rPrChange>
              </w:rPr>
              <w:pPrChange w:id="7338" w:author="Nick.Tolimieri" w:date="2022-09-30T14:57:00Z">
                <w:pPr>
                  <w:jc w:val="right"/>
                </w:pPr>
              </w:pPrChange>
            </w:pPr>
            <w:ins w:id="7339" w:author="Nick.Tolimieri" w:date="2022-09-30T14:57:00Z">
              <w:r w:rsidRPr="0095582C">
                <w:rPr>
                  <w:rFonts w:asciiTheme="minorHAnsi" w:eastAsiaTheme="minorHAnsi" w:hAnsiTheme="minorHAnsi" w:cstheme="minorBidi"/>
                  <w:sz w:val="22"/>
                  <w:szCs w:val="22"/>
                  <w:rPrChange w:id="7340" w:author="Nick.Tolimieri" w:date="2022-09-30T14:57:00Z">
                    <w:rPr>
                      <w:rFonts w:ascii="Calibri" w:hAnsi="Calibri" w:cs="Calibri"/>
                      <w:color w:val="000000"/>
                      <w:sz w:val="22"/>
                      <w:szCs w:val="22"/>
                    </w:rPr>
                  </w:rPrChange>
                </w:rPr>
                <w:t>29</w:t>
              </w:r>
            </w:ins>
          </w:p>
        </w:tc>
        <w:tc>
          <w:tcPr>
            <w:tcW w:w="960" w:type="dxa"/>
            <w:noWrap/>
            <w:hideMark/>
            <w:tcPrChange w:id="73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42" w:author="Nick.Tolimieri" w:date="2022-09-30T14:57:00Z"/>
                <w:rFonts w:asciiTheme="minorHAnsi" w:eastAsiaTheme="minorHAnsi" w:hAnsiTheme="minorHAnsi" w:cstheme="minorBidi"/>
                <w:sz w:val="22"/>
                <w:szCs w:val="22"/>
                <w:rPrChange w:id="7343" w:author="Nick.Tolimieri" w:date="2022-09-30T14:57:00Z">
                  <w:rPr>
                    <w:ins w:id="7344" w:author="Nick.Tolimieri" w:date="2022-09-30T14:57:00Z"/>
                    <w:rFonts w:ascii="Calibri" w:hAnsi="Calibri" w:cs="Calibri"/>
                    <w:color w:val="000000"/>
                    <w:sz w:val="22"/>
                    <w:szCs w:val="22"/>
                  </w:rPr>
                </w:rPrChange>
              </w:rPr>
              <w:pPrChange w:id="7345" w:author="Nick.Tolimieri" w:date="2022-09-30T14:57:00Z">
                <w:pPr>
                  <w:jc w:val="right"/>
                </w:pPr>
              </w:pPrChange>
            </w:pPr>
            <w:ins w:id="7346" w:author="Nick.Tolimieri" w:date="2022-09-30T14:57:00Z">
              <w:r w:rsidRPr="0095582C">
                <w:rPr>
                  <w:rFonts w:asciiTheme="minorHAnsi" w:eastAsiaTheme="minorHAnsi" w:hAnsiTheme="minorHAnsi" w:cstheme="minorBidi"/>
                  <w:sz w:val="22"/>
                  <w:szCs w:val="22"/>
                  <w:rPrChange w:id="7347" w:author="Nick.Tolimieri" w:date="2022-09-30T14:57:00Z">
                    <w:rPr>
                      <w:rFonts w:ascii="Calibri" w:hAnsi="Calibri" w:cs="Calibri"/>
                      <w:color w:val="000000"/>
                      <w:sz w:val="22"/>
                      <w:szCs w:val="22"/>
                    </w:rPr>
                  </w:rPrChange>
                </w:rPr>
                <w:t>123</w:t>
              </w:r>
            </w:ins>
          </w:p>
        </w:tc>
        <w:tc>
          <w:tcPr>
            <w:tcW w:w="960" w:type="dxa"/>
            <w:noWrap/>
            <w:hideMark/>
            <w:tcPrChange w:id="73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49" w:author="Nick.Tolimieri" w:date="2022-09-30T14:57:00Z"/>
                <w:rFonts w:asciiTheme="minorHAnsi" w:eastAsiaTheme="minorHAnsi" w:hAnsiTheme="minorHAnsi" w:cstheme="minorBidi"/>
                <w:sz w:val="22"/>
                <w:szCs w:val="22"/>
                <w:rPrChange w:id="7350" w:author="Nick.Tolimieri" w:date="2022-09-30T14:57:00Z">
                  <w:rPr>
                    <w:ins w:id="7351" w:author="Nick.Tolimieri" w:date="2022-09-30T14:57:00Z"/>
                    <w:rFonts w:ascii="Calibri" w:hAnsi="Calibri" w:cs="Calibri"/>
                    <w:color w:val="000000"/>
                    <w:sz w:val="22"/>
                    <w:szCs w:val="22"/>
                  </w:rPr>
                </w:rPrChange>
              </w:rPr>
              <w:pPrChange w:id="7352" w:author="Nick.Tolimieri" w:date="2022-09-30T14:57:00Z">
                <w:pPr>
                  <w:jc w:val="right"/>
                </w:pPr>
              </w:pPrChange>
            </w:pPr>
            <w:ins w:id="7353" w:author="Nick.Tolimieri" w:date="2022-09-30T14:57:00Z">
              <w:r w:rsidRPr="0095582C">
                <w:rPr>
                  <w:rFonts w:asciiTheme="minorHAnsi" w:eastAsiaTheme="minorHAnsi" w:hAnsiTheme="minorHAnsi" w:cstheme="minorBidi"/>
                  <w:sz w:val="22"/>
                  <w:szCs w:val="22"/>
                  <w:rPrChange w:id="7354" w:author="Nick.Tolimieri" w:date="2022-09-30T14:57:00Z">
                    <w:rPr>
                      <w:rFonts w:ascii="Calibri" w:hAnsi="Calibri" w:cs="Calibri"/>
                      <w:color w:val="000000"/>
                      <w:sz w:val="22"/>
                      <w:szCs w:val="22"/>
                    </w:rPr>
                  </w:rPrChange>
                </w:rPr>
                <w:t>6</w:t>
              </w:r>
            </w:ins>
          </w:p>
        </w:tc>
        <w:tc>
          <w:tcPr>
            <w:tcW w:w="960" w:type="dxa"/>
            <w:noWrap/>
            <w:hideMark/>
            <w:tcPrChange w:id="73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56" w:author="Nick.Tolimieri" w:date="2022-09-30T14:57:00Z"/>
                <w:rFonts w:asciiTheme="minorHAnsi" w:eastAsiaTheme="minorHAnsi" w:hAnsiTheme="minorHAnsi" w:cstheme="minorBidi"/>
                <w:sz w:val="22"/>
                <w:szCs w:val="22"/>
                <w:rPrChange w:id="7357" w:author="Nick.Tolimieri" w:date="2022-09-30T14:57:00Z">
                  <w:rPr>
                    <w:ins w:id="7358" w:author="Nick.Tolimieri" w:date="2022-09-30T14:57:00Z"/>
                    <w:rFonts w:ascii="Calibri" w:hAnsi="Calibri" w:cs="Calibri"/>
                    <w:color w:val="000000"/>
                    <w:sz w:val="22"/>
                    <w:szCs w:val="22"/>
                  </w:rPr>
                </w:rPrChange>
              </w:rPr>
              <w:pPrChange w:id="7359" w:author="Nick.Tolimieri" w:date="2022-09-30T14:57:00Z">
                <w:pPr>
                  <w:jc w:val="right"/>
                </w:pPr>
              </w:pPrChange>
            </w:pPr>
            <w:ins w:id="7360" w:author="Nick.Tolimieri" w:date="2022-09-30T14:57:00Z">
              <w:r w:rsidRPr="0095582C">
                <w:rPr>
                  <w:rFonts w:asciiTheme="minorHAnsi" w:eastAsiaTheme="minorHAnsi" w:hAnsiTheme="minorHAnsi" w:cstheme="minorBidi"/>
                  <w:sz w:val="22"/>
                  <w:szCs w:val="22"/>
                  <w:rPrChange w:id="7361" w:author="Nick.Tolimieri" w:date="2022-09-30T14:57:00Z">
                    <w:rPr>
                      <w:rFonts w:ascii="Calibri" w:hAnsi="Calibri" w:cs="Calibri"/>
                      <w:color w:val="000000"/>
                      <w:sz w:val="22"/>
                      <w:szCs w:val="22"/>
                    </w:rPr>
                  </w:rPrChange>
                </w:rPr>
                <w:t>108</w:t>
              </w:r>
            </w:ins>
          </w:p>
        </w:tc>
        <w:tc>
          <w:tcPr>
            <w:tcW w:w="960" w:type="dxa"/>
            <w:noWrap/>
            <w:hideMark/>
            <w:tcPrChange w:id="736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63" w:author="Nick.Tolimieri" w:date="2022-09-30T14:57:00Z"/>
                <w:rFonts w:asciiTheme="minorHAnsi" w:eastAsiaTheme="minorHAnsi" w:hAnsiTheme="minorHAnsi" w:cstheme="minorBidi"/>
                <w:sz w:val="22"/>
                <w:szCs w:val="22"/>
                <w:rPrChange w:id="7364" w:author="Nick.Tolimieri" w:date="2022-09-30T14:57:00Z">
                  <w:rPr>
                    <w:ins w:id="7365" w:author="Nick.Tolimieri" w:date="2022-09-30T14:57:00Z"/>
                    <w:rFonts w:ascii="Calibri" w:hAnsi="Calibri" w:cs="Calibri"/>
                    <w:color w:val="000000"/>
                    <w:sz w:val="22"/>
                    <w:szCs w:val="22"/>
                  </w:rPr>
                </w:rPrChange>
              </w:rPr>
              <w:pPrChange w:id="7366" w:author="Nick.Tolimieri" w:date="2022-09-30T14:57:00Z">
                <w:pPr>
                  <w:jc w:val="right"/>
                </w:pPr>
              </w:pPrChange>
            </w:pPr>
            <w:ins w:id="7367" w:author="Nick.Tolimieri" w:date="2022-09-30T14:57:00Z">
              <w:r w:rsidRPr="0095582C">
                <w:rPr>
                  <w:rFonts w:asciiTheme="minorHAnsi" w:eastAsiaTheme="minorHAnsi" w:hAnsiTheme="minorHAnsi" w:cstheme="minorBidi"/>
                  <w:sz w:val="22"/>
                  <w:szCs w:val="22"/>
                  <w:rPrChange w:id="7368" w:author="Nick.Tolimieri" w:date="2022-09-30T14:57:00Z">
                    <w:rPr>
                      <w:rFonts w:ascii="Calibri" w:hAnsi="Calibri" w:cs="Calibri"/>
                      <w:color w:val="000000"/>
                      <w:sz w:val="22"/>
                      <w:szCs w:val="22"/>
                    </w:rPr>
                  </w:rPrChange>
                </w:rPr>
                <w:t>5</w:t>
              </w:r>
            </w:ins>
          </w:p>
        </w:tc>
        <w:tc>
          <w:tcPr>
            <w:tcW w:w="960" w:type="dxa"/>
            <w:noWrap/>
            <w:hideMark/>
            <w:tcPrChange w:id="736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70" w:author="Nick.Tolimieri" w:date="2022-09-30T14:57:00Z"/>
                <w:rFonts w:asciiTheme="minorHAnsi" w:eastAsiaTheme="minorHAnsi" w:hAnsiTheme="minorHAnsi" w:cstheme="minorBidi"/>
                <w:sz w:val="22"/>
                <w:szCs w:val="22"/>
                <w:rPrChange w:id="7371" w:author="Nick.Tolimieri" w:date="2022-09-30T14:57:00Z">
                  <w:rPr>
                    <w:ins w:id="7372" w:author="Nick.Tolimieri" w:date="2022-09-30T14:57:00Z"/>
                    <w:rFonts w:ascii="Calibri" w:hAnsi="Calibri" w:cs="Calibri"/>
                    <w:color w:val="000000"/>
                    <w:sz w:val="22"/>
                    <w:szCs w:val="22"/>
                  </w:rPr>
                </w:rPrChange>
              </w:rPr>
              <w:pPrChange w:id="7373" w:author="Nick.Tolimieri" w:date="2022-09-30T14:57:00Z">
                <w:pPr>
                  <w:jc w:val="right"/>
                </w:pPr>
              </w:pPrChange>
            </w:pPr>
            <w:ins w:id="7374" w:author="Nick.Tolimieri" w:date="2022-09-30T14:57:00Z">
              <w:r w:rsidRPr="0095582C">
                <w:rPr>
                  <w:rFonts w:asciiTheme="minorHAnsi" w:eastAsiaTheme="minorHAnsi" w:hAnsiTheme="minorHAnsi" w:cstheme="minorBidi"/>
                  <w:sz w:val="22"/>
                  <w:szCs w:val="22"/>
                  <w:rPrChange w:id="7375" w:author="Nick.Tolimieri" w:date="2022-09-30T14:57:00Z">
                    <w:rPr>
                      <w:rFonts w:ascii="Calibri" w:hAnsi="Calibri" w:cs="Calibri"/>
                      <w:color w:val="000000"/>
                      <w:sz w:val="22"/>
                      <w:szCs w:val="22"/>
                    </w:rPr>
                  </w:rPrChange>
                </w:rPr>
                <w:t>44</w:t>
              </w:r>
            </w:ins>
          </w:p>
        </w:tc>
        <w:tc>
          <w:tcPr>
            <w:tcW w:w="960" w:type="dxa"/>
            <w:noWrap/>
            <w:hideMark/>
            <w:tcPrChange w:id="737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77" w:author="Nick.Tolimieri" w:date="2022-09-30T14:57:00Z"/>
                <w:rFonts w:asciiTheme="minorHAnsi" w:eastAsiaTheme="minorHAnsi" w:hAnsiTheme="minorHAnsi" w:cstheme="minorBidi"/>
                <w:sz w:val="22"/>
                <w:szCs w:val="22"/>
                <w:rPrChange w:id="7378" w:author="Nick.Tolimieri" w:date="2022-09-30T14:57:00Z">
                  <w:rPr>
                    <w:ins w:id="7379" w:author="Nick.Tolimieri" w:date="2022-09-30T14:57:00Z"/>
                    <w:rFonts w:ascii="Calibri" w:hAnsi="Calibri" w:cs="Calibri"/>
                    <w:color w:val="000000"/>
                    <w:sz w:val="22"/>
                    <w:szCs w:val="22"/>
                  </w:rPr>
                </w:rPrChange>
              </w:rPr>
              <w:pPrChange w:id="7380" w:author="Nick.Tolimieri" w:date="2022-09-30T14:57:00Z">
                <w:pPr>
                  <w:jc w:val="right"/>
                </w:pPr>
              </w:pPrChange>
            </w:pPr>
            <w:ins w:id="7381" w:author="Nick.Tolimieri" w:date="2022-09-30T14:57:00Z">
              <w:r w:rsidRPr="0095582C">
                <w:rPr>
                  <w:rFonts w:asciiTheme="minorHAnsi" w:eastAsiaTheme="minorHAnsi" w:hAnsiTheme="minorHAnsi" w:cstheme="minorBidi"/>
                  <w:sz w:val="22"/>
                  <w:szCs w:val="22"/>
                  <w:rPrChange w:id="7382" w:author="Nick.Tolimieri" w:date="2022-09-30T14:57:00Z">
                    <w:rPr>
                      <w:rFonts w:ascii="Calibri" w:hAnsi="Calibri" w:cs="Calibri"/>
                      <w:color w:val="000000"/>
                      <w:sz w:val="22"/>
                      <w:szCs w:val="22"/>
                    </w:rPr>
                  </w:rPrChange>
                </w:rPr>
                <w:t>1.98</w:t>
              </w:r>
            </w:ins>
          </w:p>
        </w:tc>
        <w:tc>
          <w:tcPr>
            <w:tcW w:w="960" w:type="dxa"/>
            <w:noWrap/>
            <w:hideMark/>
            <w:tcPrChange w:id="738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84" w:author="Nick.Tolimieri" w:date="2022-09-30T14:57:00Z"/>
                <w:rFonts w:asciiTheme="minorHAnsi" w:eastAsiaTheme="minorHAnsi" w:hAnsiTheme="minorHAnsi" w:cstheme="minorBidi"/>
                <w:sz w:val="22"/>
                <w:szCs w:val="22"/>
                <w:rPrChange w:id="7385" w:author="Nick.Tolimieri" w:date="2022-09-30T14:57:00Z">
                  <w:rPr>
                    <w:ins w:id="7386" w:author="Nick.Tolimieri" w:date="2022-09-30T14:57:00Z"/>
                    <w:rFonts w:ascii="Calibri" w:hAnsi="Calibri" w:cs="Calibri"/>
                    <w:color w:val="000000"/>
                    <w:sz w:val="22"/>
                    <w:szCs w:val="22"/>
                  </w:rPr>
                </w:rPrChange>
              </w:rPr>
              <w:pPrChange w:id="7387" w:author="Nick.Tolimieri" w:date="2022-09-30T14:57:00Z">
                <w:pPr>
                  <w:jc w:val="right"/>
                </w:pPr>
              </w:pPrChange>
            </w:pPr>
            <w:ins w:id="7388" w:author="Nick.Tolimieri" w:date="2022-09-30T14:57:00Z">
              <w:r w:rsidRPr="0095582C">
                <w:rPr>
                  <w:rFonts w:asciiTheme="minorHAnsi" w:eastAsiaTheme="minorHAnsi" w:hAnsiTheme="minorHAnsi" w:cstheme="minorBidi"/>
                  <w:sz w:val="22"/>
                  <w:szCs w:val="22"/>
                  <w:rPrChange w:id="7389" w:author="Nick.Tolimieri" w:date="2022-09-30T14:57:00Z">
                    <w:rPr>
                      <w:rFonts w:ascii="Calibri" w:hAnsi="Calibri" w:cs="Calibri"/>
                      <w:color w:val="000000"/>
                      <w:sz w:val="22"/>
                      <w:szCs w:val="22"/>
                    </w:rPr>
                  </w:rPrChange>
                </w:rPr>
                <w:t>0.26</w:t>
              </w:r>
            </w:ins>
          </w:p>
        </w:tc>
      </w:tr>
      <w:tr w:rsidR="0095582C" w:rsidRPr="0095582C" w:rsidTr="0095582C">
        <w:trPr>
          <w:divId w:val="355430803"/>
          <w:trHeight w:val="300"/>
          <w:ins w:id="7390" w:author="Nick.Tolimieri" w:date="2022-09-30T14:57:00Z"/>
          <w:trPrChange w:id="7391" w:author="Nick.Tolimieri" w:date="2022-09-30T14:57:00Z">
            <w:trPr>
              <w:divId w:val="355430803"/>
              <w:trHeight w:val="300"/>
            </w:trPr>
          </w:trPrChange>
        </w:trPr>
        <w:tc>
          <w:tcPr>
            <w:tcW w:w="960" w:type="dxa"/>
            <w:noWrap/>
            <w:hideMark/>
            <w:tcPrChange w:id="73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393" w:author="Nick.Tolimieri" w:date="2022-09-30T14:57:00Z"/>
                <w:rFonts w:asciiTheme="minorHAnsi" w:eastAsiaTheme="minorHAnsi" w:hAnsiTheme="minorHAnsi" w:cstheme="minorBidi"/>
                <w:sz w:val="22"/>
                <w:szCs w:val="22"/>
                <w:rPrChange w:id="7394" w:author="Nick.Tolimieri" w:date="2022-09-30T14:57:00Z">
                  <w:rPr>
                    <w:ins w:id="7395" w:author="Nick.Tolimieri" w:date="2022-09-30T14:57:00Z"/>
                    <w:rFonts w:ascii="Calibri" w:hAnsi="Calibri" w:cs="Calibri"/>
                    <w:color w:val="000000"/>
                    <w:sz w:val="22"/>
                    <w:szCs w:val="22"/>
                  </w:rPr>
                </w:rPrChange>
              </w:rPr>
              <w:pPrChange w:id="7396" w:author="Nick.Tolimieri" w:date="2022-09-30T14:57:00Z">
                <w:pPr/>
              </w:pPrChange>
            </w:pPr>
            <w:ins w:id="7397" w:author="Nick.Tolimieri" w:date="2022-09-30T14:57:00Z">
              <w:r w:rsidRPr="0095582C">
                <w:rPr>
                  <w:rFonts w:asciiTheme="minorHAnsi" w:eastAsiaTheme="minorHAnsi" w:hAnsiTheme="minorHAnsi" w:cstheme="minorBidi"/>
                  <w:sz w:val="22"/>
                  <w:szCs w:val="22"/>
                  <w:rPrChange w:id="7398" w:author="Nick.Tolimieri" w:date="2022-09-30T14:57:00Z">
                    <w:rPr>
                      <w:rFonts w:ascii="Calibri" w:hAnsi="Calibri" w:cs="Calibri"/>
                      <w:color w:val="000000"/>
                      <w:sz w:val="22"/>
                      <w:szCs w:val="22"/>
                    </w:rPr>
                  </w:rPrChange>
                </w:rPr>
                <w:t>Cape Alava</w:t>
              </w:r>
            </w:ins>
          </w:p>
        </w:tc>
        <w:tc>
          <w:tcPr>
            <w:tcW w:w="960" w:type="dxa"/>
            <w:noWrap/>
            <w:hideMark/>
            <w:tcPrChange w:id="73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00" w:author="Nick.Tolimieri" w:date="2022-09-30T14:57:00Z"/>
                <w:rFonts w:asciiTheme="minorHAnsi" w:eastAsiaTheme="minorHAnsi" w:hAnsiTheme="minorHAnsi" w:cstheme="minorBidi"/>
                <w:sz w:val="22"/>
                <w:szCs w:val="22"/>
                <w:rPrChange w:id="7401" w:author="Nick.Tolimieri" w:date="2022-09-30T14:57:00Z">
                  <w:rPr>
                    <w:ins w:id="7402" w:author="Nick.Tolimieri" w:date="2022-09-30T14:57:00Z"/>
                    <w:rFonts w:ascii="Calibri" w:hAnsi="Calibri" w:cs="Calibri"/>
                    <w:color w:val="000000"/>
                    <w:sz w:val="22"/>
                    <w:szCs w:val="22"/>
                  </w:rPr>
                </w:rPrChange>
              </w:rPr>
              <w:pPrChange w:id="7403" w:author="Nick.Tolimieri" w:date="2022-09-30T14:57:00Z">
                <w:pPr>
                  <w:jc w:val="right"/>
                </w:pPr>
              </w:pPrChange>
            </w:pPr>
            <w:ins w:id="7404" w:author="Nick.Tolimieri" w:date="2022-09-30T14:57:00Z">
              <w:r w:rsidRPr="0095582C">
                <w:rPr>
                  <w:rFonts w:asciiTheme="minorHAnsi" w:eastAsiaTheme="minorHAnsi" w:hAnsiTheme="minorHAnsi" w:cstheme="minorBidi"/>
                  <w:sz w:val="22"/>
                  <w:szCs w:val="22"/>
                  <w:rPrChange w:id="7405" w:author="Nick.Tolimieri" w:date="2022-09-30T14:57:00Z">
                    <w:rPr>
                      <w:rFonts w:ascii="Calibri" w:hAnsi="Calibri" w:cs="Calibri"/>
                      <w:color w:val="000000"/>
                      <w:sz w:val="22"/>
                      <w:szCs w:val="22"/>
                    </w:rPr>
                  </w:rPrChange>
                </w:rPr>
                <w:t>1999</w:t>
              </w:r>
            </w:ins>
          </w:p>
        </w:tc>
        <w:tc>
          <w:tcPr>
            <w:tcW w:w="960" w:type="dxa"/>
            <w:noWrap/>
            <w:hideMark/>
            <w:tcPrChange w:id="74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07" w:author="Nick.Tolimieri" w:date="2022-09-30T14:57:00Z"/>
                <w:rFonts w:asciiTheme="minorHAnsi" w:eastAsiaTheme="minorHAnsi" w:hAnsiTheme="minorHAnsi" w:cstheme="minorBidi"/>
                <w:sz w:val="22"/>
                <w:szCs w:val="22"/>
                <w:rPrChange w:id="7408" w:author="Nick.Tolimieri" w:date="2022-09-30T14:57:00Z">
                  <w:rPr>
                    <w:ins w:id="7409" w:author="Nick.Tolimieri" w:date="2022-09-30T14:57:00Z"/>
                    <w:rFonts w:ascii="Calibri" w:hAnsi="Calibri" w:cs="Calibri"/>
                    <w:color w:val="000000"/>
                    <w:sz w:val="22"/>
                    <w:szCs w:val="22"/>
                  </w:rPr>
                </w:rPrChange>
              </w:rPr>
              <w:pPrChange w:id="7410" w:author="Nick.Tolimieri" w:date="2022-09-30T14:57:00Z">
                <w:pPr>
                  <w:jc w:val="right"/>
                </w:pPr>
              </w:pPrChange>
            </w:pPr>
            <w:ins w:id="7411" w:author="Nick.Tolimieri" w:date="2022-09-30T14:57:00Z">
              <w:r w:rsidRPr="0095582C">
                <w:rPr>
                  <w:rFonts w:asciiTheme="minorHAnsi" w:eastAsiaTheme="minorHAnsi" w:hAnsiTheme="minorHAnsi" w:cstheme="minorBidi"/>
                  <w:sz w:val="22"/>
                  <w:szCs w:val="22"/>
                  <w:rPrChange w:id="7412" w:author="Nick.Tolimieri" w:date="2022-09-30T14:57:00Z">
                    <w:rPr>
                      <w:rFonts w:ascii="Calibri" w:hAnsi="Calibri" w:cs="Calibri"/>
                      <w:color w:val="000000"/>
                      <w:sz w:val="22"/>
                      <w:szCs w:val="22"/>
                    </w:rPr>
                  </w:rPrChange>
                </w:rPr>
                <w:t>3</w:t>
              </w:r>
            </w:ins>
          </w:p>
        </w:tc>
        <w:tc>
          <w:tcPr>
            <w:tcW w:w="960" w:type="dxa"/>
            <w:noWrap/>
            <w:hideMark/>
            <w:tcPrChange w:id="74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14" w:author="Nick.Tolimieri" w:date="2022-09-30T14:57:00Z"/>
                <w:rFonts w:asciiTheme="minorHAnsi" w:eastAsiaTheme="minorHAnsi" w:hAnsiTheme="minorHAnsi" w:cstheme="minorBidi"/>
                <w:sz w:val="22"/>
                <w:szCs w:val="22"/>
                <w:rPrChange w:id="7415" w:author="Nick.Tolimieri" w:date="2022-09-30T14:57:00Z">
                  <w:rPr>
                    <w:ins w:id="7416" w:author="Nick.Tolimieri" w:date="2022-09-30T14:57:00Z"/>
                    <w:rFonts w:ascii="Calibri" w:hAnsi="Calibri" w:cs="Calibri"/>
                    <w:color w:val="000000"/>
                    <w:sz w:val="22"/>
                    <w:szCs w:val="22"/>
                  </w:rPr>
                </w:rPrChange>
              </w:rPr>
              <w:pPrChange w:id="7417" w:author="Nick.Tolimieri" w:date="2022-09-30T14:57:00Z">
                <w:pPr>
                  <w:jc w:val="right"/>
                </w:pPr>
              </w:pPrChange>
            </w:pPr>
            <w:ins w:id="7418" w:author="Nick.Tolimieri" w:date="2022-09-30T14:57:00Z">
              <w:r w:rsidRPr="0095582C">
                <w:rPr>
                  <w:rFonts w:asciiTheme="minorHAnsi" w:eastAsiaTheme="minorHAnsi" w:hAnsiTheme="minorHAnsi" w:cstheme="minorBidi"/>
                  <w:sz w:val="22"/>
                  <w:szCs w:val="22"/>
                  <w:rPrChange w:id="7419" w:author="Nick.Tolimieri" w:date="2022-09-30T14:57:00Z">
                    <w:rPr>
                      <w:rFonts w:ascii="Calibri" w:hAnsi="Calibri" w:cs="Calibri"/>
                      <w:color w:val="000000"/>
                      <w:sz w:val="22"/>
                      <w:szCs w:val="22"/>
                    </w:rPr>
                  </w:rPrChange>
                </w:rPr>
                <w:t>0</w:t>
              </w:r>
            </w:ins>
          </w:p>
        </w:tc>
        <w:tc>
          <w:tcPr>
            <w:tcW w:w="960" w:type="dxa"/>
            <w:noWrap/>
            <w:hideMark/>
            <w:tcPrChange w:id="74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21" w:author="Nick.Tolimieri" w:date="2022-09-30T14:57:00Z"/>
                <w:rFonts w:asciiTheme="minorHAnsi" w:eastAsiaTheme="minorHAnsi" w:hAnsiTheme="minorHAnsi" w:cstheme="minorBidi"/>
                <w:sz w:val="22"/>
                <w:szCs w:val="22"/>
                <w:rPrChange w:id="7422" w:author="Nick.Tolimieri" w:date="2022-09-30T14:57:00Z">
                  <w:rPr>
                    <w:ins w:id="7423" w:author="Nick.Tolimieri" w:date="2022-09-30T14:57:00Z"/>
                    <w:rFonts w:ascii="Calibri" w:hAnsi="Calibri" w:cs="Calibri"/>
                    <w:color w:val="000000"/>
                    <w:sz w:val="22"/>
                    <w:szCs w:val="22"/>
                  </w:rPr>
                </w:rPrChange>
              </w:rPr>
              <w:pPrChange w:id="7424" w:author="Nick.Tolimieri" w:date="2022-09-30T14:57:00Z">
                <w:pPr>
                  <w:jc w:val="right"/>
                </w:pPr>
              </w:pPrChange>
            </w:pPr>
            <w:ins w:id="7425" w:author="Nick.Tolimieri" w:date="2022-09-30T14:57:00Z">
              <w:r w:rsidRPr="0095582C">
                <w:rPr>
                  <w:rFonts w:asciiTheme="minorHAnsi" w:eastAsiaTheme="minorHAnsi" w:hAnsiTheme="minorHAnsi" w:cstheme="minorBidi"/>
                  <w:sz w:val="22"/>
                  <w:szCs w:val="22"/>
                  <w:rPrChange w:id="7426" w:author="Nick.Tolimieri" w:date="2022-09-30T14:57:00Z">
                    <w:rPr>
                      <w:rFonts w:ascii="Calibri" w:hAnsi="Calibri" w:cs="Calibri"/>
                      <w:color w:val="000000"/>
                      <w:sz w:val="22"/>
                      <w:szCs w:val="22"/>
                    </w:rPr>
                  </w:rPrChange>
                </w:rPr>
                <w:t>0</w:t>
              </w:r>
            </w:ins>
          </w:p>
        </w:tc>
        <w:tc>
          <w:tcPr>
            <w:tcW w:w="960" w:type="dxa"/>
            <w:noWrap/>
            <w:hideMark/>
            <w:tcPrChange w:id="74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28" w:author="Nick.Tolimieri" w:date="2022-09-30T14:57:00Z"/>
                <w:rFonts w:asciiTheme="minorHAnsi" w:eastAsiaTheme="minorHAnsi" w:hAnsiTheme="minorHAnsi" w:cstheme="minorBidi"/>
                <w:sz w:val="22"/>
                <w:szCs w:val="22"/>
                <w:rPrChange w:id="7429" w:author="Nick.Tolimieri" w:date="2022-09-30T14:57:00Z">
                  <w:rPr>
                    <w:ins w:id="7430" w:author="Nick.Tolimieri" w:date="2022-09-30T14:57:00Z"/>
                    <w:rFonts w:ascii="Calibri" w:hAnsi="Calibri" w:cs="Calibri"/>
                    <w:color w:val="000000"/>
                    <w:sz w:val="22"/>
                    <w:szCs w:val="22"/>
                  </w:rPr>
                </w:rPrChange>
              </w:rPr>
              <w:pPrChange w:id="7431" w:author="Nick.Tolimieri" w:date="2022-09-30T14:57:00Z">
                <w:pPr>
                  <w:jc w:val="right"/>
                </w:pPr>
              </w:pPrChange>
            </w:pPr>
            <w:ins w:id="7432" w:author="Nick.Tolimieri" w:date="2022-09-30T14:57:00Z">
              <w:r w:rsidRPr="0095582C">
                <w:rPr>
                  <w:rFonts w:asciiTheme="minorHAnsi" w:eastAsiaTheme="minorHAnsi" w:hAnsiTheme="minorHAnsi" w:cstheme="minorBidi"/>
                  <w:sz w:val="22"/>
                  <w:szCs w:val="22"/>
                  <w:rPrChange w:id="7433" w:author="Nick.Tolimieri" w:date="2022-09-30T14:57:00Z">
                    <w:rPr>
                      <w:rFonts w:ascii="Calibri" w:hAnsi="Calibri" w:cs="Calibri"/>
                      <w:color w:val="000000"/>
                      <w:sz w:val="22"/>
                      <w:szCs w:val="22"/>
                    </w:rPr>
                  </w:rPrChange>
                </w:rPr>
                <w:t>0</w:t>
              </w:r>
            </w:ins>
          </w:p>
        </w:tc>
        <w:tc>
          <w:tcPr>
            <w:tcW w:w="960" w:type="dxa"/>
            <w:noWrap/>
            <w:hideMark/>
            <w:tcPrChange w:id="743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35" w:author="Nick.Tolimieri" w:date="2022-09-30T14:57:00Z"/>
                <w:rFonts w:asciiTheme="minorHAnsi" w:eastAsiaTheme="minorHAnsi" w:hAnsiTheme="minorHAnsi" w:cstheme="minorBidi"/>
                <w:sz w:val="22"/>
                <w:szCs w:val="22"/>
                <w:rPrChange w:id="7436" w:author="Nick.Tolimieri" w:date="2022-09-30T14:57:00Z">
                  <w:rPr>
                    <w:ins w:id="7437" w:author="Nick.Tolimieri" w:date="2022-09-30T14:57:00Z"/>
                    <w:rFonts w:ascii="Calibri" w:hAnsi="Calibri" w:cs="Calibri"/>
                    <w:color w:val="000000"/>
                    <w:sz w:val="22"/>
                    <w:szCs w:val="22"/>
                  </w:rPr>
                </w:rPrChange>
              </w:rPr>
              <w:pPrChange w:id="7438" w:author="Nick.Tolimieri" w:date="2022-09-30T14:57:00Z">
                <w:pPr/>
              </w:pPrChange>
            </w:pPr>
            <w:ins w:id="7439" w:author="Nick.Tolimieri" w:date="2022-09-30T14:57:00Z">
              <w:r w:rsidRPr="0095582C">
                <w:rPr>
                  <w:rFonts w:asciiTheme="minorHAnsi" w:eastAsiaTheme="minorHAnsi" w:hAnsiTheme="minorHAnsi" w:cstheme="minorBidi"/>
                  <w:sz w:val="22"/>
                  <w:szCs w:val="22"/>
                  <w:rPrChange w:id="7440" w:author="Nick.Tolimieri" w:date="2022-09-30T14:57:00Z">
                    <w:rPr>
                      <w:rFonts w:ascii="Calibri" w:hAnsi="Calibri" w:cs="Calibri"/>
                      <w:color w:val="000000"/>
                      <w:sz w:val="22"/>
                      <w:szCs w:val="22"/>
                    </w:rPr>
                  </w:rPrChange>
                </w:rPr>
                <w:t>NA</w:t>
              </w:r>
            </w:ins>
          </w:p>
        </w:tc>
        <w:tc>
          <w:tcPr>
            <w:tcW w:w="960" w:type="dxa"/>
            <w:noWrap/>
            <w:hideMark/>
            <w:tcPrChange w:id="744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42" w:author="Nick.Tolimieri" w:date="2022-09-30T14:57:00Z"/>
                <w:rFonts w:asciiTheme="minorHAnsi" w:eastAsiaTheme="minorHAnsi" w:hAnsiTheme="minorHAnsi" w:cstheme="minorBidi"/>
                <w:sz w:val="22"/>
                <w:szCs w:val="22"/>
                <w:rPrChange w:id="7443" w:author="Nick.Tolimieri" w:date="2022-09-30T14:57:00Z">
                  <w:rPr>
                    <w:ins w:id="7444" w:author="Nick.Tolimieri" w:date="2022-09-30T14:57:00Z"/>
                    <w:rFonts w:ascii="Calibri" w:hAnsi="Calibri" w:cs="Calibri"/>
                    <w:color w:val="000000"/>
                    <w:sz w:val="22"/>
                    <w:szCs w:val="22"/>
                  </w:rPr>
                </w:rPrChange>
              </w:rPr>
              <w:pPrChange w:id="7445" w:author="Nick.Tolimieri" w:date="2022-09-30T14:57:00Z">
                <w:pPr/>
              </w:pPrChange>
            </w:pPr>
            <w:ins w:id="7446" w:author="Nick.Tolimieri" w:date="2022-09-30T14:57:00Z">
              <w:r w:rsidRPr="0095582C">
                <w:rPr>
                  <w:rFonts w:asciiTheme="minorHAnsi" w:eastAsiaTheme="minorHAnsi" w:hAnsiTheme="minorHAnsi" w:cstheme="minorBidi"/>
                  <w:sz w:val="22"/>
                  <w:szCs w:val="22"/>
                  <w:rPrChange w:id="7447" w:author="Nick.Tolimieri" w:date="2022-09-30T14:57:00Z">
                    <w:rPr>
                      <w:rFonts w:ascii="Calibri" w:hAnsi="Calibri" w:cs="Calibri"/>
                      <w:color w:val="000000"/>
                      <w:sz w:val="22"/>
                      <w:szCs w:val="22"/>
                    </w:rPr>
                  </w:rPrChange>
                </w:rPr>
                <w:t>NA</w:t>
              </w:r>
            </w:ins>
          </w:p>
        </w:tc>
        <w:tc>
          <w:tcPr>
            <w:tcW w:w="960" w:type="dxa"/>
            <w:noWrap/>
            <w:hideMark/>
            <w:tcPrChange w:id="744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49" w:author="Nick.Tolimieri" w:date="2022-09-30T14:57:00Z"/>
                <w:rFonts w:asciiTheme="minorHAnsi" w:eastAsiaTheme="minorHAnsi" w:hAnsiTheme="minorHAnsi" w:cstheme="minorBidi"/>
                <w:sz w:val="22"/>
                <w:szCs w:val="22"/>
                <w:rPrChange w:id="7450" w:author="Nick.Tolimieri" w:date="2022-09-30T14:57:00Z">
                  <w:rPr>
                    <w:ins w:id="7451" w:author="Nick.Tolimieri" w:date="2022-09-30T14:57:00Z"/>
                    <w:rFonts w:ascii="Calibri" w:hAnsi="Calibri" w:cs="Calibri"/>
                    <w:color w:val="000000"/>
                    <w:sz w:val="22"/>
                    <w:szCs w:val="22"/>
                  </w:rPr>
                </w:rPrChange>
              </w:rPr>
              <w:pPrChange w:id="7452" w:author="Nick.Tolimieri" w:date="2022-09-30T14:57:00Z">
                <w:pPr/>
              </w:pPrChange>
            </w:pPr>
            <w:ins w:id="7453" w:author="Nick.Tolimieri" w:date="2022-09-30T14:57:00Z">
              <w:r w:rsidRPr="0095582C">
                <w:rPr>
                  <w:rFonts w:asciiTheme="minorHAnsi" w:eastAsiaTheme="minorHAnsi" w:hAnsiTheme="minorHAnsi" w:cstheme="minorBidi"/>
                  <w:sz w:val="22"/>
                  <w:szCs w:val="22"/>
                  <w:rPrChange w:id="7454" w:author="Nick.Tolimieri" w:date="2022-09-30T14:57:00Z">
                    <w:rPr>
                      <w:rFonts w:ascii="Calibri" w:hAnsi="Calibri" w:cs="Calibri"/>
                      <w:color w:val="000000"/>
                      <w:sz w:val="22"/>
                      <w:szCs w:val="22"/>
                    </w:rPr>
                  </w:rPrChange>
                </w:rPr>
                <w:t>NA</w:t>
              </w:r>
            </w:ins>
          </w:p>
        </w:tc>
        <w:tc>
          <w:tcPr>
            <w:tcW w:w="960" w:type="dxa"/>
            <w:noWrap/>
            <w:hideMark/>
            <w:tcPrChange w:id="745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56" w:author="Nick.Tolimieri" w:date="2022-09-30T14:57:00Z"/>
                <w:rFonts w:asciiTheme="minorHAnsi" w:eastAsiaTheme="minorHAnsi" w:hAnsiTheme="minorHAnsi" w:cstheme="minorBidi"/>
                <w:sz w:val="22"/>
                <w:szCs w:val="22"/>
                <w:rPrChange w:id="7457" w:author="Nick.Tolimieri" w:date="2022-09-30T14:57:00Z">
                  <w:rPr>
                    <w:ins w:id="7458" w:author="Nick.Tolimieri" w:date="2022-09-30T14:57:00Z"/>
                    <w:rFonts w:ascii="Calibri" w:hAnsi="Calibri" w:cs="Calibri"/>
                    <w:color w:val="000000"/>
                    <w:sz w:val="22"/>
                    <w:szCs w:val="22"/>
                  </w:rPr>
                </w:rPrChange>
              </w:rPr>
              <w:pPrChange w:id="7459" w:author="Nick.Tolimieri" w:date="2022-09-30T14:57:00Z">
                <w:pPr/>
              </w:pPrChange>
            </w:pPr>
            <w:ins w:id="7460" w:author="Nick.Tolimieri" w:date="2022-09-30T14:57:00Z">
              <w:r w:rsidRPr="0095582C">
                <w:rPr>
                  <w:rFonts w:asciiTheme="minorHAnsi" w:eastAsiaTheme="minorHAnsi" w:hAnsiTheme="minorHAnsi" w:cstheme="minorBidi"/>
                  <w:sz w:val="22"/>
                  <w:szCs w:val="22"/>
                  <w:rPrChange w:id="7461"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7462" w:author="Nick.Tolimieri" w:date="2022-09-30T14:57:00Z"/>
          <w:trPrChange w:id="7463" w:author="Nick.Tolimieri" w:date="2022-09-30T14:57:00Z">
            <w:trPr>
              <w:divId w:val="355430803"/>
              <w:trHeight w:val="300"/>
            </w:trPr>
          </w:trPrChange>
        </w:trPr>
        <w:tc>
          <w:tcPr>
            <w:tcW w:w="960" w:type="dxa"/>
            <w:noWrap/>
            <w:hideMark/>
            <w:tcPrChange w:id="74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65" w:author="Nick.Tolimieri" w:date="2022-09-30T14:57:00Z"/>
                <w:rFonts w:asciiTheme="minorHAnsi" w:eastAsiaTheme="minorHAnsi" w:hAnsiTheme="minorHAnsi" w:cstheme="minorBidi"/>
                <w:sz w:val="22"/>
                <w:szCs w:val="22"/>
                <w:rPrChange w:id="7466" w:author="Nick.Tolimieri" w:date="2022-09-30T14:57:00Z">
                  <w:rPr>
                    <w:ins w:id="7467" w:author="Nick.Tolimieri" w:date="2022-09-30T14:57:00Z"/>
                    <w:rFonts w:ascii="Calibri" w:hAnsi="Calibri" w:cs="Calibri"/>
                    <w:color w:val="000000"/>
                    <w:sz w:val="22"/>
                    <w:szCs w:val="22"/>
                  </w:rPr>
                </w:rPrChange>
              </w:rPr>
              <w:pPrChange w:id="7468" w:author="Nick.Tolimieri" w:date="2022-09-30T14:57:00Z">
                <w:pPr/>
              </w:pPrChange>
            </w:pPr>
            <w:ins w:id="7469" w:author="Nick.Tolimieri" w:date="2022-09-30T14:57:00Z">
              <w:r w:rsidRPr="0095582C">
                <w:rPr>
                  <w:rFonts w:asciiTheme="minorHAnsi" w:eastAsiaTheme="minorHAnsi" w:hAnsiTheme="minorHAnsi" w:cstheme="minorBidi"/>
                  <w:sz w:val="22"/>
                  <w:szCs w:val="22"/>
                  <w:rPrChange w:id="7470" w:author="Nick.Tolimieri" w:date="2022-09-30T14:57:00Z">
                    <w:rPr>
                      <w:rFonts w:ascii="Calibri" w:hAnsi="Calibri" w:cs="Calibri"/>
                      <w:color w:val="000000"/>
                      <w:sz w:val="22"/>
                      <w:szCs w:val="22"/>
                    </w:rPr>
                  </w:rPrChange>
                </w:rPr>
                <w:t>Cape Alava</w:t>
              </w:r>
            </w:ins>
          </w:p>
        </w:tc>
        <w:tc>
          <w:tcPr>
            <w:tcW w:w="960" w:type="dxa"/>
            <w:noWrap/>
            <w:hideMark/>
            <w:tcPrChange w:id="74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72" w:author="Nick.Tolimieri" w:date="2022-09-30T14:57:00Z"/>
                <w:rFonts w:asciiTheme="minorHAnsi" w:eastAsiaTheme="minorHAnsi" w:hAnsiTheme="minorHAnsi" w:cstheme="minorBidi"/>
                <w:sz w:val="22"/>
                <w:szCs w:val="22"/>
                <w:rPrChange w:id="7473" w:author="Nick.Tolimieri" w:date="2022-09-30T14:57:00Z">
                  <w:rPr>
                    <w:ins w:id="7474" w:author="Nick.Tolimieri" w:date="2022-09-30T14:57:00Z"/>
                    <w:rFonts w:ascii="Calibri" w:hAnsi="Calibri" w:cs="Calibri"/>
                    <w:color w:val="000000"/>
                    <w:sz w:val="22"/>
                    <w:szCs w:val="22"/>
                  </w:rPr>
                </w:rPrChange>
              </w:rPr>
              <w:pPrChange w:id="7475" w:author="Nick.Tolimieri" w:date="2022-09-30T14:57:00Z">
                <w:pPr>
                  <w:jc w:val="right"/>
                </w:pPr>
              </w:pPrChange>
            </w:pPr>
            <w:ins w:id="7476" w:author="Nick.Tolimieri" w:date="2022-09-30T14:57:00Z">
              <w:r w:rsidRPr="0095582C">
                <w:rPr>
                  <w:rFonts w:asciiTheme="minorHAnsi" w:eastAsiaTheme="minorHAnsi" w:hAnsiTheme="minorHAnsi" w:cstheme="minorBidi"/>
                  <w:sz w:val="22"/>
                  <w:szCs w:val="22"/>
                  <w:rPrChange w:id="7477" w:author="Nick.Tolimieri" w:date="2022-09-30T14:57:00Z">
                    <w:rPr>
                      <w:rFonts w:ascii="Calibri" w:hAnsi="Calibri" w:cs="Calibri"/>
                      <w:color w:val="000000"/>
                      <w:sz w:val="22"/>
                      <w:szCs w:val="22"/>
                    </w:rPr>
                  </w:rPrChange>
                </w:rPr>
                <w:t>2000</w:t>
              </w:r>
            </w:ins>
          </w:p>
        </w:tc>
        <w:tc>
          <w:tcPr>
            <w:tcW w:w="960" w:type="dxa"/>
            <w:noWrap/>
            <w:hideMark/>
            <w:tcPrChange w:id="74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79" w:author="Nick.Tolimieri" w:date="2022-09-30T14:57:00Z"/>
                <w:rFonts w:asciiTheme="minorHAnsi" w:eastAsiaTheme="minorHAnsi" w:hAnsiTheme="minorHAnsi" w:cstheme="minorBidi"/>
                <w:sz w:val="22"/>
                <w:szCs w:val="22"/>
                <w:rPrChange w:id="7480" w:author="Nick.Tolimieri" w:date="2022-09-30T14:57:00Z">
                  <w:rPr>
                    <w:ins w:id="7481" w:author="Nick.Tolimieri" w:date="2022-09-30T14:57:00Z"/>
                    <w:rFonts w:ascii="Calibri" w:hAnsi="Calibri" w:cs="Calibri"/>
                    <w:color w:val="000000"/>
                    <w:sz w:val="22"/>
                    <w:szCs w:val="22"/>
                  </w:rPr>
                </w:rPrChange>
              </w:rPr>
              <w:pPrChange w:id="7482" w:author="Nick.Tolimieri" w:date="2022-09-30T14:57:00Z">
                <w:pPr>
                  <w:jc w:val="right"/>
                </w:pPr>
              </w:pPrChange>
            </w:pPr>
            <w:ins w:id="7483" w:author="Nick.Tolimieri" w:date="2022-09-30T14:57:00Z">
              <w:r w:rsidRPr="0095582C">
                <w:rPr>
                  <w:rFonts w:asciiTheme="minorHAnsi" w:eastAsiaTheme="minorHAnsi" w:hAnsiTheme="minorHAnsi" w:cstheme="minorBidi"/>
                  <w:sz w:val="22"/>
                  <w:szCs w:val="22"/>
                  <w:rPrChange w:id="7484" w:author="Nick.Tolimieri" w:date="2022-09-30T14:57:00Z">
                    <w:rPr>
                      <w:rFonts w:ascii="Calibri" w:hAnsi="Calibri" w:cs="Calibri"/>
                      <w:color w:val="000000"/>
                      <w:sz w:val="22"/>
                      <w:szCs w:val="22"/>
                    </w:rPr>
                  </w:rPrChange>
                </w:rPr>
                <w:t>0</w:t>
              </w:r>
            </w:ins>
          </w:p>
        </w:tc>
        <w:tc>
          <w:tcPr>
            <w:tcW w:w="960" w:type="dxa"/>
            <w:noWrap/>
            <w:hideMark/>
            <w:tcPrChange w:id="74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86" w:author="Nick.Tolimieri" w:date="2022-09-30T14:57:00Z"/>
                <w:rFonts w:asciiTheme="minorHAnsi" w:eastAsiaTheme="minorHAnsi" w:hAnsiTheme="minorHAnsi" w:cstheme="minorBidi"/>
                <w:sz w:val="22"/>
                <w:szCs w:val="22"/>
                <w:rPrChange w:id="7487" w:author="Nick.Tolimieri" w:date="2022-09-30T14:57:00Z">
                  <w:rPr>
                    <w:ins w:id="7488" w:author="Nick.Tolimieri" w:date="2022-09-30T14:57:00Z"/>
                    <w:rFonts w:ascii="Calibri" w:hAnsi="Calibri" w:cs="Calibri"/>
                    <w:color w:val="000000"/>
                    <w:sz w:val="22"/>
                    <w:szCs w:val="22"/>
                  </w:rPr>
                </w:rPrChange>
              </w:rPr>
              <w:pPrChange w:id="7489" w:author="Nick.Tolimieri" w:date="2022-09-30T14:57:00Z">
                <w:pPr>
                  <w:jc w:val="right"/>
                </w:pPr>
              </w:pPrChange>
            </w:pPr>
            <w:ins w:id="7490" w:author="Nick.Tolimieri" w:date="2022-09-30T14:57:00Z">
              <w:r w:rsidRPr="0095582C">
                <w:rPr>
                  <w:rFonts w:asciiTheme="minorHAnsi" w:eastAsiaTheme="minorHAnsi" w:hAnsiTheme="minorHAnsi" w:cstheme="minorBidi"/>
                  <w:sz w:val="22"/>
                  <w:szCs w:val="22"/>
                  <w:rPrChange w:id="7491" w:author="Nick.Tolimieri" w:date="2022-09-30T14:57:00Z">
                    <w:rPr>
                      <w:rFonts w:ascii="Calibri" w:hAnsi="Calibri" w:cs="Calibri"/>
                      <w:color w:val="000000"/>
                      <w:sz w:val="22"/>
                      <w:szCs w:val="22"/>
                    </w:rPr>
                  </w:rPrChange>
                </w:rPr>
                <w:t>0</w:t>
              </w:r>
            </w:ins>
          </w:p>
        </w:tc>
        <w:tc>
          <w:tcPr>
            <w:tcW w:w="960" w:type="dxa"/>
            <w:noWrap/>
            <w:hideMark/>
            <w:tcPrChange w:id="74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493" w:author="Nick.Tolimieri" w:date="2022-09-30T14:57:00Z"/>
                <w:rFonts w:asciiTheme="minorHAnsi" w:eastAsiaTheme="minorHAnsi" w:hAnsiTheme="minorHAnsi" w:cstheme="minorBidi"/>
                <w:sz w:val="22"/>
                <w:szCs w:val="22"/>
                <w:rPrChange w:id="7494" w:author="Nick.Tolimieri" w:date="2022-09-30T14:57:00Z">
                  <w:rPr>
                    <w:ins w:id="7495" w:author="Nick.Tolimieri" w:date="2022-09-30T14:57:00Z"/>
                    <w:rFonts w:ascii="Calibri" w:hAnsi="Calibri" w:cs="Calibri"/>
                    <w:color w:val="000000"/>
                    <w:sz w:val="22"/>
                    <w:szCs w:val="22"/>
                  </w:rPr>
                </w:rPrChange>
              </w:rPr>
              <w:pPrChange w:id="7496" w:author="Nick.Tolimieri" w:date="2022-09-30T14:57:00Z">
                <w:pPr>
                  <w:jc w:val="right"/>
                </w:pPr>
              </w:pPrChange>
            </w:pPr>
            <w:ins w:id="7497" w:author="Nick.Tolimieri" w:date="2022-09-30T14:57:00Z">
              <w:r w:rsidRPr="0095582C">
                <w:rPr>
                  <w:rFonts w:asciiTheme="minorHAnsi" w:eastAsiaTheme="minorHAnsi" w:hAnsiTheme="minorHAnsi" w:cstheme="minorBidi"/>
                  <w:sz w:val="22"/>
                  <w:szCs w:val="22"/>
                  <w:rPrChange w:id="7498" w:author="Nick.Tolimieri" w:date="2022-09-30T14:57:00Z">
                    <w:rPr>
                      <w:rFonts w:ascii="Calibri" w:hAnsi="Calibri" w:cs="Calibri"/>
                      <w:color w:val="000000"/>
                      <w:sz w:val="22"/>
                      <w:szCs w:val="22"/>
                    </w:rPr>
                  </w:rPrChange>
                </w:rPr>
                <w:t>0</w:t>
              </w:r>
            </w:ins>
          </w:p>
        </w:tc>
        <w:tc>
          <w:tcPr>
            <w:tcW w:w="960" w:type="dxa"/>
            <w:noWrap/>
            <w:hideMark/>
            <w:tcPrChange w:id="74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00" w:author="Nick.Tolimieri" w:date="2022-09-30T14:57:00Z"/>
                <w:rFonts w:asciiTheme="minorHAnsi" w:eastAsiaTheme="minorHAnsi" w:hAnsiTheme="minorHAnsi" w:cstheme="minorBidi"/>
                <w:sz w:val="22"/>
                <w:szCs w:val="22"/>
                <w:rPrChange w:id="7501" w:author="Nick.Tolimieri" w:date="2022-09-30T14:57:00Z">
                  <w:rPr>
                    <w:ins w:id="7502" w:author="Nick.Tolimieri" w:date="2022-09-30T14:57:00Z"/>
                    <w:rFonts w:ascii="Calibri" w:hAnsi="Calibri" w:cs="Calibri"/>
                    <w:color w:val="000000"/>
                    <w:sz w:val="22"/>
                    <w:szCs w:val="22"/>
                  </w:rPr>
                </w:rPrChange>
              </w:rPr>
              <w:pPrChange w:id="7503" w:author="Nick.Tolimieri" w:date="2022-09-30T14:57:00Z">
                <w:pPr>
                  <w:jc w:val="right"/>
                </w:pPr>
              </w:pPrChange>
            </w:pPr>
            <w:ins w:id="7504" w:author="Nick.Tolimieri" w:date="2022-09-30T14:57:00Z">
              <w:r w:rsidRPr="0095582C">
                <w:rPr>
                  <w:rFonts w:asciiTheme="minorHAnsi" w:eastAsiaTheme="minorHAnsi" w:hAnsiTheme="minorHAnsi" w:cstheme="minorBidi"/>
                  <w:sz w:val="22"/>
                  <w:szCs w:val="22"/>
                  <w:rPrChange w:id="7505" w:author="Nick.Tolimieri" w:date="2022-09-30T14:57:00Z">
                    <w:rPr>
                      <w:rFonts w:ascii="Calibri" w:hAnsi="Calibri" w:cs="Calibri"/>
                      <w:color w:val="000000"/>
                      <w:sz w:val="22"/>
                      <w:szCs w:val="22"/>
                    </w:rPr>
                  </w:rPrChange>
                </w:rPr>
                <w:t>0</w:t>
              </w:r>
            </w:ins>
          </w:p>
        </w:tc>
        <w:tc>
          <w:tcPr>
            <w:tcW w:w="960" w:type="dxa"/>
            <w:noWrap/>
            <w:hideMark/>
            <w:tcPrChange w:id="750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07" w:author="Nick.Tolimieri" w:date="2022-09-30T14:57:00Z"/>
                <w:rFonts w:asciiTheme="minorHAnsi" w:eastAsiaTheme="minorHAnsi" w:hAnsiTheme="minorHAnsi" w:cstheme="minorBidi"/>
                <w:sz w:val="22"/>
                <w:szCs w:val="22"/>
                <w:rPrChange w:id="7508" w:author="Nick.Tolimieri" w:date="2022-09-30T14:57:00Z">
                  <w:rPr>
                    <w:ins w:id="7509" w:author="Nick.Tolimieri" w:date="2022-09-30T14:57:00Z"/>
                    <w:rFonts w:ascii="Calibri" w:hAnsi="Calibri" w:cs="Calibri"/>
                    <w:color w:val="000000"/>
                    <w:sz w:val="22"/>
                    <w:szCs w:val="22"/>
                  </w:rPr>
                </w:rPrChange>
              </w:rPr>
              <w:pPrChange w:id="7510" w:author="Nick.Tolimieri" w:date="2022-09-30T14:57:00Z">
                <w:pPr/>
              </w:pPrChange>
            </w:pPr>
            <w:ins w:id="7511" w:author="Nick.Tolimieri" w:date="2022-09-30T14:57:00Z">
              <w:r w:rsidRPr="0095582C">
                <w:rPr>
                  <w:rFonts w:asciiTheme="minorHAnsi" w:eastAsiaTheme="minorHAnsi" w:hAnsiTheme="minorHAnsi" w:cstheme="minorBidi"/>
                  <w:sz w:val="22"/>
                  <w:szCs w:val="22"/>
                  <w:rPrChange w:id="7512" w:author="Nick.Tolimieri" w:date="2022-09-30T14:57:00Z">
                    <w:rPr>
                      <w:rFonts w:ascii="Calibri" w:hAnsi="Calibri" w:cs="Calibri"/>
                      <w:color w:val="000000"/>
                      <w:sz w:val="22"/>
                      <w:szCs w:val="22"/>
                    </w:rPr>
                  </w:rPrChange>
                </w:rPr>
                <w:t>NA</w:t>
              </w:r>
            </w:ins>
          </w:p>
        </w:tc>
        <w:tc>
          <w:tcPr>
            <w:tcW w:w="960" w:type="dxa"/>
            <w:noWrap/>
            <w:hideMark/>
            <w:tcPrChange w:id="751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14" w:author="Nick.Tolimieri" w:date="2022-09-30T14:57:00Z"/>
                <w:rFonts w:asciiTheme="minorHAnsi" w:eastAsiaTheme="minorHAnsi" w:hAnsiTheme="minorHAnsi" w:cstheme="minorBidi"/>
                <w:sz w:val="22"/>
                <w:szCs w:val="22"/>
                <w:rPrChange w:id="7515" w:author="Nick.Tolimieri" w:date="2022-09-30T14:57:00Z">
                  <w:rPr>
                    <w:ins w:id="7516" w:author="Nick.Tolimieri" w:date="2022-09-30T14:57:00Z"/>
                    <w:rFonts w:ascii="Calibri" w:hAnsi="Calibri" w:cs="Calibri"/>
                    <w:color w:val="000000"/>
                    <w:sz w:val="22"/>
                    <w:szCs w:val="22"/>
                  </w:rPr>
                </w:rPrChange>
              </w:rPr>
              <w:pPrChange w:id="7517" w:author="Nick.Tolimieri" w:date="2022-09-30T14:57:00Z">
                <w:pPr/>
              </w:pPrChange>
            </w:pPr>
            <w:ins w:id="7518" w:author="Nick.Tolimieri" w:date="2022-09-30T14:57:00Z">
              <w:r w:rsidRPr="0095582C">
                <w:rPr>
                  <w:rFonts w:asciiTheme="minorHAnsi" w:eastAsiaTheme="minorHAnsi" w:hAnsiTheme="minorHAnsi" w:cstheme="minorBidi"/>
                  <w:sz w:val="22"/>
                  <w:szCs w:val="22"/>
                  <w:rPrChange w:id="7519" w:author="Nick.Tolimieri" w:date="2022-09-30T14:57:00Z">
                    <w:rPr>
                      <w:rFonts w:ascii="Calibri" w:hAnsi="Calibri" w:cs="Calibri"/>
                      <w:color w:val="000000"/>
                      <w:sz w:val="22"/>
                      <w:szCs w:val="22"/>
                    </w:rPr>
                  </w:rPrChange>
                </w:rPr>
                <w:t>NA</w:t>
              </w:r>
            </w:ins>
          </w:p>
        </w:tc>
        <w:tc>
          <w:tcPr>
            <w:tcW w:w="960" w:type="dxa"/>
            <w:noWrap/>
            <w:hideMark/>
            <w:tcPrChange w:id="752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21" w:author="Nick.Tolimieri" w:date="2022-09-30T14:57:00Z"/>
                <w:rFonts w:asciiTheme="minorHAnsi" w:eastAsiaTheme="minorHAnsi" w:hAnsiTheme="minorHAnsi" w:cstheme="minorBidi"/>
                <w:sz w:val="22"/>
                <w:szCs w:val="22"/>
                <w:rPrChange w:id="7522" w:author="Nick.Tolimieri" w:date="2022-09-30T14:57:00Z">
                  <w:rPr>
                    <w:ins w:id="7523" w:author="Nick.Tolimieri" w:date="2022-09-30T14:57:00Z"/>
                    <w:rFonts w:ascii="Calibri" w:hAnsi="Calibri" w:cs="Calibri"/>
                    <w:color w:val="000000"/>
                    <w:sz w:val="22"/>
                    <w:szCs w:val="22"/>
                  </w:rPr>
                </w:rPrChange>
              </w:rPr>
              <w:pPrChange w:id="7524" w:author="Nick.Tolimieri" w:date="2022-09-30T14:57:00Z">
                <w:pPr/>
              </w:pPrChange>
            </w:pPr>
            <w:ins w:id="7525" w:author="Nick.Tolimieri" w:date="2022-09-30T14:57:00Z">
              <w:r w:rsidRPr="0095582C">
                <w:rPr>
                  <w:rFonts w:asciiTheme="minorHAnsi" w:eastAsiaTheme="minorHAnsi" w:hAnsiTheme="minorHAnsi" w:cstheme="minorBidi"/>
                  <w:sz w:val="22"/>
                  <w:szCs w:val="22"/>
                  <w:rPrChange w:id="7526" w:author="Nick.Tolimieri" w:date="2022-09-30T14:57:00Z">
                    <w:rPr>
                      <w:rFonts w:ascii="Calibri" w:hAnsi="Calibri" w:cs="Calibri"/>
                      <w:color w:val="000000"/>
                      <w:sz w:val="22"/>
                      <w:szCs w:val="22"/>
                    </w:rPr>
                  </w:rPrChange>
                </w:rPr>
                <w:t>NA</w:t>
              </w:r>
            </w:ins>
          </w:p>
        </w:tc>
        <w:tc>
          <w:tcPr>
            <w:tcW w:w="960" w:type="dxa"/>
            <w:noWrap/>
            <w:hideMark/>
            <w:tcPrChange w:id="752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28" w:author="Nick.Tolimieri" w:date="2022-09-30T14:57:00Z"/>
                <w:rFonts w:asciiTheme="minorHAnsi" w:eastAsiaTheme="minorHAnsi" w:hAnsiTheme="minorHAnsi" w:cstheme="minorBidi"/>
                <w:sz w:val="22"/>
                <w:szCs w:val="22"/>
                <w:rPrChange w:id="7529" w:author="Nick.Tolimieri" w:date="2022-09-30T14:57:00Z">
                  <w:rPr>
                    <w:ins w:id="7530" w:author="Nick.Tolimieri" w:date="2022-09-30T14:57:00Z"/>
                    <w:rFonts w:ascii="Calibri" w:hAnsi="Calibri" w:cs="Calibri"/>
                    <w:color w:val="000000"/>
                    <w:sz w:val="22"/>
                    <w:szCs w:val="22"/>
                  </w:rPr>
                </w:rPrChange>
              </w:rPr>
              <w:pPrChange w:id="7531" w:author="Nick.Tolimieri" w:date="2022-09-30T14:57:00Z">
                <w:pPr/>
              </w:pPrChange>
            </w:pPr>
            <w:ins w:id="7532" w:author="Nick.Tolimieri" w:date="2022-09-30T14:57:00Z">
              <w:r w:rsidRPr="0095582C">
                <w:rPr>
                  <w:rFonts w:asciiTheme="minorHAnsi" w:eastAsiaTheme="minorHAnsi" w:hAnsiTheme="minorHAnsi" w:cstheme="minorBidi"/>
                  <w:sz w:val="22"/>
                  <w:szCs w:val="22"/>
                  <w:rPrChange w:id="7533"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7534" w:author="Nick.Tolimieri" w:date="2022-09-30T14:57:00Z"/>
          <w:trPrChange w:id="7535" w:author="Nick.Tolimieri" w:date="2022-09-30T14:57:00Z">
            <w:trPr>
              <w:divId w:val="355430803"/>
              <w:trHeight w:val="300"/>
            </w:trPr>
          </w:trPrChange>
        </w:trPr>
        <w:tc>
          <w:tcPr>
            <w:tcW w:w="960" w:type="dxa"/>
            <w:noWrap/>
            <w:hideMark/>
            <w:tcPrChange w:id="75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37" w:author="Nick.Tolimieri" w:date="2022-09-30T14:57:00Z"/>
                <w:rFonts w:asciiTheme="minorHAnsi" w:eastAsiaTheme="minorHAnsi" w:hAnsiTheme="minorHAnsi" w:cstheme="minorBidi"/>
                <w:sz w:val="22"/>
                <w:szCs w:val="22"/>
                <w:rPrChange w:id="7538" w:author="Nick.Tolimieri" w:date="2022-09-30T14:57:00Z">
                  <w:rPr>
                    <w:ins w:id="7539" w:author="Nick.Tolimieri" w:date="2022-09-30T14:57:00Z"/>
                    <w:rFonts w:ascii="Calibri" w:hAnsi="Calibri" w:cs="Calibri"/>
                    <w:color w:val="000000"/>
                    <w:sz w:val="22"/>
                    <w:szCs w:val="22"/>
                  </w:rPr>
                </w:rPrChange>
              </w:rPr>
              <w:pPrChange w:id="7540" w:author="Nick.Tolimieri" w:date="2022-09-30T14:57:00Z">
                <w:pPr/>
              </w:pPrChange>
            </w:pPr>
            <w:ins w:id="7541" w:author="Nick.Tolimieri" w:date="2022-09-30T14:57:00Z">
              <w:r w:rsidRPr="0095582C">
                <w:rPr>
                  <w:rFonts w:asciiTheme="minorHAnsi" w:eastAsiaTheme="minorHAnsi" w:hAnsiTheme="minorHAnsi" w:cstheme="minorBidi"/>
                  <w:sz w:val="22"/>
                  <w:szCs w:val="22"/>
                  <w:rPrChange w:id="7542" w:author="Nick.Tolimieri" w:date="2022-09-30T14:57:00Z">
                    <w:rPr>
                      <w:rFonts w:ascii="Calibri" w:hAnsi="Calibri" w:cs="Calibri"/>
                      <w:color w:val="000000"/>
                      <w:sz w:val="22"/>
                      <w:szCs w:val="22"/>
                    </w:rPr>
                  </w:rPrChange>
                </w:rPr>
                <w:t>Cape Alava</w:t>
              </w:r>
            </w:ins>
          </w:p>
        </w:tc>
        <w:tc>
          <w:tcPr>
            <w:tcW w:w="960" w:type="dxa"/>
            <w:noWrap/>
            <w:hideMark/>
            <w:tcPrChange w:id="75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44" w:author="Nick.Tolimieri" w:date="2022-09-30T14:57:00Z"/>
                <w:rFonts w:asciiTheme="minorHAnsi" w:eastAsiaTheme="minorHAnsi" w:hAnsiTheme="minorHAnsi" w:cstheme="minorBidi"/>
                <w:sz w:val="22"/>
                <w:szCs w:val="22"/>
                <w:rPrChange w:id="7545" w:author="Nick.Tolimieri" w:date="2022-09-30T14:57:00Z">
                  <w:rPr>
                    <w:ins w:id="7546" w:author="Nick.Tolimieri" w:date="2022-09-30T14:57:00Z"/>
                    <w:rFonts w:ascii="Calibri" w:hAnsi="Calibri" w:cs="Calibri"/>
                    <w:color w:val="000000"/>
                    <w:sz w:val="22"/>
                    <w:szCs w:val="22"/>
                  </w:rPr>
                </w:rPrChange>
              </w:rPr>
              <w:pPrChange w:id="7547" w:author="Nick.Tolimieri" w:date="2022-09-30T14:57:00Z">
                <w:pPr>
                  <w:jc w:val="right"/>
                </w:pPr>
              </w:pPrChange>
            </w:pPr>
            <w:ins w:id="7548" w:author="Nick.Tolimieri" w:date="2022-09-30T14:57:00Z">
              <w:r w:rsidRPr="0095582C">
                <w:rPr>
                  <w:rFonts w:asciiTheme="minorHAnsi" w:eastAsiaTheme="minorHAnsi" w:hAnsiTheme="minorHAnsi" w:cstheme="minorBidi"/>
                  <w:sz w:val="22"/>
                  <w:szCs w:val="22"/>
                  <w:rPrChange w:id="7549" w:author="Nick.Tolimieri" w:date="2022-09-30T14:57:00Z">
                    <w:rPr>
                      <w:rFonts w:ascii="Calibri" w:hAnsi="Calibri" w:cs="Calibri"/>
                      <w:color w:val="000000"/>
                      <w:sz w:val="22"/>
                      <w:szCs w:val="22"/>
                    </w:rPr>
                  </w:rPrChange>
                </w:rPr>
                <w:t>2001</w:t>
              </w:r>
            </w:ins>
          </w:p>
        </w:tc>
        <w:tc>
          <w:tcPr>
            <w:tcW w:w="960" w:type="dxa"/>
            <w:noWrap/>
            <w:hideMark/>
            <w:tcPrChange w:id="75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51" w:author="Nick.Tolimieri" w:date="2022-09-30T14:57:00Z"/>
                <w:rFonts w:asciiTheme="minorHAnsi" w:eastAsiaTheme="minorHAnsi" w:hAnsiTheme="minorHAnsi" w:cstheme="minorBidi"/>
                <w:sz w:val="22"/>
                <w:szCs w:val="22"/>
                <w:rPrChange w:id="7552" w:author="Nick.Tolimieri" w:date="2022-09-30T14:57:00Z">
                  <w:rPr>
                    <w:ins w:id="7553" w:author="Nick.Tolimieri" w:date="2022-09-30T14:57:00Z"/>
                    <w:rFonts w:ascii="Calibri" w:hAnsi="Calibri" w:cs="Calibri"/>
                    <w:color w:val="000000"/>
                    <w:sz w:val="22"/>
                    <w:szCs w:val="22"/>
                  </w:rPr>
                </w:rPrChange>
              </w:rPr>
              <w:pPrChange w:id="7554" w:author="Nick.Tolimieri" w:date="2022-09-30T14:57:00Z">
                <w:pPr>
                  <w:jc w:val="right"/>
                </w:pPr>
              </w:pPrChange>
            </w:pPr>
            <w:ins w:id="7555" w:author="Nick.Tolimieri" w:date="2022-09-30T14:57:00Z">
              <w:r w:rsidRPr="0095582C">
                <w:rPr>
                  <w:rFonts w:asciiTheme="minorHAnsi" w:eastAsiaTheme="minorHAnsi" w:hAnsiTheme="minorHAnsi" w:cstheme="minorBidi"/>
                  <w:sz w:val="22"/>
                  <w:szCs w:val="22"/>
                  <w:rPrChange w:id="7556" w:author="Nick.Tolimieri" w:date="2022-09-30T14:57:00Z">
                    <w:rPr>
                      <w:rFonts w:ascii="Calibri" w:hAnsi="Calibri" w:cs="Calibri"/>
                      <w:color w:val="000000"/>
                      <w:sz w:val="22"/>
                      <w:szCs w:val="22"/>
                    </w:rPr>
                  </w:rPrChange>
                </w:rPr>
                <w:t>0</w:t>
              </w:r>
            </w:ins>
          </w:p>
        </w:tc>
        <w:tc>
          <w:tcPr>
            <w:tcW w:w="960" w:type="dxa"/>
            <w:noWrap/>
            <w:hideMark/>
            <w:tcPrChange w:id="75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58" w:author="Nick.Tolimieri" w:date="2022-09-30T14:57:00Z"/>
                <w:rFonts w:asciiTheme="minorHAnsi" w:eastAsiaTheme="minorHAnsi" w:hAnsiTheme="minorHAnsi" w:cstheme="minorBidi"/>
                <w:sz w:val="22"/>
                <w:szCs w:val="22"/>
                <w:rPrChange w:id="7559" w:author="Nick.Tolimieri" w:date="2022-09-30T14:57:00Z">
                  <w:rPr>
                    <w:ins w:id="7560" w:author="Nick.Tolimieri" w:date="2022-09-30T14:57:00Z"/>
                    <w:rFonts w:ascii="Calibri" w:hAnsi="Calibri" w:cs="Calibri"/>
                    <w:color w:val="000000"/>
                    <w:sz w:val="22"/>
                    <w:szCs w:val="22"/>
                  </w:rPr>
                </w:rPrChange>
              </w:rPr>
              <w:pPrChange w:id="7561" w:author="Nick.Tolimieri" w:date="2022-09-30T14:57:00Z">
                <w:pPr>
                  <w:jc w:val="right"/>
                </w:pPr>
              </w:pPrChange>
            </w:pPr>
            <w:ins w:id="7562" w:author="Nick.Tolimieri" w:date="2022-09-30T14:57:00Z">
              <w:r w:rsidRPr="0095582C">
                <w:rPr>
                  <w:rFonts w:asciiTheme="minorHAnsi" w:eastAsiaTheme="minorHAnsi" w:hAnsiTheme="minorHAnsi" w:cstheme="minorBidi"/>
                  <w:sz w:val="22"/>
                  <w:szCs w:val="22"/>
                  <w:rPrChange w:id="7563" w:author="Nick.Tolimieri" w:date="2022-09-30T14:57:00Z">
                    <w:rPr>
                      <w:rFonts w:ascii="Calibri" w:hAnsi="Calibri" w:cs="Calibri"/>
                      <w:color w:val="000000"/>
                      <w:sz w:val="22"/>
                      <w:szCs w:val="22"/>
                    </w:rPr>
                  </w:rPrChange>
                </w:rPr>
                <w:t>0</w:t>
              </w:r>
            </w:ins>
          </w:p>
        </w:tc>
        <w:tc>
          <w:tcPr>
            <w:tcW w:w="960" w:type="dxa"/>
            <w:noWrap/>
            <w:hideMark/>
            <w:tcPrChange w:id="75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65" w:author="Nick.Tolimieri" w:date="2022-09-30T14:57:00Z"/>
                <w:rFonts w:asciiTheme="minorHAnsi" w:eastAsiaTheme="minorHAnsi" w:hAnsiTheme="minorHAnsi" w:cstheme="minorBidi"/>
                <w:sz w:val="22"/>
                <w:szCs w:val="22"/>
                <w:rPrChange w:id="7566" w:author="Nick.Tolimieri" w:date="2022-09-30T14:57:00Z">
                  <w:rPr>
                    <w:ins w:id="7567" w:author="Nick.Tolimieri" w:date="2022-09-30T14:57:00Z"/>
                    <w:rFonts w:ascii="Calibri" w:hAnsi="Calibri" w:cs="Calibri"/>
                    <w:color w:val="000000"/>
                    <w:sz w:val="22"/>
                    <w:szCs w:val="22"/>
                  </w:rPr>
                </w:rPrChange>
              </w:rPr>
              <w:pPrChange w:id="7568" w:author="Nick.Tolimieri" w:date="2022-09-30T14:57:00Z">
                <w:pPr>
                  <w:jc w:val="right"/>
                </w:pPr>
              </w:pPrChange>
            </w:pPr>
            <w:ins w:id="7569" w:author="Nick.Tolimieri" w:date="2022-09-30T14:57:00Z">
              <w:r w:rsidRPr="0095582C">
                <w:rPr>
                  <w:rFonts w:asciiTheme="minorHAnsi" w:eastAsiaTheme="minorHAnsi" w:hAnsiTheme="minorHAnsi" w:cstheme="minorBidi"/>
                  <w:sz w:val="22"/>
                  <w:szCs w:val="22"/>
                  <w:rPrChange w:id="7570" w:author="Nick.Tolimieri" w:date="2022-09-30T14:57:00Z">
                    <w:rPr>
                      <w:rFonts w:ascii="Calibri" w:hAnsi="Calibri" w:cs="Calibri"/>
                      <w:color w:val="000000"/>
                      <w:sz w:val="22"/>
                      <w:szCs w:val="22"/>
                    </w:rPr>
                  </w:rPrChange>
                </w:rPr>
                <w:t>0</w:t>
              </w:r>
            </w:ins>
          </w:p>
        </w:tc>
        <w:tc>
          <w:tcPr>
            <w:tcW w:w="960" w:type="dxa"/>
            <w:noWrap/>
            <w:hideMark/>
            <w:tcPrChange w:id="75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72" w:author="Nick.Tolimieri" w:date="2022-09-30T14:57:00Z"/>
                <w:rFonts w:asciiTheme="minorHAnsi" w:eastAsiaTheme="minorHAnsi" w:hAnsiTheme="minorHAnsi" w:cstheme="minorBidi"/>
                <w:sz w:val="22"/>
                <w:szCs w:val="22"/>
                <w:rPrChange w:id="7573" w:author="Nick.Tolimieri" w:date="2022-09-30T14:57:00Z">
                  <w:rPr>
                    <w:ins w:id="7574" w:author="Nick.Tolimieri" w:date="2022-09-30T14:57:00Z"/>
                    <w:rFonts w:ascii="Calibri" w:hAnsi="Calibri" w:cs="Calibri"/>
                    <w:color w:val="000000"/>
                    <w:sz w:val="22"/>
                    <w:szCs w:val="22"/>
                  </w:rPr>
                </w:rPrChange>
              </w:rPr>
              <w:pPrChange w:id="7575" w:author="Nick.Tolimieri" w:date="2022-09-30T14:57:00Z">
                <w:pPr>
                  <w:jc w:val="right"/>
                </w:pPr>
              </w:pPrChange>
            </w:pPr>
            <w:ins w:id="7576" w:author="Nick.Tolimieri" w:date="2022-09-30T14:57:00Z">
              <w:r w:rsidRPr="0095582C">
                <w:rPr>
                  <w:rFonts w:asciiTheme="minorHAnsi" w:eastAsiaTheme="minorHAnsi" w:hAnsiTheme="minorHAnsi" w:cstheme="minorBidi"/>
                  <w:sz w:val="22"/>
                  <w:szCs w:val="22"/>
                  <w:rPrChange w:id="7577" w:author="Nick.Tolimieri" w:date="2022-09-30T14:57:00Z">
                    <w:rPr>
                      <w:rFonts w:ascii="Calibri" w:hAnsi="Calibri" w:cs="Calibri"/>
                      <w:color w:val="000000"/>
                      <w:sz w:val="22"/>
                      <w:szCs w:val="22"/>
                    </w:rPr>
                  </w:rPrChange>
                </w:rPr>
                <w:t>0</w:t>
              </w:r>
            </w:ins>
          </w:p>
        </w:tc>
        <w:tc>
          <w:tcPr>
            <w:tcW w:w="960" w:type="dxa"/>
            <w:noWrap/>
            <w:hideMark/>
            <w:tcPrChange w:id="757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79" w:author="Nick.Tolimieri" w:date="2022-09-30T14:57:00Z"/>
                <w:rFonts w:asciiTheme="minorHAnsi" w:eastAsiaTheme="minorHAnsi" w:hAnsiTheme="minorHAnsi" w:cstheme="minorBidi"/>
                <w:sz w:val="22"/>
                <w:szCs w:val="22"/>
                <w:rPrChange w:id="7580" w:author="Nick.Tolimieri" w:date="2022-09-30T14:57:00Z">
                  <w:rPr>
                    <w:ins w:id="7581" w:author="Nick.Tolimieri" w:date="2022-09-30T14:57:00Z"/>
                    <w:rFonts w:ascii="Calibri" w:hAnsi="Calibri" w:cs="Calibri"/>
                    <w:color w:val="000000"/>
                    <w:sz w:val="22"/>
                    <w:szCs w:val="22"/>
                  </w:rPr>
                </w:rPrChange>
              </w:rPr>
              <w:pPrChange w:id="7582" w:author="Nick.Tolimieri" w:date="2022-09-30T14:57:00Z">
                <w:pPr/>
              </w:pPrChange>
            </w:pPr>
            <w:ins w:id="7583" w:author="Nick.Tolimieri" w:date="2022-09-30T14:57:00Z">
              <w:r w:rsidRPr="0095582C">
                <w:rPr>
                  <w:rFonts w:asciiTheme="minorHAnsi" w:eastAsiaTheme="minorHAnsi" w:hAnsiTheme="minorHAnsi" w:cstheme="minorBidi"/>
                  <w:sz w:val="22"/>
                  <w:szCs w:val="22"/>
                  <w:rPrChange w:id="7584" w:author="Nick.Tolimieri" w:date="2022-09-30T14:57:00Z">
                    <w:rPr>
                      <w:rFonts w:ascii="Calibri" w:hAnsi="Calibri" w:cs="Calibri"/>
                      <w:color w:val="000000"/>
                      <w:sz w:val="22"/>
                      <w:szCs w:val="22"/>
                    </w:rPr>
                  </w:rPrChange>
                </w:rPr>
                <w:t>NA</w:t>
              </w:r>
            </w:ins>
          </w:p>
        </w:tc>
        <w:tc>
          <w:tcPr>
            <w:tcW w:w="960" w:type="dxa"/>
            <w:noWrap/>
            <w:hideMark/>
            <w:tcPrChange w:id="758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86" w:author="Nick.Tolimieri" w:date="2022-09-30T14:57:00Z"/>
                <w:rFonts w:asciiTheme="minorHAnsi" w:eastAsiaTheme="minorHAnsi" w:hAnsiTheme="minorHAnsi" w:cstheme="minorBidi"/>
                <w:sz w:val="22"/>
                <w:szCs w:val="22"/>
                <w:rPrChange w:id="7587" w:author="Nick.Tolimieri" w:date="2022-09-30T14:57:00Z">
                  <w:rPr>
                    <w:ins w:id="7588" w:author="Nick.Tolimieri" w:date="2022-09-30T14:57:00Z"/>
                    <w:rFonts w:ascii="Calibri" w:hAnsi="Calibri" w:cs="Calibri"/>
                    <w:color w:val="000000"/>
                    <w:sz w:val="22"/>
                    <w:szCs w:val="22"/>
                  </w:rPr>
                </w:rPrChange>
              </w:rPr>
              <w:pPrChange w:id="7589" w:author="Nick.Tolimieri" w:date="2022-09-30T14:57:00Z">
                <w:pPr/>
              </w:pPrChange>
            </w:pPr>
            <w:ins w:id="7590" w:author="Nick.Tolimieri" w:date="2022-09-30T14:57:00Z">
              <w:r w:rsidRPr="0095582C">
                <w:rPr>
                  <w:rFonts w:asciiTheme="minorHAnsi" w:eastAsiaTheme="minorHAnsi" w:hAnsiTheme="minorHAnsi" w:cstheme="minorBidi"/>
                  <w:sz w:val="22"/>
                  <w:szCs w:val="22"/>
                  <w:rPrChange w:id="7591" w:author="Nick.Tolimieri" w:date="2022-09-30T14:57:00Z">
                    <w:rPr>
                      <w:rFonts w:ascii="Calibri" w:hAnsi="Calibri" w:cs="Calibri"/>
                      <w:color w:val="000000"/>
                      <w:sz w:val="22"/>
                      <w:szCs w:val="22"/>
                    </w:rPr>
                  </w:rPrChange>
                </w:rPr>
                <w:t>NA</w:t>
              </w:r>
            </w:ins>
          </w:p>
        </w:tc>
        <w:tc>
          <w:tcPr>
            <w:tcW w:w="960" w:type="dxa"/>
            <w:noWrap/>
            <w:hideMark/>
            <w:tcPrChange w:id="759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593" w:author="Nick.Tolimieri" w:date="2022-09-30T14:57:00Z"/>
                <w:rFonts w:asciiTheme="minorHAnsi" w:eastAsiaTheme="minorHAnsi" w:hAnsiTheme="minorHAnsi" w:cstheme="minorBidi"/>
                <w:sz w:val="22"/>
                <w:szCs w:val="22"/>
                <w:rPrChange w:id="7594" w:author="Nick.Tolimieri" w:date="2022-09-30T14:57:00Z">
                  <w:rPr>
                    <w:ins w:id="7595" w:author="Nick.Tolimieri" w:date="2022-09-30T14:57:00Z"/>
                    <w:rFonts w:ascii="Calibri" w:hAnsi="Calibri" w:cs="Calibri"/>
                    <w:color w:val="000000"/>
                    <w:sz w:val="22"/>
                    <w:szCs w:val="22"/>
                  </w:rPr>
                </w:rPrChange>
              </w:rPr>
              <w:pPrChange w:id="7596" w:author="Nick.Tolimieri" w:date="2022-09-30T14:57:00Z">
                <w:pPr/>
              </w:pPrChange>
            </w:pPr>
            <w:ins w:id="7597" w:author="Nick.Tolimieri" w:date="2022-09-30T14:57:00Z">
              <w:r w:rsidRPr="0095582C">
                <w:rPr>
                  <w:rFonts w:asciiTheme="minorHAnsi" w:eastAsiaTheme="minorHAnsi" w:hAnsiTheme="minorHAnsi" w:cstheme="minorBidi"/>
                  <w:sz w:val="22"/>
                  <w:szCs w:val="22"/>
                  <w:rPrChange w:id="7598" w:author="Nick.Tolimieri" w:date="2022-09-30T14:57:00Z">
                    <w:rPr>
                      <w:rFonts w:ascii="Calibri" w:hAnsi="Calibri" w:cs="Calibri"/>
                      <w:color w:val="000000"/>
                      <w:sz w:val="22"/>
                      <w:szCs w:val="22"/>
                    </w:rPr>
                  </w:rPrChange>
                </w:rPr>
                <w:t>NA</w:t>
              </w:r>
            </w:ins>
          </w:p>
        </w:tc>
        <w:tc>
          <w:tcPr>
            <w:tcW w:w="960" w:type="dxa"/>
            <w:noWrap/>
            <w:hideMark/>
            <w:tcPrChange w:id="759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00" w:author="Nick.Tolimieri" w:date="2022-09-30T14:57:00Z"/>
                <w:rFonts w:asciiTheme="minorHAnsi" w:eastAsiaTheme="minorHAnsi" w:hAnsiTheme="minorHAnsi" w:cstheme="minorBidi"/>
                <w:sz w:val="22"/>
                <w:szCs w:val="22"/>
                <w:rPrChange w:id="7601" w:author="Nick.Tolimieri" w:date="2022-09-30T14:57:00Z">
                  <w:rPr>
                    <w:ins w:id="7602" w:author="Nick.Tolimieri" w:date="2022-09-30T14:57:00Z"/>
                    <w:rFonts w:ascii="Calibri" w:hAnsi="Calibri" w:cs="Calibri"/>
                    <w:color w:val="000000"/>
                    <w:sz w:val="22"/>
                    <w:szCs w:val="22"/>
                  </w:rPr>
                </w:rPrChange>
              </w:rPr>
              <w:pPrChange w:id="7603" w:author="Nick.Tolimieri" w:date="2022-09-30T14:57:00Z">
                <w:pPr/>
              </w:pPrChange>
            </w:pPr>
            <w:ins w:id="7604" w:author="Nick.Tolimieri" w:date="2022-09-30T14:57:00Z">
              <w:r w:rsidRPr="0095582C">
                <w:rPr>
                  <w:rFonts w:asciiTheme="minorHAnsi" w:eastAsiaTheme="minorHAnsi" w:hAnsiTheme="minorHAnsi" w:cstheme="minorBidi"/>
                  <w:sz w:val="22"/>
                  <w:szCs w:val="22"/>
                  <w:rPrChange w:id="7605"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7606" w:author="Nick.Tolimieri" w:date="2022-09-30T14:57:00Z"/>
          <w:trPrChange w:id="7607" w:author="Nick.Tolimieri" w:date="2022-09-30T14:57:00Z">
            <w:trPr>
              <w:divId w:val="355430803"/>
              <w:trHeight w:val="300"/>
            </w:trPr>
          </w:trPrChange>
        </w:trPr>
        <w:tc>
          <w:tcPr>
            <w:tcW w:w="960" w:type="dxa"/>
            <w:noWrap/>
            <w:hideMark/>
            <w:tcPrChange w:id="76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09" w:author="Nick.Tolimieri" w:date="2022-09-30T14:57:00Z"/>
                <w:rFonts w:asciiTheme="minorHAnsi" w:eastAsiaTheme="minorHAnsi" w:hAnsiTheme="minorHAnsi" w:cstheme="minorBidi"/>
                <w:sz w:val="22"/>
                <w:szCs w:val="22"/>
                <w:rPrChange w:id="7610" w:author="Nick.Tolimieri" w:date="2022-09-30T14:57:00Z">
                  <w:rPr>
                    <w:ins w:id="7611" w:author="Nick.Tolimieri" w:date="2022-09-30T14:57:00Z"/>
                    <w:rFonts w:ascii="Calibri" w:hAnsi="Calibri" w:cs="Calibri"/>
                    <w:color w:val="000000"/>
                    <w:sz w:val="22"/>
                    <w:szCs w:val="22"/>
                  </w:rPr>
                </w:rPrChange>
              </w:rPr>
              <w:pPrChange w:id="7612" w:author="Nick.Tolimieri" w:date="2022-09-30T14:57:00Z">
                <w:pPr/>
              </w:pPrChange>
            </w:pPr>
            <w:ins w:id="7613" w:author="Nick.Tolimieri" w:date="2022-09-30T14:57:00Z">
              <w:r w:rsidRPr="0095582C">
                <w:rPr>
                  <w:rFonts w:asciiTheme="minorHAnsi" w:eastAsiaTheme="minorHAnsi" w:hAnsiTheme="minorHAnsi" w:cstheme="minorBidi"/>
                  <w:sz w:val="22"/>
                  <w:szCs w:val="22"/>
                  <w:rPrChange w:id="7614" w:author="Nick.Tolimieri" w:date="2022-09-30T14:57:00Z">
                    <w:rPr>
                      <w:rFonts w:ascii="Calibri" w:hAnsi="Calibri" w:cs="Calibri"/>
                      <w:color w:val="000000"/>
                      <w:sz w:val="22"/>
                      <w:szCs w:val="22"/>
                    </w:rPr>
                  </w:rPrChange>
                </w:rPr>
                <w:lastRenderedPageBreak/>
                <w:t>Cape Alava</w:t>
              </w:r>
            </w:ins>
          </w:p>
        </w:tc>
        <w:tc>
          <w:tcPr>
            <w:tcW w:w="960" w:type="dxa"/>
            <w:noWrap/>
            <w:hideMark/>
            <w:tcPrChange w:id="76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16" w:author="Nick.Tolimieri" w:date="2022-09-30T14:57:00Z"/>
                <w:rFonts w:asciiTheme="minorHAnsi" w:eastAsiaTheme="minorHAnsi" w:hAnsiTheme="minorHAnsi" w:cstheme="minorBidi"/>
                <w:sz w:val="22"/>
                <w:szCs w:val="22"/>
                <w:rPrChange w:id="7617" w:author="Nick.Tolimieri" w:date="2022-09-30T14:57:00Z">
                  <w:rPr>
                    <w:ins w:id="7618" w:author="Nick.Tolimieri" w:date="2022-09-30T14:57:00Z"/>
                    <w:rFonts w:ascii="Calibri" w:hAnsi="Calibri" w:cs="Calibri"/>
                    <w:color w:val="000000"/>
                    <w:sz w:val="22"/>
                    <w:szCs w:val="22"/>
                  </w:rPr>
                </w:rPrChange>
              </w:rPr>
              <w:pPrChange w:id="7619" w:author="Nick.Tolimieri" w:date="2022-09-30T14:57:00Z">
                <w:pPr>
                  <w:jc w:val="right"/>
                </w:pPr>
              </w:pPrChange>
            </w:pPr>
            <w:ins w:id="7620" w:author="Nick.Tolimieri" w:date="2022-09-30T14:57:00Z">
              <w:r w:rsidRPr="0095582C">
                <w:rPr>
                  <w:rFonts w:asciiTheme="minorHAnsi" w:eastAsiaTheme="minorHAnsi" w:hAnsiTheme="minorHAnsi" w:cstheme="minorBidi"/>
                  <w:sz w:val="22"/>
                  <w:szCs w:val="22"/>
                  <w:rPrChange w:id="7621" w:author="Nick.Tolimieri" w:date="2022-09-30T14:57:00Z">
                    <w:rPr>
                      <w:rFonts w:ascii="Calibri" w:hAnsi="Calibri" w:cs="Calibri"/>
                      <w:color w:val="000000"/>
                      <w:sz w:val="22"/>
                      <w:szCs w:val="22"/>
                    </w:rPr>
                  </w:rPrChange>
                </w:rPr>
                <w:t>2002</w:t>
              </w:r>
            </w:ins>
          </w:p>
        </w:tc>
        <w:tc>
          <w:tcPr>
            <w:tcW w:w="960" w:type="dxa"/>
            <w:noWrap/>
            <w:hideMark/>
            <w:tcPrChange w:id="76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23" w:author="Nick.Tolimieri" w:date="2022-09-30T14:57:00Z"/>
                <w:rFonts w:asciiTheme="minorHAnsi" w:eastAsiaTheme="minorHAnsi" w:hAnsiTheme="minorHAnsi" w:cstheme="minorBidi"/>
                <w:sz w:val="22"/>
                <w:szCs w:val="22"/>
                <w:rPrChange w:id="7624" w:author="Nick.Tolimieri" w:date="2022-09-30T14:57:00Z">
                  <w:rPr>
                    <w:ins w:id="7625" w:author="Nick.Tolimieri" w:date="2022-09-30T14:57:00Z"/>
                    <w:rFonts w:ascii="Calibri" w:hAnsi="Calibri" w:cs="Calibri"/>
                    <w:color w:val="000000"/>
                    <w:sz w:val="22"/>
                    <w:szCs w:val="22"/>
                  </w:rPr>
                </w:rPrChange>
              </w:rPr>
              <w:pPrChange w:id="7626" w:author="Nick.Tolimieri" w:date="2022-09-30T14:57:00Z">
                <w:pPr>
                  <w:jc w:val="right"/>
                </w:pPr>
              </w:pPrChange>
            </w:pPr>
            <w:ins w:id="7627" w:author="Nick.Tolimieri" w:date="2022-09-30T14:57:00Z">
              <w:r w:rsidRPr="0095582C">
                <w:rPr>
                  <w:rFonts w:asciiTheme="minorHAnsi" w:eastAsiaTheme="minorHAnsi" w:hAnsiTheme="minorHAnsi" w:cstheme="minorBidi"/>
                  <w:sz w:val="22"/>
                  <w:szCs w:val="22"/>
                  <w:rPrChange w:id="7628" w:author="Nick.Tolimieri" w:date="2022-09-30T14:57:00Z">
                    <w:rPr>
                      <w:rFonts w:ascii="Calibri" w:hAnsi="Calibri" w:cs="Calibri"/>
                      <w:color w:val="000000"/>
                      <w:sz w:val="22"/>
                      <w:szCs w:val="22"/>
                    </w:rPr>
                  </w:rPrChange>
                </w:rPr>
                <w:t>0</w:t>
              </w:r>
            </w:ins>
          </w:p>
        </w:tc>
        <w:tc>
          <w:tcPr>
            <w:tcW w:w="960" w:type="dxa"/>
            <w:noWrap/>
            <w:hideMark/>
            <w:tcPrChange w:id="76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30" w:author="Nick.Tolimieri" w:date="2022-09-30T14:57:00Z"/>
                <w:rFonts w:asciiTheme="minorHAnsi" w:eastAsiaTheme="minorHAnsi" w:hAnsiTheme="minorHAnsi" w:cstheme="minorBidi"/>
                <w:sz w:val="22"/>
                <w:szCs w:val="22"/>
                <w:rPrChange w:id="7631" w:author="Nick.Tolimieri" w:date="2022-09-30T14:57:00Z">
                  <w:rPr>
                    <w:ins w:id="7632" w:author="Nick.Tolimieri" w:date="2022-09-30T14:57:00Z"/>
                    <w:rFonts w:ascii="Calibri" w:hAnsi="Calibri" w:cs="Calibri"/>
                    <w:color w:val="000000"/>
                    <w:sz w:val="22"/>
                    <w:szCs w:val="22"/>
                  </w:rPr>
                </w:rPrChange>
              </w:rPr>
              <w:pPrChange w:id="7633" w:author="Nick.Tolimieri" w:date="2022-09-30T14:57:00Z">
                <w:pPr>
                  <w:jc w:val="right"/>
                </w:pPr>
              </w:pPrChange>
            </w:pPr>
            <w:ins w:id="7634" w:author="Nick.Tolimieri" w:date="2022-09-30T14:57:00Z">
              <w:r w:rsidRPr="0095582C">
                <w:rPr>
                  <w:rFonts w:asciiTheme="minorHAnsi" w:eastAsiaTheme="minorHAnsi" w:hAnsiTheme="minorHAnsi" w:cstheme="minorBidi"/>
                  <w:sz w:val="22"/>
                  <w:szCs w:val="22"/>
                  <w:rPrChange w:id="7635" w:author="Nick.Tolimieri" w:date="2022-09-30T14:57:00Z">
                    <w:rPr>
                      <w:rFonts w:ascii="Calibri" w:hAnsi="Calibri" w:cs="Calibri"/>
                      <w:color w:val="000000"/>
                      <w:sz w:val="22"/>
                      <w:szCs w:val="22"/>
                    </w:rPr>
                  </w:rPrChange>
                </w:rPr>
                <w:t>14</w:t>
              </w:r>
            </w:ins>
          </w:p>
        </w:tc>
        <w:tc>
          <w:tcPr>
            <w:tcW w:w="960" w:type="dxa"/>
            <w:noWrap/>
            <w:hideMark/>
            <w:tcPrChange w:id="76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37" w:author="Nick.Tolimieri" w:date="2022-09-30T14:57:00Z"/>
                <w:rFonts w:asciiTheme="minorHAnsi" w:eastAsiaTheme="minorHAnsi" w:hAnsiTheme="minorHAnsi" w:cstheme="minorBidi"/>
                <w:sz w:val="22"/>
                <w:szCs w:val="22"/>
                <w:rPrChange w:id="7638" w:author="Nick.Tolimieri" w:date="2022-09-30T14:57:00Z">
                  <w:rPr>
                    <w:ins w:id="7639" w:author="Nick.Tolimieri" w:date="2022-09-30T14:57:00Z"/>
                    <w:rFonts w:ascii="Calibri" w:hAnsi="Calibri" w:cs="Calibri"/>
                    <w:color w:val="000000"/>
                    <w:sz w:val="22"/>
                    <w:szCs w:val="22"/>
                  </w:rPr>
                </w:rPrChange>
              </w:rPr>
              <w:pPrChange w:id="7640" w:author="Nick.Tolimieri" w:date="2022-09-30T14:57:00Z">
                <w:pPr>
                  <w:jc w:val="right"/>
                </w:pPr>
              </w:pPrChange>
            </w:pPr>
            <w:ins w:id="7641" w:author="Nick.Tolimieri" w:date="2022-09-30T14:57:00Z">
              <w:r w:rsidRPr="0095582C">
                <w:rPr>
                  <w:rFonts w:asciiTheme="minorHAnsi" w:eastAsiaTheme="minorHAnsi" w:hAnsiTheme="minorHAnsi" w:cstheme="minorBidi"/>
                  <w:sz w:val="22"/>
                  <w:szCs w:val="22"/>
                  <w:rPrChange w:id="7642" w:author="Nick.Tolimieri" w:date="2022-09-30T14:57:00Z">
                    <w:rPr>
                      <w:rFonts w:ascii="Calibri" w:hAnsi="Calibri" w:cs="Calibri"/>
                      <w:color w:val="000000"/>
                      <w:sz w:val="22"/>
                      <w:szCs w:val="22"/>
                    </w:rPr>
                  </w:rPrChange>
                </w:rPr>
                <w:t>1</w:t>
              </w:r>
            </w:ins>
          </w:p>
        </w:tc>
        <w:tc>
          <w:tcPr>
            <w:tcW w:w="960" w:type="dxa"/>
            <w:noWrap/>
            <w:hideMark/>
            <w:tcPrChange w:id="76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44" w:author="Nick.Tolimieri" w:date="2022-09-30T14:57:00Z"/>
                <w:rFonts w:asciiTheme="minorHAnsi" w:eastAsiaTheme="minorHAnsi" w:hAnsiTheme="minorHAnsi" w:cstheme="minorBidi"/>
                <w:sz w:val="22"/>
                <w:szCs w:val="22"/>
                <w:rPrChange w:id="7645" w:author="Nick.Tolimieri" w:date="2022-09-30T14:57:00Z">
                  <w:rPr>
                    <w:ins w:id="7646" w:author="Nick.Tolimieri" w:date="2022-09-30T14:57:00Z"/>
                    <w:rFonts w:ascii="Calibri" w:hAnsi="Calibri" w:cs="Calibri"/>
                    <w:color w:val="000000"/>
                    <w:sz w:val="22"/>
                    <w:szCs w:val="22"/>
                  </w:rPr>
                </w:rPrChange>
              </w:rPr>
              <w:pPrChange w:id="7647" w:author="Nick.Tolimieri" w:date="2022-09-30T14:57:00Z">
                <w:pPr>
                  <w:jc w:val="right"/>
                </w:pPr>
              </w:pPrChange>
            </w:pPr>
            <w:ins w:id="7648" w:author="Nick.Tolimieri" w:date="2022-09-30T14:57:00Z">
              <w:r w:rsidRPr="0095582C">
                <w:rPr>
                  <w:rFonts w:asciiTheme="minorHAnsi" w:eastAsiaTheme="minorHAnsi" w:hAnsiTheme="minorHAnsi" w:cstheme="minorBidi"/>
                  <w:sz w:val="22"/>
                  <w:szCs w:val="22"/>
                  <w:rPrChange w:id="7649" w:author="Nick.Tolimieri" w:date="2022-09-30T14:57:00Z">
                    <w:rPr>
                      <w:rFonts w:ascii="Calibri" w:hAnsi="Calibri" w:cs="Calibri"/>
                      <w:color w:val="000000"/>
                      <w:sz w:val="22"/>
                      <w:szCs w:val="22"/>
                    </w:rPr>
                  </w:rPrChange>
                </w:rPr>
                <w:t>19</w:t>
              </w:r>
            </w:ins>
          </w:p>
        </w:tc>
        <w:tc>
          <w:tcPr>
            <w:tcW w:w="960" w:type="dxa"/>
            <w:noWrap/>
            <w:hideMark/>
            <w:tcPrChange w:id="765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51" w:author="Nick.Tolimieri" w:date="2022-09-30T14:57:00Z"/>
                <w:rFonts w:asciiTheme="minorHAnsi" w:eastAsiaTheme="minorHAnsi" w:hAnsiTheme="minorHAnsi" w:cstheme="minorBidi"/>
                <w:sz w:val="22"/>
                <w:szCs w:val="22"/>
                <w:rPrChange w:id="7652" w:author="Nick.Tolimieri" w:date="2022-09-30T14:57:00Z">
                  <w:rPr>
                    <w:ins w:id="7653" w:author="Nick.Tolimieri" w:date="2022-09-30T14:57:00Z"/>
                    <w:rFonts w:ascii="Calibri" w:hAnsi="Calibri" w:cs="Calibri"/>
                    <w:color w:val="000000"/>
                    <w:sz w:val="22"/>
                    <w:szCs w:val="22"/>
                  </w:rPr>
                </w:rPrChange>
              </w:rPr>
              <w:pPrChange w:id="7654" w:author="Nick.Tolimieri" w:date="2022-09-30T14:57:00Z">
                <w:pPr>
                  <w:jc w:val="right"/>
                </w:pPr>
              </w:pPrChange>
            </w:pPr>
            <w:ins w:id="7655" w:author="Nick.Tolimieri" w:date="2022-09-30T14:57:00Z">
              <w:r w:rsidRPr="0095582C">
                <w:rPr>
                  <w:rFonts w:asciiTheme="minorHAnsi" w:eastAsiaTheme="minorHAnsi" w:hAnsiTheme="minorHAnsi" w:cstheme="minorBidi"/>
                  <w:sz w:val="22"/>
                  <w:szCs w:val="22"/>
                  <w:rPrChange w:id="7656" w:author="Nick.Tolimieri" w:date="2022-09-30T14:57:00Z">
                    <w:rPr>
                      <w:rFonts w:ascii="Calibri" w:hAnsi="Calibri" w:cs="Calibri"/>
                      <w:color w:val="000000"/>
                      <w:sz w:val="22"/>
                      <w:szCs w:val="22"/>
                    </w:rPr>
                  </w:rPrChange>
                </w:rPr>
                <w:t>19</w:t>
              </w:r>
            </w:ins>
          </w:p>
        </w:tc>
        <w:tc>
          <w:tcPr>
            <w:tcW w:w="960" w:type="dxa"/>
            <w:noWrap/>
            <w:hideMark/>
            <w:tcPrChange w:id="765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58" w:author="Nick.Tolimieri" w:date="2022-09-30T14:57:00Z"/>
                <w:rFonts w:asciiTheme="minorHAnsi" w:eastAsiaTheme="minorHAnsi" w:hAnsiTheme="minorHAnsi" w:cstheme="minorBidi"/>
                <w:sz w:val="22"/>
                <w:szCs w:val="22"/>
                <w:rPrChange w:id="7659" w:author="Nick.Tolimieri" w:date="2022-09-30T14:57:00Z">
                  <w:rPr>
                    <w:ins w:id="7660" w:author="Nick.Tolimieri" w:date="2022-09-30T14:57:00Z"/>
                    <w:rFonts w:ascii="Calibri" w:hAnsi="Calibri" w:cs="Calibri"/>
                    <w:color w:val="000000"/>
                    <w:sz w:val="22"/>
                    <w:szCs w:val="22"/>
                  </w:rPr>
                </w:rPrChange>
              </w:rPr>
              <w:pPrChange w:id="7661" w:author="Nick.Tolimieri" w:date="2022-09-30T14:57:00Z">
                <w:pPr>
                  <w:jc w:val="right"/>
                </w:pPr>
              </w:pPrChange>
            </w:pPr>
            <w:ins w:id="7662" w:author="Nick.Tolimieri" w:date="2022-09-30T14:57:00Z">
              <w:r w:rsidRPr="0095582C">
                <w:rPr>
                  <w:rFonts w:asciiTheme="minorHAnsi" w:eastAsiaTheme="minorHAnsi" w:hAnsiTheme="minorHAnsi" w:cstheme="minorBidi"/>
                  <w:sz w:val="22"/>
                  <w:szCs w:val="22"/>
                  <w:rPrChange w:id="7663" w:author="Nick.Tolimieri" w:date="2022-09-30T14:57:00Z">
                    <w:rPr>
                      <w:rFonts w:ascii="Calibri" w:hAnsi="Calibri" w:cs="Calibri"/>
                      <w:color w:val="000000"/>
                      <w:sz w:val="22"/>
                      <w:szCs w:val="22"/>
                    </w:rPr>
                  </w:rPrChange>
                </w:rPr>
                <w:t>19</w:t>
              </w:r>
            </w:ins>
          </w:p>
        </w:tc>
        <w:tc>
          <w:tcPr>
            <w:tcW w:w="960" w:type="dxa"/>
            <w:noWrap/>
            <w:hideMark/>
            <w:tcPrChange w:id="766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65" w:author="Nick.Tolimieri" w:date="2022-09-30T14:57:00Z"/>
                <w:rFonts w:asciiTheme="minorHAnsi" w:eastAsiaTheme="minorHAnsi" w:hAnsiTheme="minorHAnsi" w:cstheme="minorBidi"/>
                <w:sz w:val="22"/>
                <w:szCs w:val="22"/>
                <w:rPrChange w:id="7666" w:author="Nick.Tolimieri" w:date="2022-09-30T14:57:00Z">
                  <w:rPr>
                    <w:ins w:id="7667" w:author="Nick.Tolimieri" w:date="2022-09-30T14:57:00Z"/>
                    <w:rFonts w:ascii="Calibri" w:hAnsi="Calibri" w:cs="Calibri"/>
                    <w:color w:val="000000"/>
                    <w:sz w:val="22"/>
                    <w:szCs w:val="22"/>
                  </w:rPr>
                </w:rPrChange>
              </w:rPr>
              <w:pPrChange w:id="7668" w:author="Nick.Tolimieri" w:date="2022-09-30T14:57:00Z">
                <w:pPr>
                  <w:jc w:val="right"/>
                </w:pPr>
              </w:pPrChange>
            </w:pPr>
            <w:ins w:id="7669" w:author="Nick.Tolimieri" w:date="2022-09-30T14:57:00Z">
              <w:r w:rsidRPr="0095582C">
                <w:rPr>
                  <w:rFonts w:asciiTheme="minorHAnsi" w:eastAsiaTheme="minorHAnsi" w:hAnsiTheme="minorHAnsi" w:cstheme="minorBidi"/>
                  <w:sz w:val="22"/>
                  <w:szCs w:val="22"/>
                  <w:rPrChange w:id="7670" w:author="Nick.Tolimieri" w:date="2022-09-30T14:57:00Z">
                    <w:rPr>
                      <w:rFonts w:ascii="Calibri" w:hAnsi="Calibri" w:cs="Calibri"/>
                      <w:color w:val="000000"/>
                      <w:sz w:val="22"/>
                      <w:szCs w:val="22"/>
                    </w:rPr>
                  </w:rPrChange>
                </w:rPr>
                <w:t>1.54</w:t>
              </w:r>
            </w:ins>
          </w:p>
        </w:tc>
        <w:tc>
          <w:tcPr>
            <w:tcW w:w="960" w:type="dxa"/>
            <w:noWrap/>
            <w:hideMark/>
            <w:tcPrChange w:id="767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72" w:author="Nick.Tolimieri" w:date="2022-09-30T14:57:00Z"/>
                <w:rFonts w:asciiTheme="minorHAnsi" w:eastAsiaTheme="minorHAnsi" w:hAnsiTheme="minorHAnsi" w:cstheme="minorBidi"/>
                <w:sz w:val="22"/>
                <w:szCs w:val="22"/>
                <w:rPrChange w:id="7673" w:author="Nick.Tolimieri" w:date="2022-09-30T14:57:00Z">
                  <w:rPr>
                    <w:ins w:id="7674" w:author="Nick.Tolimieri" w:date="2022-09-30T14:57:00Z"/>
                    <w:rFonts w:ascii="Calibri" w:hAnsi="Calibri" w:cs="Calibri"/>
                    <w:color w:val="000000"/>
                    <w:sz w:val="22"/>
                    <w:szCs w:val="22"/>
                  </w:rPr>
                </w:rPrChange>
              </w:rPr>
              <w:pPrChange w:id="7675" w:author="Nick.Tolimieri" w:date="2022-09-30T14:57:00Z">
                <w:pPr>
                  <w:jc w:val="right"/>
                </w:pPr>
              </w:pPrChange>
            </w:pPr>
            <w:ins w:id="7676" w:author="Nick.Tolimieri" w:date="2022-09-30T14:57:00Z">
              <w:r w:rsidRPr="0095582C">
                <w:rPr>
                  <w:rFonts w:asciiTheme="minorHAnsi" w:eastAsiaTheme="minorHAnsi" w:hAnsiTheme="minorHAnsi" w:cstheme="minorBidi"/>
                  <w:sz w:val="22"/>
                  <w:szCs w:val="22"/>
                  <w:rPrChange w:id="7677" w:author="Nick.Tolimieri" w:date="2022-09-30T14:57:00Z">
                    <w:rPr>
                      <w:rFonts w:ascii="Calibri" w:hAnsi="Calibri" w:cs="Calibri"/>
                      <w:color w:val="000000"/>
                      <w:sz w:val="22"/>
                      <w:szCs w:val="22"/>
                    </w:rPr>
                  </w:rPrChange>
                </w:rPr>
                <w:t>0.23</w:t>
              </w:r>
            </w:ins>
          </w:p>
        </w:tc>
      </w:tr>
      <w:tr w:rsidR="0095582C" w:rsidRPr="0095582C" w:rsidTr="0095582C">
        <w:trPr>
          <w:divId w:val="355430803"/>
          <w:trHeight w:val="300"/>
          <w:ins w:id="7678" w:author="Nick.Tolimieri" w:date="2022-09-30T14:57:00Z"/>
          <w:trPrChange w:id="7679" w:author="Nick.Tolimieri" w:date="2022-09-30T14:57:00Z">
            <w:trPr>
              <w:divId w:val="355430803"/>
              <w:trHeight w:val="300"/>
            </w:trPr>
          </w:trPrChange>
        </w:trPr>
        <w:tc>
          <w:tcPr>
            <w:tcW w:w="960" w:type="dxa"/>
            <w:noWrap/>
            <w:hideMark/>
            <w:tcPrChange w:id="76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81" w:author="Nick.Tolimieri" w:date="2022-09-30T14:57:00Z"/>
                <w:rFonts w:asciiTheme="minorHAnsi" w:eastAsiaTheme="minorHAnsi" w:hAnsiTheme="minorHAnsi" w:cstheme="minorBidi"/>
                <w:sz w:val="22"/>
                <w:szCs w:val="22"/>
                <w:rPrChange w:id="7682" w:author="Nick.Tolimieri" w:date="2022-09-30T14:57:00Z">
                  <w:rPr>
                    <w:ins w:id="7683" w:author="Nick.Tolimieri" w:date="2022-09-30T14:57:00Z"/>
                    <w:rFonts w:ascii="Calibri" w:hAnsi="Calibri" w:cs="Calibri"/>
                    <w:color w:val="000000"/>
                    <w:sz w:val="22"/>
                    <w:szCs w:val="22"/>
                  </w:rPr>
                </w:rPrChange>
              </w:rPr>
              <w:pPrChange w:id="7684" w:author="Nick.Tolimieri" w:date="2022-09-30T14:57:00Z">
                <w:pPr/>
              </w:pPrChange>
            </w:pPr>
            <w:ins w:id="7685" w:author="Nick.Tolimieri" w:date="2022-09-30T14:57:00Z">
              <w:r w:rsidRPr="0095582C">
                <w:rPr>
                  <w:rFonts w:asciiTheme="minorHAnsi" w:eastAsiaTheme="minorHAnsi" w:hAnsiTheme="minorHAnsi" w:cstheme="minorBidi"/>
                  <w:sz w:val="22"/>
                  <w:szCs w:val="22"/>
                  <w:rPrChange w:id="7686" w:author="Nick.Tolimieri" w:date="2022-09-30T14:57:00Z">
                    <w:rPr>
                      <w:rFonts w:ascii="Calibri" w:hAnsi="Calibri" w:cs="Calibri"/>
                      <w:color w:val="000000"/>
                      <w:sz w:val="22"/>
                      <w:szCs w:val="22"/>
                    </w:rPr>
                  </w:rPrChange>
                </w:rPr>
                <w:t>Cape Alava</w:t>
              </w:r>
            </w:ins>
          </w:p>
        </w:tc>
        <w:tc>
          <w:tcPr>
            <w:tcW w:w="960" w:type="dxa"/>
            <w:noWrap/>
            <w:hideMark/>
            <w:tcPrChange w:id="76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88" w:author="Nick.Tolimieri" w:date="2022-09-30T14:57:00Z"/>
                <w:rFonts w:asciiTheme="minorHAnsi" w:eastAsiaTheme="minorHAnsi" w:hAnsiTheme="minorHAnsi" w:cstheme="minorBidi"/>
                <w:sz w:val="22"/>
                <w:szCs w:val="22"/>
                <w:rPrChange w:id="7689" w:author="Nick.Tolimieri" w:date="2022-09-30T14:57:00Z">
                  <w:rPr>
                    <w:ins w:id="7690" w:author="Nick.Tolimieri" w:date="2022-09-30T14:57:00Z"/>
                    <w:rFonts w:ascii="Calibri" w:hAnsi="Calibri" w:cs="Calibri"/>
                    <w:color w:val="000000"/>
                    <w:sz w:val="22"/>
                    <w:szCs w:val="22"/>
                  </w:rPr>
                </w:rPrChange>
              </w:rPr>
              <w:pPrChange w:id="7691" w:author="Nick.Tolimieri" w:date="2022-09-30T14:57:00Z">
                <w:pPr>
                  <w:jc w:val="right"/>
                </w:pPr>
              </w:pPrChange>
            </w:pPr>
            <w:ins w:id="7692" w:author="Nick.Tolimieri" w:date="2022-09-30T14:57:00Z">
              <w:r w:rsidRPr="0095582C">
                <w:rPr>
                  <w:rFonts w:asciiTheme="minorHAnsi" w:eastAsiaTheme="minorHAnsi" w:hAnsiTheme="minorHAnsi" w:cstheme="minorBidi"/>
                  <w:sz w:val="22"/>
                  <w:szCs w:val="22"/>
                  <w:rPrChange w:id="7693" w:author="Nick.Tolimieri" w:date="2022-09-30T14:57:00Z">
                    <w:rPr>
                      <w:rFonts w:ascii="Calibri" w:hAnsi="Calibri" w:cs="Calibri"/>
                      <w:color w:val="000000"/>
                      <w:sz w:val="22"/>
                      <w:szCs w:val="22"/>
                    </w:rPr>
                  </w:rPrChange>
                </w:rPr>
                <w:t>2003</w:t>
              </w:r>
            </w:ins>
          </w:p>
        </w:tc>
        <w:tc>
          <w:tcPr>
            <w:tcW w:w="960" w:type="dxa"/>
            <w:noWrap/>
            <w:hideMark/>
            <w:tcPrChange w:id="76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695" w:author="Nick.Tolimieri" w:date="2022-09-30T14:57:00Z"/>
                <w:rFonts w:asciiTheme="minorHAnsi" w:eastAsiaTheme="minorHAnsi" w:hAnsiTheme="minorHAnsi" w:cstheme="minorBidi"/>
                <w:sz w:val="22"/>
                <w:szCs w:val="22"/>
                <w:rPrChange w:id="7696" w:author="Nick.Tolimieri" w:date="2022-09-30T14:57:00Z">
                  <w:rPr>
                    <w:ins w:id="7697" w:author="Nick.Tolimieri" w:date="2022-09-30T14:57:00Z"/>
                    <w:rFonts w:ascii="Calibri" w:hAnsi="Calibri" w:cs="Calibri"/>
                    <w:color w:val="000000"/>
                    <w:sz w:val="22"/>
                    <w:szCs w:val="22"/>
                  </w:rPr>
                </w:rPrChange>
              </w:rPr>
              <w:pPrChange w:id="7698" w:author="Nick.Tolimieri" w:date="2022-09-30T14:57:00Z">
                <w:pPr>
                  <w:jc w:val="right"/>
                </w:pPr>
              </w:pPrChange>
            </w:pPr>
            <w:ins w:id="7699" w:author="Nick.Tolimieri" w:date="2022-09-30T14:57:00Z">
              <w:r w:rsidRPr="0095582C">
                <w:rPr>
                  <w:rFonts w:asciiTheme="minorHAnsi" w:eastAsiaTheme="minorHAnsi" w:hAnsiTheme="minorHAnsi" w:cstheme="minorBidi"/>
                  <w:sz w:val="22"/>
                  <w:szCs w:val="22"/>
                  <w:rPrChange w:id="7700" w:author="Nick.Tolimieri" w:date="2022-09-30T14:57:00Z">
                    <w:rPr>
                      <w:rFonts w:ascii="Calibri" w:hAnsi="Calibri" w:cs="Calibri"/>
                      <w:color w:val="000000"/>
                      <w:sz w:val="22"/>
                      <w:szCs w:val="22"/>
                    </w:rPr>
                  </w:rPrChange>
                </w:rPr>
                <w:t>0</w:t>
              </w:r>
            </w:ins>
          </w:p>
        </w:tc>
        <w:tc>
          <w:tcPr>
            <w:tcW w:w="960" w:type="dxa"/>
            <w:noWrap/>
            <w:hideMark/>
            <w:tcPrChange w:id="77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02" w:author="Nick.Tolimieri" w:date="2022-09-30T14:57:00Z"/>
                <w:rFonts w:asciiTheme="minorHAnsi" w:eastAsiaTheme="minorHAnsi" w:hAnsiTheme="minorHAnsi" w:cstheme="minorBidi"/>
                <w:sz w:val="22"/>
                <w:szCs w:val="22"/>
                <w:rPrChange w:id="7703" w:author="Nick.Tolimieri" w:date="2022-09-30T14:57:00Z">
                  <w:rPr>
                    <w:ins w:id="7704" w:author="Nick.Tolimieri" w:date="2022-09-30T14:57:00Z"/>
                    <w:rFonts w:ascii="Calibri" w:hAnsi="Calibri" w:cs="Calibri"/>
                    <w:color w:val="000000"/>
                    <w:sz w:val="22"/>
                    <w:szCs w:val="22"/>
                  </w:rPr>
                </w:rPrChange>
              </w:rPr>
              <w:pPrChange w:id="7705" w:author="Nick.Tolimieri" w:date="2022-09-30T14:57:00Z">
                <w:pPr>
                  <w:jc w:val="right"/>
                </w:pPr>
              </w:pPrChange>
            </w:pPr>
            <w:ins w:id="7706" w:author="Nick.Tolimieri" w:date="2022-09-30T14:57:00Z">
              <w:r w:rsidRPr="0095582C">
                <w:rPr>
                  <w:rFonts w:asciiTheme="minorHAnsi" w:eastAsiaTheme="minorHAnsi" w:hAnsiTheme="minorHAnsi" w:cstheme="minorBidi"/>
                  <w:sz w:val="22"/>
                  <w:szCs w:val="22"/>
                  <w:rPrChange w:id="7707" w:author="Nick.Tolimieri" w:date="2022-09-30T14:57:00Z">
                    <w:rPr>
                      <w:rFonts w:ascii="Calibri" w:hAnsi="Calibri" w:cs="Calibri"/>
                      <w:color w:val="000000"/>
                      <w:sz w:val="22"/>
                      <w:szCs w:val="22"/>
                    </w:rPr>
                  </w:rPrChange>
                </w:rPr>
                <w:t>29</w:t>
              </w:r>
            </w:ins>
          </w:p>
        </w:tc>
        <w:tc>
          <w:tcPr>
            <w:tcW w:w="960" w:type="dxa"/>
            <w:noWrap/>
            <w:hideMark/>
            <w:tcPrChange w:id="77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09" w:author="Nick.Tolimieri" w:date="2022-09-30T14:57:00Z"/>
                <w:rFonts w:asciiTheme="minorHAnsi" w:eastAsiaTheme="minorHAnsi" w:hAnsiTheme="minorHAnsi" w:cstheme="minorBidi"/>
                <w:sz w:val="22"/>
                <w:szCs w:val="22"/>
                <w:rPrChange w:id="7710" w:author="Nick.Tolimieri" w:date="2022-09-30T14:57:00Z">
                  <w:rPr>
                    <w:ins w:id="7711" w:author="Nick.Tolimieri" w:date="2022-09-30T14:57:00Z"/>
                    <w:rFonts w:ascii="Calibri" w:hAnsi="Calibri" w:cs="Calibri"/>
                    <w:color w:val="000000"/>
                    <w:sz w:val="22"/>
                    <w:szCs w:val="22"/>
                  </w:rPr>
                </w:rPrChange>
              </w:rPr>
              <w:pPrChange w:id="7712" w:author="Nick.Tolimieri" w:date="2022-09-30T14:57:00Z">
                <w:pPr>
                  <w:jc w:val="right"/>
                </w:pPr>
              </w:pPrChange>
            </w:pPr>
            <w:ins w:id="7713" w:author="Nick.Tolimieri" w:date="2022-09-30T14:57:00Z">
              <w:r w:rsidRPr="0095582C">
                <w:rPr>
                  <w:rFonts w:asciiTheme="minorHAnsi" w:eastAsiaTheme="minorHAnsi" w:hAnsiTheme="minorHAnsi" w:cstheme="minorBidi"/>
                  <w:sz w:val="22"/>
                  <w:szCs w:val="22"/>
                  <w:rPrChange w:id="7714" w:author="Nick.Tolimieri" w:date="2022-09-30T14:57:00Z">
                    <w:rPr>
                      <w:rFonts w:ascii="Calibri" w:hAnsi="Calibri" w:cs="Calibri"/>
                      <w:color w:val="000000"/>
                      <w:sz w:val="22"/>
                      <w:szCs w:val="22"/>
                    </w:rPr>
                  </w:rPrChange>
                </w:rPr>
                <w:t>1</w:t>
              </w:r>
            </w:ins>
          </w:p>
        </w:tc>
        <w:tc>
          <w:tcPr>
            <w:tcW w:w="960" w:type="dxa"/>
            <w:noWrap/>
            <w:hideMark/>
            <w:tcPrChange w:id="77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16" w:author="Nick.Tolimieri" w:date="2022-09-30T14:57:00Z"/>
                <w:rFonts w:asciiTheme="minorHAnsi" w:eastAsiaTheme="minorHAnsi" w:hAnsiTheme="minorHAnsi" w:cstheme="minorBidi"/>
                <w:sz w:val="22"/>
                <w:szCs w:val="22"/>
                <w:rPrChange w:id="7717" w:author="Nick.Tolimieri" w:date="2022-09-30T14:57:00Z">
                  <w:rPr>
                    <w:ins w:id="7718" w:author="Nick.Tolimieri" w:date="2022-09-30T14:57:00Z"/>
                    <w:rFonts w:ascii="Calibri" w:hAnsi="Calibri" w:cs="Calibri"/>
                    <w:color w:val="000000"/>
                    <w:sz w:val="22"/>
                    <w:szCs w:val="22"/>
                  </w:rPr>
                </w:rPrChange>
              </w:rPr>
              <w:pPrChange w:id="7719" w:author="Nick.Tolimieri" w:date="2022-09-30T14:57:00Z">
                <w:pPr>
                  <w:jc w:val="right"/>
                </w:pPr>
              </w:pPrChange>
            </w:pPr>
            <w:ins w:id="7720" w:author="Nick.Tolimieri" w:date="2022-09-30T14:57:00Z">
              <w:r w:rsidRPr="0095582C">
                <w:rPr>
                  <w:rFonts w:asciiTheme="minorHAnsi" w:eastAsiaTheme="minorHAnsi" w:hAnsiTheme="minorHAnsi" w:cstheme="minorBidi"/>
                  <w:sz w:val="22"/>
                  <w:szCs w:val="22"/>
                  <w:rPrChange w:id="7721" w:author="Nick.Tolimieri" w:date="2022-09-30T14:57:00Z">
                    <w:rPr>
                      <w:rFonts w:ascii="Calibri" w:hAnsi="Calibri" w:cs="Calibri"/>
                      <w:color w:val="000000"/>
                      <w:sz w:val="22"/>
                      <w:szCs w:val="22"/>
                    </w:rPr>
                  </w:rPrChange>
                </w:rPr>
                <w:t>10</w:t>
              </w:r>
            </w:ins>
          </w:p>
        </w:tc>
        <w:tc>
          <w:tcPr>
            <w:tcW w:w="960" w:type="dxa"/>
            <w:noWrap/>
            <w:hideMark/>
            <w:tcPrChange w:id="772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23" w:author="Nick.Tolimieri" w:date="2022-09-30T14:57:00Z"/>
                <w:rFonts w:asciiTheme="minorHAnsi" w:eastAsiaTheme="minorHAnsi" w:hAnsiTheme="minorHAnsi" w:cstheme="minorBidi"/>
                <w:sz w:val="22"/>
                <w:szCs w:val="22"/>
                <w:rPrChange w:id="7724" w:author="Nick.Tolimieri" w:date="2022-09-30T14:57:00Z">
                  <w:rPr>
                    <w:ins w:id="7725" w:author="Nick.Tolimieri" w:date="2022-09-30T14:57:00Z"/>
                    <w:rFonts w:ascii="Calibri" w:hAnsi="Calibri" w:cs="Calibri"/>
                    <w:color w:val="000000"/>
                    <w:sz w:val="22"/>
                    <w:szCs w:val="22"/>
                  </w:rPr>
                </w:rPrChange>
              </w:rPr>
              <w:pPrChange w:id="7726" w:author="Nick.Tolimieri" w:date="2022-09-30T14:57:00Z">
                <w:pPr>
                  <w:jc w:val="right"/>
                </w:pPr>
              </w:pPrChange>
            </w:pPr>
            <w:ins w:id="7727" w:author="Nick.Tolimieri" w:date="2022-09-30T14:57:00Z">
              <w:r w:rsidRPr="0095582C">
                <w:rPr>
                  <w:rFonts w:asciiTheme="minorHAnsi" w:eastAsiaTheme="minorHAnsi" w:hAnsiTheme="minorHAnsi" w:cstheme="minorBidi"/>
                  <w:sz w:val="22"/>
                  <w:szCs w:val="22"/>
                  <w:rPrChange w:id="7728" w:author="Nick.Tolimieri" w:date="2022-09-30T14:57:00Z">
                    <w:rPr>
                      <w:rFonts w:ascii="Calibri" w:hAnsi="Calibri" w:cs="Calibri"/>
                      <w:color w:val="000000"/>
                      <w:sz w:val="22"/>
                      <w:szCs w:val="22"/>
                    </w:rPr>
                  </w:rPrChange>
                </w:rPr>
                <w:t>10</w:t>
              </w:r>
            </w:ins>
          </w:p>
        </w:tc>
        <w:tc>
          <w:tcPr>
            <w:tcW w:w="960" w:type="dxa"/>
            <w:noWrap/>
            <w:hideMark/>
            <w:tcPrChange w:id="772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30" w:author="Nick.Tolimieri" w:date="2022-09-30T14:57:00Z"/>
                <w:rFonts w:asciiTheme="minorHAnsi" w:eastAsiaTheme="minorHAnsi" w:hAnsiTheme="minorHAnsi" w:cstheme="minorBidi"/>
                <w:sz w:val="22"/>
                <w:szCs w:val="22"/>
                <w:rPrChange w:id="7731" w:author="Nick.Tolimieri" w:date="2022-09-30T14:57:00Z">
                  <w:rPr>
                    <w:ins w:id="7732" w:author="Nick.Tolimieri" w:date="2022-09-30T14:57:00Z"/>
                    <w:rFonts w:ascii="Calibri" w:hAnsi="Calibri" w:cs="Calibri"/>
                    <w:color w:val="000000"/>
                    <w:sz w:val="22"/>
                    <w:szCs w:val="22"/>
                  </w:rPr>
                </w:rPrChange>
              </w:rPr>
              <w:pPrChange w:id="7733" w:author="Nick.Tolimieri" w:date="2022-09-30T14:57:00Z">
                <w:pPr>
                  <w:jc w:val="right"/>
                </w:pPr>
              </w:pPrChange>
            </w:pPr>
            <w:ins w:id="7734" w:author="Nick.Tolimieri" w:date="2022-09-30T14:57:00Z">
              <w:r w:rsidRPr="0095582C">
                <w:rPr>
                  <w:rFonts w:asciiTheme="minorHAnsi" w:eastAsiaTheme="minorHAnsi" w:hAnsiTheme="minorHAnsi" w:cstheme="minorBidi"/>
                  <w:sz w:val="22"/>
                  <w:szCs w:val="22"/>
                  <w:rPrChange w:id="7735" w:author="Nick.Tolimieri" w:date="2022-09-30T14:57:00Z">
                    <w:rPr>
                      <w:rFonts w:ascii="Calibri" w:hAnsi="Calibri" w:cs="Calibri"/>
                      <w:color w:val="000000"/>
                      <w:sz w:val="22"/>
                      <w:szCs w:val="22"/>
                    </w:rPr>
                  </w:rPrChange>
                </w:rPr>
                <w:t>10</w:t>
              </w:r>
            </w:ins>
          </w:p>
        </w:tc>
        <w:tc>
          <w:tcPr>
            <w:tcW w:w="960" w:type="dxa"/>
            <w:noWrap/>
            <w:hideMark/>
            <w:tcPrChange w:id="773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37" w:author="Nick.Tolimieri" w:date="2022-09-30T14:57:00Z"/>
                <w:rFonts w:asciiTheme="minorHAnsi" w:eastAsiaTheme="minorHAnsi" w:hAnsiTheme="minorHAnsi" w:cstheme="minorBidi"/>
                <w:sz w:val="22"/>
                <w:szCs w:val="22"/>
                <w:rPrChange w:id="7738" w:author="Nick.Tolimieri" w:date="2022-09-30T14:57:00Z">
                  <w:rPr>
                    <w:ins w:id="7739" w:author="Nick.Tolimieri" w:date="2022-09-30T14:57:00Z"/>
                    <w:rFonts w:ascii="Calibri" w:hAnsi="Calibri" w:cs="Calibri"/>
                    <w:color w:val="000000"/>
                    <w:sz w:val="22"/>
                    <w:szCs w:val="22"/>
                  </w:rPr>
                </w:rPrChange>
              </w:rPr>
              <w:pPrChange w:id="7740" w:author="Nick.Tolimieri" w:date="2022-09-30T14:57:00Z">
                <w:pPr>
                  <w:jc w:val="right"/>
                </w:pPr>
              </w:pPrChange>
            </w:pPr>
            <w:ins w:id="7741" w:author="Nick.Tolimieri" w:date="2022-09-30T14:57:00Z">
              <w:r w:rsidRPr="0095582C">
                <w:rPr>
                  <w:rFonts w:asciiTheme="minorHAnsi" w:eastAsiaTheme="minorHAnsi" w:hAnsiTheme="minorHAnsi" w:cstheme="minorBidi"/>
                  <w:sz w:val="22"/>
                  <w:szCs w:val="22"/>
                  <w:rPrChange w:id="7742" w:author="Nick.Tolimieri" w:date="2022-09-30T14:57:00Z">
                    <w:rPr>
                      <w:rFonts w:ascii="Calibri" w:hAnsi="Calibri" w:cs="Calibri"/>
                      <w:color w:val="000000"/>
                      <w:sz w:val="22"/>
                      <w:szCs w:val="22"/>
                    </w:rPr>
                  </w:rPrChange>
                </w:rPr>
                <w:t>1.5</w:t>
              </w:r>
            </w:ins>
          </w:p>
        </w:tc>
        <w:tc>
          <w:tcPr>
            <w:tcW w:w="960" w:type="dxa"/>
            <w:noWrap/>
            <w:hideMark/>
            <w:tcPrChange w:id="774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44" w:author="Nick.Tolimieri" w:date="2022-09-30T14:57:00Z"/>
                <w:rFonts w:asciiTheme="minorHAnsi" w:eastAsiaTheme="minorHAnsi" w:hAnsiTheme="minorHAnsi" w:cstheme="minorBidi"/>
                <w:sz w:val="22"/>
                <w:szCs w:val="22"/>
                <w:rPrChange w:id="7745" w:author="Nick.Tolimieri" w:date="2022-09-30T14:57:00Z">
                  <w:rPr>
                    <w:ins w:id="7746" w:author="Nick.Tolimieri" w:date="2022-09-30T14:57:00Z"/>
                    <w:rFonts w:ascii="Calibri" w:hAnsi="Calibri" w:cs="Calibri"/>
                    <w:color w:val="000000"/>
                    <w:sz w:val="22"/>
                    <w:szCs w:val="22"/>
                  </w:rPr>
                </w:rPrChange>
              </w:rPr>
              <w:pPrChange w:id="7747" w:author="Nick.Tolimieri" w:date="2022-09-30T14:57:00Z">
                <w:pPr>
                  <w:jc w:val="right"/>
                </w:pPr>
              </w:pPrChange>
            </w:pPr>
            <w:ins w:id="7748" w:author="Nick.Tolimieri" w:date="2022-09-30T14:57:00Z">
              <w:r w:rsidRPr="0095582C">
                <w:rPr>
                  <w:rFonts w:asciiTheme="minorHAnsi" w:eastAsiaTheme="minorHAnsi" w:hAnsiTheme="minorHAnsi" w:cstheme="minorBidi"/>
                  <w:sz w:val="22"/>
                  <w:szCs w:val="22"/>
                  <w:rPrChange w:id="7749" w:author="Nick.Tolimieri" w:date="2022-09-30T14:57:00Z">
                    <w:rPr>
                      <w:rFonts w:ascii="Calibri" w:hAnsi="Calibri" w:cs="Calibri"/>
                      <w:color w:val="000000"/>
                      <w:sz w:val="22"/>
                      <w:szCs w:val="22"/>
                    </w:rPr>
                  </w:rPrChange>
                </w:rPr>
                <w:t>0.13</w:t>
              </w:r>
            </w:ins>
          </w:p>
        </w:tc>
      </w:tr>
      <w:tr w:rsidR="0095582C" w:rsidRPr="0095582C" w:rsidTr="0095582C">
        <w:trPr>
          <w:divId w:val="355430803"/>
          <w:trHeight w:val="300"/>
          <w:ins w:id="7750" w:author="Nick.Tolimieri" w:date="2022-09-30T14:57:00Z"/>
          <w:trPrChange w:id="7751" w:author="Nick.Tolimieri" w:date="2022-09-30T14:57:00Z">
            <w:trPr>
              <w:divId w:val="355430803"/>
              <w:trHeight w:val="300"/>
            </w:trPr>
          </w:trPrChange>
        </w:trPr>
        <w:tc>
          <w:tcPr>
            <w:tcW w:w="960" w:type="dxa"/>
            <w:noWrap/>
            <w:hideMark/>
            <w:tcPrChange w:id="77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53" w:author="Nick.Tolimieri" w:date="2022-09-30T14:57:00Z"/>
                <w:rFonts w:asciiTheme="minorHAnsi" w:eastAsiaTheme="minorHAnsi" w:hAnsiTheme="minorHAnsi" w:cstheme="minorBidi"/>
                <w:sz w:val="22"/>
                <w:szCs w:val="22"/>
                <w:rPrChange w:id="7754" w:author="Nick.Tolimieri" w:date="2022-09-30T14:57:00Z">
                  <w:rPr>
                    <w:ins w:id="7755" w:author="Nick.Tolimieri" w:date="2022-09-30T14:57:00Z"/>
                    <w:rFonts w:ascii="Calibri" w:hAnsi="Calibri" w:cs="Calibri"/>
                    <w:color w:val="000000"/>
                    <w:sz w:val="22"/>
                    <w:szCs w:val="22"/>
                  </w:rPr>
                </w:rPrChange>
              </w:rPr>
              <w:pPrChange w:id="7756" w:author="Nick.Tolimieri" w:date="2022-09-30T14:57:00Z">
                <w:pPr/>
              </w:pPrChange>
            </w:pPr>
            <w:ins w:id="7757" w:author="Nick.Tolimieri" w:date="2022-09-30T14:57:00Z">
              <w:r w:rsidRPr="0095582C">
                <w:rPr>
                  <w:rFonts w:asciiTheme="minorHAnsi" w:eastAsiaTheme="minorHAnsi" w:hAnsiTheme="minorHAnsi" w:cstheme="minorBidi"/>
                  <w:sz w:val="22"/>
                  <w:szCs w:val="22"/>
                  <w:rPrChange w:id="7758" w:author="Nick.Tolimieri" w:date="2022-09-30T14:57:00Z">
                    <w:rPr>
                      <w:rFonts w:ascii="Calibri" w:hAnsi="Calibri" w:cs="Calibri"/>
                      <w:color w:val="000000"/>
                      <w:sz w:val="22"/>
                      <w:szCs w:val="22"/>
                    </w:rPr>
                  </w:rPrChange>
                </w:rPr>
                <w:t>Cape Alava</w:t>
              </w:r>
            </w:ins>
          </w:p>
        </w:tc>
        <w:tc>
          <w:tcPr>
            <w:tcW w:w="960" w:type="dxa"/>
            <w:noWrap/>
            <w:hideMark/>
            <w:tcPrChange w:id="77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60" w:author="Nick.Tolimieri" w:date="2022-09-30T14:57:00Z"/>
                <w:rFonts w:asciiTheme="minorHAnsi" w:eastAsiaTheme="minorHAnsi" w:hAnsiTheme="minorHAnsi" w:cstheme="minorBidi"/>
                <w:sz w:val="22"/>
                <w:szCs w:val="22"/>
                <w:rPrChange w:id="7761" w:author="Nick.Tolimieri" w:date="2022-09-30T14:57:00Z">
                  <w:rPr>
                    <w:ins w:id="7762" w:author="Nick.Tolimieri" w:date="2022-09-30T14:57:00Z"/>
                    <w:rFonts w:ascii="Calibri" w:hAnsi="Calibri" w:cs="Calibri"/>
                    <w:color w:val="000000"/>
                    <w:sz w:val="22"/>
                    <w:szCs w:val="22"/>
                  </w:rPr>
                </w:rPrChange>
              </w:rPr>
              <w:pPrChange w:id="7763" w:author="Nick.Tolimieri" w:date="2022-09-30T14:57:00Z">
                <w:pPr>
                  <w:jc w:val="right"/>
                </w:pPr>
              </w:pPrChange>
            </w:pPr>
            <w:ins w:id="7764" w:author="Nick.Tolimieri" w:date="2022-09-30T14:57:00Z">
              <w:r w:rsidRPr="0095582C">
                <w:rPr>
                  <w:rFonts w:asciiTheme="minorHAnsi" w:eastAsiaTheme="minorHAnsi" w:hAnsiTheme="minorHAnsi" w:cstheme="minorBidi"/>
                  <w:sz w:val="22"/>
                  <w:szCs w:val="22"/>
                  <w:rPrChange w:id="7765" w:author="Nick.Tolimieri" w:date="2022-09-30T14:57:00Z">
                    <w:rPr>
                      <w:rFonts w:ascii="Calibri" w:hAnsi="Calibri" w:cs="Calibri"/>
                      <w:color w:val="000000"/>
                      <w:sz w:val="22"/>
                      <w:szCs w:val="22"/>
                    </w:rPr>
                  </w:rPrChange>
                </w:rPr>
                <w:t>2004</w:t>
              </w:r>
            </w:ins>
          </w:p>
        </w:tc>
        <w:tc>
          <w:tcPr>
            <w:tcW w:w="960" w:type="dxa"/>
            <w:noWrap/>
            <w:hideMark/>
            <w:tcPrChange w:id="77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67" w:author="Nick.Tolimieri" w:date="2022-09-30T14:57:00Z"/>
                <w:rFonts w:asciiTheme="minorHAnsi" w:eastAsiaTheme="minorHAnsi" w:hAnsiTheme="minorHAnsi" w:cstheme="minorBidi"/>
                <w:sz w:val="22"/>
                <w:szCs w:val="22"/>
                <w:rPrChange w:id="7768" w:author="Nick.Tolimieri" w:date="2022-09-30T14:57:00Z">
                  <w:rPr>
                    <w:ins w:id="7769" w:author="Nick.Tolimieri" w:date="2022-09-30T14:57:00Z"/>
                    <w:rFonts w:ascii="Calibri" w:hAnsi="Calibri" w:cs="Calibri"/>
                    <w:color w:val="000000"/>
                    <w:sz w:val="22"/>
                    <w:szCs w:val="22"/>
                  </w:rPr>
                </w:rPrChange>
              </w:rPr>
              <w:pPrChange w:id="7770" w:author="Nick.Tolimieri" w:date="2022-09-30T14:57:00Z">
                <w:pPr>
                  <w:jc w:val="right"/>
                </w:pPr>
              </w:pPrChange>
            </w:pPr>
            <w:ins w:id="7771" w:author="Nick.Tolimieri" w:date="2022-09-30T14:57:00Z">
              <w:r w:rsidRPr="0095582C">
                <w:rPr>
                  <w:rFonts w:asciiTheme="minorHAnsi" w:eastAsiaTheme="minorHAnsi" w:hAnsiTheme="minorHAnsi" w:cstheme="minorBidi"/>
                  <w:sz w:val="22"/>
                  <w:szCs w:val="22"/>
                  <w:rPrChange w:id="7772" w:author="Nick.Tolimieri" w:date="2022-09-30T14:57:00Z">
                    <w:rPr>
                      <w:rFonts w:ascii="Calibri" w:hAnsi="Calibri" w:cs="Calibri"/>
                      <w:color w:val="000000"/>
                      <w:sz w:val="22"/>
                      <w:szCs w:val="22"/>
                    </w:rPr>
                  </w:rPrChange>
                </w:rPr>
                <w:t>0</w:t>
              </w:r>
            </w:ins>
          </w:p>
        </w:tc>
        <w:tc>
          <w:tcPr>
            <w:tcW w:w="960" w:type="dxa"/>
            <w:noWrap/>
            <w:hideMark/>
            <w:tcPrChange w:id="77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74" w:author="Nick.Tolimieri" w:date="2022-09-30T14:57:00Z"/>
                <w:rFonts w:asciiTheme="minorHAnsi" w:eastAsiaTheme="minorHAnsi" w:hAnsiTheme="minorHAnsi" w:cstheme="minorBidi"/>
                <w:sz w:val="22"/>
                <w:szCs w:val="22"/>
                <w:rPrChange w:id="7775" w:author="Nick.Tolimieri" w:date="2022-09-30T14:57:00Z">
                  <w:rPr>
                    <w:ins w:id="7776" w:author="Nick.Tolimieri" w:date="2022-09-30T14:57:00Z"/>
                    <w:rFonts w:ascii="Calibri" w:hAnsi="Calibri" w:cs="Calibri"/>
                    <w:color w:val="000000"/>
                    <w:sz w:val="22"/>
                    <w:szCs w:val="22"/>
                  </w:rPr>
                </w:rPrChange>
              </w:rPr>
              <w:pPrChange w:id="7777" w:author="Nick.Tolimieri" w:date="2022-09-30T14:57:00Z">
                <w:pPr>
                  <w:jc w:val="right"/>
                </w:pPr>
              </w:pPrChange>
            </w:pPr>
            <w:ins w:id="7778" w:author="Nick.Tolimieri" w:date="2022-09-30T14:57:00Z">
              <w:r w:rsidRPr="0095582C">
                <w:rPr>
                  <w:rFonts w:asciiTheme="minorHAnsi" w:eastAsiaTheme="minorHAnsi" w:hAnsiTheme="minorHAnsi" w:cstheme="minorBidi"/>
                  <w:sz w:val="22"/>
                  <w:szCs w:val="22"/>
                  <w:rPrChange w:id="7779" w:author="Nick.Tolimieri" w:date="2022-09-30T14:57:00Z">
                    <w:rPr>
                      <w:rFonts w:ascii="Calibri" w:hAnsi="Calibri" w:cs="Calibri"/>
                      <w:color w:val="000000"/>
                      <w:sz w:val="22"/>
                      <w:szCs w:val="22"/>
                    </w:rPr>
                  </w:rPrChange>
                </w:rPr>
                <w:t>15</w:t>
              </w:r>
            </w:ins>
          </w:p>
        </w:tc>
        <w:tc>
          <w:tcPr>
            <w:tcW w:w="960" w:type="dxa"/>
            <w:noWrap/>
            <w:hideMark/>
            <w:tcPrChange w:id="77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81" w:author="Nick.Tolimieri" w:date="2022-09-30T14:57:00Z"/>
                <w:rFonts w:asciiTheme="minorHAnsi" w:eastAsiaTheme="minorHAnsi" w:hAnsiTheme="minorHAnsi" w:cstheme="minorBidi"/>
                <w:sz w:val="22"/>
                <w:szCs w:val="22"/>
                <w:rPrChange w:id="7782" w:author="Nick.Tolimieri" w:date="2022-09-30T14:57:00Z">
                  <w:rPr>
                    <w:ins w:id="7783" w:author="Nick.Tolimieri" w:date="2022-09-30T14:57:00Z"/>
                    <w:rFonts w:ascii="Calibri" w:hAnsi="Calibri" w:cs="Calibri"/>
                    <w:color w:val="000000"/>
                    <w:sz w:val="22"/>
                    <w:szCs w:val="22"/>
                  </w:rPr>
                </w:rPrChange>
              </w:rPr>
              <w:pPrChange w:id="7784" w:author="Nick.Tolimieri" w:date="2022-09-30T14:57:00Z">
                <w:pPr>
                  <w:jc w:val="right"/>
                </w:pPr>
              </w:pPrChange>
            </w:pPr>
            <w:ins w:id="7785" w:author="Nick.Tolimieri" w:date="2022-09-30T14:57:00Z">
              <w:r w:rsidRPr="0095582C">
                <w:rPr>
                  <w:rFonts w:asciiTheme="minorHAnsi" w:eastAsiaTheme="minorHAnsi" w:hAnsiTheme="minorHAnsi" w:cstheme="minorBidi"/>
                  <w:sz w:val="22"/>
                  <w:szCs w:val="22"/>
                  <w:rPrChange w:id="7786" w:author="Nick.Tolimieri" w:date="2022-09-30T14:57:00Z">
                    <w:rPr>
                      <w:rFonts w:ascii="Calibri" w:hAnsi="Calibri" w:cs="Calibri"/>
                      <w:color w:val="000000"/>
                      <w:sz w:val="22"/>
                      <w:szCs w:val="22"/>
                    </w:rPr>
                  </w:rPrChange>
                </w:rPr>
                <w:t>1</w:t>
              </w:r>
            </w:ins>
          </w:p>
        </w:tc>
        <w:tc>
          <w:tcPr>
            <w:tcW w:w="960" w:type="dxa"/>
            <w:noWrap/>
            <w:hideMark/>
            <w:tcPrChange w:id="77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88" w:author="Nick.Tolimieri" w:date="2022-09-30T14:57:00Z"/>
                <w:rFonts w:asciiTheme="minorHAnsi" w:eastAsiaTheme="minorHAnsi" w:hAnsiTheme="minorHAnsi" w:cstheme="minorBidi"/>
                <w:sz w:val="22"/>
                <w:szCs w:val="22"/>
                <w:rPrChange w:id="7789" w:author="Nick.Tolimieri" w:date="2022-09-30T14:57:00Z">
                  <w:rPr>
                    <w:ins w:id="7790" w:author="Nick.Tolimieri" w:date="2022-09-30T14:57:00Z"/>
                    <w:rFonts w:ascii="Calibri" w:hAnsi="Calibri" w:cs="Calibri"/>
                    <w:color w:val="000000"/>
                    <w:sz w:val="22"/>
                    <w:szCs w:val="22"/>
                  </w:rPr>
                </w:rPrChange>
              </w:rPr>
              <w:pPrChange w:id="7791" w:author="Nick.Tolimieri" w:date="2022-09-30T14:57:00Z">
                <w:pPr>
                  <w:jc w:val="right"/>
                </w:pPr>
              </w:pPrChange>
            </w:pPr>
            <w:ins w:id="7792" w:author="Nick.Tolimieri" w:date="2022-09-30T14:57:00Z">
              <w:r w:rsidRPr="0095582C">
                <w:rPr>
                  <w:rFonts w:asciiTheme="minorHAnsi" w:eastAsiaTheme="minorHAnsi" w:hAnsiTheme="minorHAnsi" w:cstheme="minorBidi"/>
                  <w:sz w:val="22"/>
                  <w:szCs w:val="22"/>
                  <w:rPrChange w:id="7793" w:author="Nick.Tolimieri" w:date="2022-09-30T14:57:00Z">
                    <w:rPr>
                      <w:rFonts w:ascii="Calibri" w:hAnsi="Calibri" w:cs="Calibri"/>
                      <w:color w:val="000000"/>
                      <w:sz w:val="22"/>
                      <w:szCs w:val="22"/>
                    </w:rPr>
                  </w:rPrChange>
                </w:rPr>
                <w:t>6</w:t>
              </w:r>
            </w:ins>
          </w:p>
        </w:tc>
        <w:tc>
          <w:tcPr>
            <w:tcW w:w="960" w:type="dxa"/>
            <w:noWrap/>
            <w:hideMark/>
            <w:tcPrChange w:id="779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795" w:author="Nick.Tolimieri" w:date="2022-09-30T14:57:00Z"/>
                <w:rFonts w:asciiTheme="minorHAnsi" w:eastAsiaTheme="minorHAnsi" w:hAnsiTheme="minorHAnsi" w:cstheme="minorBidi"/>
                <w:sz w:val="22"/>
                <w:szCs w:val="22"/>
                <w:rPrChange w:id="7796" w:author="Nick.Tolimieri" w:date="2022-09-30T14:57:00Z">
                  <w:rPr>
                    <w:ins w:id="7797" w:author="Nick.Tolimieri" w:date="2022-09-30T14:57:00Z"/>
                    <w:rFonts w:ascii="Calibri" w:hAnsi="Calibri" w:cs="Calibri"/>
                    <w:color w:val="000000"/>
                    <w:sz w:val="22"/>
                    <w:szCs w:val="22"/>
                  </w:rPr>
                </w:rPrChange>
              </w:rPr>
              <w:pPrChange w:id="7798" w:author="Nick.Tolimieri" w:date="2022-09-30T14:57:00Z">
                <w:pPr>
                  <w:jc w:val="right"/>
                </w:pPr>
              </w:pPrChange>
            </w:pPr>
            <w:ins w:id="7799" w:author="Nick.Tolimieri" w:date="2022-09-30T14:57:00Z">
              <w:r w:rsidRPr="0095582C">
                <w:rPr>
                  <w:rFonts w:asciiTheme="minorHAnsi" w:eastAsiaTheme="minorHAnsi" w:hAnsiTheme="minorHAnsi" w:cstheme="minorBidi"/>
                  <w:sz w:val="22"/>
                  <w:szCs w:val="22"/>
                  <w:rPrChange w:id="7800" w:author="Nick.Tolimieri" w:date="2022-09-30T14:57:00Z">
                    <w:rPr>
                      <w:rFonts w:ascii="Calibri" w:hAnsi="Calibri" w:cs="Calibri"/>
                      <w:color w:val="000000"/>
                      <w:sz w:val="22"/>
                      <w:szCs w:val="22"/>
                    </w:rPr>
                  </w:rPrChange>
                </w:rPr>
                <w:t>6</w:t>
              </w:r>
            </w:ins>
          </w:p>
        </w:tc>
        <w:tc>
          <w:tcPr>
            <w:tcW w:w="960" w:type="dxa"/>
            <w:noWrap/>
            <w:hideMark/>
            <w:tcPrChange w:id="780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02" w:author="Nick.Tolimieri" w:date="2022-09-30T14:57:00Z"/>
                <w:rFonts w:asciiTheme="minorHAnsi" w:eastAsiaTheme="minorHAnsi" w:hAnsiTheme="minorHAnsi" w:cstheme="minorBidi"/>
                <w:sz w:val="22"/>
                <w:szCs w:val="22"/>
                <w:rPrChange w:id="7803" w:author="Nick.Tolimieri" w:date="2022-09-30T14:57:00Z">
                  <w:rPr>
                    <w:ins w:id="7804" w:author="Nick.Tolimieri" w:date="2022-09-30T14:57:00Z"/>
                    <w:rFonts w:ascii="Calibri" w:hAnsi="Calibri" w:cs="Calibri"/>
                    <w:color w:val="000000"/>
                    <w:sz w:val="22"/>
                    <w:szCs w:val="22"/>
                  </w:rPr>
                </w:rPrChange>
              </w:rPr>
              <w:pPrChange w:id="7805" w:author="Nick.Tolimieri" w:date="2022-09-30T14:57:00Z">
                <w:pPr>
                  <w:jc w:val="right"/>
                </w:pPr>
              </w:pPrChange>
            </w:pPr>
            <w:ins w:id="7806" w:author="Nick.Tolimieri" w:date="2022-09-30T14:57:00Z">
              <w:r w:rsidRPr="0095582C">
                <w:rPr>
                  <w:rFonts w:asciiTheme="minorHAnsi" w:eastAsiaTheme="minorHAnsi" w:hAnsiTheme="minorHAnsi" w:cstheme="minorBidi"/>
                  <w:sz w:val="22"/>
                  <w:szCs w:val="22"/>
                  <w:rPrChange w:id="7807" w:author="Nick.Tolimieri" w:date="2022-09-30T14:57:00Z">
                    <w:rPr>
                      <w:rFonts w:ascii="Calibri" w:hAnsi="Calibri" w:cs="Calibri"/>
                      <w:color w:val="000000"/>
                      <w:sz w:val="22"/>
                      <w:szCs w:val="22"/>
                    </w:rPr>
                  </w:rPrChange>
                </w:rPr>
                <w:t>6</w:t>
              </w:r>
            </w:ins>
          </w:p>
        </w:tc>
        <w:tc>
          <w:tcPr>
            <w:tcW w:w="960" w:type="dxa"/>
            <w:noWrap/>
            <w:hideMark/>
            <w:tcPrChange w:id="780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09" w:author="Nick.Tolimieri" w:date="2022-09-30T14:57:00Z"/>
                <w:rFonts w:asciiTheme="minorHAnsi" w:eastAsiaTheme="minorHAnsi" w:hAnsiTheme="minorHAnsi" w:cstheme="minorBidi"/>
                <w:sz w:val="22"/>
                <w:szCs w:val="22"/>
                <w:rPrChange w:id="7810" w:author="Nick.Tolimieri" w:date="2022-09-30T14:57:00Z">
                  <w:rPr>
                    <w:ins w:id="7811" w:author="Nick.Tolimieri" w:date="2022-09-30T14:57:00Z"/>
                    <w:rFonts w:ascii="Calibri" w:hAnsi="Calibri" w:cs="Calibri"/>
                    <w:color w:val="000000"/>
                    <w:sz w:val="22"/>
                    <w:szCs w:val="22"/>
                  </w:rPr>
                </w:rPrChange>
              </w:rPr>
              <w:pPrChange w:id="7812" w:author="Nick.Tolimieri" w:date="2022-09-30T14:57:00Z">
                <w:pPr>
                  <w:jc w:val="right"/>
                </w:pPr>
              </w:pPrChange>
            </w:pPr>
            <w:ins w:id="7813" w:author="Nick.Tolimieri" w:date="2022-09-30T14:57:00Z">
              <w:r w:rsidRPr="0095582C">
                <w:rPr>
                  <w:rFonts w:asciiTheme="minorHAnsi" w:eastAsiaTheme="minorHAnsi" w:hAnsiTheme="minorHAnsi" w:cstheme="minorBidi"/>
                  <w:sz w:val="22"/>
                  <w:szCs w:val="22"/>
                  <w:rPrChange w:id="7814" w:author="Nick.Tolimieri" w:date="2022-09-30T14:57:00Z">
                    <w:rPr>
                      <w:rFonts w:ascii="Calibri" w:hAnsi="Calibri" w:cs="Calibri"/>
                      <w:color w:val="000000"/>
                      <w:sz w:val="22"/>
                      <w:szCs w:val="22"/>
                    </w:rPr>
                  </w:rPrChange>
                </w:rPr>
                <w:t>1.49</w:t>
              </w:r>
            </w:ins>
          </w:p>
        </w:tc>
        <w:tc>
          <w:tcPr>
            <w:tcW w:w="960" w:type="dxa"/>
            <w:noWrap/>
            <w:hideMark/>
            <w:tcPrChange w:id="781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16" w:author="Nick.Tolimieri" w:date="2022-09-30T14:57:00Z"/>
                <w:rFonts w:asciiTheme="minorHAnsi" w:eastAsiaTheme="minorHAnsi" w:hAnsiTheme="minorHAnsi" w:cstheme="minorBidi"/>
                <w:sz w:val="22"/>
                <w:szCs w:val="22"/>
                <w:rPrChange w:id="7817" w:author="Nick.Tolimieri" w:date="2022-09-30T14:57:00Z">
                  <w:rPr>
                    <w:ins w:id="7818" w:author="Nick.Tolimieri" w:date="2022-09-30T14:57:00Z"/>
                    <w:rFonts w:ascii="Calibri" w:hAnsi="Calibri" w:cs="Calibri"/>
                    <w:color w:val="000000"/>
                    <w:sz w:val="22"/>
                    <w:szCs w:val="22"/>
                  </w:rPr>
                </w:rPrChange>
              </w:rPr>
              <w:pPrChange w:id="7819" w:author="Nick.Tolimieri" w:date="2022-09-30T14:57:00Z">
                <w:pPr>
                  <w:jc w:val="right"/>
                </w:pPr>
              </w:pPrChange>
            </w:pPr>
            <w:ins w:id="7820" w:author="Nick.Tolimieri" w:date="2022-09-30T14:57:00Z">
              <w:r w:rsidRPr="0095582C">
                <w:rPr>
                  <w:rFonts w:asciiTheme="minorHAnsi" w:eastAsiaTheme="minorHAnsi" w:hAnsiTheme="minorHAnsi" w:cstheme="minorBidi"/>
                  <w:sz w:val="22"/>
                  <w:szCs w:val="22"/>
                  <w:rPrChange w:id="7821" w:author="Nick.Tolimieri" w:date="2022-09-30T14:57:00Z">
                    <w:rPr>
                      <w:rFonts w:ascii="Calibri" w:hAnsi="Calibri" w:cs="Calibri"/>
                      <w:color w:val="000000"/>
                      <w:sz w:val="22"/>
                      <w:szCs w:val="22"/>
                    </w:rPr>
                  </w:rPrChange>
                </w:rPr>
                <w:t>0.08</w:t>
              </w:r>
            </w:ins>
          </w:p>
        </w:tc>
      </w:tr>
      <w:tr w:rsidR="0095582C" w:rsidRPr="0095582C" w:rsidTr="0095582C">
        <w:trPr>
          <w:divId w:val="355430803"/>
          <w:trHeight w:val="300"/>
          <w:ins w:id="7822" w:author="Nick.Tolimieri" w:date="2022-09-30T14:57:00Z"/>
          <w:trPrChange w:id="7823" w:author="Nick.Tolimieri" w:date="2022-09-30T14:57:00Z">
            <w:trPr>
              <w:divId w:val="355430803"/>
              <w:trHeight w:val="300"/>
            </w:trPr>
          </w:trPrChange>
        </w:trPr>
        <w:tc>
          <w:tcPr>
            <w:tcW w:w="960" w:type="dxa"/>
            <w:noWrap/>
            <w:hideMark/>
            <w:tcPrChange w:id="78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25" w:author="Nick.Tolimieri" w:date="2022-09-30T14:57:00Z"/>
                <w:rFonts w:asciiTheme="minorHAnsi" w:eastAsiaTheme="minorHAnsi" w:hAnsiTheme="minorHAnsi" w:cstheme="minorBidi"/>
                <w:sz w:val="22"/>
                <w:szCs w:val="22"/>
                <w:rPrChange w:id="7826" w:author="Nick.Tolimieri" w:date="2022-09-30T14:57:00Z">
                  <w:rPr>
                    <w:ins w:id="7827" w:author="Nick.Tolimieri" w:date="2022-09-30T14:57:00Z"/>
                    <w:rFonts w:ascii="Calibri" w:hAnsi="Calibri" w:cs="Calibri"/>
                    <w:color w:val="000000"/>
                    <w:sz w:val="22"/>
                    <w:szCs w:val="22"/>
                  </w:rPr>
                </w:rPrChange>
              </w:rPr>
              <w:pPrChange w:id="7828" w:author="Nick.Tolimieri" w:date="2022-09-30T14:57:00Z">
                <w:pPr/>
              </w:pPrChange>
            </w:pPr>
            <w:ins w:id="7829" w:author="Nick.Tolimieri" w:date="2022-09-30T14:57:00Z">
              <w:r w:rsidRPr="0095582C">
                <w:rPr>
                  <w:rFonts w:asciiTheme="minorHAnsi" w:eastAsiaTheme="minorHAnsi" w:hAnsiTheme="minorHAnsi" w:cstheme="minorBidi"/>
                  <w:sz w:val="22"/>
                  <w:szCs w:val="22"/>
                  <w:rPrChange w:id="7830" w:author="Nick.Tolimieri" w:date="2022-09-30T14:57:00Z">
                    <w:rPr>
                      <w:rFonts w:ascii="Calibri" w:hAnsi="Calibri" w:cs="Calibri"/>
                      <w:color w:val="000000"/>
                      <w:sz w:val="22"/>
                      <w:szCs w:val="22"/>
                    </w:rPr>
                  </w:rPrChange>
                </w:rPr>
                <w:t>Cape Alava</w:t>
              </w:r>
            </w:ins>
          </w:p>
        </w:tc>
        <w:tc>
          <w:tcPr>
            <w:tcW w:w="960" w:type="dxa"/>
            <w:noWrap/>
            <w:hideMark/>
            <w:tcPrChange w:id="78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32" w:author="Nick.Tolimieri" w:date="2022-09-30T14:57:00Z"/>
                <w:rFonts w:asciiTheme="minorHAnsi" w:eastAsiaTheme="minorHAnsi" w:hAnsiTheme="minorHAnsi" w:cstheme="minorBidi"/>
                <w:sz w:val="22"/>
                <w:szCs w:val="22"/>
                <w:rPrChange w:id="7833" w:author="Nick.Tolimieri" w:date="2022-09-30T14:57:00Z">
                  <w:rPr>
                    <w:ins w:id="7834" w:author="Nick.Tolimieri" w:date="2022-09-30T14:57:00Z"/>
                    <w:rFonts w:ascii="Calibri" w:hAnsi="Calibri" w:cs="Calibri"/>
                    <w:color w:val="000000"/>
                    <w:sz w:val="22"/>
                    <w:szCs w:val="22"/>
                  </w:rPr>
                </w:rPrChange>
              </w:rPr>
              <w:pPrChange w:id="7835" w:author="Nick.Tolimieri" w:date="2022-09-30T14:57:00Z">
                <w:pPr>
                  <w:jc w:val="right"/>
                </w:pPr>
              </w:pPrChange>
            </w:pPr>
            <w:ins w:id="7836" w:author="Nick.Tolimieri" w:date="2022-09-30T14:57:00Z">
              <w:r w:rsidRPr="0095582C">
                <w:rPr>
                  <w:rFonts w:asciiTheme="minorHAnsi" w:eastAsiaTheme="minorHAnsi" w:hAnsiTheme="minorHAnsi" w:cstheme="minorBidi"/>
                  <w:sz w:val="22"/>
                  <w:szCs w:val="22"/>
                  <w:rPrChange w:id="7837" w:author="Nick.Tolimieri" w:date="2022-09-30T14:57:00Z">
                    <w:rPr>
                      <w:rFonts w:ascii="Calibri" w:hAnsi="Calibri" w:cs="Calibri"/>
                      <w:color w:val="000000"/>
                      <w:sz w:val="22"/>
                      <w:szCs w:val="22"/>
                    </w:rPr>
                  </w:rPrChange>
                </w:rPr>
                <w:t>2005</w:t>
              </w:r>
            </w:ins>
          </w:p>
        </w:tc>
        <w:tc>
          <w:tcPr>
            <w:tcW w:w="960" w:type="dxa"/>
            <w:noWrap/>
            <w:hideMark/>
            <w:tcPrChange w:id="78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39" w:author="Nick.Tolimieri" w:date="2022-09-30T14:57:00Z"/>
                <w:rFonts w:asciiTheme="minorHAnsi" w:eastAsiaTheme="minorHAnsi" w:hAnsiTheme="minorHAnsi" w:cstheme="minorBidi"/>
                <w:sz w:val="22"/>
                <w:szCs w:val="22"/>
                <w:rPrChange w:id="7840" w:author="Nick.Tolimieri" w:date="2022-09-30T14:57:00Z">
                  <w:rPr>
                    <w:ins w:id="7841" w:author="Nick.Tolimieri" w:date="2022-09-30T14:57:00Z"/>
                    <w:rFonts w:ascii="Calibri" w:hAnsi="Calibri" w:cs="Calibri"/>
                    <w:color w:val="000000"/>
                    <w:sz w:val="22"/>
                    <w:szCs w:val="22"/>
                  </w:rPr>
                </w:rPrChange>
              </w:rPr>
              <w:pPrChange w:id="7842" w:author="Nick.Tolimieri" w:date="2022-09-30T14:57:00Z">
                <w:pPr>
                  <w:jc w:val="right"/>
                </w:pPr>
              </w:pPrChange>
            </w:pPr>
            <w:ins w:id="7843" w:author="Nick.Tolimieri" w:date="2022-09-30T14:57:00Z">
              <w:r w:rsidRPr="0095582C">
                <w:rPr>
                  <w:rFonts w:asciiTheme="minorHAnsi" w:eastAsiaTheme="minorHAnsi" w:hAnsiTheme="minorHAnsi" w:cstheme="minorBidi"/>
                  <w:sz w:val="22"/>
                  <w:szCs w:val="22"/>
                  <w:rPrChange w:id="7844" w:author="Nick.Tolimieri" w:date="2022-09-30T14:57:00Z">
                    <w:rPr>
                      <w:rFonts w:ascii="Calibri" w:hAnsi="Calibri" w:cs="Calibri"/>
                      <w:color w:val="000000"/>
                      <w:sz w:val="22"/>
                      <w:szCs w:val="22"/>
                    </w:rPr>
                  </w:rPrChange>
                </w:rPr>
                <w:t>0</w:t>
              </w:r>
            </w:ins>
          </w:p>
        </w:tc>
        <w:tc>
          <w:tcPr>
            <w:tcW w:w="960" w:type="dxa"/>
            <w:noWrap/>
            <w:hideMark/>
            <w:tcPrChange w:id="78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46" w:author="Nick.Tolimieri" w:date="2022-09-30T14:57:00Z"/>
                <w:rFonts w:asciiTheme="minorHAnsi" w:eastAsiaTheme="minorHAnsi" w:hAnsiTheme="minorHAnsi" w:cstheme="minorBidi"/>
                <w:sz w:val="22"/>
                <w:szCs w:val="22"/>
                <w:rPrChange w:id="7847" w:author="Nick.Tolimieri" w:date="2022-09-30T14:57:00Z">
                  <w:rPr>
                    <w:ins w:id="7848" w:author="Nick.Tolimieri" w:date="2022-09-30T14:57:00Z"/>
                    <w:rFonts w:ascii="Calibri" w:hAnsi="Calibri" w:cs="Calibri"/>
                    <w:color w:val="000000"/>
                    <w:sz w:val="22"/>
                    <w:szCs w:val="22"/>
                  </w:rPr>
                </w:rPrChange>
              </w:rPr>
              <w:pPrChange w:id="7849" w:author="Nick.Tolimieri" w:date="2022-09-30T14:57:00Z">
                <w:pPr>
                  <w:jc w:val="right"/>
                </w:pPr>
              </w:pPrChange>
            </w:pPr>
            <w:ins w:id="7850" w:author="Nick.Tolimieri" w:date="2022-09-30T14:57:00Z">
              <w:r w:rsidRPr="0095582C">
                <w:rPr>
                  <w:rFonts w:asciiTheme="minorHAnsi" w:eastAsiaTheme="minorHAnsi" w:hAnsiTheme="minorHAnsi" w:cstheme="minorBidi"/>
                  <w:sz w:val="22"/>
                  <w:szCs w:val="22"/>
                  <w:rPrChange w:id="7851" w:author="Nick.Tolimieri" w:date="2022-09-30T14:57:00Z">
                    <w:rPr>
                      <w:rFonts w:ascii="Calibri" w:hAnsi="Calibri" w:cs="Calibri"/>
                      <w:color w:val="000000"/>
                      <w:sz w:val="22"/>
                      <w:szCs w:val="22"/>
                    </w:rPr>
                  </w:rPrChange>
                </w:rPr>
                <w:t>28</w:t>
              </w:r>
            </w:ins>
          </w:p>
        </w:tc>
        <w:tc>
          <w:tcPr>
            <w:tcW w:w="960" w:type="dxa"/>
            <w:noWrap/>
            <w:hideMark/>
            <w:tcPrChange w:id="78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53" w:author="Nick.Tolimieri" w:date="2022-09-30T14:57:00Z"/>
                <w:rFonts w:asciiTheme="minorHAnsi" w:eastAsiaTheme="minorHAnsi" w:hAnsiTheme="minorHAnsi" w:cstheme="minorBidi"/>
                <w:sz w:val="22"/>
                <w:szCs w:val="22"/>
                <w:rPrChange w:id="7854" w:author="Nick.Tolimieri" w:date="2022-09-30T14:57:00Z">
                  <w:rPr>
                    <w:ins w:id="7855" w:author="Nick.Tolimieri" w:date="2022-09-30T14:57:00Z"/>
                    <w:rFonts w:ascii="Calibri" w:hAnsi="Calibri" w:cs="Calibri"/>
                    <w:color w:val="000000"/>
                    <w:sz w:val="22"/>
                    <w:szCs w:val="22"/>
                  </w:rPr>
                </w:rPrChange>
              </w:rPr>
              <w:pPrChange w:id="7856" w:author="Nick.Tolimieri" w:date="2022-09-30T14:57:00Z">
                <w:pPr>
                  <w:jc w:val="right"/>
                </w:pPr>
              </w:pPrChange>
            </w:pPr>
            <w:ins w:id="7857" w:author="Nick.Tolimieri" w:date="2022-09-30T14:57:00Z">
              <w:r w:rsidRPr="0095582C">
                <w:rPr>
                  <w:rFonts w:asciiTheme="minorHAnsi" w:eastAsiaTheme="minorHAnsi" w:hAnsiTheme="minorHAnsi" w:cstheme="minorBidi"/>
                  <w:sz w:val="22"/>
                  <w:szCs w:val="22"/>
                  <w:rPrChange w:id="7858" w:author="Nick.Tolimieri" w:date="2022-09-30T14:57:00Z">
                    <w:rPr>
                      <w:rFonts w:ascii="Calibri" w:hAnsi="Calibri" w:cs="Calibri"/>
                      <w:color w:val="000000"/>
                      <w:sz w:val="22"/>
                      <w:szCs w:val="22"/>
                    </w:rPr>
                  </w:rPrChange>
                </w:rPr>
                <w:t>1</w:t>
              </w:r>
            </w:ins>
          </w:p>
        </w:tc>
        <w:tc>
          <w:tcPr>
            <w:tcW w:w="960" w:type="dxa"/>
            <w:noWrap/>
            <w:hideMark/>
            <w:tcPrChange w:id="78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60" w:author="Nick.Tolimieri" w:date="2022-09-30T14:57:00Z"/>
                <w:rFonts w:asciiTheme="minorHAnsi" w:eastAsiaTheme="minorHAnsi" w:hAnsiTheme="minorHAnsi" w:cstheme="minorBidi"/>
                <w:sz w:val="22"/>
                <w:szCs w:val="22"/>
                <w:rPrChange w:id="7861" w:author="Nick.Tolimieri" w:date="2022-09-30T14:57:00Z">
                  <w:rPr>
                    <w:ins w:id="7862" w:author="Nick.Tolimieri" w:date="2022-09-30T14:57:00Z"/>
                    <w:rFonts w:ascii="Calibri" w:hAnsi="Calibri" w:cs="Calibri"/>
                    <w:color w:val="000000"/>
                    <w:sz w:val="22"/>
                    <w:szCs w:val="22"/>
                  </w:rPr>
                </w:rPrChange>
              </w:rPr>
              <w:pPrChange w:id="7863" w:author="Nick.Tolimieri" w:date="2022-09-30T14:57:00Z">
                <w:pPr>
                  <w:jc w:val="right"/>
                </w:pPr>
              </w:pPrChange>
            </w:pPr>
            <w:ins w:id="7864" w:author="Nick.Tolimieri" w:date="2022-09-30T14:57:00Z">
              <w:r w:rsidRPr="0095582C">
                <w:rPr>
                  <w:rFonts w:asciiTheme="minorHAnsi" w:eastAsiaTheme="minorHAnsi" w:hAnsiTheme="minorHAnsi" w:cstheme="minorBidi"/>
                  <w:sz w:val="22"/>
                  <w:szCs w:val="22"/>
                  <w:rPrChange w:id="7865" w:author="Nick.Tolimieri" w:date="2022-09-30T14:57:00Z">
                    <w:rPr>
                      <w:rFonts w:ascii="Calibri" w:hAnsi="Calibri" w:cs="Calibri"/>
                      <w:color w:val="000000"/>
                      <w:sz w:val="22"/>
                      <w:szCs w:val="22"/>
                    </w:rPr>
                  </w:rPrChange>
                </w:rPr>
                <w:t>7</w:t>
              </w:r>
            </w:ins>
          </w:p>
        </w:tc>
        <w:tc>
          <w:tcPr>
            <w:tcW w:w="960" w:type="dxa"/>
            <w:noWrap/>
            <w:hideMark/>
            <w:tcPrChange w:id="786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67" w:author="Nick.Tolimieri" w:date="2022-09-30T14:57:00Z"/>
                <w:rFonts w:asciiTheme="minorHAnsi" w:eastAsiaTheme="minorHAnsi" w:hAnsiTheme="minorHAnsi" w:cstheme="minorBidi"/>
                <w:sz w:val="22"/>
                <w:szCs w:val="22"/>
                <w:rPrChange w:id="7868" w:author="Nick.Tolimieri" w:date="2022-09-30T14:57:00Z">
                  <w:rPr>
                    <w:ins w:id="7869" w:author="Nick.Tolimieri" w:date="2022-09-30T14:57:00Z"/>
                    <w:rFonts w:ascii="Calibri" w:hAnsi="Calibri" w:cs="Calibri"/>
                    <w:color w:val="000000"/>
                    <w:sz w:val="22"/>
                    <w:szCs w:val="22"/>
                  </w:rPr>
                </w:rPrChange>
              </w:rPr>
              <w:pPrChange w:id="7870" w:author="Nick.Tolimieri" w:date="2022-09-30T14:57:00Z">
                <w:pPr>
                  <w:jc w:val="right"/>
                </w:pPr>
              </w:pPrChange>
            </w:pPr>
            <w:ins w:id="7871" w:author="Nick.Tolimieri" w:date="2022-09-30T14:57:00Z">
              <w:r w:rsidRPr="0095582C">
                <w:rPr>
                  <w:rFonts w:asciiTheme="minorHAnsi" w:eastAsiaTheme="minorHAnsi" w:hAnsiTheme="minorHAnsi" w:cstheme="minorBidi"/>
                  <w:sz w:val="22"/>
                  <w:szCs w:val="22"/>
                  <w:rPrChange w:id="7872" w:author="Nick.Tolimieri" w:date="2022-09-30T14:57:00Z">
                    <w:rPr>
                      <w:rFonts w:ascii="Calibri" w:hAnsi="Calibri" w:cs="Calibri"/>
                      <w:color w:val="000000"/>
                      <w:sz w:val="22"/>
                      <w:szCs w:val="22"/>
                    </w:rPr>
                  </w:rPrChange>
                </w:rPr>
                <w:t>7</w:t>
              </w:r>
            </w:ins>
          </w:p>
        </w:tc>
        <w:tc>
          <w:tcPr>
            <w:tcW w:w="960" w:type="dxa"/>
            <w:noWrap/>
            <w:hideMark/>
            <w:tcPrChange w:id="787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74" w:author="Nick.Tolimieri" w:date="2022-09-30T14:57:00Z"/>
                <w:rFonts w:asciiTheme="minorHAnsi" w:eastAsiaTheme="minorHAnsi" w:hAnsiTheme="minorHAnsi" w:cstheme="minorBidi"/>
                <w:sz w:val="22"/>
                <w:szCs w:val="22"/>
                <w:rPrChange w:id="7875" w:author="Nick.Tolimieri" w:date="2022-09-30T14:57:00Z">
                  <w:rPr>
                    <w:ins w:id="7876" w:author="Nick.Tolimieri" w:date="2022-09-30T14:57:00Z"/>
                    <w:rFonts w:ascii="Calibri" w:hAnsi="Calibri" w:cs="Calibri"/>
                    <w:color w:val="000000"/>
                    <w:sz w:val="22"/>
                    <w:szCs w:val="22"/>
                  </w:rPr>
                </w:rPrChange>
              </w:rPr>
              <w:pPrChange w:id="7877" w:author="Nick.Tolimieri" w:date="2022-09-30T14:57:00Z">
                <w:pPr>
                  <w:jc w:val="right"/>
                </w:pPr>
              </w:pPrChange>
            </w:pPr>
            <w:ins w:id="7878" w:author="Nick.Tolimieri" w:date="2022-09-30T14:57:00Z">
              <w:r w:rsidRPr="0095582C">
                <w:rPr>
                  <w:rFonts w:asciiTheme="minorHAnsi" w:eastAsiaTheme="minorHAnsi" w:hAnsiTheme="minorHAnsi" w:cstheme="minorBidi"/>
                  <w:sz w:val="22"/>
                  <w:szCs w:val="22"/>
                  <w:rPrChange w:id="7879" w:author="Nick.Tolimieri" w:date="2022-09-30T14:57:00Z">
                    <w:rPr>
                      <w:rFonts w:ascii="Calibri" w:hAnsi="Calibri" w:cs="Calibri"/>
                      <w:color w:val="000000"/>
                      <w:sz w:val="22"/>
                      <w:szCs w:val="22"/>
                    </w:rPr>
                  </w:rPrChange>
                </w:rPr>
                <w:t>7</w:t>
              </w:r>
            </w:ins>
          </w:p>
        </w:tc>
        <w:tc>
          <w:tcPr>
            <w:tcW w:w="960" w:type="dxa"/>
            <w:noWrap/>
            <w:hideMark/>
            <w:tcPrChange w:id="788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81" w:author="Nick.Tolimieri" w:date="2022-09-30T14:57:00Z"/>
                <w:rFonts w:asciiTheme="minorHAnsi" w:eastAsiaTheme="minorHAnsi" w:hAnsiTheme="minorHAnsi" w:cstheme="minorBidi"/>
                <w:sz w:val="22"/>
                <w:szCs w:val="22"/>
                <w:rPrChange w:id="7882" w:author="Nick.Tolimieri" w:date="2022-09-30T14:57:00Z">
                  <w:rPr>
                    <w:ins w:id="7883" w:author="Nick.Tolimieri" w:date="2022-09-30T14:57:00Z"/>
                    <w:rFonts w:ascii="Calibri" w:hAnsi="Calibri" w:cs="Calibri"/>
                    <w:color w:val="000000"/>
                    <w:sz w:val="22"/>
                    <w:szCs w:val="22"/>
                  </w:rPr>
                </w:rPrChange>
              </w:rPr>
              <w:pPrChange w:id="7884" w:author="Nick.Tolimieri" w:date="2022-09-30T14:57:00Z">
                <w:pPr>
                  <w:jc w:val="right"/>
                </w:pPr>
              </w:pPrChange>
            </w:pPr>
            <w:ins w:id="7885" w:author="Nick.Tolimieri" w:date="2022-09-30T14:57:00Z">
              <w:r w:rsidRPr="0095582C">
                <w:rPr>
                  <w:rFonts w:asciiTheme="minorHAnsi" w:eastAsiaTheme="minorHAnsi" w:hAnsiTheme="minorHAnsi" w:cstheme="minorBidi"/>
                  <w:sz w:val="22"/>
                  <w:szCs w:val="22"/>
                  <w:rPrChange w:id="7886" w:author="Nick.Tolimieri" w:date="2022-09-30T14:57:00Z">
                    <w:rPr>
                      <w:rFonts w:ascii="Calibri" w:hAnsi="Calibri" w:cs="Calibri"/>
                      <w:color w:val="000000"/>
                      <w:sz w:val="22"/>
                      <w:szCs w:val="22"/>
                    </w:rPr>
                  </w:rPrChange>
                </w:rPr>
                <w:t>1.85</w:t>
              </w:r>
            </w:ins>
          </w:p>
        </w:tc>
        <w:tc>
          <w:tcPr>
            <w:tcW w:w="960" w:type="dxa"/>
            <w:noWrap/>
            <w:hideMark/>
            <w:tcPrChange w:id="788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88" w:author="Nick.Tolimieri" w:date="2022-09-30T14:57:00Z"/>
                <w:rFonts w:asciiTheme="minorHAnsi" w:eastAsiaTheme="minorHAnsi" w:hAnsiTheme="minorHAnsi" w:cstheme="minorBidi"/>
                <w:sz w:val="22"/>
                <w:szCs w:val="22"/>
                <w:rPrChange w:id="7889" w:author="Nick.Tolimieri" w:date="2022-09-30T14:57:00Z">
                  <w:rPr>
                    <w:ins w:id="7890" w:author="Nick.Tolimieri" w:date="2022-09-30T14:57:00Z"/>
                    <w:rFonts w:ascii="Calibri" w:hAnsi="Calibri" w:cs="Calibri"/>
                    <w:color w:val="000000"/>
                    <w:sz w:val="22"/>
                    <w:szCs w:val="22"/>
                  </w:rPr>
                </w:rPrChange>
              </w:rPr>
              <w:pPrChange w:id="7891" w:author="Nick.Tolimieri" w:date="2022-09-30T14:57:00Z">
                <w:pPr>
                  <w:jc w:val="right"/>
                </w:pPr>
              </w:pPrChange>
            </w:pPr>
            <w:ins w:id="7892" w:author="Nick.Tolimieri" w:date="2022-09-30T14:57:00Z">
              <w:r w:rsidRPr="0095582C">
                <w:rPr>
                  <w:rFonts w:asciiTheme="minorHAnsi" w:eastAsiaTheme="minorHAnsi" w:hAnsiTheme="minorHAnsi" w:cstheme="minorBidi"/>
                  <w:sz w:val="22"/>
                  <w:szCs w:val="22"/>
                  <w:rPrChange w:id="7893" w:author="Nick.Tolimieri" w:date="2022-09-30T14:57:00Z">
                    <w:rPr>
                      <w:rFonts w:ascii="Calibri" w:hAnsi="Calibri" w:cs="Calibri"/>
                      <w:color w:val="000000"/>
                      <w:sz w:val="22"/>
                      <w:szCs w:val="22"/>
                    </w:rPr>
                  </w:rPrChange>
                </w:rPr>
                <w:t>0.11</w:t>
              </w:r>
            </w:ins>
          </w:p>
        </w:tc>
      </w:tr>
      <w:tr w:rsidR="0095582C" w:rsidRPr="0095582C" w:rsidTr="0095582C">
        <w:trPr>
          <w:divId w:val="355430803"/>
          <w:trHeight w:val="300"/>
          <w:ins w:id="7894" w:author="Nick.Tolimieri" w:date="2022-09-30T14:57:00Z"/>
          <w:trPrChange w:id="7895" w:author="Nick.Tolimieri" w:date="2022-09-30T14:57:00Z">
            <w:trPr>
              <w:divId w:val="355430803"/>
              <w:trHeight w:val="300"/>
            </w:trPr>
          </w:trPrChange>
        </w:trPr>
        <w:tc>
          <w:tcPr>
            <w:tcW w:w="960" w:type="dxa"/>
            <w:noWrap/>
            <w:hideMark/>
            <w:tcPrChange w:id="78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897" w:author="Nick.Tolimieri" w:date="2022-09-30T14:57:00Z"/>
                <w:rFonts w:asciiTheme="minorHAnsi" w:eastAsiaTheme="minorHAnsi" w:hAnsiTheme="minorHAnsi" w:cstheme="minorBidi"/>
                <w:sz w:val="22"/>
                <w:szCs w:val="22"/>
                <w:rPrChange w:id="7898" w:author="Nick.Tolimieri" w:date="2022-09-30T14:57:00Z">
                  <w:rPr>
                    <w:ins w:id="7899" w:author="Nick.Tolimieri" w:date="2022-09-30T14:57:00Z"/>
                    <w:rFonts w:ascii="Calibri" w:hAnsi="Calibri" w:cs="Calibri"/>
                    <w:color w:val="000000"/>
                    <w:sz w:val="22"/>
                    <w:szCs w:val="22"/>
                  </w:rPr>
                </w:rPrChange>
              </w:rPr>
              <w:pPrChange w:id="7900" w:author="Nick.Tolimieri" w:date="2022-09-30T14:57:00Z">
                <w:pPr/>
              </w:pPrChange>
            </w:pPr>
            <w:ins w:id="7901" w:author="Nick.Tolimieri" w:date="2022-09-30T14:57:00Z">
              <w:r w:rsidRPr="0095582C">
                <w:rPr>
                  <w:rFonts w:asciiTheme="minorHAnsi" w:eastAsiaTheme="minorHAnsi" w:hAnsiTheme="minorHAnsi" w:cstheme="minorBidi"/>
                  <w:sz w:val="22"/>
                  <w:szCs w:val="22"/>
                  <w:rPrChange w:id="7902" w:author="Nick.Tolimieri" w:date="2022-09-30T14:57:00Z">
                    <w:rPr>
                      <w:rFonts w:ascii="Calibri" w:hAnsi="Calibri" w:cs="Calibri"/>
                      <w:color w:val="000000"/>
                      <w:sz w:val="22"/>
                      <w:szCs w:val="22"/>
                    </w:rPr>
                  </w:rPrChange>
                </w:rPr>
                <w:t>Cape Alava</w:t>
              </w:r>
            </w:ins>
          </w:p>
        </w:tc>
        <w:tc>
          <w:tcPr>
            <w:tcW w:w="960" w:type="dxa"/>
            <w:noWrap/>
            <w:hideMark/>
            <w:tcPrChange w:id="79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04" w:author="Nick.Tolimieri" w:date="2022-09-30T14:57:00Z"/>
                <w:rFonts w:asciiTheme="minorHAnsi" w:eastAsiaTheme="minorHAnsi" w:hAnsiTheme="minorHAnsi" w:cstheme="minorBidi"/>
                <w:sz w:val="22"/>
                <w:szCs w:val="22"/>
                <w:rPrChange w:id="7905" w:author="Nick.Tolimieri" w:date="2022-09-30T14:57:00Z">
                  <w:rPr>
                    <w:ins w:id="7906" w:author="Nick.Tolimieri" w:date="2022-09-30T14:57:00Z"/>
                    <w:rFonts w:ascii="Calibri" w:hAnsi="Calibri" w:cs="Calibri"/>
                    <w:color w:val="000000"/>
                    <w:sz w:val="22"/>
                    <w:szCs w:val="22"/>
                  </w:rPr>
                </w:rPrChange>
              </w:rPr>
              <w:pPrChange w:id="7907" w:author="Nick.Tolimieri" w:date="2022-09-30T14:57:00Z">
                <w:pPr>
                  <w:jc w:val="right"/>
                </w:pPr>
              </w:pPrChange>
            </w:pPr>
            <w:ins w:id="7908" w:author="Nick.Tolimieri" w:date="2022-09-30T14:57:00Z">
              <w:r w:rsidRPr="0095582C">
                <w:rPr>
                  <w:rFonts w:asciiTheme="minorHAnsi" w:eastAsiaTheme="minorHAnsi" w:hAnsiTheme="minorHAnsi" w:cstheme="minorBidi"/>
                  <w:sz w:val="22"/>
                  <w:szCs w:val="22"/>
                  <w:rPrChange w:id="7909" w:author="Nick.Tolimieri" w:date="2022-09-30T14:57:00Z">
                    <w:rPr>
                      <w:rFonts w:ascii="Calibri" w:hAnsi="Calibri" w:cs="Calibri"/>
                      <w:color w:val="000000"/>
                      <w:sz w:val="22"/>
                      <w:szCs w:val="22"/>
                    </w:rPr>
                  </w:rPrChange>
                </w:rPr>
                <w:t>2006</w:t>
              </w:r>
            </w:ins>
          </w:p>
        </w:tc>
        <w:tc>
          <w:tcPr>
            <w:tcW w:w="960" w:type="dxa"/>
            <w:noWrap/>
            <w:hideMark/>
            <w:tcPrChange w:id="79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11" w:author="Nick.Tolimieri" w:date="2022-09-30T14:57:00Z"/>
                <w:rFonts w:asciiTheme="minorHAnsi" w:eastAsiaTheme="minorHAnsi" w:hAnsiTheme="minorHAnsi" w:cstheme="minorBidi"/>
                <w:sz w:val="22"/>
                <w:szCs w:val="22"/>
                <w:rPrChange w:id="7912" w:author="Nick.Tolimieri" w:date="2022-09-30T14:57:00Z">
                  <w:rPr>
                    <w:ins w:id="7913" w:author="Nick.Tolimieri" w:date="2022-09-30T14:57:00Z"/>
                    <w:rFonts w:ascii="Calibri" w:hAnsi="Calibri" w:cs="Calibri"/>
                    <w:color w:val="000000"/>
                    <w:sz w:val="22"/>
                    <w:szCs w:val="22"/>
                  </w:rPr>
                </w:rPrChange>
              </w:rPr>
              <w:pPrChange w:id="7914" w:author="Nick.Tolimieri" w:date="2022-09-30T14:57:00Z">
                <w:pPr>
                  <w:jc w:val="right"/>
                </w:pPr>
              </w:pPrChange>
            </w:pPr>
            <w:ins w:id="7915" w:author="Nick.Tolimieri" w:date="2022-09-30T14:57:00Z">
              <w:r w:rsidRPr="0095582C">
                <w:rPr>
                  <w:rFonts w:asciiTheme="minorHAnsi" w:eastAsiaTheme="minorHAnsi" w:hAnsiTheme="minorHAnsi" w:cstheme="minorBidi"/>
                  <w:sz w:val="22"/>
                  <w:szCs w:val="22"/>
                  <w:rPrChange w:id="7916" w:author="Nick.Tolimieri" w:date="2022-09-30T14:57:00Z">
                    <w:rPr>
                      <w:rFonts w:ascii="Calibri" w:hAnsi="Calibri" w:cs="Calibri"/>
                      <w:color w:val="000000"/>
                      <w:sz w:val="22"/>
                      <w:szCs w:val="22"/>
                    </w:rPr>
                  </w:rPrChange>
                </w:rPr>
                <w:t>0</w:t>
              </w:r>
            </w:ins>
          </w:p>
        </w:tc>
        <w:tc>
          <w:tcPr>
            <w:tcW w:w="960" w:type="dxa"/>
            <w:noWrap/>
            <w:hideMark/>
            <w:tcPrChange w:id="79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18" w:author="Nick.Tolimieri" w:date="2022-09-30T14:57:00Z"/>
                <w:rFonts w:asciiTheme="minorHAnsi" w:eastAsiaTheme="minorHAnsi" w:hAnsiTheme="minorHAnsi" w:cstheme="minorBidi"/>
                <w:sz w:val="22"/>
                <w:szCs w:val="22"/>
                <w:rPrChange w:id="7919" w:author="Nick.Tolimieri" w:date="2022-09-30T14:57:00Z">
                  <w:rPr>
                    <w:ins w:id="7920" w:author="Nick.Tolimieri" w:date="2022-09-30T14:57:00Z"/>
                    <w:rFonts w:ascii="Calibri" w:hAnsi="Calibri" w:cs="Calibri"/>
                    <w:color w:val="000000"/>
                    <w:sz w:val="22"/>
                    <w:szCs w:val="22"/>
                  </w:rPr>
                </w:rPrChange>
              </w:rPr>
              <w:pPrChange w:id="7921" w:author="Nick.Tolimieri" w:date="2022-09-30T14:57:00Z">
                <w:pPr>
                  <w:jc w:val="right"/>
                </w:pPr>
              </w:pPrChange>
            </w:pPr>
            <w:ins w:id="7922" w:author="Nick.Tolimieri" w:date="2022-09-30T14:57:00Z">
              <w:r w:rsidRPr="0095582C">
                <w:rPr>
                  <w:rFonts w:asciiTheme="minorHAnsi" w:eastAsiaTheme="minorHAnsi" w:hAnsiTheme="minorHAnsi" w:cstheme="minorBidi"/>
                  <w:sz w:val="22"/>
                  <w:szCs w:val="22"/>
                  <w:rPrChange w:id="7923" w:author="Nick.Tolimieri" w:date="2022-09-30T14:57:00Z">
                    <w:rPr>
                      <w:rFonts w:ascii="Calibri" w:hAnsi="Calibri" w:cs="Calibri"/>
                      <w:color w:val="000000"/>
                      <w:sz w:val="22"/>
                      <w:szCs w:val="22"/>
                    </w:rPr>
                  </w:rPrChange>
                </w:rPr>
                <w:t>16</w:t>
              </w:r>
            </w:ins>
          </w:p>
        </w:tc>
        <w:tc>
          <w:tcPr>
            <w:tcW w:w="960" w:type="dxa"/>
            <w:noWrap/>
            <w:hideMark/>
            <w:tcPrChange w:id="79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25" w:author="Nick.Tolimieri" w:date="2022-09-30T14:57:00Z"/>
                <w:rFonts w:asciiTheme="minorHAnsi" w:eastAsiaTheme="minorHAnsi" w:hAnsiTheme="minorHAnsi" w:cstheme="minorBidi"/>
                <w:sz w:val="22"/>
                <w:szCs w:val="22"/>
                <w:rPrChange w:id="7926" w:author="Nick.Tolimieri" w:date="2022-09-30T14:57:00Z">
                  <w:rPr>
                    <w:ins w:id="7927" w:author="Nick.Tolimieri" w:date="2022-09-30T14:57:00Z"/>
                    <w:rFonts w:ascii="Calibri" w:hAnsi="Calibri" w:cs="Calibri"/>
                    <w:color w:val="000000"/>
                    <w:sz w:val="22"/>
                    <w:szCs w:val="22"/>
                  </w:rPr>
                </w:rPrChange>
              </w:rPr>
              <w:pPrChange w:id="7928" w:author="Nick.Tolimieri" w:date="2022-09-30T14:57:00Z">
                <w:pPr>
                  <w:jc w:val="right"/>
                </w:pPr>
              </w:pPrChange>
            </w:pPr>
            <w:ins w:id="7929" w:author="Nick.Tolimieri" w:date="2022-09-30T14:57:00Z">
              <w:r w:rsidRPr="0095582C">
                <w:rPr>
                  <w:rFonts w:asciiTheme="minorHAnsi" w:eastAsiaTheme="minorHAnsi" w:hAnsiTheme="minorHAnsi" w:cstheme="minorBidi"/>
                  <w:sz w:val="22"/>
                  <w:szCs w:val="22"/>
                  <w:rPrChange w:id="7930" w:author="Nick.Tolimieri" w:date="2022-09-30T14:57:00Z">
                    <w:rPr>
                      <w:rFonts w:ascii="Calibri" w:hAnsi="Calibri" w:cs="Calibri"/>
                      <w:color w:val="000000"/>
                      <w:sz w:val="22"/>
                      <w:szCs w:val="22"/>
                    </w:rPr>
                  </w:rPrChange>
                </w:rPr>
                <w:t>1</w:t>
              </w:r>
            </w:ins>
          </w:p>
        </w:tc>
        <w:tc>
          <w:tcPr>
            <w:tcW w:w="960" w:type="dxa"/>
            <w:noWrap/>
            <w:hideMark/>
            <w:tcPrChange w:id="79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32" w:author="Nick.Tolimieri" w:date="2022-09-30T14:57:00Z"/>
                <w:rFonts w:asciiTheme="minorHAnsi" w:eastAsiaTheme="minorHAnsi" w:hAnsiTheme="minorHAnsi" w:cstheme="minorBidi"/>
                <w:sz w:val="22"/>
                <w:szCs w:val="22"/>
                <w:rPrChange w:id="7933" w:author="Nick.Tolimieri" w:date="2022-09-30T14:57:00Z">
                  <w:rPr>
                    <w:ins w:id="7934" w:author="Nick.Tolimieri" w:date="2022-09-30T14:57:00Z"/>
                    <w:rFonts w:ascii="Calibri" w:hAnsi="Calibri" w:cs="Calibri"/>
                    <w:color w:val="000000"/>
                    <w:sz w:val="22"/>
                    <w:szCs w:val="22"/>
                  </w:rPr>
                </w:rPrChange>
              </w:rPr>
              <w:pPrChange w:id="7935" w:author="Nick.Tolimieri" w:date="2022-09-30T14:57:00Z">
                <w:pPr>
                  <w:jc w:val="right"/>
                </w:pPr>
              </w:pPrChange>
            </w:pPr>
            <w:ins w:id="7936" w:author="Nick.Tolimieri" w:date="2022-09-30T14:57:00Z">
              <w:r w:rsidRPr="0095582C">
                <w:rPr>
                  <w:rFonts w:asciiTheme="minorHAnsi" w:eastAsiaTheme="minorHAnsi" w:hAnsiTheme="minorHAnsi" w:cstheme="minorBidi"/>
                  <w:sz w:val="22"/>
                  <w:szCs w:val="22"/>
                  <w:rPrChange w:id="7937" w:author="Nick.Tolimieri" w:date="2022-09-30T14:57:00Z">
                    <w:rPr>
                      <w:rFonts w:ascii="Calibri" w:hAnsi="Calibri" w:cs="Calibri"/>
                      <w:color w:val="000000"/>
                      <w:sz w:val="22"/>
                      <w:szCs w:val="22"/>
                    </w:rPr>
                  </w:rPrChange>
                </w:rPr>
                <w:t>5</w:t>
              </w:r>
            </w:ins>
          </w:p>
        </w:tc>
        <w:tc>
          <w:tcPr>
            <w:tcW w:w="960" w:type="dxa"/>
            <w:noWrap/>
            <w:hideMark/>
            <w:tcPrChange w:id="793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39" w:author="Nick.Tolimieri" w:date="2022-09-30T14:57:00Z"/>
                <w:rFonts w:asciiTheme="minorHAnsi" w:eastAsiaTheme="minorHAnsi" w:hAnsiTheme="minorHAnsi" w:cstheme="minorBidi"/>
                <w:sz w:val="22"/>
                <w:szCs w:val="22"/>
                <w:rPrChange w:id="7940" w:author="Nick.Tolimieri" w:date="2022-09-30T14:57:00Z">
                  <w:rPr>
                    <w:ins w:id="7941" w:author="Nick.Tolimieri" w:date="2022-09-30T14:57:00Z"/>
                    <w:rFonts w:ascii="Calibri" w:hAnsi="Calibri" w:cs="Calibri"/>
                    <w:color w:val="000000"/>
                    <w:sz w:val="22"/>
                    <w:szCs w:val="22"/>
                  </w:rPr>
                </w:rPrChange>
              </w:rPr>
              <w:pPrChange w:id="7942" w:author="Nick.Tolimieri" w:date="2022-09-30T14:57:00Z">
                <w:pPr>
                  <w:jc w:val="right"/>
                </w:pPr>
              </w:pPrChange>
            </w:pPr>
            <w:ins w:id="7943" w:author="Nick.Tolimieri" w:date="2022-09-30T14:57:00Z">
              <w:r w:rsidRPr="0095582C">
                <w:rPr>
                  <w:rFonts w:asciiTheme="minorHAnsi" w:eastAsiaTheme="minorHAnsi" w:hAnsiTheme="minorHAnsi" w:cstheme="minorBidi"/>
                  <w:sz w:val="22"/>
                  <w:szCs w:val="22"/>
                  <w:rPrChange w:id="7944" w:author="Nick.Tolimieri" w:date="2022-09-30T14:57:00Z">
                    <w:rPr>
                      <w:rFonts w:ascii="Calibri" w:hAnsi="Calibri" w:cs="Calibri"/>
                      <w:color w:val="000000"/>
                      <w:sz w:val="22"/>
                      <w:szCs w:val="22"/>
                    </w:rPr>
                  </w:rPrChange>
                </w:rPr>
                <w:t>5</w:t>
              </w:r>
            </w:ins>
          </w:p>
        </w:tc>
        <w:tc>
          <w:tcPr>
            <w:tcW w:w="960" w:type="dxa"/>
            <w:noWrap/>
            <w:hideMark/>
            <w:tcPrChange w:id="794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46" w:author="Nick.Tolimieri" w:date="2022-09-30T14:57:00Z"/>
                <w:rFonts w:asciiTheme="minorHAnsi" w:eastAsiaTheme="minorHAnsi" w:hAnsiTheme="minorHAnsi" w:cstheme="minorBidi"/>
                <w:sz w:val="22"/>
                <w:szCs w:val="22"/>
                <w:rPrChange w:id="7947" w:author="Nick.Tolimieri" w:date="2022-09-30T14:57:00Z">
                  <w:rPr>
                    <w:ins w:id="7948" w:author="Nick.Tolimieri" w:date="2022-09-30T14:57:00Z"/>
                    <w:rFonts w:ascii="Calibri" w:hAnsi="Calibri" w:cs="Calibri"/>
                    <w:color w:val="000000"/>
                    <w:sz w:val="22"/>
                    <w:szCs w:val="22"/>
                  </w:rPr>
                </w:rPrChange>
              </w:rPr>
              <w:pPrChange w:id="7949" w:author="Nick.Tolimieri" w:date="2022-09-30T14:57:00Z">
                <w:pPr>
                  <w:jc w:val="right"/>
                </w:pPr>
              </w:pPrChange>
            </w:pPr>
            <w:ins w:id="7950" w:author="Nick.Tolimieri" w:date="2022-09-30T14:57:00Z">
              <w:r w:rsidRPr="0095582C">
                <w:rPr>
                  <w:rFonts w:asciiTheme="minorHAnsi" w:eastAsiaTheme="minorHAnsi" w:hAnsiTheme="minorHAnsi" w:cstheme="minorBidi"/>
                  <w:sz w:val="22"/>
                  <w:szCs w:val="22"/>
                  <w:rPrChange w:id="7951" w:author="Nick.Tolimieri" w:date="2022-09-30T14:57:00Z">
                    <w:rPr>
                      <w:rFonts w:ascii="Calibri" w:hAnsi="Calibri" w:cs="Calibri"/>
                      <w:color w:val="000000"/>
                      <w:sz w:val="22"/>
                      <w:szCs w:val="22"/>
                    </w:rPr>
                  </w:rPrChange>
                </w:rPr>
                <w:t>5</w:t>
              </w:r>
            </w:ins>
          </w:p>
        </w:tc>
        <w:tc>
          <w:tcPr>
            <w:tcW w:w="960" w:type="dxa"/>
            <w:noWrap/>
            <w:hideMark/>
            <w:tcPrChange w:id="795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53" w:author="Nick.Tolimieri" w:date="2022-09-30T14:57:00Z"/>
                <w:rFonts w:asciiTheme="minorHAnsi" w:eastAsiaTheme="minorHAnsi" w:hAnsiTheme="minorHAnsi" w:cstheme="minorBidi"/>
                <w:sz w:val="22"/>
                <w:szCs w:val="22"/>
                <w:rPrChange w:id="7954" w:author="Nick.Tolimieri" w:date="2022-09-30T14:57:00Z">
                  <w:rPr>
                    <w:ins w:id="7955" w:author="Nick.Tolimieri" w:date="2022-09-30T14:57:00Z"/>
                    <w:rFonts w:ascii="Calibri" w:hAnsi="Calibri" w:cs="Calibri"/>
                    <w:color w:val="000000"/>
                    <w:sz w:val="22"/>
                    <w:szCs w:val="22"/>
                  </w:rPr>
                </w:rPrChange>
              </w:rPr>
              <w:pPrChange w:id="7956" w:author="Nick.Tolimieri" w:date="2022-09-30T14:57:00Z">
                <w:pPr>
                  <w:jc w:val="right"/>
                </w:pPr>
              </w:pPrChange>
            </w:pPr>
            <w:ins w:id="7957" w:author="Nick.Tolimieri" w:date="2022-09-30T14:57:00Z">
              <w:r w:rsidRPr="0095582C">
                <w:rPr>
                  <w:rFonts w:asciiTheme="minorHAnsi" w:eastAsiaTheme="minorHAnsi" w:hAnsiTheme="minorHAnsi" w:cstheme="minorBidi"/>
                  <w:sz w:val="22"/>
                  <w:szCs w:val="22"/>
                  <w:rPrChange w:id="7958" w:author="Nick.Tolimieri" w:date="2022-09-30T14:57:00Z">
                    <w:rPr>
                      <w:rFonts w:ascii="Calibri" w:hAnsi="Calibri" w:cs="Calibri"/>
                      <w:color w:val="000000"/>
                      <w:sz w:val="22"/>
                      <w:szCs w:val="22"/>
                    </w:rPr>
                  </w:rPrChange>
                </w:rPr>
                <w:t>1.57</w:t>
              </w:r>
            </w:ins>
          </w:p>
        </w:tc>
        <w:tc>
          <w:tcPr>
            <w:tcW w:w="960" w:type="dxa"/>
            <w:noWrap/>
            <w:hideMark/>
            <w:tcPrChange w:id="795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60" w:author="Nick.Tolimieri" w:date="2022-09-30T14:57:00Z"/>
                <w:rFonts w:asciiTheme="minorHAnsi" w:eastAsiaTheme="minorHAnsi" w:hAnsiTheme="minorHAnsi" w:cstheme="minorBidi"/>
                <w:sz w:val="22"/>
                <w:szCs w:val="22"/>
                <w:rPrChange w:id="7961" w:author="Nick.Tolimieri" w:date="2022-09-30T14:57:00Z">
                  <w:rPr>
                    <w:ins w:id="7962" w:author="Nick.Tolimieri" w:date="2022-09-30T14:57:00Z"/>
                    <w:rFonts w:ascii="Calibri" w:hAnsi="Calibri" w:cs="Calibri"/>
                    <w:color w:val="000000"/>
                    <w:sz w:val="22"/>
                    <w:szCs w:val="22"/>
                  </w:rPr>
                </w:rPrChange>
              </w:rPr>
              <w:pPrChange w:id="7963" w:author="Nick.Tolimieri" w:date="2022-09-30T14:57:00Z">
                <w:pPr>
                  <w:jc w:val="right"/>
                </w:pPr>
              </w:pPrChange>
            </w:pPr>
            <w:ins w:id="7964" w:author="Nick.Tolimieri" w:date="2022-09-30T14:57:00Z">
              <w:r w:rsidRPr="0095582C">
                <w:rPr>
                  <w:rFonts w:asciiTheme="minorHAnsi" w:eastAsiaTheme="minorHAnsi" w:hAnsiTheme="minorHAnsi" w:cstheme="minorBidi"/>
                  <w:sz w:val="22"/>
                  <w:szCs w:val="22"/>
                  <w:rPrChange w:id="7965" w:author="Nick.Tolimieri" w:date="2022-09-30T14:57:00Z">
                    <w:rPr>
                      <w:rFonts w:ascii="Calibri" w:hAnsi="Calibri" w:cs="Calibri"/>
                      <w:color w:val="000000"/>
                      <w:sz w:val="22"/>
                      <w:szCs w:val="22"/>
                    </w:rPr>
                  </w:rPrChange>
                </w:rPr>
                <w:t>0.15</w:t>
              </w:r>
            </w:ins>
          </w:p>
        </w:tc>
      </w:tr>
      <w:tr w:rsidR="0095582C" w:rsidRPr="0095582C" w:rsidTr="0095582C">
        <w:trPr>
          <w:divId w:val="355430803"/>
          <w:trHeight w:val="300"/>
          <w:ins w:id="7966" w:author="Nick.Tolimieri" w:date="2022-09-30T14:57:00Z"/>
          <w:trPrChange w:id="7967" w:author="Nick.Tolimieri" w:date="2022-09-30T14:57:00Z">
            <w:trPr>
              <w:divId w:val="355430803"/>
              <w:trHeight w:val="300"/>
            </w:trPr>
          </w:trPrChange>
        </w:trPr>
        <w:tc>
          <w:tcPr>
            <w:tcW w:w="960" w:type="dxa"/>
            <w:noWrap/>
            <w:hideMark/>
            <w:tcPrChange w:id="79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69" w:author="Nick.Tolimieri" w:date="2022-09-30T14:57:00Z"/>
                <w:rFonts w:asciiTheme="minorHAnsi" w:eastAsiaTheme="minorHAnsi" w:hAnsiTheme="minorHAnsi" w:cstheme="minorBidi"/>
                <w:sz w:val="22"/>
                <w:szCs w:val="22"/>
                <w:rPrChange w:id="7970" w:author="Nick.Tolimieri" w:date="2022-09-30T14:57:00Z">
                  <w:rPr>
                    <w:ins w:id="7971" w:author="Nick.Tolimieri" w:date="2022-09-30T14:57:00Z"/>
                    <w:rFonts w:ascii="Calibri" w:hAnsi="Calibri" w:cs="Calibri"/>
                    <w:color w:val="000000"/>
                    <w:sz w:val="22"/>
                    <w:szCs w:val="22"/>
                  </w:rPr>
                </w:rPrChange>
              </w:rPr>
              <w:pPrChange w:id="7972" w:author="Nick.Tolimieri" w:date="2022-09-30T14:57:00Z">
                <w:pPr/>
              </w:pPrChange>
            </w:pPr>
            <w:ins w:id="7973" w:author="Nick.Tolimieri" w:date="2022-09-30T14:57:00Z">
              <w:r w:rsidRPr="0095582C">
                <w:rPr>
                  <w:rFonts w:asciiTheme="minorHAnsi" w:eastAsiaTheme="minorHAnsi" w:hAnsiTheme="minorHAnsi" w:cstheme="minorBidi"/>
                  <w:sz w:val="22"/>
                  <w:szCs w:val="22"/>
                  <w:rPrChange w:id="7974" w:author="Nick.Tolimieri" w:date="2022-09-30T14:57:00Z">
                    <w:rPr>
                      <w:rFonts w:ascii="Calibri" w:hAnsi="Calibri" w:cs="Calibri"/>
                      <w:color w:val="000000"/>
                      <w:sz w:val="22"/>
                      <w:szCs w:val="22"/>
                    </w:rPr>
                  </w:rPrChange>
                </w:rPr>
                <w:t>Cape Alava</w:t>
              </w:r>
            </w:ins>
          </w:p>
        </w:tc>
        <w:tc>
          <w:tcPr>
            <w:tcW w:w="960" w:type="dxa"/>
            <w:noWrap/>
            <w:hideMark/>
            <w:tcPrChange w:id="79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76" w:author="Nick.Tolimieri" w:date="2022-09-30T14:57:00Z"/>
                <w:rFonts w:asciiTheme="minorHAnsi" w:eastAsiaTheme="minorHAnsi" w:hAnsiTheme="minorHAnsi" w:cstheme="minorBidi"/>
                <w:sz w:val="22"/>
                <w:szCs w:val="22"/>
                <w:rPrChange w:id="7977" w:author="Nick.Tolimieri" w:date="2022-09-30T14:57:00Z">
                  <w:rPr>
                    <w:ins w:id="7978" w:author="Nick.Tolimieri" w:date="2022-09-30T14:57:00Z"/>
                    <w:rFonts w:ascii="Calibri" w:hAnsi="Calibri" w:cs="Calibri"/>
                    <w:color w:val="000000"/>
                    <w:sz w:val="22"/>
                    <w:szCs w:val="22"/>
                  </w:rPr>
                </w:rPrChange>
              </w:rPr>
              <w:pPrChange w:id="7979" w:author="Nick.Tolimieri" w:date="2022-09-30T14:57:00Z">
                <w:pPr>
                  <w:jc w:val="right"/>
                </w:pPr>
              </w:pPrChange>
            </w:pPr>
            <w:ins w:id="7980" w:author="Nick.Tolimieri" w:date="2022-09-30T14:57:00Z">
              <w:r w:rsidRPr="0095582C">
                <w:rPr>
                  <w:rFonts w:asciiTheme="minorHAnsi" w:eastAsiaTheme="minorHAnsi" w:hAnsiTheme="minorHAnsi" w:cstheme="minorBidi"/>
                  <w:sz w:val="22"/>
                  <w:szCs w:val="22"/>
                  <w:rPrChange w:id="7981" w:author="Nick.Tolimieri" w:date="2022-09-30T14:57:00Z">
                    <w:rPr>
                      <w:rFonts w:ascii="Calibri" w:hAnsi="Calibri" w:cs="Calibri"/>
                      <w:color w:val="000000"/>
                      <w:sz w:val="22"/>
                      <w:szCs w:val="22"/>
                    </w:rPr>
                  </w:rPrChange>
                </w:rPr>
                <w:t>2007</w:t>
              </w:r>
            </w:ins>
          </w:p>
        </w:tc>
        <w:tc>
          <w:tcPr>
            <w:tcW w:w="960" w:type="dxa"/>
            <w:noWrap/>
            <w:hideMark/>
            <w:tcPrChange w:id="79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83" w:author="Nick.Tolimieri" w:date="2022-09-30T14:57:00Z"/>
                <w:rFonts w:asciiTheme="minorHAnsi" w:eastAsiaTheme="minorHAnsi" w:hAnsiTheme="minorHAnsi" w:cstheme="minorBidi"/>
                <w:sz w:val="22"/>
                <w:szCs w:val="22"/>
                <w:rPrChange w:id="7984" w:author="Nick.Tolimieri" w:date="2022-09-30T14:57:00Z">
                  <w:rPr>
                    <w:ins w:id="7985" w:author="Nick.Tolimieri" w:date="2022-09-30T14:57:00Z"/>
                    <w:rFonts w:ascii="Calibri" w:hAnsi="Calibri" w:cs="Calibri"/>
                    <w:color w:val="000000"/>
                    <w:sz w:val="22"/>
                    <w:szCs w:val="22"/>
                  </w:rPr>
                </w:rPrChange>
              </w:rPr>
              <w:pPrChange w:id="7986" w:author="Nick.Tolimieri" w:date="2022-09-30T14:57:00Z">
                <w:pPr>
                  <w:jc w:val="right"/>
                </w:pPr>
              </w:pPrChange>
            </w:pPr>
            <w:ins w:id="7987" w:author="Nick.Tolimieri" w:date="2022-09-30T14:57:00Z">
              <w:r w:rsidRPr="0095582C">
                <w:rPr>
                  <w:rFonts w:asciiTheme="minorHAnsi" w:eastAsiaTheme="minorHAnsi" w:hAnsiTheme="minorHAnsi" w:cstheme="minorBidi"/>
                  <w:sz w:val="22"/>
                  <w:szCs w:val="22"/>
                  <w:rPrChange w:id="7988" w:author="Nick.Tolimieri" w:date="2022-09-30T14:57:00Z">
                    <w:rPr>
                      <w:rFonts w:ascii="Calibri" w:hAnsi="Calibri" w:cs="Calibri"/>
                      <w:color w:val="000000"/>
                      <w:sz w:val="22"/>
                      <w:szCs w:val="22"/>
                    </w:rPr>
                  </w:rPrChange>
                </w:rPr>
                <w:t>7</w:t>
              </w:r>
            </w:ins>
          </w:p>
        </w:tc>
        <w:tc>
          <w:tcPr>
            <w:tcW w:w="960" w:type="dxa"/>
            <w:noWrap/>
            <w:hideMark/>
            <w:tcPrChange w:id="79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90" w:author="Nick.Tolimieri" w:date="2022-09-30T14:57:00Z"/>
                <w:rFonts w:asciiTheme="minorHAnsi" w:eastAsiaTheme="minorHAnsi" w:hAnsiTheme="minorHAnsi" w:cstheme="minorBidi"/>
                <w:sz w:val="22"/>
                <w:szCs w:val="22"/>
                <w:rPrChange w:id="7991" w:author="Nick.Tolimieri" w:date="2022-09-30T14:57:00Z">
                  <w:rPr>
                    <w:ins w:id="7992" w:author="Nick.Tolimieri" w:date="2022-09-30T14:57:00Z"/>
                    <w:rFonts w:ascii="Calibri" w:hAnsi="Calibri" w:cs="Calibri"/>
                    <w:color w:val="000000"/>
                    <w:sz w:val="22"/>
                    <w:szCs w:val="22"/>
                  </w:rPr>
                </w:rPrChange>
              </w:rPr>
              <w:pPrChange w:id="7993" w:author="Nick.Tolimieri" w:date="2022-09-30T14:57:00Z">
                <w:pPr>
                  <w:jc w:val="right"/>
                </w:pPr>
              </w:pPrChange>
            </w:pPr>
            <w:ins w:id="7994" w:author="Nick.Tolimieri" w:date="2022-09-30T14:57:00Z">
              <w:r w:rsidRPr="0095582C">
                <w:rPr>
                  <w:rFonts w:asciiTheme="minorHAnsi" w:eastAsiaTheme="minorHAnsi" w:hAnsiTheme="minorHAnsi" w:cstheme="minorBidi"/>
                  <w:sz w:val="22"/>
                  <w:szCs w:val="22"/>
                  <w:rPrChange w:id="7995" w:author="Nick.Tolimieri" w:date="2022-09-30T14:57:00Z">
                    <w:rPr>
                      <w:rFonts w:ascii="Calibri" w:hAnsi="Calibri" w:cs="Calibri"/>
                      <w:color w:val="000000"/>
                      <w:sz w:val="22"/>
                      <w:szCs w:val="22"/>
                    </w:rPr>
                  </w:rPrChange>
                </w:rPr>
                <w:t>9</w:t>
              </w:r>
            </w:ins>
          </w:p>
        </w:tc>
        <w:tc>
          <w:tcPr>
            <w:tcW w:w="960" w:type="dxa"/>
            <w:noWrap/>
            <w:hideMark/>
            <w:tcPrChange w:id="79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7997" w:author="Nick.Tolimieri" w:date="2022-09-30T14:57:00Z"/>
                <w:rFonts w:asciiTheme="minorHAnsi" w:eastAsiaTheme="minorHAnsi" w:hAnsiTheme="minorHAnsi" w:cstheme="minorBidi"/>
                <w:sz w:val="22"/>
                <w:szCs w:val="22"/>
                <w:rPrChange w:id="7998" w:author="Nick.Tolimieri" w:date="2022-09-30T14:57:00Z">
                  <w:rPr>
                    <w:ins w:id="7999" w:author="Nick.Tolimieri" w:date="2022-09-30T14:57:00Z"/>
                    <w:rFonts w:ascii="Calibri" w:hAnsi="Calibri" w:cs="Calibri"/>
                    <w:color w:val="000000"/>
                    <w:sz w:val="22"/>
                    <w:szCs w:val="22"/>
                  </w:rPr>
                </w:rPrChange>
              </w:rPr>
              <w:pPrChange w:id="8000" w:author="Nick.Tolimieri" w:date="2022-09-30T14:57:00Z">
                <w:pPr>
                  <w:jc w:val="right"/>
                </w:pPr>
              </w:pPrChange>
            </w:pPr>
            <w:ins w:id="8001" w:author="Nick.Tolimieri" w:date="2022-09-30T14:57:00Z">
              <w:r w:rsidRPr="0095582C">
                <w:rPr>
                  <w:rFonts w:asciiTheme="minorHAnsi" w:eastAsiaTheme="minorHAnsi" w:hAnsiTheme="minorHAnsi" w:cstheme="minorBidi"/>
                  <w:sz w:val="22"/>
                  <w:szCs w:val="22"/>
                  <w:rPrChange w:id="8002" w:author="Nick.Tolimieri" w:date="2022-09-30T14:57:00Z">
                    <w:rPr>
                      <w:rFonts w:ascii="Calibri" w:hAnsi="Calibri" w:cs="Calibri"/>
                      <w:color w:val="000000"/>
                      <w:sz w:val="22"/>
                      <w:szCs w:val="22"/>
                    </w:rPr>
                  </w:rPrChange>
                </w:rPr>
                <w:t>1</w:t>
              </w:r>
            </w:ins>
          </w:p>
        </w:tc>
        <w:tc>
          <w:tcPr>
            <w:tcW w:w="960" w:type="dxa"/>
            <w:noWrap/>
            <w:hideMark/>
            <w:tcPrChange w:id="80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04" w:author="Nick.Tolimieri" w:date="2022-09-30T14:57:00Z"/>
                <w:rFonts w:asciiTheme="minorHAnsi" w:eastAsiaTheme="minorHAnsi" w:hAnsiTheme="minorHAnsi" w:cstheme="minorBidi"/>
                <w:sz w:val="22"/>
                <w:szCs w:val="22"/>
                <w:rPrChange w:id="8005" w:author="Nick.Tolimieri" w:date="2022-09-30T14:57:00Z">
                  <w:rPr>
                    <w:ins w:id="8006" w:author="Nick.Tolimieri" w:date="2022-09-30T14:57:00Z"/>
                    <w:rFonts w:ascii="Calibri" w:hAnsi="Calibri" w:cs="Calibri"/>
                    <w:color w:val="000000"/>
                    <w:sz w:val="22"/>
                    <w:szCs w:val="22"/>
                  </w:rPr>
                </w:rPrChange>
              </w:rPr>
              <w:pPrChange w:id="8007" w:author="Nick.Tolimieri" w:date="2022-09-30T14:57:00Z">
                <w:pPr>
                  <w:jc w:val="right"/>
                </w:pPr>
              </w:pPrChange>
            </w:pPr>
            <w:ins w:id="8008" w:author="Nick.Tolimieri" w:date="2022-09-30T14:57:00Z">
              <w:r w:rsidRPr="0095582C">
                <w:rPr>
                  <w:rFonts w:asciiTheme="minorHAnsi" w:eastAsiaTheme="minorHAnsi" w:hAnsiTheme="minorHAnsi" w:cstheme="minorBidi"/>
                  <w:sz w:val="22"/>
                  <w:szCs w:val="22"/>
                  <w:rPrChange w:id="8009" w:author="Nick.Tolimieri" w:date="2022-09-30T14:57:00Z">
                    <w:rPr>
                      <w:rFonts w:ascii="Calibri" w:hAnsi="Calibri" w:cs="Calibri"/>
                      <w:color w:val="000000"/>
                      <w:sz w:val="22"/>
                      <w:szCs w:val="22"/>
                    </w:rPr>
                  </w:rPrChange>
                </w:rPr>
                <w:t>8</w:t>
              </w:r>
            </w:ins>
          </w:p>
        </w:tc>
        <w:tc>
          <w:tcPr>
            <w:tcW w:w="960" w:type="dxa"/>
            <w:noWrap/>
            <w:hideMark/>
            <w:tcPrChange w:id="801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11" w:author="Nick.Tolimieri" w:date="2022-09-30T14:57:00Z"/>
                <w:rFonts w:asciiTheme="minorHAnsi" w:eastAsiaTheme="minorHAnsi" w:hAnsiTheme="minorHAnsi" w:cstheme="minorBidi"/>
                <w:sz w:val="22"/>
                <w:szCs w:val="22"/>
                <w:rPrChange w:id="8012" w:author="Nick.Tolimieri" w:date="2022-09-30T14:57:00Z">
                  <w:rPr>
                    <w:ins w:id="8013" w:author="Nick.Tolimieri" w:date="2022-09-30T14:57:00Z"/>
                    <w:rFonts w:ascii="Calibri" w:hAnsi="Calibri" w:cs="Calibri"/>
                    <w:color w:val="000000"/>
                    <w:sz w:val="22"/>
                    <w:szCs w:val="22"/>
                  </w:rPr>
                </w:rPrChange>
              </w:rPr>
              <w:pPrChange w:id="8014" w:author="Nick.Tolimieri" w:date="2022-09-30T14:57:00Z">
                <w:pPr>
                  <w:jc w:val="right"/>
                </w:pPr>
              </w:pPrChange>
            </w:pPr>
            <w:ins w:id="8015" w:author="Nick.Tolimieri" w:date="2022-09-30T14:57:00Z">
              <w:r w:rsidRPr="0095582C">
                <w:rPr>
                  <w:rFonts w:asciiTheme="minorHAnsi" w:eastAsiaTheme="minorHAnsi" w:hAnsiTheme="minorHAnsi" w:cstheme="minorBidi"/>
                  <w:sz w:val="22"/>
                  <w:szCs w:val="22"/>
                  <w:rPrChange w:id="8016" w:author="Nick.Tolimieri" w:date="2022-09-30T14:57:00Z">
                    <w:rPr>
                      <w:rFonts w:ascii="Calibri" w:hAnsi="Calibri" w:cs="Calibri"/>
                      <w:color w:val="000000"/>
                      <w:sz w:val="22"/>
                      <w:szCs w:val="22"/>
                    </w:rPr>
                  </w:rPrChange>
                </w:rPr>
                <w:t>8</w:t>
              </w:r>
            </w:ins>
          </w:p>
        </w:tc>
        <w:tc>
          <w:tcPr>
            <w:tcW w:w="960" w:type="dxa"/>
            <w:noWrap/>
            <w:hideMark/>
            <w:tcPrChange w:id="801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18" w:author="Nick.Tolimieri" w:date="2022-09-30T14:57:00Z"/>
                <w:rFonts w:asciiTheme="minorHAnsi" w:eastAsiaTheme="minorHAnsi" w:hAnsiTheme="minorHAnsi" w:cstheme="minorBidi"/>
                <w:sz w:val="22"/>
                <w:szCs w:val="22"/>
                <w:rPrChange w:id="8019" w:author="Nick.Tolimieri" w:date="2022-09-30T14:57:00Z">
                  <w:rPr>
                    <w:ins w:id="8020" w:author="Nick.Tolimieri" w:date="2022-09-30T14:57:00Z"/>
                    <w:rFonts w:ascii="Calibri" w:hAnsi="Calibri" w:cs="Calibri"/>
                    <w:color w:val="000000"/>
                    <w:sz w:val="22"/>
                    <w:szCs w:val="22"/>
                  </w:rPr>
                </w:rPrChange>
              </w:rPr>
              <w:pPrChange w:id="8021" w:author="Nick.Tolimieri" w:date="2022-09-30T14:57:00Z">
                <w:pPr>
                  <w:jc w:val="right"/>
                </w:pPr>
              </w:pPrChange>
            </w:pPr>
            <w:ins w:id="8022" w:author="Nick.Tolimieri" w:date="2022-09-30T14:57:00Z">
              <w:r w:rsidRPr="0095582C">
                <w:rPr>
                  <w:rFonts w:asciiTheme="minorHAnsi" w:eastAsiaTheme="minorHAnsi" w:hAnsiTheme="minorHAnsi" w:cstheme="minorBidi"/>
                  <w:sz w:val="22"/>
                  <w:szCs w:val="22"/>
                  <w:rPrChange w:id="8023" w:author="Nick.Tolimieri" w:date="2022-09-30T14:57:00Z">
                    <w:rPr>
                      <w:rFonts w:ascii="Calibri" w:hAnsi="Calibri" w:cs="Calibri"/>
                      <w:color w:val="000000"/>
                      <w:sz w:val="22"/>
                      <w:szCs w:val="22"/>
                    </w:rPr>
                  </w:rPrChange>
                </w:rPr>
                <w:t>8</w:t>
              </w:r>
            </w:ins>
          </w:p>
        </w:tc>
        <w:tc>
          <w:tcPr>
            <w:tcW w:w="960" w:type="dxa"/>
            <w:noWrap/>
            <w:hideMark/>
            <w:tcPrChange w:id="802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25" w:author="Nick.Tolimieri" w:date="2022-09-30T14:57:00Z"/>
                <w:rFonts w:asciiTheme="minorHAnsi" w:eastAsiaTheme="minorHAnsi" w:hAnsiTheme="minorHAnsi" w:cstheme="minorBidi"/>
                <w:sz w:val="22"/>
                <w:szCs w:val="22"/>
                <w:rPrChange w:id="8026" w:author="Nick.Tolimieri" w:date="2022-09-30T14:57:00Z">
                  <w:rPr>
                    <w:ins w:id="8027" w:author="Nick.Tolimieri" w:date="2022-09-30T14:57:00Z"/>
                    <w:rFonts w:ascii="Calibri" w:hAnsi="Calibri" w:cs="Calibri"/>
                    <w:color w:val="000000"/>
                    <w:sz w:val="22"/>
                    <w:szCs w:val="22"/>
                  </w:rPr>
                </w:rPrChange>
              </w:rPr>
              <w:pPrChange w:id="8028" w:author="Nick.Tolimieri" w:date="2022-09-30T14:57:00Z">
                <w:pPr>
                  <w:jc w:val="right"/>
                </w:pPr>
              </w:pPrChange>
            </w:pPr>
            <w:ins w:id="8029" w:author="Nick.Tolimieri" w:date="2022-09-30T14:57:00Z">
              <w:r w:rsidRPr="0095582C">
                <w:rPr>
                  <w:rFonts w:asciiTheme="minorHAnsi" w:eastAsiaTheme="minorHAnsi" w:hAnsiTheme="minorHAnsi" w:cstheme="minorBidi"/>
                  <w:sz w:val="22"/>
                  <w:szCs w:val="22"/>
                  <w:rPrChange w:id="8030" w:author="Nick.Tolimieri" w:date="2022-09-30T14:57:00Z">
                    <w:rPr>
                      <w:rFonts w:ascii="Calibri" w:hAnsi="Calibri" w:cs="Calibri"/>
                      <w:color w:val="000000"/>
                      <w:sz w:val="22"/>
                      <w:szCs w:val="22"/>
                    </w:rPr>
                  </w:rPrChange>
                </w:rPr>
                <w:t>2.45</w:t>
              </w:r>
            </w:ins>
          </w:p>
        </w:tc>
        <w:tc>
          <w:tcPr>
            <w:tcW w:w="960" w:type="dxa"/>
            <w:noWrap/>
            <w:hideMark/>
            <w:tcPrChange w:id="803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32" w:author="Nick.Tolimieri" w:date="2022-09-30T14:57:00Z"/>
                <w:rFonts w:asciiTheme="minorHAnsi" w:eastAsiaTheme="minorHAnsi" w:hAnsiTheme="minorHAnsi" w:cstheme="minorBidi"/>
                <w:sz w:val="22"/>
                <w:szCs w:val="22"/>
                <w:rPrChange w:id="8033" w:author="Nick.Tolimieri" w:date="2022-09-30T14:57:00Z">
                  <w:rPr>
                    <w:ins w:id="8034" w:author="Nick.Tolimieri" w:date="2022-09-30T14:57:00Z"/>
                    <w:rFonts w:ascii="Calibri" w:hAnsi="Calibri" w:cs="Calibri"/>
                    <w:color w:val="000000"/>
                    <w:sz w:val="22"/>
                    <w:szCs w:val="22"/>
                  </w:rPr>
                </w:rPrChange>
              </w:rPr>
              <w:pPrChange w:id="8035" w:author="Nick.Tolimieri" w:date="2022-09-30T14:57:00Z">
                <w:pPr>
                  <w:jc w:val="right"/>
                </w:pPr>
              </w:pPrChange>
            </w:pPr>
            <w:ins w:id="8036" w:author="Nick.Tolimieri" w:date="2022-09-30T14:57:00Z">
              <w:r w:rsidRPr="0095582C">
                <w:rPr>
                  <w:rFonts w:asciiTheme="minorHAnsi" w:eastAsiaTheme="minorHAnsi" w:hAnsiTheme="minorHAnsi" w:cstheme="minorBidi"/>
                  <w:sz w:val="22"/>
                  <w:szCs w:val="22"/>
                  <w:rPrChange w:id="8037" w:author="Nick.Tolimieri" w:date="2022-09-30T14:57:00Z">
                    <w:rPr>
                      <w:rFonts w:ascii="Calibri" w:hAnsi="Calibri" w:cs="Calibri"/>
                      <w:color w:val="000000"/>
                      <w:sz w:val="22"/>
                      <w:szCs w:val="22"/>
                    </w:rPr>
                  </w:rPrChange>
                </w:rPr>
                <w:t>0.28</w:t>
              </w:r>
            </w:ins>
          </w:p>
        </w:tc>
      </w:tr>
      <w:tr w:rsidR="0095582C" w:rsidRPr="0095582C" w:rsidTr="0095582C">
        <w:trPr>
          <w:divId w:val="355430803"/>
          <w:trHeight w:val="300"/>
          <w:ins w:id="8038" w:author="Nick.Tolimieri" w:date="2022-09-30T14:57:00Z"/>
          <w:trPrChange w:id="8039" w:author="Nick.Tolimieri" w:date="2022-09-30T14:57:00Z">
            <w:trPr>
              <w:divId w:val="355430803"/>
              <w:trHeight w:val="300"/>
            </w:trPr>
          </w:trPrChange>
        </w:trPr>
        <w:tc>
          <w:tcPr>
            <w:tcW w:w="960" w:type="dxa"/>
            <w:noWrap/>
            <w:hideMark/>
            <w:tcPrChange w:id="80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41" w:author="Nick.Tolimieri" w:date="2022-09-30T14:57:00Z"/>
                <w:rFonts w:asciiTheme="minorHAnsi" w:eastAsiaTheme="minorHAnsi" w:hAnsiTheme="minorHAnsi" w:cstheme="minorBidi"/>
                <w:sz w:val="22"/>
                <w:szCs w:val="22"/>
                <w:rPrChange w:id="8042" w:author="Nick.Tolimieri" w:date="2022-09-30T14:57:00Z">
                  <w:rPr>
                    <w:ins w:id="8043" w:author="Nick.Tolimieri" w:date="2022-09-30T14:57:00Z"/>
                    <w:rFonts w:ascii="Calibri" w:hAnsi="Calibri" w:cs="Calibri"/>
                    <w:color w:val="000000"/>
                    <w:sz w:val="22"/>
                    <w:szCs w:val="22"/>
                  </w:rPr>
                </w:rPrChange>
              </w:rPr>
              <w:pPrChange w:id="8044" w:author="Nick.Tolimieri" w:date="2022-09-30T14:57:00Z">
                <w:pPr/>
              </w:pPrChange>
            </w:pPr>
            <w:ins w:id="8045" w:author="Nick.Tolimieri" w:date="2022-09-30T14:57:00Z">
              <w:r w:rsidRPr="0095582C">
                <w:rPr>
                  <w:rFonts w:asciiTheme="minorHAnsi" w:eastAsiaTheme="minorHAnsi" w:hAnsiTheme="minorHAnsi" w:cstheme="minorBidi"/>
                  <w:sz w:val="22"/>
                  <w:szCs w:val="22"/>
                  <w:rPrChange w:id="8046" w:author="Nick.Tolimieri" w:date="2022-09-30T14:57:00Z">
                    <w:rPr>
                      <w:rFonts w:ascii="Calibri" w:hAnsi="Calibri" w:cs="Calibri"/>
                      <w:color w:val="000000"/>
                      <w:sz w:val="22"/>
                      <w:szCs w:val="22"/>
                    </w:rPr>
                  </w:rPrChange>
                </w:rPr>
                <w:t>Cape Alava</w:t>
              </w:r>
            </w:ins>
          </w:p>
        </w:tc>
        <w:tc>
          <w:tcPr>
            <w:tcW w:w="960" w:type="dxa"/>
            <w:noWrap/>
            <w:hideMark/>
            <w:tcPrChange w:id="80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48" w:author="Nick.Tolimieri" w:date="2022-09-30T14:57:00Z"/>
                <w:rFonts w:asciiTheme="minorHAnsi" w:eastAsiaTheme="minorHAnsi" w:hAnsiTheme="minorHAnsi" w:cstheme="minorBidi"/>
                <w:sz w:val="22"/>
                <w:szCs w:val="22"/>
                <w:rPrChange w:id="8049" w:author="Nick.Tolimieri" w:date="2022-09-30T14:57:00Z">
                  <w:rPr>
                    <w:ins w:id="8050" w:author="Nick.Tolimieri" w:date="2022-09-30T14:57:00Z"/>
                    <w:rFonts w:ascii="Calibri" w:hAnsi="Calibri" w:cs="Calibri"/>
                    <w:color w:val="000000"/>
                    <w:sz w:val="22"/>
                    <w:szCs w:val="22"/>
                  </w:rPr>
                </w:rPrChange>
              </w:rPr>
              <w:pPrChange w:id="8051" w:author="Nick.Tolimieri" w:date="2022-09-30T14:57:00Z">
                <w:pPr>
                  <w:jc w:val="right"/>
                </w:pPr>
              </w:pPrChange>
            </w:pPr>
            <w:ins w:id="8052" w:author="Nick.Tolimieri" w:date="2022-09-30T14:57:00Z">
              <w:r w:rsidRPr="0095582C">
                <w:rPr>
                  <w:rFonts w:asciiTheme="minorHAnsi" w:eastAsiaTheme="minorHAnsi" w:hAnsiTheme="minorHAnsi" w:cstheme="minorBidi"/>
                  <w:sz w:val="22"/>
                  <w:szCs w:val="22"/>
                  <w:rPrChange w:id="8053" w:author="Nick.Tolimieri" w:date="2022-09-30T14:57:00Z">
                    <w:rPr>
                      <w:rFonts w:ascii="Calibri" w:hAnsi="Calibri" w:cs="Calibri"/>
                      <w:color w:val="000000"/>
                      <w:sz w:val="22"/>
                      <w:szCs w:val="22"/>
                    </w:rPr>
                  </w:rPrChange>
                </w:rPr>
                <w:t>2008</w:t>
              </w:r>
            </w:ins>
          </w:p>
        </w:tc>
        <w:tc>
          <w:tcPr>
            <w:tcW w:w="960" w:type="dxa"/>
            <w:noWrap/>
            <w:hideMark/>
            <w:tcPrChange w:id="80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55" w:author="Nick.Tolimieri" w:date="2022-09-30T14:57:00Z"/>
                <w:rFonts w:asciiTheme="minorHAnsi" w:eastAsiaTheme="minorHAnsi" w:hAnsiTheme="minorHAnsi" w:cstheme="minorBidi"/>
                <w:sz w:val="22"/>
                <w:szCs w:val="22"/>
                <w:rPrChange w:id="8056" w:author="Nick.Tolimieri" w:date="2022-09-30T14:57:00Z">
                  <w:rPr>
                    <w:ins w:id="8057" w:author="Nick.Tolimieri" w:date="2022-09-30T14:57:00Z"/>
                    <w:rFonts w:ascii="Calibri" w:hAnsi="Calibri" w:cs="Calibri"/>
                    <w:color w:val="000000"/>
                    <w:sz w:val="22"/>
                    <w:szCs w:val="22"/>
                  </w:rPr>
                </w:rPrChange>
              </w:rPr>
              <w:pPrChange w:id="8058" w:author="Nick.Tolimieri" w:date="2022-09-30T14:57:00Z">
                <w:pPr>
                  <w:jc w:val="right"/>
                </w:pPr>
              </w:pPrChange>
            </w:pPr>
            <w:ins w:id="8059" w:author="Nick.Tolimieri" w:date="2022-09-30T14:57:00Z">
              <w:r w:rsidRPr="0095582C">
                <w:rPr>
                  <w:rFonts w:asciiTheme="minorHAnsi" w:eastAsiaTheme="minorHAnsi" w:hAnsiTheme="minorHAnsi" w:cstheme="minorBidi"/>
                  <w:sz w:val="22"/>
                  <w:szCs w:val="22"/>
                  <w:rPrChange w:id="8060" w:author="Nick.Tolimieri" w:date="2022-09-30T14:57:00Z">
                    <w:rPr>
                      <w:rFonts w:ascii="Calibri" w:hAnsi="Calibri" w:cs="Calibri"/>
                      <w:color w:val="000000"/>
                      <w:sz w:val="22"/>
                      <w:szCs w:val="22"/>
                    </w:rPr>
                  </w:rPrChange>
                </w:rPr>
                <w:t>0</w:t>
              </w:r>
            </w:ins>
          </w:p>
        </w:tc>
        <w:tc>
          <w:tcPr>
            <w:tcW w:w="960" w:type="dxa"/>
            <w:noWrap/>
            <w:hideMark/>
            <w:tcPrChange w:id="80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62" w:author="Nick.Tolimieri" w:date="2022-09-30T14:57:00Z"/>
                <w:rFonts w:asciiTheme="minorHAnsi" w:eastAsiaTheme="minorHAnsi" w:hAnsiTheme="minorHAnsi" w:cstheme="minorBidi"/>
                <w:sz w:val="22"/>
                <w:szCs w:val="22"/>
                <w:rPrChange w:id="8063" w:author="Nick.Tolimieri" w:date="2022-09-30T14:57:00Z">
                  <w:rPr>
                    <w:ins w:id="8064" w:author="Nick.Tolimieri" w:date="2022-09-30T14:57:00Z"/>
                    <w:rFonts w:ascii="Calibri" w:hAnsi="Calibri" w:cs="Calibri"/>
                    <w:color w:val="000000"/>
                    <w:sz w:val="22"/>
                    <w:szCs w:val="22"/>
                  </w:rPr>
                </w:rPrChange>
              </w:rPr>
              <w:pPrChange w:id="8065" w:author="Nick.Tolimieri" w:date="2022-09-30T14:57:00Z">
                <w:pPr>
                  <w:jc w:val="right"/>
                </w:pPr>
              </w:pPrChange>
            </w:pPr>
            <w:ins w:id="8066" w:author="Nick.Tolimieri" w:date="2022-09-30T14:57:00Z">
              <w:r w:rsidRPr="0095582C">
                <w:rPr>
                  <w:rFonts w:asciiTheme="minorHAnsi" w:eastAsiaTheme="minorHAnsi" w:hAnsiTheme="minorHAnsi" w:cstheme="minorBidi"/>
                  <w:sz w:val="22"/>
                  <w:szCs w:val="22"/>
                  <w:rPrChange w:id="8067" w:author="Nick.Tolimieri" w:date="2022-09-30T14:57:00Z">
                    <w:rPr>
                      <w:rFonts w:ascii="Calibri" w:hAnsi="Calibri" w:cs="Calibri"/>
                      <w:color w:val="000000"/>
                      <w:sz w:val="22"/>
                      <w:szCs w:val="22"/>
                    </w:rPr>
                  </w:rPrChange>
                </w:rPr>
                <w:t>0</w:t>
              </w:r>
            </w:ins>
          </w:p>
        </w:tc>
        <w:tc>
          <w:tcPr>
            <w:tcW w:w="960" w:type="dxa"/>
            <w:noWrap/>
            <w:hideMark/>
            <w:tcPrChange w:id="80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69" w:author="Nick.Tolimieri" w:date="2022-09-30T14:57:00Z"/>
                <w:rFonts w:asciiTheme="minorHAnsi" w:eastAsiaTheme="minorHAnsi" w:hAnsiTheme="minorHAnsi" w:cstheme="minorBidi"/>
                <w:sz w:val="22"/>
                <w:szCs w:val="22"/>
                <w:rPrChange w:id="8070" w:author="Nick.Tolimieri" w:date="2022-09-30T14:57:00Z">
                  <w:rPr>
                    <w:ins w:id="8071" w:author="Nick.Tolimieri" w:date="2022-09-30T14:57:00Z"/>
                    <w:rFonts w:ascii="Calibri" w:hAnsi="Calibri" w:cs="Calibri"/>
                    <w:color w:val="000000"/>
                    <w:sz w:val="22"/>
                    <w:szCs w:val="22"/>
                  </w:rPr>
                </w:rPrChange>
              </w:rPr>
              <w:pPrChange w:id="8072" w:author="Nick.Tolimieri" w:date="2022-09-30T14:57:00Z">
                <w:pPr>
                  <w:jc w:val="right"/>
                </w:pPr>
              </w:pPrChange>
            </w:pPr>
            <w:ins w:id="8073" w:author="Nick.Tolimieri" w:date="2022-09-30T14:57:00Z">
              <w:r w:rsidRPr="0095582C">
                <w:rPr>
                  <w:rFonts w:asciiTheme="minorHAnsi" w:eastAsiaTheme="minorHAnsi" w:hAnsiTheme="minorHAnsi" w:cstheme="minorBidi"/>
                  <w:sz w:val="22"/>
                  <w:szCs w:val="22"/>
                  <w:rPrChange w:id="8074" w:author="Nick.Tolimieri" w:date="2022-09-30T14:57:00Z">
                    <w:rPr>
                      <w:rFonts w:ascii="Calibri" w:hAnsi="Calibri" w:cs="Calibri"/>
                      <w:color w:val="000000"/>
                      <w:sz w:val="22"/>
                      <w:szCs w:val="22"/>
                    </w:rPr>
                  </w:rPrChange>
                </w:rPr>
                <w:t>0</w:t>
              </w:r>
            </w:ins>
          </w:p>
        </w:tc>
        <w:tc>
          <w:tcPr>
            <w:tcW w:w="960" w:type="dxa"/>
            <w:noWrap/>
            <w:hideMark/>
            <w:tcPrChange w:id="80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76" w:author="Nick.Tolimieri" w:date="2022-09-30T14:57:00Z"/>
                <w:rFonts w:asciiTheme="minorHAnsi" w:eastAsiaTheme="minorHAnsi" w:hAnsiTheme="minorHAnsi" w:cstheme="minorBidi"/>
                <w:sz w:val="22"/>
                <w:szCs w:val="22"/>
                <w:rPrChange w:id="8077" w:author="Nick.Tolimieri" w:date="2022-09-30T14:57:00Z">
                  <w:rPr>
                    <w:ins w:id="8078" w:author="Nick.Tolimieri" w:date="2022-09-30T14:57:00Z"/>
                    <w:rFonts w:ascii="Calibri" w:hAnsi="Calibri" w:cs="Calibri"/>
                    <w:color w:val="000000"/>
                    <w:sz w:val="22"/>
                    <w:szCs w:val="22"/>
                  </w:rPr>
                </w:rPrChange>
              </w:rPr>
              <w:pPrChange w:id="8079" w:author="Nick.Tolimieri" w:date="2022-09-30T14:57:00Z">
                <w:pPr>
                  <w:jc w:val="right"/>
                </w:pPr>
              </w:pPrChange>
            </w:pPr>
            <w:ins w:id="8080" w:author="Nick.Tolimieri" w:date="2022-09-30T14:57:00Z">
              <w:r w:rsidRPr="0095582C">
                <w:rPr>
                  <w:rFonts w:asciiTheme="minorHAnsi" w:eastAsiaTheme="minorHAnsi" w:hAnsiTheme="minorHAnsi" w:cstheme="minorBidi"/>
                  <w:sz w:val="22"/>
                  <w:szCs w:val="22"/>
                  <w:rPrChange w:id="8081" w:author="Nick.Tolimieri" w:date="2022-09-30T14:57:00Z">
                    <w:rPr>
                      <w:rFonts w:ascii="Calibri" w:hAnsi="Calibri" w:cs="Calibri"/>
                      <w:color w:val="000000"/>
                      <w:sz w:val="22"/>
                      <w:szCs w:val="22"/>
                    </w:rPr>
                  </w:rPrChange>
                </w:rPr>
                <w:t>0</w:t>
              </w:r>
            </w:ins>
          </w:p>
        </w:tc>
        <w:tc>
          <w:tcPr>
            <w:tcW w:w="960" w:type="dxa"/>
            <w:noWrap/>
            <w:hideMark/>
            <w:tcPrChange w:id="808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83" w:author="Nick.Tolimieri" w:date="2022-09-30T14:57:00Z"/>
                <w:rFonts w:asciiTheme="minorHAnsi" w:eastAsiaTheme="minorHAnsi" w:hAnsiTheme="minorHAnsi" w:cstheme="minorBidi"/>
                <w:sz w:val="22"/>
                <w:szCs w:val="22"/>
                <w:rPrChange w:id="8084" w:author="Nick.Tolimieri" w:date="2022-09-30T14:57:00Z">
                  <w:rPr>
                    <w:ins w:id="8085" w:author="Nick.Tolimieri" w:date="2022-09-30T14:57:00Z"/>
                    <w:rFonts w:ascii="Calibri" w:hAnsi="Calibri" w:cs="Calibri"/>
                    <w:color w:val="000000"/>
                    <w:sz w:val="22"/>
                    <w:szCs w:val="22"/>
                  </w:rPr>
                </w:rPrChange>
              </w:rPr>
              <w:pPrChange w:id="8086" w:author="Nick.Tolimieri" w:date="2022-09-30T14:57:00Z">
                <w:pPr/>
              </w:pPrChange>
            </w:pPr>
            <w:ins w:id="8087" w:author="Nick.Tolimieri" w:date="2022-09-30T14:57:00Z">
              <w:r w:rsidRPr="0095582C">
                <w:rPr>
                  <w:rFonts w:asciiTheme="minorHAnsi" w:eastAsiaTheme="minorHAnsi" w:hAnsiTheme="minorHAnsi" w:cstheme="minorBidi"/>
                  <w:sz w:val="22"/>
                  <w:szCs w:val="22"/>
                  <w:rPrChange w:id="8088" w:author="Nick.Tolimieri" w:date="2022-09-30T14:57:00Z">
                    <w:rPr>
                      <w:rFonts w:ascii="Calibri" w:hAnsi="Calibri" w:cs="Calibri"/>
                      <w:color w:val="000000"/>
                      <w:sz w:val="22"/>
                      <w:szCs w:val="22"/>
                    </w:rPr>
                  </w:rPrChange>
                </w:rPr>
                <w:t>NA</w:t>
              </w:r>
            </w:ins>
          </w:p>
        </w:tc>
        <w:tc>
          <w:tcPr>
            <w:tcW w:w="960" w:type="dxa"/>
            <w:noWrap/>
            <w:hideMark/>
            <w:tcPrChange w:id="808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90" w:author="Nick.Tolimieri" w:date="2022-09-30T14:57:00Z"/>
                <w:rFonts w:asciiTheme="minorHAnsi" w:eastAsiaTheme="minorHAnsi" w:hAnsiTheme="minorHAnsi" w:cstheme="minorBidi"/>
                <w:sz w:val="22"/>
                <w:szCs w:val="22"/>
                <w:rPrChange w:id="8091" w:author="Nick.Tolimieri" w:date="2022-09-30T14:57:00Z">
                  <w:rPr>
                    <w:ins w:id="8092" w:author="Nick.Tolimieri" w:date="2022-09-30T14:57:00Z"/>
                    <w:rFonts w:ascii="Calibri" w:hAnsi="Calibri" w:cs="Calibri"/>
                    <w:color w:val="000000"/>
                    <w:sz w:val="22"/>
                    <w:szCs w:val="22"/>
                  </w:rPr>
                </w:rPrChange>
              </w:rPr>
              <w:pPrChange w:id="8093" w:author="Nick.Tolimieri" w:date="2022-09-30T14:57:00Z">
                <w:pPr/>
              </w:pPrChange>
            </w:pPr>
            <w:ins w:id="8094" w:author="Nick.Tolimieri" w:date="2022-09-30T14:57:00Z">
              <w:r w:rsidRPr="0095582C">
                <w:rPr>
                  <w:rFonts w:asciiTheme="minorHAnsi" w:eastAsiaTheme="minorHAnsi" w:hAnsiTheme="minorHAnsi" w:cstheme="minorBidi"/>
                  <w:sz w:val="22"/>
                  <w:szCs w:val="22"/>
                  <w:rPrChange w:id="8095" w:author="Nick.Tolimieri" w:date="2022-09-30T14:57:00Z">
                    <w:rPr>
                      <w:rFonts w:ascii="Calibri" w:hAnsi="Calibri" w:cs="Calibri"/>
                      <w:color w:val="000000"/>
                      <w:sz w:val="22"/>
                      <w:szCs w:val="22"/>
                    </w:rPr>
                  </w:rPrChange>
                </w:rPr>
                <w:t>NA</w:t>
              </w:r>
            </w:ins>
          </w:p>
        </w:tc>
        <w:tc>
          <w:tcPr>
            <w:tcW w:w="960" w:type="dxa"/>
            <w:noWrap/>
            <w:hideMark/>
            <w:tcPrChange w:id="809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097" w:author="Nick.Tolimieri" w:date="2022-09-30T14:57:00Z"/>
                <w:rFonts w:asciiTheme="minorHAnsi" w:eastAsiaTheme="minorHAnsi" w:hAnsiTheme="minorHAnsi" w:cstheme="minorBidi"/>
                <w:sz w:val="22"/>
                <w:szCs w:val="22"/>
                <w:rPrChange w:id="8098" w:author="Nick.Tolimieri" w:date="2022-09-30T14:57:00Z">
                  <w:rPr>
                    <w:ins w:id="8099" w:author="Nick.Tolimieri" w:date="2022-09-30T14:57:00Z"/>
                    <w:rFonts w:ascii="Calibri" w:hAnsi="Calibri" w:cs="Calibri"/>
                    <w:color w:val="000000"/>
                    <w:sz w:val="22"/>
                    <w:szCs w:val="22"/>
                  </w:rPr>
                </w:rPrChange>
              </w:rPr>
              <w:pPrChange w:id="8100" w:author="Nick.Tolimieri" w:date="2022-09-30T14:57:00Z">
                <w:pPr/>
              </w:pPrChange>
            </w:pPr>
            <w:ins w:id="8101" w:author="Nick.Tolimieri" w:date="2022-09-30T14:57:00Z">
              <w:r w:rsidRPr="0095582C">
                <w:rPr>
                  <w:rFonts w:asciiTheme="minorHAnsi" w:eastAsiaTheme="minorHAnsi" w:hAnsiTheme="minorHAnsi" w:cstheme="minorBidi"/>
                  <w:sz w:val="22"/>
                  <w:szCs w:val="22"/>
                  <w:rPrChange w:id="8102" w:author="Nick.Tolimieri" w:date="2022-09-30T14:57:00Z">
                    <w:rPr>
                      <w:rFonts w:ascii="Calibri" w:hAnsi="Calibri" w:cs="Calibri"/>
                      <w:color w:val="000000"/>
                      <w:sz w:val="22"/>
                      <w:szCs w:val="22"/>
                    </w:rPr>
                  </w:rPrChange>
                </w:rPr>
                <w:t>NA</w:t>
              </w:r>
            </w:ins>
          </w:p>
        </w:tc>
        <w:tc>
          <w:tcPr>
            <w:tcW w:w="960" w:type="dxa"/>
            <w:noWrap/>
            <w:hideMark/>
            <w:tcPrChange w:id="810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04" w:author="Nick.Tolimieri" w:date="2022-09-30T14:57:00Z"/>
                <w:rFonts w:asciiTheme="minorHAnsi" w:eastAsiaTheme="minorHAnsi" w:hAnsiTheme="minorHAnsi" w:cstheme="minorBidi"/>
                <w:sz w:val="22"/>
                <w:szCs w:val="22"/>
                <w:rPrChange w:id="8105" w:author="Nick.Tolimieri" w:date="2022-09-30T14:57:00Z">
                  <w:rPr>
                    <w:ins w:id="8106" w:author="Nick.Tolimieri" w:date="2022-09-30T14:57:00Z"/>
                    <w:rFonts w:ascii="Calibri" w:hAnsi="Calibri" w:cs="Calibri"/>
                    <w:color w:val="000000"/>
                    <w:sz w:val="22"/>
                    <w:szCs w:val="22"/>
                  </w:rPr>
                </w:rPrChange>
              </w:rPr>
              <w:pPrChange w:id="8107" w:author="Nick.Tolimieri" w:date="2022-09-30T14:57:00Z">
                <w:pPr/>
              </w:pPrChange>
            </w:pPr>
            <w:ins w:id="8108" w:author="Nick.Tolimieri" w:date="2022-09-30T14:57:00Z">
              <w:r w:rsidRPr="0095582C">
                <w:rPr>
                  <w:rFonts w:asciiTheme="minorHAnsi" w:eastAsiaTheme="minorHAnsi" w:hAnsiTheme="minorHAnsi" w:cstheme="minorBidi"/>
                  <w:sz w:val="22"/>
                  <w:szCs w:val="22"/>
                  <w:rPrChange w:id="8109"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8110" w:author="Nick.Tolimieri" w:date="2022-09-30T14:57:00Z"/>
          <w:trPrChange w:id="8111" w:author="Nick.Tolimieri" w:date="2022-09-30T14:57:00Z">
            <w:trPr>
              <w:divId w:val="355430803"/>
              <w:trHeight w:val="300"/>
            </w:trPr>
          </w:trPrChange>
        </w:trPr>
        <w:tc>
          <w:tcPr>
            <w:tcW w:w="960" w:type="dxa"/>
            <w:noWrap/>
            <w:hideMark/>
            <w:tcPrChange w:id="81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13" w:author="Nick.Tolimieri" w:date="2022-09-30T14:57:00Z"/>
                <w:rFonts w:asciiTheme="minorHAnsi" w:eastAsiaTheme="minorHAnsi" w:hAnsiTheme="minorHAnsi" w:cstheme="minorBidi"/>
                <w:sz w:val="22"/>
                <w:szCs w:val="22"/>
                <w:rPrChange w:id="8114" w:author="Nick.Tolimieri" w:date="2022-09-30T14:57:00Z">
                  <w:rPr>
                    <w:ins w:id="8115" w:author="Nick.Tolimieri" w:date="2022-09-30T14:57:00Z"/>
                    <w:rFonts w:ascii="Calibri" w:hAnsi="Calibri" w:cs="Calibri"/>
                    <w:color w:val="000000"/>
                    <w:sz w:val="22"/>
                    <w:szCs w:val="22"/>
                  </w:rPr>
                </w:rPrChange>
              </w:rPr>
              <w:pPrChange w:id="8116" w:author="Nick.Tolimieri" w:date="2022-09-30T14:57:00Z">
                <w:pPr/>
              </w:pPrChange>
            </w:pPr>
            <w:ins w:id="8117" w:author="Nick.Tolimieri" w:date="2022-09-30T14:57:00Z">
              <w:r w:rsidRPr="0095582C">
                <w:rPr>
                  <w:rFonts w:asciiTheme="minorHAnsi" w:eastAsiaTheme="minorHAnsi" w:hAnsiTheme="minorHAnsi" w:cstheme="minorBidi"/>
                  <w:sz w:val="22"/>
                  <w:szCs w:val="22"/>
                  <w:rPrChange w:id="8118" w:author="Nick.Tolimieri" w:date="2022-09-30T14:57:00Z">
                    <w:rPr>
                      <w:rFonts w:ascii="Calibri" w:hAnsi="Calibri" w:cs="Calibri"/>
                      <w:color w:val="000000"/>
                      <w:sz w:val="22"/>
                      <w:szCs w:val="22"/>
                    </w:rPr>
                  </w:rPrChange>
                </w:rPr>
                <w:t>Cape Alava</w:t>
              </w:r>
            </w:ins>
          </w:p>
        </w:tc>
        <w:tc>
          <w:tcPr>
            <w:tcW w:w="960" w:type="dxa"/>
            <w:noWrap/>
            <w:hideMark/>
            <w:tcPrChange w:id="81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20" w:author="Nick.Tolimieri" w:date="2022-09-30T14:57:00Z"/>
                <w:rFonts w:asciiTheme="minorHAnsi" w:eastAsiaTheme="minorHAnsi" w:hAnsiTheme="minorHAnsi" w:cstheme="minorBidi"/>
                <w:sz w:val="22"/>
                <w:szCs w:val="22"/>
                <w:rPrChange w:id="8121" w:author="Nick.Tolimieri" w:date="2022-09-30T14:57:00Z">
                  <w:rPr>
                    <w:ins w:id="8122" w:author="Nick.Tolimieri" w:date="2022-09-30T14:57:00Z"/>
                    <w:rFonts w:ascii="Calibri" w:hAnsi="Calibri" w:cs="Calibri"/>
                    <w:color w:val="000000"/>
                    <w:sz w:val="22"/>
                    <w:szCs w:val="22"/>
                  </w:rPr>
                </w:rPrChange>
              </w:rPr>
              <w:pPrChange w:id="8123" w:author="Nick.Tolimieri" w:date="2022-09-30T14:57:00Z">
                <w:pPr>
                  <w:jc w:val="right"/>
                </w:pPr>
              </w:pPrChange>
            </w:pPr>
            <w:ins w:id="8124" w:author="Nick.Tolimieri" w:date="2022-09-30T14:57:00Z">
              <w:r w:rsidRPr="0095582C">
                <w:rPr>
                  <w:rFonts w:asciiTheme="minorHAnsi" w:eastAsiaTheme="minorHAnsi" w:hAnsiTheme="minorHAnsi" w:cstheme="minorBidi"/>
                  <w:sz w:val="22"/>
                  <w:szCs w:val="22"/>
                  <w:rPrChange w:id="8125" w:author="Nick.Tolimieri" w:date="2022-09-30T14:57:00Z">
                    <w:rPr>
                      <w:rFonts w:ascii="Calibri" w:hAnsi="Calibri" w:cs="Calibri"/>
                      <w:color w:val="000000"/>
                      <w:sz w:val="22"/>
                      <w:szCs w:val="22"/>
                    </w:rPr>
                  </w:rPrChange>
                </w:rPr>
                <w:t>2009</w:t>
              </w:r>
            </w:ins>
          </w:p>
        </w:tc>
        <w:tc>
          <w:tcPr>
            <w:tcW w:w="960" w:type="dxa"/>
            <w:noWrap/>
            <w:hideMark/>
            <w:tcPrChange w:id="81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27" w:author="Nick.Tolimieri" w:date="2022-09-30T14:57:00Z"/>
                <w:rFonts w:asciiTheme="minorHAnsi" w:eastAsiaTheme="minorHAnsi" w:hAnsiTheme="minorHAnsi" w:cstheme="minorBidi"/>
                <w:sz w:val="22"/>
                <w:szCs w:val="22"/>
                <w:rPrChange w:id="8128" w:author="Nick.Tolimieri" w:date="2022-09-30T14:57:00Z">
                  <w:rPr>
                    <w:ins w:id="8129" w:author="Nick.Tolimieri" w:date="2022-09-30T14:57:00Z"/>
                    <w:rFonts w:ascii="Calibri" w:hAnsi="Calibri" w:cs="Calibri"/>
                    <w:color w:val="000000"/>
                    <w:sz w:val="22"/>
                    <w:szCs w:val="22"/>
                  </w:rPr>
                </w:rPrChange>
              </w:rPr>
              <w:pPrChange w:id="8130" w:author="Nick.Tolimieri" w:date="2022-09-30T14:57:00Z">
                <w:pPr>
                  <w:jc w:val="right"/>
                </w:pPr>
              </w:pPrChange>
            </w:pPr>
            <w:ins w:id="8131" w:author="Nick.Tolimieri" w:date="2022-09-30T14:57:00Z">
              <w:r w:rsidRPr="0095582C">
                <w:rPr>
                  <w:rFonts w:asciiTheme="minorHAnsi" w:eastAsiaTheme="minorHAnsi" w:hAnsiTheme="minorHAnsi" w:cstheme="minorBidi"/>
                  <w:sz w:val="22"/>
                  <w:szCs w:val="22"/>
                  <w:rPrChange w:id="8132" w:author="Nick.Tolimieri" w:date="2022-09-30T14:57:00Z">
                    <w:rPr>
                      <w:rFonts w:ascii="Calibri" w:hAnsi="Calibri" w:cs="Calibri"/>
                      <w:color w:val="000000"/>
                      <w:sz w:val="22"/>
                      <w:szCs w:val="22"/>
                    </w:rPr>
                  </w:rPrChange>
                </w:rPr>
                <w:t>0</w:t>
              </w:r>
            </w:ins>
          </w:p>
        </w:tc>
        <w:tc>
          <w:tcPr>
            <w:tcW w:w="960" w:type="dxa"/>
            <w:noWrap/>
            <w:hideMark/>
            <w:tcPrChange w:id="81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34" w:author="Nick.Tolimieri" w:date="2022-09-30T14:57:00Z"/>
                <w:rFonts w:asciiTheme="minorHAnsi" w:eastAsiaTheme="minorHAnsi" w:hAnsiTheme="minorHAnsi" w:cstheme="minorBidi"/>
                <w:sz w:val="22"/>
                <w:szCs w:val="22"/>
                <w:rPrChange w:id="8135" w:author="Nick.Tolimieri" w:date="2022-09-30T14:57:00Z">
                  <w:rPr>
                    <w:ins w:id="8136" w:author="Nick.Tolimieri" w:date="2022-09-30T14:57:00Z"/>
                    <w:rFonts w:ascii="Calibri" w:hAnsi="Calibri" w:cs="Calibri"/>
                    <w:color w:val="000000"/>
                    <w:sz w:val="22"/>
                    <w:szCs w:val="22"/>
                  </w:rPr>
                </w:rPrChange>
              </w:rPr>
              <w:pPrChange w:id="8137" w:author="Nick.Tolimieri" w:date="2022-09-30T14:57:00Z">
                <w:pPr>
                  <w:jc w:val="right"/>
                </w:pPr>
              </w:pPrChange>
            </w:pPr>
            <w:ins w:id="8138" w:author="Nick.Tolimieri" w:date="2022-09-30T14:57:00Z">
              <w:r w:rsidRPr="0095582C">
                <w:rPr>
                  <w:rFonts w:asciiTheme="minorHAnsi" w:eastAsiaTheme="minorHAnsi" w:hAnsiTheme="minorHAnsi" w:cstheme="minorBidi"/>
                  <w:sz w:val="22"/>
                  <w:szCs w:val="22"/>
                  <w:rPrChange w:id="8139" w:author="Nick.Tolimieri" w:date="2022-09-30T14:57:00Z">
                    <w:rPr>
                      <w:rFonts w:ascii="Calibri" w:hAnsi="Calibri" w:cs="Calibri"/>
                      <w:color w:val="000000"/>
                      <w:sz w:val="22"/>
                      <w:szCs w:val="22"/>
                    </w:rPr>
                  </w:rPrChange>
                </w:rPr>
                <w:t>0</w:t>
              </w:r>
            </w:ins>
          </w:p>
        </w:tc>
        <w:tc>
          <w:tcPr>
            <w:tcW w:w="960" w:type="dxa"/>
            <w:noWrap/>
            <w:hideMark/>
            <w:tcPrChange w:id="81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41" w:author="Nick.Tolimieri" w:date="2022-09-30T14:57:00Z"/>
                <w:rFonts w:asciiTheme="minorHAnsi" w:eastAsiaTheme="minorHAnsi" w:hAnsiTheme="minorHAnsi" w:cstheme="minorBidi"/>
                <w:sz w:val="22"/>
                <w:szCs w:val="22"/>
                <w:rPrChange w:id="8142" w:author="Nick.Tolimieri" w:date="2022-09-30T14:57:00Z">
                  <w:rPr>
                    <w:ins w:id="8143" w:author="Nick.Tolimieri" w:date="2022-09-30T14:57:00Z"/>
                    <w:rFonts w:ascii="Calibri" w:hAnsi="Calibri" w:cs="Calibri"/>
                    <w:color w:val="000000"/>
                    <w:sz w:val="22"/>
                    <w:szCs w:val="22"/>
                  </w:rPr>
                </w:rPrChange>
              </w:rPr>
              <w:pPrChange w:id="8144" w:author="Nick.Tolimieri" w:date="2022-09-30T14:57:00Z">
                <w:pPr>
                  <w:jc w:val="right"/>
                </w:pPr>
              </w:pPrChange>
            </w:pPr>
            <w:ins w:id="8145" w:author="Nick.Tolimieri" w:date="2022-09-30T14:57:00Z">
              <w:r w:rsidRPr="0095582C">
                <w:rPr>
                  <w:rFonts w:asciiTheme="minorHAnsi" w:eastAsiaTheme="minorHAnsi" w:hAnsiTheme="minorHAnsi" w:cstheme="minorBidi"/>
                  <w:sz w:val="22"/>
                  <w:szCs w:val="22"/>
                  <w:rPrChange w:id="8146" w:author="Nick.Tolimieri" w:date="2022-09-30T14:57:00Z">
                    <w:rPr>
                      <w:rFonts w:ascii="Calibri" w:hAnsi="Calibri" w:cs="Calibri"/>
                      <w:color w:val="000000"/>
                      <w:sz w:val="22"/>
                      <w:szCs w:val="22"/>
                    </w:rPr>
                  </w:rPrChange>
                </w:rPr>
                <w:t>0</w:t>
              </w:r>
            </w:ins>
          </w:p>
        </w:tc>
        <w:tc>
          <w:tcPr>
            <w:tcW w:w="960" w:type="dxa"/>
            <w:noWrap/>
            <w:hideMark/>
            <w:tcPrChange w:id="81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48" w:author="Nick.Tolimieri" w:date="2022-09-30T14:57:00Z"/>
                <w:rFonts w:asciiTheme="minorHAnsi" w:eastAsiaTheme="minorHAnsi" w:hAnsiTheme="minorHAnsi" w:cstheme="minorBidi"/>
                <w:sz w:val="22"/>
                <w:szCs w:val="22"/>
                <w:rPrChange w:id="8149" w:author="Nick.Tolimieri" w:date="2022-09-30T14:57:00Z">
                  <w:rPr>
                    <w:ins w:id="8150" w:author="Nick.Tolimieri" w:date="2022-09-30T14:57:00Z"/>
                    <w:rFonts w:ascii="Calibri" w:hAnsi="Calibri" w:cs="Calibri"/>
                    <w:color w:val="000000"/>
                    <w:sz w:val="22"/>
                    <w:szCs w:val="22"/>
                  </w:rPr>
                </w:rPrChange>
              </w:rPr>
              <w:pPrChange w:id="8151" w:author="Nick.Tolimieri" w:date="2022-09-30T14:57:00Z">
                <w:pPr>
                  <w:jc w:val="right"/>
                </w:pPr>
              </w:pPrChange>
            </w:pPr>
            <w:ins w:id="8152" w:author="Nick.Tolimieri" w:date="2022-09-30T14:57:00Z">
              <w:r w:rsidRPr="0095582C">
                <w:rPr>
                  <w:rFonts w:asciiTheme="minorHAnsi" w:eastAsiaTheme="minorHAnsi" w:hAnsiTheme="minorHAnsi" w:cstheme="minorBidi"/>
                  <w:sz w:val="22"/>
                  <w:szCs w:val="22"/>
                  <w:rPrChange w:id="8153" w:author="Nick.Tolimieri" w:date="2022-09-30T14:57:00Z">
                    <w:rPr>
                      <w:rFonts w:ascii="Calibri" w:hAnsi="Calibri" w:cs="Calibri"/>
                      <w:color w:val="000000"/>
                      <w:sz w:val="22"/>
                      <w:szCs w:val="22"/>
                    </w:rPr>
                  </w:rPrChange>
                </w:rPr>
                <w:t>0</w:t>
              </w:r>
            </w:ins>
          </w:p>
        </w:tc>
        <w:tc>
          <w:tcPr>
            <w:tcW w:w="960" w:type="dxa"/>
            <w:noWrap/>
            <w:hideMark/>
            <w:tcPrChange w:id="815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55" w:author="Nick.Tolimieri" w:date="2022-09-30T14:57:00Z"/>
                <w:rFonts w:asciiTheme="minorHAnsi" w:eastAsiaTheme="minorHAnsi" w:hAnsiTheme="minorHAnsi" w:cstheme="minorBidi"/>
                <w:sz w:val="22"/>
                <w:szCs w:val="22"/>
                <w:rPrChange w:id="8156" w:author="Nick.Tolimieri" w:date="2022-09-30T14:57:00Z">
                  <w:rPr>
                    <w:ins w:id="8157" w:author="Nick.Tolimieri" w:date="2022-09-30T14:57:00Z"/>
                    <w:rFonts w:ascii="Calibri" w:hAnsi="Calibri" w:cs="Calibri"/>
                    <w:color w:val="000000"/>
                    <w:sz w:val="22"/>
                    <w:szCs w:val="22"/>
                  </w:rPr>
                </w:rPrChange>
              </w:rPr>
              <w:pPrChange w:id="8158" w:author="Nick.Tolimieri" w:date="2022-09-30T14:57:00Z">
                <w:pPr/>
              </w:pPrChange>
            </w:pPr>
            <w:ins w:id="8159" w:author="Nick.Tolimieri" w:date="2022-09-30T14:57:00Z">
              <w:r w:rsidRPr="0095582C">
                <w:rPr>
                  <w:rFonts w:asciiTheme="minorHAnsi" w:eastAsiaTheme="minorHAnsi" w:hAnsiTheme="minorHAnsi" w:cstheme="minorBidi"/>
                  <w:sz w:val="22"/>
                  <w:szCs w:val="22"/>
                  <w:rPrChange w:id="8160" w:author="Nick.Tolimieri" w:date="2022-09-30T14:57:00Z">
                    <w:rPr>
                      <w:rFonts w:ascii="Calibri" w:hAnsi="Calibri" w:cs="Calibri"/>
                      <w:color w:val="000000"/>
                      <w:sz w:val="22"/>
                      <w:szCs w:val="22"/>
                    </w:rPr>
                  </w:rPrChange>
                </w:rPr>
                <w:t>NA</w:t>
              </w:r>
            </w:ins>
          </w:p>
        </w:tc>
        <w:tc>
          <w:tcPr>
            <w:tcW w:w="960" w:type="dxa"/>
            <w:noWrap/>
            <w:hideMark/>
            <w:tcPrChange w:id="816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62" w:author="Nick.Tolimieri" w:date="2022-09-30T14:57:00Z"/>
                <w:rFonts w:asciiTheme="minorHAnsi" w:eastAsiaTheme="minorHAnsi" w:hAnsiTheme="minorHAnsi" w:cstheme="minorBidi"/>
                <w:sz w:val="22"/>
                <w:szCs w:val="22"/>
                <w:rPrChange w:id="8163" w:author="Nick.Tolimieri" w:date="2022-09-30T14:57:00Z">
                  <w:rPr>
                    <w:ins w:id="8164" w:author="Nick.Tolimieri" w:date="2022-09-30T14:57:00Z"/>
                    <w:rFonts w:ascii="Calibri" w:hAnsi="Calibri" w:cs="Calibri"/>
                    <w:color w:val="000000"/>
                    <w:sz w:val="22"/>
                    <w:szCs w:val="22"/>
                  </w:rPr>
                </w:rPrChange>
              </w:rPr>
              <w:pPrChange w:id="8165" w:author="Nick.Tolimieri" w:date="2022-09-30T14:57:00Z">
                <w:pPr/>
              </w:pPrChange>
            </w:pPr>
            <w:ins w:id="8166" w:author="Nick.Tolimieri" w:date="2022-09-30T14:57:00Z">
              <w:r w:rsidRPr="0095582C">
                <w:rPr>
                  <w:rFonts w:asciiTheme="minorHAnsi" w:eastAsiaTheme="minorHAnsi" w:hAnsiTheme="minorHAnsi" w:cstheme="minorBidi"/>
                  <w:sz w:val="22"/>
                  <w:szCs w:val="22"/>
                  <w:rPrChange w:id="8167" w:author="Nick.Tolimieri" w:date="2022-09-30T14:57:00Z">
                    <w:rPr>
                      <w:rFonts w:ascii="Calibri" w:hAnsi="Calibri" w:cs="Calibri"/>
                      <w:color w:val="000000"/>
                      <w:sz w:val="22"/>
                      <w:szCs w:val="22"/>
                    </w:rPr>
                  </w:rPrChange>
                </w:rPr>
                <w:t>NA</w:t>
              </w:r>
            </w:ins>
          </w:p>
        </w:tc>
        <w:tc>
          <w:tcPr>
            <w:tcW w:w="960" w:type="dxa"/>
            <w:noWrap/>
            <w:hideMark/>
            <w:tcPrChange w:id="816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69" w:author="Nick.Tolimieri" w:date="2022-09-30T14:57:00Z"/>
                <w:rFonts w:asciiTheme="minorHAnsi" w:eastAsiaTheme="minorHAnsi" w:hAnsiTheme="minorHAnsi" w:cstheme="minorBidi"/>
                <w:sz w:val="22"/>
                <w:szCs w:val="22"/>
                <w:rPrChange w:id="8170" w:author="Nick.Tolimieri" w:date="2022-09-30T14:57:00Z">
                  <w:rPr>
                    <w:ins w:id="8171" w:author="Nick.Tolimieri" w:date="2022-09-30T14:57:00Z"/>
                    <w:rFonts w:ascii="Calibri" w:hAnsi="Calibri" w:cs="Calibri"/>
                    <w:color w:val="000000"/>
                    <w:sz w:val="22"/>
                    <w:szCs w:val="22"/>
                  </w:rPr>
                </w:rPrChange>
              </w:rPr>
              <w:pPrChange w:id="8172" w:author="Nick.Tolimieri" w:date="2022-09-30T14:57:00Z">
                <w:pPr/>
              </w:pPrChange>
            </w:pPr>
            <w:ins w:id="8173" w:author="Nick.Tolimieri" w:date="2022-09-30T14:57:00Z">
              <w:r w:rsidRPr="0095582C">
                <w:rPr>
                  <w:rFonts w:asciiTheme="minorHAnsi" w:eastAsiaTheme="minorHAnsi" w:hAnsiTheme="minorHAnsi" w:cstheme="minorBidi"/>
                  <w:sz w:val="22"/>
                  <w:szCs w:val="22"/>
                  <w:rPrChange w:id="8174" w:author="Nick.Tolimieri" w:date="2022-09-30T14:57:00Z">
                    <w:rPr>
                      <w:rFonts w:ascii="Calibri" w:hAnsi="Calibri" w:cs="Calibri"/>
                      <w:color w:val="000000"/>
                      <w:sz w:val="22"/>
                      <w:szCs w:val="22"/>
                    </w:rPr>
                  </w:rPrChange>
                </w:rPr>
                <w:t>NA</w:t>
              </w:r>
            </w:ins>
          </w:p>
        </w:tc>
        <w:tc>
          <w:tcPr>
            <w:tcW w:w="960" w:type="dxa"/>
            <w:noWrap/>
            <w:hideMark/>
            <w:tcPrChange w:id="817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76" w:author="Nick.Tolimieri" w:date="2022-09-30T14:57:00Z"/>
                <w:rFonts w:asciiTheme="minorHAnsi" w:eastAsiaTheme="minorHAnsi" w:hAnsiTheme="minorHAnsi" w:cstheme="minorBidi"/>
                <w:sz w:val="22"/>
                <w:szCs w:val="22"/>
                <w:rPrChange w:id="8177" w:author="Nick.Tolimieri" w:date="2022-09-30T14:57:00Z">
                  <w:rPr>
                    <w:ins w:id="8178" w:author="Nick.Tolimieri" w:date="2022-09-30T14:57:00Z"/>
                    <w:rFonts w:ascii="Calibri" w:hAnsi="Calibri" w:cs="Calibri"/>
                    <w:color w:val="000000"/>
                    <w:sz w:val="22"/>
                    <w:szCs w:val="22"/>
                  </w:rPr>
                </w:rPrChange>
              </w:rPr>
              <w:pPrChange w:id="8179" w:author="Nick.Tolimieri" w:date="2022-09-30T14:57:00Z">
                <w:pPr/>
              </w:pPrChange>
            </w:pPr>
            <w:ins w:id="8180" w:author="Nick.Tolimieri" w:date="2022-09-30T14:57:00Z">
              <w:r w:rsidRPr="0095582C">
                <w:rPr>
                  <w:rFonts w:asciiTheme="minorHAnsi" w:eastAsiaTheme="minorHAnsi" w:hAnsiTheme="minorHAnsi" w:cstheme="minorBidi"/>
                  <w:sz w:val="22"/>
                  <w:szCs w:val="22"/>
                  <w:rPrChange w:id="8181"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8182" w:author="Nick.Tolimieri" w:date="2022-09-30T14:57:00Z"/>
          <w:trPrChange w:id="8183" w:author="Nick.Tolimieri" w:date="2022-09-30T14:57:00Z">
            <w:trPr>
              <w:divId w:val="355430803"/>
              <w:trHeight w:val="300"/>
            </w:trPr>
          </w:trPrChange>
        </w:trPr>
        <w:tc>
          <w:tcPr>
            <w:tcW w:w="960" w:type="dxa"/>
            <w:noWrap/>
            <w:hideMark/>
            <w:tcPrChange w:id="81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85" w:author="Nick.Tolimieri" w:date="2022-09-30T14:57:00Z"/>
                <w:rFonts w:asciiTheme="minorHAnsi" w:eastAsiaTheme="minorHAnsi" w:hAnsiTheme="minorHAnsi" w:cstheme="minorBidi"/>
                <w:sz w:val="22"/>
                <w:szCs w:val="22"/>
                <w:rPrChange w:id="8186" w:author="Nick.Tolimieri" w:date="2022-09-30T14:57:00Z">
                  <w:rPr>
                    <w:ins w:id="8187" w:author="Nick.Tolimieri" w:date="2022-09-30T14:57:00Z"/>
                    <w:rFonts w:ascii="Calibri" w:hAnsi="Calibri" w:cs="Calibri"/>
                    <w:color w:val="000000"/>
                    <w:sz w:val="22"/>
                    <w:szCs w:val="22"/>
                  </w:rPr>
                </w:rPrChange>
              </w:rPr>
              <w:pPrChange w:id="8188" w:author="Nick.Tolimieri" w:date="2022-09-30T14:57:00Z">
                <w:pPr/>
              </w:pPrChange>
            </w:pPr>
            <w:ins w:id="8189" w:author="Nick.Tolimieri" w:date="2022-09-30T14:57:00Z">
              <w:r w:rsidRPr="0095582C">
                <w:rPr>
                  <w:rFonts w:asciiTheme="minorHAnsi" w:eastAsiaTheme="minorHAnsi" w:hAnsiTheme="minorHAnsi" w:cstheme="minorBidi"/>
                  <w:sz w:val="22"/>
                  <w:szCs w:val="22"/>
                  <w:rPrChange w:id="8190" w:author="Nick.Tolimieri" w:date="2022-09-30T14:57:00Z">
                    <w:rPr>
                      <w:rFonts w:ascii="Calibri" w:hAnsi="Calibri" w:cs="Calibri"/>
                      <w:color w:val="000000"/>
                      <w:sz w:val="22"/>
                      <w:szCs w:val="22"/>
                    </w:rPr>
                  </w:rPrChange>
                </w:rPr>
                <w:t>Cape Alava</w:t>
              </w:r>
            </w:ins>
          </w:p>
        </w:tc>
        <w:tc>
          <w:tcPr>
            <w:tcW w:w="960" w:type="dxa"/>
            <w:noWrap/>
            <w:hideMark/>
            <w:tcPrChange w:id="81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92" w:author="Nick.Tolimieri" w:date="2022-09-30T14:57:00Z"/>
                <w:rFonts w:asciiTheme="minorHAnsi" w:eastAsiaTheme="minorHAnsi" w:hAnsiTheme="minorHAnsi" w:cstheme="minorBidi"/>
                <w:sz w:val="22"/>
                <w:szCs w:val="22"/>
                <w:rPrChange w:id="8193" w:author="Nick.Tolimieri" w:date="2022-09-30T14:57:00Z">
                  <w:rPr>
                    <w:ins w:id="8194" w:author="Nick.Tolimieri" w:date="2022-09-30T14:57:00Z"/>
                    <w:rFonts w:ascii="Calibri" w:hAnsi="Calibri" w:cs="Calibri"/>
                    <w:color w:val="000000"/>
                    <w:sz w:val="22"/>
                    <w:szCs w:val="22"/>
                  </w:rPr>
                </w:rPrChange>
              </w:rPr>
              <w:pPrChange w:id="8195" w:author="Nick.Tolimieri" w:date="2022-09-30T14:57:00Z">
                <w:pPr>
                  <w:jc w:val="right"/>
                </w:pPr>
              </w:pPrChange>
            </w:pPr>
            <w:ins w:id="8196" w:author="Nick.Tolimieri" w:date="2022-09-30T14:57:00Z">
              <w:r w:rsidRPr="0095582C">
                <w:rPr>
                  <w:rFonts w:asciiTheme="minorHAnsi" w:eastAsiaTheme="minorHAnsi" w:hAnsiTheme="minorHAnsi" w:cstheme="minorBidi"/>
                  <w:sz w:val="22"/>
                  <w:szCs w:val="22"/>
                  <w:rPrChange w:id="8197" w:author="Nick.Tolimieri" w:date="2022-09-30T14:57:00Z">
                    <w:rPr>
                      <w:rFonts w:ascii="Calibri" w:hAnsi="Calibri" w:cs="Calibri"/>
                      <w:color w:val="000000"/>
                      <w:sz w:val="22"/>
                      <w:szCs w:val="22"/>
                    </w:rPr>
                  </w:rPrChange>
                </w:rPr>
                <w:t>2010</w:t>
              </w:r>
            </w:ins>
          </w:p>
        </w:tc>
        <w:tc>
          <w:tcPr>
            <w:tcW w:w="960" w:type="dxa"/>
            <w:noWrap/>
            <w:hideMark/>
            <w:tcPrChange w:id="81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199" w:author="Nick.Tolimieri" w:date="2022-09-30T14:57:00Z"/>
                <w:rFonts w:asciiTheme="minorHAnsi" w:eastAsiaTheme="minorHAnsi" w:hAnsiTheme="minorHAnsi" w:cstheme="minorBidi"/>
                <w:sz w:val="22"/>
                <w:szCs w:val="22"/>
                <w:rPrChange w:id="8200" w:author="Nick.Tolimieri" w:date="2022-09-30T14:57:00Z">
                  <w:rPr>
                    <w:ins w:id="8201" w:author="Nick.Tolimieri" w:date="2022-09-30T14:57:00Z"/>
                    <w:rFonts w:ascii="Calibri" w:hAnsi="Calibri" w:cs="Calibri"/>
                    <w:color w:val="000000"/>
                    <w:sz w:val="22"/>
                    <w:szCs w:val="22"/>
                  </w:rPr>
                </w:rPrChange>
              </w:rPr>
              <w:pPrChange w:id="8202" w:author="Nick.Tolimieri" w:date="2022-09-30T14:57:00Z">
                <w:pPr>
                  <w:jc w:val="right"/>
                </w:pPr>
              </w:pPrChange>
            </w:pPr>
            <w:ins w:id="8203" w:author="Nick.Tolimieri" w:date="2022-09-30T14:57:00Z">
              <w:r w:rsidRPr="0095582C">
                <w:rPr>
                  <w:rFonts w:asciiTheme="minorHAnsi" w:eastAsiaTheme="minorHAnsi" w:hAnsiTheme="minorHAnsi" w:cstheme="minorBidi"/>
                  <w:sz w:val="22"/>
                  <w:szCs w:val="22"/>
                  <w:rPrChange w:id="8204" w:author="Nick.Tolimieri" w:date="2022-09-30T14:57:00Z">
                    <w:rPr>
                      <w:rFonts w:ascii="Calibri" w:hAnsi="Calibri" w:cs="Calibri"/>
                      <w:color w:val="000000"/>
                      <w:sz w:val="22"/>
                      <w:szCs w:val="22"/>
                    </w:rPr>
                  </w:rPrChange>
                </w:rPr>
                <w:t>0</w:t>
              </w:r>
            </w:ins>
          </w:p>
        </w:tc>
        <w:tc>
          <w:tcPr>
            <w:tcW w:w="960" w:type="dxa"/>
            <w:noWrap/>
            <w:hideMark/>
            <w:tcPrChange w:id="82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06" w:author="Nick.Tolimieri" w:date="2022-09-30T14:57:00Z"/>
                <w:rFonts w:asciiTheme="minorHAnsi" w:eastAsiaTheme="minorHAnsi" w:hAnsiTheme="minorHAnsi" w:cstheme="minorBidi"/>
                <w:sz w:val="22"/>
                <w:szCs w:val="22"/>
                <w:rPrChange w:id="8207" w:author="Nick.Tolimieri" w:date="2022-09-30T14:57:00Z">
                  <w:rPr>
                    <w:ins w:id="8208" w:author="Nick.Tolimieri" w:date="2022-09-30T14:57:00Z"/>
                    <w:rFonts w:ascii="Calibri" w:hAnsi="Calibri" w:cs="Calibri"/>
                    <w:color w:val="000000"/>
                    <w:sz w:val="22"/>
                    <w:szCs w:val="22"/>
                  </w:rPr>
                </w:rPrChange>
              </w:rPr>
              <w:pPrChange w:id="8209" w:author="Nick.Tolimieri" w:date="2022-09-30T14:57:00Z">
                <w:pPr>
                  <w:jc w:val="right"/>
                </w:pPr>
              </w:pPrChange>
            </w:pPr>
            <w:ins w:id="8210" w:author="Nick.Tolimieri" w:date="2022-09-30T14:57:00Z">
              <w:r w:rsidRPr="0095582C">
                <w:rPr>
                  <w:rFonts w:asciiTheme="minorHAnsi" w:eastAsiaTheme="minorHAnsi" w:hAnsiTheme="minorHAnsi" w:cstheme="minorBidi"/>
                  <w:sz w:val="22"/>
                  <w:szCs w:val="22"/>
                  <w:rPrChange w:id="8211" w:author="Nick.Tolimieri" w:date="2022-09-30T14:57:00Z">
                    <w:rPr>
                      <w:rFonts w:ascii="Calibri" w:hAnsi="Calibri" w:cs="Calibri"/>
                      <w:color w:val="000000"/>
                      <w:sz w:val="22"/>
                      <w:szCs w:val="22"/>
                    </w:rPr>
                  </w:rPrChange>
                </w:rPr>
                <w:t>20</w:t>
              </w:r>
            </w:ins>
          </w:p>
        </w:tc>
        <w:tc>
          <w:tcPr>
            <w:tcW w:w="960" w:type="dxa"/>
            <w:noWrap/>
            <w:hideMark/>
            <w:tcPrChange w:id="82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13" w:author="Nick.Tolimieri" w:date="2022-09-30T14:57:00Z"/>
                <w:rFonts w:asciiTheme="minorHAnsi" w:eastAsiaTheme="minorHAnsi" w:hAnsiTheme="minorHAnsi" w:cstheme="minorBidi"/>
                <w:sz w:val="22"/>
                <w:szCs w:val="22"/>
                <w:rPrChange w:id="8214" w:author="Nick.Tolimieri" w:date="2022-09-30T14:57:00Z">
                  <w:rPr>
                    <w:ins w:id="8215" w:author="Nick.Tolimieri" w:date="2022-09-30T14:57:00Z"/>
                    <w:rFonts w:ascii="Calibri" w:hAnsi="Calibri" w:cs="Calibri"/>
                    <w:color w:val="000000"/>
                    <w:sz w:val="22"/>
                    <w:szCs w:val="22"/>
                  </w:rPr>
                </w:rPrChange>
              </w:rPr>
              <w:pPrChange w:id="8216" w:author="Nick.Tolimieri" w:date="2022-09-30T14:57:00Z">
                <w:pPr>
                  <w:jc w:val="right"/>
                </w:pPr>
              </w:pPrChange>
            </w:pPr>
            <w:ins w:id="8217" w:author="Nick.Tolimieri" w:date="2022-09-30T14:57:00Z">
              <w:r w:rsidRPr="0095582C">
                <w:rPr>
                  <w:rFonts w:asciiTheme="minorHAnsi" w:eastAsiaTheme="minorHAnsi" w:hAnsiTheme="minorHAnsi" w:cstheme="minorBidi"/>
                  <w:sz w:val="22"/>
                  <w:szCs w:val="22"/>
                  <w:rPrChange w:id="8218" w:author="Nick.Tolimieri" w:date="2022-09-30T14:57:00Z">
                    <w:rPr>
                      <w:rFonts w:ascii="Calibri" w:hAnsi="Calibri" w:cs="Calibri"/>
                      <w:color w:val="000000"/>
                      <w:sz w:val="22"/>
                      <w:szCs w:val="22"/>
                    </w:rPr>
                  </w:rPrChange>
                </w:rPr>
                <w:t>2</w:t>
              </w:r>
            </w:ins>
          </w:p>
        </w:tc>
        <w:tc>
          <w:tcPr>
            <w:tcW w:w="960" w:type="dxa"/>
            <w:noWrap/>
            <w:hideMark/>
            <w:tcPrChange w:id="82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20" w:author="Nick.Tolimieri" w:date="2022-09-30T14:57:00Z"/>
                <w:rFonts w:asciiTheme="minorHAnsi" w:eastAsiaTheme="minorHAnsi" w:hAnsiTheme="minorHAnsi" w:cstheme="minorBidi"/>
                <w:sz w:val="22"/>
                <w:szCs w:val="22"/>
                <w:rPrChange w:id="8221" w:author="Nick.Tolimieri" w:date="2022-09-30T14:57:00Z">
                  <w:rPr>
                    <w:ins w:id="8222" w:author="Nick.Tolimieri" w:date="2022-09-30T14:57:00Z"/>
                    <w:rFonts w:ascii="Calibri" w:hAnsi="Calibri" w:cs="Calibri"/>
                    <w:color w:val="000000"/>
                    <w:sz w:val="22"/>
                    <w:szCs w:val="22"/>
                  </w:rPr>
                </w:rPrChange>
              </w:rPr>
              <w:pPrChange w:id="8223" w:author="Nick.Tolimieri" w:date="2022-09-30T14:57:00Z">
                <w:pPr>
                  <w:jc w:val="right"/>
                </w:pPr>
              </w:pPrChange>
            </w:pPr>
            <w:ins w:id="8224" w:author="Nick.Tolimieri" w:date="2022-09-30T14:57:00Z">
              <w:r w:rsidRPr="0095582C">
                <w:rPr>
                  <w:rFonts w:asciiTheme="minorHAnsi" w:eastAsiaTheme="minorHAnsi" w:hAnsiTheme="minorHAnsi" w:cstheme="minorBidi"/>
                  <w:sz w:val="22"/>
                  <w:szCs w:val="22"/>
                  <w:rPrChange w:id="8225" w:author="Nick.Tolimieri" w:date="2022-09-30T14:57:00Z">
                    <w:rPr>
                      <w:rFonts w:ascii="Calibri" w:hAnsi="Calibri" w:cs="Calibri"/>
                      <w:color w:val="000000"/>
                      <w:sz w:val="22"/>
                      <w:szCs w:val="22"/>
                    </w:rPr>
                  </w:rPrChange>
                </w:rPr>
                <w:t>11</w:t>
              </w:r>
            </w:ins>
          </w:p>
        </w:tc>
        <w:tc>
          <w:tcPr>
            <w:tcW w:w="960" w:type="dxa"/>
            <w:noWrap/>
            <w:hideMark/>
            <w:tcPrChange w:id="822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27" w:author="Nick.Tolimieri" w:date="2022-09-30T14:57:00Z"/>
                <w:rFonts w:asciiTheme="minorHAnsi" w:eastAsiaTheme="minorHAnsi" w:hAnsiTheme="minorHAnsi" w:cstheme="minorBidi"/>
                <w:sz w:val="22"/>
                <w:szCs w:val="22"/>
                <w:rPrChange w:id="8228" w:author="Nick.Tolimieri" w:date="2022-09-30T14:57:00Z">
                  <w:rPr>
                    <w:ins w:id="8229" w:author="Nick.Tolimieri" w:date="2022-09-30T14:57:00Z"/>
                    <w:rFonts w:ascii="Calibri" w:hAnsi="Calibri" w:cs="Calibri"/>
                    <w:color w:val="000000"/>
                    <w:sz w:val="22"/>
                    <w:szCs w:val="22"/>
                  </w:rPr>
                </w:rPrChange>
              </w:rPr>
              <w:pPrChange w:id="8230" w:author="Nick.Tolimieri" w:date="2022-09-30T14:57:00Z">
                <w:pPr>
                  <w:jc w:val="right"/>
                </w:pPr>
              </w:pPrChange>
            </w:pPr>
            <w:ins w:id="8231" w:author="Nick.Tolimieri" w:date="2022-09-30T14:57:00Z">
              <w:r w:rsidRPr="0095582C">
                <w:rPr>
                  <w:rFonts w:asciiTheme="minorHAnsi" w:eastAsiaTheme="minorHAnsi" w:hAnsiTheme="minorHAnsi" w:cstheme="minorBidi"/>
                  <w:sz w:val="22"/>
                  <w:szCs w:val="22"/>
                  <w:rPrChange w:id="8232" w:author="Nick.Tolimieri" w:date="2022-09-30T14:57:00Z">
                    <w:rPr>
                      <w:rFonts w:ascii="Calibri" w:hAnsi="Calibri" w:cs="Calibri"/>
                      <w:color w:val="000000"/>
                      <w:sz w:val="22"/>
                      <w:szCs w:val="22"/>
                    </w:rPr>
                  </w:rPrChange>
                </w:rPr>
                <w:t>5</w:t>
              </w:r>
            </w:ins>
          </w:p>
        </w:tc>
        <w:tc>
          <w:tcPr>
            <w:tcW w:w="960" w:type="dxa"/>
            <w:noWrap/>
            <w:hideMark/>
            <w:tcPrChange w:id="823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34" w:author="Nick.Tolimieri" w:date="2022-09-30T14:57:00Z"/>
                <w:rFonts w:asciiTheme="minorHAnsi" w:eastAsiaTheme="minorHAnsi" w:hAnsiTheme="minorHAnsi" w:cstheme="minorBidi"/>
                <w:sz w:val="22"/>
                <w:szCs w:val="22"/>
                <w:rPrChange w:id="8235" w:author="Nick.Tolimieri" w:date="2022-09-30T14:57:00Z">
                  <w:rPr>
                    <w:ins w:id="8236" w:author="Nick.Tolimieri" w:date="2022-09-30T14:57:00Z"/>
                    <w:rFonts w:ascii="Calibri" w:hAnsi="Calibri" w:cs="Calibri"/>
                    <w:color w:val="000000"/>
                    <w:sz w:val="22"/>
                    <w:szCs w:val="22"/>
                  </w:rPr>
                </w:rPrChange>
              </w:rPr>
              <w:pPrChange w:id="8237" w:author="Nick.Tolimieri" w:date="2022-09-30T14:57:00Z">
                <w:pPr>
                  <w:jc w:val="right"/>
                </w:pPr>
              </w:pPrChange>
            </w:pPr>
            <w:ins w:id="8238" w:author="Nick.Tolimieri" w:date="2022-09-30T14:57:00Z">
              <w:r w:rsidRPr="0095582C">
                <w:rPr>
                  <w:rFonts w:asciiTheme="minorHAnsi" w:eastAsiaTheme="minorHAnsi" w:hAnsiTheme="minorHAnsi" w:cstheme="minorBidi"/>
                  <w:sz w:val="22"/>
                  <w:szCs w:val="22"/>
                  <w:rPrChange w:id="8239" w:author="Nick.Tolimieri" w:date="2022-09-30T14:57:00Z">
                    <w:rPr>
                      <w:rFonts w:ascii="Calibri" w:hAnsi="Calibri" w:cs="Calibri"/>
                      <w:color w:val="000000"/>
                      <w:sz w:val="22"/>
                      <w:szCs w:val="22"/>
                    </w:rPr>
                  </w:rPrChange>
                </w:rPr>
                <w:t>6</w:t>
              </w:r>
            </w:ins>
          </w:p>
        </w:tc>
        <w:tc>
          <w:tcPr>
            <w:tcW w:w="960" w:type="dxa"/>
            <w:noWrap/>
            <w:hideMark/>
            <w:tcPrChange w:id="824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41" w:author="Nick.Tolimieri" w:date="2022-09-30T14:57:00Z"/>
                <w:rFonts w:asciiTheme="minorHAnsi" w:eastAsiaTheme="minorHAnsi" w:hAnsiTheme="minorHAnsi" w:cstheme="minorBidi"/>
                <w:sz w:val="22"/>
                <w:szCs w:val="22"/>
                <w:rPrChange w:id="8242" w:author="Nick.Tolimieri" w:date="2022-09-30T14:57:00Z">
                  <w:rPr>
                    <w:ins w:id="8243" w:author="Nick.Tolimieri" w:date="2022-09-30T14:57:00Z"/>
                    <w:rFonts w:ascii="Calibri" w:hAnsi="Calibri" w:cs="Calibri"/>
                    <w:color w:val="000000"/>
                    <w:sz w:val="22"/>
                    <w:szCs w:val="22"/>
                  </w:rPr>
                </w:rPrChange>
              </w:rPr>
              <w:pPrChange w:id="8244" w:author="Nick.Tolimieri" w:date="2022-09-30T14:57:00Z">
                <w:pPr>
                  <w:jc w:val="right"/>
                </w:pPr>
              </w:pPrChange>
            </w:pPr>
            <w:ins w:id="8245" w:author="Nick.Tolimieri" w:date="2022-09-30T14:57:00Z">
              <w:r w:rsidRPr="0095582C">
                <w:rPr>
                  <w:rFonts w:asciiTheme="minorHAnsi" w:eastAsiaTheme="minorHAnsi" w:hAnsiTheme="minorHAnsi" w:cstheme="minorBidi"/>
                  <w:sz w:val="22"/>
                  <w:szCs w:val="22"/>
                  <w:rPrChange w:id="8246" w:author="Nick.Tolimieri" w:date="2022-09-30T14:57:00Z">
                    <w:rPr>
                      <w:rFonts w:ascii="Calibri" w:hAnsi="Calibri" w:cs="Calibri"/>
                      <w:color w:val="000000"/>
                      <w:sz w:val="22"/>
                      <w:szCs w:val="22"/>
                    </w:rPr>
                  </w:rPrChange>
                </w:rPr>
                <w:t>1.57</w:t>
              </w:r>
            </w:ins>
          </w:p>
        </w:tc>
        <w:tc>
          <w:tcPr>
            <w:tcW w:w="960" w:type="dxa"/>
            <w:noWrap/>
            <w:hideMark/>
            <w:tcPrChange w:id="824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48" w:author="Nick.Tolimieri" w:date="2022-09-30T14:57:00Z"/>
                <w:rFonts w:asciiTheme="minorHAnsi" w:eastAsiaTheme="minorHAnsi" w:hAnsiTheme="minorHAnsi" w:cstheme="minorBidi"/>
                <w:sz w:val="22"/>
                <w:szCs w:val="22"/>
                <w:rPrChange w:id="8249" w:author="Nick.Tolimieri" w:date="2022-09-30T14:57:00Z">
                  <w:rPr>
                    <w:ins w:id="8250" w:author="Nick.Tolimieri" w:date="2022-09-30T14:57:00Z"/>
                    <w:rFonts w:ascii="Calibri" w:hAnsi="Calibri" w:cs="Calibri"/>
                    <w:color w:val="000000"/>
                    <w:sz w:val="22"/>
                    <w:szCs w:val="22"/>
                  </w:rPr>
                </w:rPrChange>
              </w:rPr>
              <w:pPrChange w:id="8251" w:author="Nick.Tolimieri" w:date="2022-09-30T14:57:00Z">
                <w:pPr>
                  <w:jc w:val="right"/>
                </w:pPr>
              </w:pPrChange>
            </w:pPr>
            <w:ins w:id="8252" w:author="Nick.Tolimieri" w:date="2022-09-30T14:57:00Z">
              <w:r w:rsidRPr="0095582C">
                <w:rPr>
                  <w:rFonts w:asciiTheme="minorHAnsi" w:eastAsiaTheme="minorHAnsi" w:hAnsiTheme="minorHAnsi" w:cstheme="minorBidi"/>
                  <w:sz w:val="22"/>
                  <w:szCs w:val="22"/>
                  <w:rPrChange w:id="8253" w:author="Nick.Tolimieri" w:date="2022-09-30T14:57:00Z">
                    <w:rPr>
                      <w:rFonts w:ascii="Calibri" w:hAnsi="Calibri" w:cs="Calibri"/>
                      <w:color w:val="000000"/>
                      <w:sz w:val="22"/>
                      <w:szCs w:val="22"/>
                    </w:rPr>
                  </w:rPrChange>
                </w:rPr>
                <w:t>0.13</w:t>
              </w:r>
            </w:ins>
          </w:p>
        </w:tc>
      </w:tr>
      <w:tr w:rsidR="0095582C" w:rsidRPr="0095582C" w:rsidTr="0095582C">
        <w:trPr>
          <w:divId w:val="355430803"/>
          <w:trHeight w:val="300"/>
          <w:ins w:id="8254" w:author="Nick.Tolimieri" w:date="2022-09-30T14:57:00Z"/>
          <w:trPrChange w:id="8255" w:author="Nick.Tolimieri" w:date="2022-09-30T14:57:00Z">
            <w:trPr>
              <w:divId w:val="355430803"/>
              <w:trHeight w:val="300"/>
            </w:trPr>
          </w:trPrChange>
        </w:trPr>
        <w:tc>
          <w:tcPr>
            <w:tcW w:w="960" w:type="dxa"/>
            <w:noWrap/>
            <w:hideMark/>
            <w:tcPrChange w:id="82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57" w:author="Nick.Tolimieri" w:date="2022-09-30T14:57:00Z"/>
                <w:rFonts w:asciiTheme="minorHAnsi" w:eastAsiaTheme="minorHAnsi" w:hAnsiTheme="minorHAnsi" w:cstheme="minorBidi"/>
                <w:sz w:val="22"/>
                <w:szCs w:val="22"/>
                <w:rPrChange w:id="8258" w:author="Nick.Tolimieri" w:date="2022-09-30T14:57:00Z">
                  <w:rPr>
                    <w:ins w:id="8259" w:author="Nick.Tolimieri" w:date="2022-09-30T14:57:00Z"/>
                    <w:rFonts w:ascii="Calibri" w:hAnsi="Calibri" w:cs="Calibri"/>
                    <w:color w:val="000000"/>
                    <w:sz w:val="22"/>
                    <w:szCs w:val="22"/>
                  </w:rPr>
                </w:rPrChange>
              </w:rPr>
              <w:pPrChange w:id="8260" w:author="Nick.Tolimieri" w:date="2022-09-30T14:57:00Z">
                <w:pPr/>
              </w:pPrChange>
            </w:pPr>
            <w:ins w:id="8261" w:author="Nick.Tolimieri" w:date="2022-09-30T14:57:00Z">
              <w:r w:rsidRPr="0095582C">
                <w:rPr>
                  <w:rFonts w:asciiTheme="minorHAnsi" w:eastAsiaTheme="minorHAnsi" w:hAnsiTheme="minorHAnsi" w:cstheme="minorBidi"/>
                  <w:sz w:val="22"/>
                  <w:szCs w:val="22"/>
                  <w:rPrChange w:id="8262" w:author="Nick.Tolimieri" w:date="2022-09-30T14:57:00Z">
                    <w:rPr>
                      <w:rFonts w:ascii="Calibri" w:hAnsi="Calibri" w:cs="Calibri"/>
                      <w:color w:val="000000"/>
                      <w:sz w:val="22"/>
                      <w:szCs w:val="22"/>
                    </w:rPr>
                  </w:rPrChange>
                </w:rPr>
                <w:t>Cape Alava</w:t>
              </w:r>
            </w:ins>
          </w:p>
        </w:tc>
        <w:tc>
          <w:tcPr>
            <w:tcW w:w="960" w:type="dxa"/>
            <w:noWrap/>
            <w:hideMark/>
            <w:tcPrChange w:id="82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64" w:author="Nick.Tolimieri" w:date="2022-09-30T14:57:00Z"/>
                <w:rFonts w:asciiTheme="minorHAnsi" w:eastAsiaTheme="minorHAnsi" w:hAnsiTheme="minorHAnsi" w:cstheme="minorBidi"/>
                <w:sz w:val="22"/>
                <w:szCs w:val="22"/>
                <w:rPrChange w:id="8265" w:author="Nick.Tolimieri" w:date="2022-09-30T14:57:00Z">
                  <w:rPr>
                    <w:ins w:id="8266" w:author="Nick.Tolimieri" w:date="2022-09-30T14:57:00Z"/>
                    <w:rFonts w:ascii="Calibri" w:hAnsi="Calibri" w:cs="Calibri"/>
                    <w:color w:val="000000"/>
                    <w:sz w:val="22"/>
                    <w:szCs w:val="22"/>
                  </w:rPr>
                </w:rPrChange>
              </w:rPr>
              <w:pPrChange w:id="8267" w:author="Nick.Tolimieri" w:date="2022-09-30T14:57:00Z">
                <w:pPr>
                  <w:jc w:val="right"/>
                </w:pPr>
              </w:pPrChange>
            </w:pPr>
            <w:ins w:id="8268" w:author="Nick.Tolimieri" w:date="2022-09-30T14:57:00Z">
              <w:r w:rsidRPr="0095582C">
                <w:rPr>
                  <w:rFonts w:asciiTheme="minorHAnsi" w:eastAsiaTheme="minorHAnsi" w:hAnsiTheme="minorHAnsi" w:cstheme="minorBidi"/>
                  <w:sz w:val="22"/>
                  <w:szCs w:val="22"/>
                  <w:rPrChange w:id="8269" w:author="Nick.Tolimieri" w:date="2022-09-30T14:57:00Z">
                    <w:rPr>
                      <w:rFonts w:ascii="Calibri" w:hAnsi="Calibri" w:cs="Calibri"/>
                      <w:color w:val="000000"/>
                      <w:sz w:val="22"/>
                      <w:szCs w:val="22"/>
                    </w:rPr>
                  </w:rPrChange>
                </w:rPr>
                <w:t>2011</w:t>
              </w:r>
            </w:ins>
          </w:p>
        </w:tc>
        <w:tc>
          <w:tcPr>
            <w:tcW w:w="960" w:type="dxa"/>
            <w:noWrap/>
            <w:hideMark/>
            <w:tcPrChange w:id="82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71" w:author="Nick.Tolimieri" w:date="2022-09-30T14:57:00Z"/>
                <w:rFonts w:asciiTheme="minorHAnsi" w:eastAsiaTheme="minorHAnsi" w:hAnsiTheme="minorHAnsi" w:cstheme="minorBidi"/>
                <w:sz w:val="22"/>
                <w:szCs w:val="22"/>
                <w:rPrChange w:id="8272" w:author="Nick.Tolimieri" w:date="2022-09-30T14:57:00Z">
                  <w:rPr>
                    <w:ins w:id="8273" w:author="Nick.Tolimieri" w:date="2022-09-30T14:57:00Z"/>
                    <w:rFonts w:ascii="Calibri" w:hAnsi="Calibri" w:cs="Calibri"/>
                    <w:color w:val="000000"/>
                    <w:sz w:val="22"/>
                    <w:szCs w:val="22"/>
                  </w:rPr>
                </w:rPrChange>
              </w:rPr>
              <w:pPrChange w:id="8274" w:author="Nick.Tolimieri" w:date="2022-09-30T14:57:00Z">
                <w:pPr>
                  <w:jc w:val="right"/>
                </w:pPr>
              </w:pPrChange>
            </w:pPr>
            <w:ins w:id="8275" w:author="Nick.Tolimieri" w:date="2022-09-30T14:57:00Z">
              <w:r w:rsidRPr="0095582C">
                <w:rPr>
                  <w:rFonts w:asciiTheme="minorHAnsi" w:eastAsiaTheme="minorHAnsi" w:hAnsiTheme="minorHAnsi" w:cstheme="minorBidi"/>
                  <w:sz w:val="22"/>
                  <w:szCs w:val="22"/>
                  <w:rPrChange w:id="8276" w:author="Nick.Tolimieri" w:date="2022-09-30T14:57:00Z">
                    <w:rPr>
                      <w:rFonts w:ascii="Calibri" w:hAnsi="Calibri" w:cs="Calibri"/>
                      <w:color w:val="000000"/>
                      <w:sz w:val="22"/>
                      <w:szCs w:val="22"/>
                    </w:rPr>
                  </w:rPrChange>
                </w:rPr>
                <w:t>0</w:t>
              </w:r>
            </w:ins>
          </w:p>
        </w:tc>
        <w:tc>
          <w:tcPr>
            <w:tcW w:w="960" w:type="dxa"/>
            <w:noWrap/>
            <w:hideMark/>
            <w:tcPrChange w:id="82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78" w:author="Nick.Tolimieri" w:date="2022-09-30T14:57:00Z"/>
                <w:rFonts w:asciiTheme="minorHAnsi" w:eastAsiaTheme="minorHAnsi" w:hAnsiTheme="minorHAnsi" w:cstheme="minorBidi"/>
                <w:sz w:val="22"/>
                <w:szCs w:val="22"/>
                <w:rPrChange w:id="8279" w:author="Nick.Tolimieri" w:date="2022-09-30T14:57:00Z">
                  <w:rPr>
                    <w:ins w:id="8280" w:author="Nick.Tolimieri" w:date="2022-09-30T14:57:00Z"/>
                    <w:rFonts w:ascii="Calibri" w:hAnsi="Calibri" w:cs="Calibri"/>
                    <w:color w:val="000000"/>
                    <w:sz w:val="22"/>
                    <w:szCs w:val="22"/>
                  </w:rPr>
                </w:rPrChange>
              </w:rPr>
              <w:pPrChange w:id="8281" w:author="Nick.Tolimieri" w:date="2022-09-30T14:57:00Z">
                <w:pPr>
                  <w:jc w:val="right"/>
                </w:pPr>
              </w:pPrChange>
            </w:pPr>
            <w:ins w:id="8282" w:author="Nick.Tolimieri" w:date="2022-09-30T14:57:00Z">
              <w:r w:rsidRPr="0095582C">
                <w:rPr>
                  <w:rFonts w:asciiTheme="minorHAnsi" w:eastAsiaTheme="minorHAnsi" w:hAnsiTheme="minorHAnsi" w:cstheme="minorBidi"/>
                  <w:sz w:val="22"/>
                  <w:szCs w:val="22"/>
                  <w:rPrChange w:id="8283" w:author="Nick.Tolimieri" w:date="2022-09-30T14:57:00Z">
                    <w:rPr>
                      <w:rFonts w:ascii="Calibri" w:hAnsi="Calibri" w:cs="Calibri"/>
                      <w:color w:val="000000"/>
                      <w:sz w:val="22"/>
                      <w:szCs w:val="22"/>
                    </w:rPr>
                  </w:rPrChange>
                </w:rPr>
                <w:t>0</w:t>
              </w:r>
            </w:ins>
          </w:p>
        </w:tc>
        <w:tc>
          <w:tcPr>
            <w:tcW w:w="960" w:type="dxa"/>
            <w:noWrap/>
            <w:hideMark/>
            <w:tcPrChange w:id="82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85" w:author="Nick.Tolimieri" w:date="2022-09-30T14:57:00Z"/>
                <w:rFonts w:asciiTheme="minorHAnsi" w:eastAsiaTheme="minorHAnsi" w:hAnsiTheme="minorHAnsi" w:cstheme="minorBidi"/>
                <w:sz w:val="22"/>
                <w:szCs w:val="22"/>
                <w:rPrChange w:id="8286" w:author="Nick.Tolimieri" w:date="2022-09-30T14:57:00Z">
                  <w:rPr>
                    <w:ins w:id="8287" w:author="Nick.Tolimieri" w:date="2022-09-30T14:57:00Z"/>
                    <w:rFonts w:ascii="Calibri" w:hAnsi="Calibri" w:cs="Calibri"/>
                    <w:color w:val="000000"/>
                    <w:sz w:val="22"/>
                    <w:szCs w:val="22"/>
                  </w:rPr>
                </w:rPrChange>
              </w:rPr>
              <w:pPrChange w:id="8288" w:author="Nick.Tolimieri" w:date="2022-09-30T14:57:00Z">
                <w:pPr>
                  <w:jc w:val="right"/>
                </w:pPr>
              </w:pPrChange>
            </w:pPr>
            <w:ins w:id="8289" w:author="Nick.Tolimieri" w:date="2022-09-30T14:57:00Z">
              <w:r w:rsidRPr="0095582C">
                <w:rPr>
                  <w:rFonts w:asciiTheme="minorHAnsi" w:eastAsiaTheme="minorHAnsi" w:hAnsiTheme="minorHAnsi" w:cstheme="minorBidi"/>
                  <w:sz w:val="22"/>
                  <w:szCs w:val="22"/>
                  <w:rPrChange w:id="8290" w:author="Nick.Tolimieri" w:date="2022-09-30T14:57:00Z">
                    <w:rPr>
                      <w:rFonts w:ascii="Calibri" w:hAnsi="Calibri" w:cs="Calibri"/>
                      <w:color w:val="000000"/>
                      <w:sz w:val="22"/>
                      <w:szCs w:val="22"/>
                    </w:rPr>
                  </w:rPrChange>
                </w:rPr>
                <w:t>0</w:t>
              </w:r>
            </w:ins>
          </w:p>
        </w:tc>
        <w:tc>
          <w:tcPr>
            <w:tcW w:w="960" w:type="dxa"/>
            <w:noWrap/>
            <w:hideMark/>
            <w:tcPrChange w:id="82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92" w:author="Nick.Tolimieri" w:date="2022-09-30T14:57:00Z"/>
                <w:rFonts w:asciiTheme="minorHAnsi" w:eastAsiaTheme="minorHAnsi" w:hAnsiTheme="minorHAnsi" w:cstheme="minorBidi"/>
                <w:sz w:val="22"/>
                <w:szCs w:val="22"/>
                <w:rPrChange w:id="8293" w:author="Nick.Tolimieri" w:date="2022-09-30T14:57:00Z">
                  <w:rPr>
                    <w:ins w:id="8294" w:author="Nick.Tolimieri" w:date="2022-09-30T14:57:00Z"/>
                    <w:rFonts w:ascii="Calibri" w:hAnsi="Calibri" w:cs="Calibri"/>
                    <w:color w:val="000000"/>
                    <w:sz w:val="22"/>
                    <w:szCs w:val="22"/>
                  </w:rPr>
                </w:rPrChange>
              </w:rPr>
              <w:pPrChange w:id="8295" w:author="Nick.Tolimieri" w:date="2022-09-30T14:57:00Z">
                <w:pPr>
                  <w:jc w:val="right"/>
                </w:pPr>
              </w:pPrChange>
            </w:pPr>
            <w:ins w:id="8296" w:author="Nick.Tolimieri" w:date="2022-09-30T14:57:00Z">
              <w:r w:rsidRPr="0095582C">
                <w:rPr>
                  <w:rFonts w:asciiTheme="minorHAnsi" w:eastAsiaTheme="minorHAnsi" w:hAnsiTheme="minorHAnsi" w:cstheme="minorBidi"/>
                  <w:sz w:val="22"/>
                  <w:szCs w:val="22"/>
                  <w:rPrChange w:id="8297" w:author="Nick.Tolimieri" w:date="2022-09-30T14:57:00Z">
                    <w:rPr>
                      <w:rFonts w:ascii="Calibri" w:hAnsi="Calibri" w:cs="Calibri"/>
                      <w:color w:val="000000"/>
                      <w:sz w:val="22"/>
                      <w:szCs w:val="22"/>
                    </w:rPr>
                  </w:rPrChange>
                </w:rPr>
                <w:t>0</w:t>
              </w:r>
            </w:ins>
          </w:p>
        </w:tc>
        <w:tc>
          <w:tcPr>
            <w:tcW w:w="960" w:type="dxa"/>
            <w:noWrap/>
            <w:hideMark/>
            <w:tcPrChange w:id="829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299" w:author="Nick.Tolimieri" w:date="2022-09-30T14:57:00Z"/>
                <w:rFonts w:asciiTheme="minorHAnsi" w:eastAsiaTheme="minorHAnsi" w:hAnsiTheme="minorHAnsi" w:cstheme="minorBidi"/>
                <w:sz w:val="22"/>
                <w:szCs w:val="22"/>
                <w:rPrChange w:id="8300" w:author="Nick.Tolimieri" w:date="2022-09-30T14:57:00Z">
                  <w:rPr>
                    <w:ins w:id="8301" w:author="Nick.Tolimieri" w:date="2022-09-30T14:57:00Z"/>
                    <w:rFonts w:ascii="Calibri" w:hAnsi="Calibri" w:cs="Calibri"/>
                    <w:color w:val="000000"/>
                    <w:sz w:val="22"/>
                    <w:szCs w:val="22"/>
                  </w:rPr>
                </w:rPrChange>
              </w:rPr>
              <w:pPrChange w:id="8302" w:author="Nick.Tolimieri" w:date="2022-09-30T14:57:00Z">
                <w:pPr/>
              </w:pPrChange>
            </w:pPr>
            <w:ins w:id="8303" w:author="Nick.Tolimieri" w:date="2022-09-30T14:57:00Z">
              <w:r w:rsidRPr="0095582C">
                <w:rPr>
                  <w:rFonts w:asciiTheme="minorHAnsi" w:eastAsiaTheme="minorHAnsi" w:hAnsiTheme="minorHAnsi" w:cstheme="minorBidi"/>
                  <w:sz w:val="22"/>
                  <w:szCs w:val="22"/>
                  <w:rPrChange w:id="8304" w:author="Nick.Tolimieri" w:date="2022-09-30T14:57:00Z">
                    <w:rPr>
                      <w:rFonts w:ascii="Calibri" w:hAnsi="Calibri" w:cs="Calibri"/>
                      <w:color w:val="000000"/>
                      <w:sz w:val="22"/>
                      <w:szCs w:val="22"/>
                    </w:rPr>
                  </w:rPrChange>
                </w:rPr>
                <w:t>NA</w:t>
              </w:r>
            </w:ins>
          </w:p>
        </w:tc>
        <w:tc>
          <w:tcPr>
            <w:tcW w:w="960" w:type="dxa"/>
            <w:noWrap/>
            <w:hideMark/>
            <w:tcPrChange w:id="830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06" w:author="Nick.Tolimieri" w:date="2022-09-30T14:57:00Z"/>
                <w:rFonts w:asciiTheme="minorHAnsi" w:eastAsiaTheme="minorHAnsi" w:hAnsiTheme="minorHAnsi" w:cstheme="minorBidi"/>
                <w:sz w:val="22"/>
                <w:szCs w:val="22"/>
                <w:rPrChange w:id="8307" w:author="Nick.Tolimieri" w:date="2022-09-30T14:57:00Z">
                  <w:rPr>
                    <w:ins w:id="8308" w:author="Nick.Tolimieri" w:date="2022-09-30T14:57:00Z"/>
                    <w:rFonts w:ascii="Calibri" w:hAnsi="Calibri" w:cs="Calibri"/>
                    <w:color w:val="000000"/>
                    <w:sz w:val="22"/>
                    <w:szCs w:val="22"/>
                  </w:rPr>
                </w:rPrChange>
              </w:rPr>
              <w:pPrChange w:id="8309" w:author="Nick.Tolimieri" w:date="2022-09-30T14:57:00Z">
                <w:pPr/>
              </w:pPrChange>
            </w:pPr>
            <w:ins w:id="8310" w:author="Nick.Tolimieri" w:date="2022-09-30T14:57:00Z">
              <w:r w:rsidRPr="0095582C">
                <w:rPr>
                  <w:rFonts w:asciiTheme="minorHAnsi" w:eastAsiaTheme="minorHAnsi" w:hAnsiTheme="minorHAnsi" w:cstheme="minorBidi"/>
                  <w:sz w:val="22"/>
                  <w:szCs w:val="22"/>
                  <w:rPrChange w:id="8311" w:author="Nick.Tolimieri" w:date="2022-09-30T14:57:00Z">
                    <w:rPr>
                      <w:rFonts w:ascii="Calibri" w:hAnsi="Calibri" w:cs="Calibri"/>
                      <w:color w:val="000000"/>
                      <w:sz w:val="22"/>
                      <w:szCs w:val="22"/>
                    </w:rPr>
                  </w:rPrChange>
                </w:rPr>
                <w:t>NA</w:t>
              </w:r>
            </w:ins>
          </w:p>
        </w:tc>
        <w:tc>
          <w:tcPr>
            <w:tcW w:w="960" w:type="dxa"/>
            <w:noWrap/>
            <w:hideMark/>
            <w:tcPrChange w:id="831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13" w:author="Nick.Tolimieri" w:date="2022-09-30T14:57:00Z"/>
                <w:rFonts w:asciiTheme="minorHAnsi" w:eastAsiaTheme="minorHAnsi" w:hAnsiTheme="minorHAnsi" w:cstheme="minorBidi"/>
                <w:sz w:val="22"/>
                <w:szCs w:val="22"/>
                <w:rPrChange w:id="8314" w:author="Nick.Tolimieri" w:date="2022-09-30T14:57:00Z">
                  <w:rPr>
                    <w:ins w:id="8315" w:author="Nick.Tolimieri" w:date="2022-09-30T14:57:00Z"/>
                    <w:rFonts w:ascii="Calibri" w:hAnsi="Calibri" w:cs="Calibri"/>
                    <w:color w:val="000000"/>
                    <w:sz w:val="22"/>
                    <w:szCs w:val="22"/>
                  </w:rPr>
                </w:rPrChange>
              </w:rPr>
              <w:pPrChange w:id="8316" w:author="Nick.Tolimieri" w:date="2022-09-30T14:57:00Z">
                <w:pPr/>
              </w:pPrChange>
            </w:pPr>
            <w:ins w:id="8317" w:author="Nick.Tolimieri" w:date="2022-09-30T14:57:00Z">
              <w:r w:rsidRPr="0095582C">
                <w:rPr>
                  <w:rFonts w:asciiTheme="minorHAnsi" w:eastAsiaTheme="minorHAnsi" w:hAnsiTheme="minorHAnsi" w:cstheme="minorBidi"/>
                  <w:sz w:val="22"/>
                  <w:szCs w:val="22"/>
                  <w:rPrChange w:id="8318" w:author="Nick.Tolimieri" w:date="2022-09-30T14:57:00Z">
                    <w:rPr>
                      <w:rFonts w:ascii="Calibri" w:hAnsi="Calibri" w:cs="Calibri"/>
                      <w:color w:val="000000"/>
                      <w:sz w:val="22"/>
                      <w:szCs w:val="22"/>
                    </w:rPr>
                  </w:rPrChange>
                </w:rPr>
                <w:t>NA</w:t>
              </w:r>
            </w:ins>
          </w:p>
        </w:tc>
        <w:tc>
          <w:tcPr>
            <w:tcW w:w="960" w:type="dxa"/>
            <w:noWrap/>
            <w:hideMark/>
            <w:tcPrChange w:id="831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20" w:author="Nick.Tolimieri" w:date="2022-09-30T14:57:00Z"/>
                <w:rFonts w:asciiTheme="minorHAnsi" w:eastAsiaTheme="minorHAnsi" w:hAnsiTheme="minorHAnsi" w:cstheme="minorBidi"/>
                <w:sz w:val="22"/>
                <w:szCs w:val="22"/>
                <w:rPrChange w:id="8321" w:author="Nick.Tolimieri" w:date="2022-09-30T14:57:00Z">
                  <w:rPr>
                    <w:ins w:id="8322" w:author="Nick.Tolimieri" w:date="2022-09-30T14:57:00Z"/>
                    <w:rFonts w:ascii="Calibri" w:hAnsi="Calibri" w:cs="Calibri"/>
                    <w:color w:val="000000"/>
                    <w:sz w:val="22"/>
                    <w:szCs w:val="22"/>
                  </w:rPr>
                </w:rPrChange>
              </w:rPr>
              <w:pPrChange w:id="8323" w:author="Nick.Tolimieri" w:date="2022-09-30T14:57:00Z">
                <w:pPr/>
              </w:pPrChange>
            </w:pPr>
            <w:ins w:id="8324" w:author="Nick.Tolimieri" w:date="2022-09-30T14:57:00Z">
              <w:r w:rsidRPr="0095582C">
                <w:rPr>
                  <w:rFonts w:asciiTheme="minorHAnsi" w:eastAsiaTheme="minorHAnsi" w:hAnsiTheme="minorHAnsi" w:cstheme="minorBidi"/>
                  <w:sz w:val="22"/>
                  <w:szCs w:val="22"/>
                  <w:rPrChange w:id="8325"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8326" w:author="Nick.Tolimieri" w:date="2022-09-30T14:57:00Z"/>
          <w:trPrChange w:id="8327" w:author="Nick.Tolimieri" w:date="2022-09-30T14:57:00Z">
            <w:trPr>
              <w:divId w:val="355430803"/>
              <w:trHeight w:val="300"/>
            </w:trPr>
          </w:trPrChange>
        </w:trPr>
        <w:tc>
          <w:tcPr>
            <w:tcW w:w="960" w:type="dxa"/>
            <w:noWrap/>
            <w:hideMark/>
            <w:tcPrChange w:id="83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29" w:author="Nick.Tolimieri" w:date="2022-09-30T14:57:00Z"/>
                <w:rFonts w:asciiTheme="minorHAnsi" w:eastAsiaTheme="minorHAnsi" w:hAnsiTheme="minorHAnsi" w:cstheme="minorBidi"/>
                <w:sz w:val="22"/>
                <w:szCs w:val="22"/>
                <w:rPrChange w:id="8330" w:author="Nick.Tolimieri" w:date="2022-09-30T14:57:00Z">
                  <w:rPr>
                    <w:ins w:id="8331" w:author="Nick.Tolimieri" w:date="2022-09-30T14:57:00Z"/>
                    <w:rFonts w:ascii="Calibri" w:hAnsi="Calibri" w:cs="Calibri"/>
                    <w:color w:val="000000"/>
                    <w:sz w:val="22"/>
                    <w:szCs w:val="22"/>
                  </w:rPr>
                </w:rPrChange>
              </w:rPr>
              <w:pPrChange w:id="8332" w:author="Nick.Tolimieri" w:date="2022-09-30T14:57:00Z">
                <w:pPr/>
              </w:pPrChange>
            </w:pPr>
            <w:ins w:id="8333" w:author="Nick.Tolimieri" w:date="2022-09-30T14:57:00Z">
              <w:r w:rsidRPr="0095582C">
                <w:rPr>
                  <w:rFonts w:asciiTheme="minorHAnsi" w:eastAsiaTheme="minorHAnsi" w:hAnsiTheme="minorHAnsi" w:cstheme="minorBidi"/>
                  <w:sz w:val="22"/>
                  <w:szCs w:val="22"/>
                  <w:rPrChange w:id="8334" w:author="Nick.Tolimieri" w:date="2022-09-30T14:57:00Z">
                    <w:rPr>
                      <w:rFonts w:ascii="Calibri" w:hAnsi="Calibri" w:cs="Calibri"/>
                      <w:color w:val="000000"/>
                      <w:sz w:val="22"/>
                      <w:szCs w:val="22"/>
                    </w:rPr>
                  </w:rPrChange>
                </w:rPr>
                <w:t>Cape Alava</w:t>
              </w:r>
            </w:ins>
          </w:p>
        </w:tc>
        <w:tc>
          <w:tcPr>
            <w:tcW w:w="960" w:type="dxa"/>
            <w:noWrap/>
            <w:hideMark/>
            <w:tcPrChange w:id="83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36" w:author="Nick.Tolimieri" w:date="2022-09-30T14:57:00Z"/>
                <w:rFonts w:asciiTheme="minorHAnsi" w:eastAsiaTheme="minorHAnsi" w:hAnsiTheme="minorHAnsi" w:cstheme="minorBidi"/>
                <w:sz w:val="22"/>
                <w:szCs w:val="22"/>
                <w:rPrChange w:id="8337" w:author="Nick.Tolimieri" w:date="2022-09-30T14:57:00Z">
                  <w:rPr>
                    <w:ins w:id="8338" w:author="Nick.Tolimieri" w:date="2022-09-30T14:57:00Z"/>
                    <w:rFonts w:ascii="Calibri" w:hAnsi="Calibri" w:cs="Calibri"/>
                    <w:color w:val="000000"/>
                    <w:sz w:val="22"/>
                    <w:szCs w:val="22"/>
                  </w:rPr>
                </w:rPrChange>
              </w:rPr>
              <w:pPrChange w:id="8339" w:author="Nick.Tolimieri" w:date="2022-09-30T14:57:00Z">
                <w:pPr>
                  <w:jc w:val="right"/>
                </w:pPr>
              </w:pPrChange>
            </w:pPr>
            <w:ins w:id="8340" w:author="Nick.Tolimieri" w:date="2022-09-30T14:57:00Z">
              <w:r w:rsidRPr="0095582C">
                <w:rPr>
                  <w:rFonts w:asciiTheme="minorHAnsi" w:eastAsiaTheme="minorHAnsi" w:hAnsiTheme="minorHAnsi" w:cstheme="minorBidi"/>
                  <w:sz w:val="22"/>
                  <w:szCs w:val="22"/>
                  <w:rPrChange w:id="8341" w:author="Nick.Tolimieri" w:date="2022-09-30T14:57:00Z">
                    <w:rPr>
                      <w:rFonts w:ascii="Calibri" w:hAnsi="Calibri" w:cs="Calibri"/>
                      <w:color w:val="000000"/>
                      <w:sz w:val="22"/>
                      <w:szCs w:val="22"/>
                    </w:rPr>
                  </w:rPrChange>
                </w:rPr>
                <w:t>2012</w:t>
              </w:r>
            </w:ins>
          </w:p>
        </w:tc>
        <w:tc>
          <w:tcPr>
            <w:tcW w:w="960" w:type="dxa"/>
            <w:noWrap/>
            <w:hideMark/>
            <w:tcPrChange w:id="83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43" w:author="Nick.Tolimieri" w:date="2022-09-30T14:57:00Z"/>
                <w:rFonts w:asciiTheme="minorHAnsi" w:eastAsiaTheme="minorHAnsi" w:hAnsiTheme="minorHAnsi" w:cstheme="minorBidi"/>
                <w:sz w:val="22"/>
                <w:szCs w:val="22"/>
                <w:rPrChange w:id="8344" w:author="Nick.Tolimieri" w:date="2022-09-30T14:57:00Z">
                  <w:rPr>
                    <w:ins w:id="8345" w:author="Nick.Tolimieri" w:date="2022-09-30T14:57:00Z"/>
                    <w:rFonts w:ascii="Calibri" w:hAnsi="Calibri" w:cs="Calibri"/>
                    <w:color w:val="000000"/>
                    <w:sz w:val="22"/>
                    <w:szCs w:val="22"/>
                  </w:rPr>
                </w:rPrChange>
              </w:rPr>
              <w:pPrChange w:id="8346" w:author="Nick.Tolimieri" w:date="2022-09-30T14:57:00Z">
                <w:pPr>
                  <w:jc w:val="right"/>
                </w:pPr>
              </w:pPrChange>
            </w:pPr>
            <w:ins w:id="8347" w:author="Nick.Tolimieri" w:date="2022-09-30T14:57:00Z">
              <w:r w:rsidRPr="0095582C">
                <w:rPr>
                  <w:rFonts w:asciiTheme="minorHAnsi" w:eastAsiaTheme="minorHAnsi" w:hAnsiTheme="minorHAnsi" w:cstheme="minorBidi"/>
                  <w:sz w:val="22"/>
                  <w:szCs w:val="22"/>
                  <w:rPrChange w:id="8348" w:author="Nick.Tolimieri" w:date="2022-09-30T14:57:00Z">
                    <w:rPr>
                      <w:rFonts w:ascii="Calibri" w:hAnsi="Calibri" w:cs="Calibri"/>
                      <w:color w:val="000000"/>
                      <w:sz w:val="22"/>
                      <w:szCs w:val="22"/>
                    </w:rPr>
                  </w:rPrChange>
                </w:rPr>
                <w:t>2</w:t>
              </w:r>
            </w:ins>
          </w:p>
        </w:tc>
        <w:tc>
          <w:tcPr>
            <w:tcW w:w="960" w:type="dxa"/>
            <w:noWrap/>
            <w:hideMark/>
            <w:tcPrChange w:id="83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50" w:author="Nick.Tolimieri" w:date="2022-09-30T14:57:00Z"/>
                <w:rFonts w:asciiTheme="minorHAnsi" w:eastAsiaTheme="minorHAnsi" w:hAnsiTheme="minorHAnsi" w:cstheme="minorBidi"/>
                <w:sz w:val="22"/>
                <w:szCs w:val="22"/>
                <w:rPrChange w:id="8351" w:author="Nick.Tolimieri" w:date="2022-09-30T14:57:00Z">
                  <w:rPr>
                    <w:ins w:id="8352" w:author="Nick.Tolimieri" w:date="2022-09-30T14:57:00Z"/>
                    <w:rFonts w:ascii="Calibri" w:hAnsi="Calibri" w:cs="Calibri"/>
                    <w:color w:val="000000"/>
                    <w:sz w:val="22"/>
                    <w:szCs w:val="22"/>
                  </w:rPr>
                </w:rPrChange>
              </w:rPr>
              <w:pPrChange w:id="8353" w:author="Nick.Tolimieri" w:date="2022-09-30T14:57:00Z">
                <w:pPr>
                  <w:jc w:val="right"/>
                </w:pPr>
              </w:pPrChange>
            </w:pPr>
            <w:ins w:id="8354" w:author="Nick.Tolimieri" w:date="2022-09-30T14:57:00Z">
              <w:r w:rsidRPr="0095582C">
                <w:rPr>
                  <w:rFonts w:asciiTheme="minorHAnsi" w:eastAsiaTheme="minorHAnsi" w:hAnsiTheme="minorHAnsi" w:cstheme="minorBidi"/>
                  <w:sz w:val="22"/>
                  <w:szCs w:val="22"/>
                  <w:rPrChange w:id="8355" w:author="Nick.Tolimieri" w:date="2022-09-30T14:57:00Z">
                    <w:rPr>
                      <w:rFonts w:ascii="Calibri" w:hAnsi="Calibri" w:cs="Calibri"/>
                      <w:color w:val="000000"/>
                      <w:sz w:val="22"/>
                      <w:szCs w:val="22"/>
                    </w:rPr>
                  </w:rPrChange>
                </w:rPr>
                <w:t>0</w:t>
              </w:r>
            </w:ins>
          </w:p>
        </w:tc>
        <w:tc>
          <w:tcPr>
            <w:tcW w:w="960" w:type="dxa"/>
            <w:noWrap/>
            <w:hideMark/>
            <w:tcPrChange w:id="83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57" w:author="Nick.Tolimieri" w:date="2022-09-30T14:57:00Z"/>
                <w:rFonts w:asciiTheme="minorHAnsi" w:eastAsiaTheme="minorHAnsi" w:hAnsiTheme="minorHAnsi" w:cstheme="minorBidi"/>
                <w:sz w:val="22"/>
                <w:szCs w:val="22"/>
                <w:rPrChange w:id="8358" w:author="Nick.Tolimieri" w:date="2022-09-30T14:57:00Z">
                  <w:rPr>
                    <w:ins w:id="8359" w:author="Nick.Tolimieri" w:date="2022-09-30T14:57:00Z"/>
                    <w:rFonts w:ascii="Calibri" w:hAnsi="Calibri" w:cs="Calibri"/>
                    <w:color w:val="000000"/>
                    <w:sz w:val="22"/>
                    <w:szCs w:val="22"/>
                  </w:rPr>
                </w:rPrChange>
              </w:rPr>
              <w:pPrChange w:id="8360" w:author="Nick.Tolimieri" w:date="2022-09-30T14:57:00Z">
                <w:pPr>
                  <w:jc w:val="right"/>
                </w:pPr>
              </w:pPrChange>
            </w:pPr>
            <w:ins w:id="8361" w:author="Nick.Tolimieri" w:date="2022-09-30T14:57:00Z">
              <w:r w:rsidRPr="0095582C">
                <w:rPr>
                  <w:rFonts w:asciiTheme="minorHAnsi" w:eastAsiaTheme="minorHAnsi" w:hAnsiTheme="minorHAnsi" w:cstheme="minorBidi"/>
                  <w:sz w:val="22"/>
                  <w:szCs w:val="22"/>
                  <w:rPrChange w:id="8362" w:author="Nick.Tolimieri" w:date="2022-09-30T14:57:00Z">
                    <w:rPr>
                      <w:rFonts w:ascii="Calibri" w:hAnsi="Calibri" w:cs="Calibri"/>
                      <w:color w:val="000000"/>
                      <w:sz w:val="22"/>
                      <w:szCs w:val="22"/>
                    </w:rPr>
                  </w:rPrChange>
                </w:rPr>
                <w:t>0</w:t>
              </w:r>
            </w:ins>
          </w:p>
        </w:tc>
        <w:tc>
          <w:tcPr>
            <w:tcW w:w="960" w:type="dxa"/>
            <w:noWrap/>
            <w:hideMark/>
            <w:tcPrChange w:id="83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64" w:author="Nick.Tolimieri" w:date="2022-09-30T14:57:00Z"/>
                <w:rFonts w:asciiTheme="minorHAnsi" w:eastAsiaTheme="minorHAnsi" w:hAnsiTheme="minorHAnsi" w:cstheme="minorBidi"/>
                <w:sz w:val="22"/>
                <w:szCs w:val="22"/>
                <w:rPrChange w:id="8365" w:author="Nick.Tolimieri" w:date="2022-09-30T14:57:00Z">
                  <w:rPr>
                    <w:ins w:id="8366" w:author="Nick.Tolimieri" w:date="2022-09-30T14:57:00Z"/>
                    <w:rFonts w:ascii="Calibri" w:hAnsi="Calibri" w:cs="Calibri"/>
                    <w:color w:val="000000"/>
                    <w:sz w:val="22"/>
                    <w:szCs w:val="22"/>
                  </w:rPr>
                </w:rPrChange>
              </w:rPr>
              <w:pPrChange w:id="8367" w:author="Nick.Tolimieri" w:date="2022-09-30T14:57:00Z">
                <w:pPr>
                  <w:jc w:val="right"/>
                </w:pPr>
              </w:pPrChange>
            </w:pPr>
            <w:ins w:id="8368" w:author="Nick.Tolimieri" w:date="2022-09-30T14:57:00Z">
              <w:r w:rsidRPr="0095582C">
                <w:rPr>
                  <w:rFonts w:asciiTheme="minorHAnsi" w:eastAsiaTheme="minorHAnsi" w:hAnsiTheme="minorHAnsi" w:cstheme="minorBidi"/>
                  <w:sz w:val="22"/>
                  <w:szCs w:val="22"/>
                  <w:rPrChange w:id="8369" w:author="Nick.Tolimieri" w:date="2022-09-30T14:57:00Z">
                    <w:rPr>
                      <w:rFonts w:ascii="Calibri" w:hAnsi="Calibri" w:cs="Calibri"/>
                      <w:color w:val="000000"/>
                      <w:sz w:val="22"/>
                      <w:szCs w:val="22"/>
                    </w:rPr>
                  </w:rPrChange>
                </w:rPr>
                <w:t>0</w:t>
              </w:r>
            </w:ins>
          </w:p>
        </w:tc>
        <w:tc>
          <w:tcPr>
            <w:tcW w:w="960" w:type="dxa"/>
            <w:noWrap/>
            <w:hideMark/>
            <w:tcPrChange w:id="837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71" w:author="Nick.Tolimieri" w:date="2022-09-30T14:57:00Z"/>
                <w:rFonts w:asciiTheme="minorHAnsi" w:eastAsiaTheme="minorHAnsi" w:hAnsiTheme="minorHAnsi" w:cstheme="minorBidi"/>
                <w:sz w:val="22"/>
                <w:szCs w:val="22"/>
                <w:rPrChange w:id="8372" w:author="Nick.Tolimieri" w:date="2022-09-30T14:57:00Z">
                  <w:rPr>
                    <w:ins w:id="8373" w:author="Nick.Tolimieri" w:date="2022-09-30T14:57:00Z"/>
                    <w:rFonts w:ascii="Calibri" w:hAnsi="Calibri" w:cs="Calibri"/>
                    <w:color w:val="000000"/>
                    <w:sz w:val="22"/>
                    <w:szCs w:val="22"/>
                  </w:rPr>
                </w:rPrChange>
              </w:rPr>
              <w:pPrChange w:id="8374" w:author="Nick.Tolimieri" w:date="2022-09-30T14:57:00Z">
                <w:pPr/>
              </w:pPrChange>
            </w:pPr>
            <w:ins w:id="8375" w:author="Nick.Tolimieri" w:date="2022-09-30T14:57:00Z">
              <w:r w:rsidRPr="0095582C">
                <w:rPr>
                  <w:rFonts w:asciiTheme="minorHAnsi" w:eastAsiaTheme="minorHAnsi" w:hAnsiTheme="minorHAnsi" w:cstheme="minorBidi"/>
                  <w:sz w:val="22"/>
                  <w:szCs w:val="22"/>
                  <w:rPrChange w:id="8376" w:author="Nick.Tolimieri" w:date="2022-09-30T14:57:00Z">
                    <w:rPr>
                      <w:rFonts w:ascii="Calibri" w:hAnsi="Calibri" w:cs="Calibri"/>
                      <w:color w:val="000000"/>
                      <w:sz w:val="22"/>
                      <w:szCs w:val="22"/>
                    </w:rPr>
                  </w:rPrChange>
                </w:rPr>
                <w:t>NA</w:t>
              </w:r>
            </w:ins>
          </w:p>
        </w:tc>
        <w:tc>
          <w:tcPr>
            <w:tcW w:w="960" w:type="dxa"/>
            <w:noWrap/>
            <w:hideMark/>
            <w:tcPrChange w:id="837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78" w:author="Nick.Tolimieri" w:date="2022-09-30T14:57:00Z"/>
                <w:rFonts w:asciiTheme="minorHAnsi" w:eastAsiaTheme="minorHAnsi" w:hAnsiTheme="minorHAnsi" w:cstheme="minorBidi"/>
                <w:sz w:val="22"/>
                <w:szCs w:val="22"/>
                <w:rPrChange w:id="8379" w:author="Nick.Tolimieri" w:date="2022-09-30T14:57:00Z">
                  <w:rPr>
                    <w:ins w:id="8380" w:author="Nick.Tolimieri" w:date="2022-09-30T14:57:00Z"/>
                    <w:rFonts w:ascii="Calibri" w:hAnsi="Calibri" w:cs="Calibri"/>
                    <w:color w:val="000000"/>
                    <w:sz w:val="22"/>
                    <w:szCs w:val="22"/>
                  </w:rPr>
                </w:rPrChange>
              </w:rPr>
              <w:pPrChange w:id="8381" w:author="Nick.Tolimieri" w:date="2022-09-30T14:57:00Z">
                <w:pPr/>
              </w:pPrChange>
            </w:pPr>
            <w:ins w:id="8382" w:author="Nick.Tolimieri" w:date="2022-09-30T14:57:00Z">
              <w:r w:rsidRPr="0095582C">
                <w:rPr>
                  <w:rFonts w:asciiTheme="minorHAnsi" w:eastAsiaTheme="minorHAnsi" w:hAnsiTheme="minorHAnsi" w:cstheme="minorBidi"/>
                  <w:sz w:val="22"/>
                  <w:szCs w:val="22"/>
                  <w:rPrChange w:id="8383" w:author="Nick.Tolimieri" w:date="2022-09-30T14:57:00Z">
                    <w:rPr>
                      <w:rFonts w:ascii="Calibri" w:hAnsi="Calibri" w:cs="Calibri"/>
                      <w:color w:val="000000"/>
                      <w:sz w:val="22"/>
                      <w:szCs w:val="22"/>
                    </w:rPr>
                  </w:rPrChange>
                </w:rPr>
                <w:t>NA</w:t>
              </w:r>
            </w:ins>
          </w:p>
        </w:tc>
        <w:tc>
          <w:tcPr>
            <w:tcW w:w="960" w:type="dxa"/>
            <w:noWrap/>
            <w:hideMark/>
            <w:tcPrChange w:id="838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85" w:author="Nick.Tolimieri" w:date="2022-09-30T14:57:00Z"/>
                <w:rFonts w:asciiTheme="minorHAnsi" w:eastAsiaTheme="minorHAnsi" w:hAnsiTheme="minorHAnsi" w:cstheme="minorBidi"/>
                <w:sz w:val="22"/>
                <w:szCs w:val="22"/>
                <w:rPrChange w:id="8386" w:author="Nick.Tolimieri" w:date="2022-09-30T14:57:00Z">
                  <w:rPr>
                    <w:ins w:id="8387" w:author="Nick.Tolimieri" w:date="2022-09-30T14:57:00Z"/>
                    <w:rFonts w:ascii="Calibri" w:hAnsi="Calibri" w:cs="Calibri"/>
                    <w:color w:val="000000"/>
                    <w:sz w:val="22"/>
                    <w:szCs w:val="22"/>
                  </w:rPr>
                </w:rPrChange>
              </w:rPr>
              <w:pPrChange w:id="8388" w:author="Nick.Tolimieri" w:date="2022-09-30T14:57:00Z">
                <w:pPr/>
              </w:pPrChange>
            </w:pPr>
            <w:ins w:id="8389" w:author="Nick.Tolimieri" w:date="2022-09-30T14:57:00Z">
              <w:r w:rsidRPr="0095582C">
                <w:rPr>
                  <w:rFonts w:asciiTheme="minorHAnsi" w:eastAsiaTheme="minorHAnsi" w:hAnsiTheme="minorHAnsi" w:cstheme="minorBidi"/>
                  <w:sz w:val="22"/>
                  <w:szCs w:val="22"/>
                  <w:rPrChange w:id="8390" w:author="Nick.Tolimieri" w:date="2022-09-30T14:57:00Z">
                    <w:rPr>
                      <w:rFonts w:ascii="Calibri" w:hAnsi="Calibri" w:cs="Calibri"/>
                      <w:color w:val="000000"/>
                      <w:sz w:val="22"/>
                      <w:szCs w:val="22"/>
                    </w:rPr>
                  </w:rPrChange>
                </w:rPr>
                <w:t>NA</w:t>
              </w:r>
            </w:ins>
          </w:p>
        </w:tc>
        <w:tc>
          <w:tcPr>
            <w:tcW w:w="960" w:type="dxa"/>
            <w:noWrap/>
            <w:hideMark/>
            <w:tcPrChange w:id="839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392" w:author="Nick.Tolimieri" w:date="2022-09-30T14:57:00Z"/>
                <w:rFonts w:asciiTheme="minorHAnsi" w:eastAsiaTheme="minorHAnsi" w:hAnsiTheme="minorHAnsi" w:cstheme="minorBidi"/>
                <w:sz w:val="22"/>
                <w:szCs w:val="22"/>
                <w:rPrChange w:id="8393" w:author="Nick.Tolimieri" w:date="2022-09-30T14:57:00Z">
                  <w:rPr>
                    <w:ins w:id="8394" w:author="Nick.Tolimieri" w:date="2022-09-30T14:57:00Z"/>
                    <w:rFonts w:ascii="Calibri" w:hAnsi="Calibri" w:cs="Calibri"/>
                    <w:color w:val="000000"/>
                    <w:sz w:val="22"/>
                    <w:szCs w:val="22"/>
                  </w:rPr>
                </w:rPrChange>
              </w:rPr>
              <w:pPrChange w:id="8395" w:author="Nick.Tolimieri" w:date="2022-09-30T14:57:00Z">
                <w:pPr/>
              </w:pPrChange>
            </w:pPr>
            <w:ins w:id="8396" w:author="Nick.Tolimieri" w:date="2022-09-30T14:57:00Z">
              <w:r w:rsidRPr="0095582C">
                <w:rPr>
                  <w:rFonts w:asciiTheme="minorHAnsi" w:eastAsiaTheme="minorHAnsi" w:hAnsiTheme="minorHAnsi" w:cstheme="minorBidi"/>
                  <w:sz w:val="22"/>
                  <w:szCs w:val="22"/>
                  <w:rPrChange w:id="8397" w:author="Nick.Tolimieri" w:date="2022-09-30T14:57:00Z">
                    <w:rPr>
                      <w:rFonts w:ascii="Calibri" w:hAnsi="Calibri" w:cs="Calibri"/>
                      <w:color w:val="000000"/>
                      <w:sz w:val="22"/>
                      <w:szCs w:val="22"/>
                    </w:rPr>
                  </w:rPrChange>
                </w:rPr>
                <w:t>NA</w:t>
              </w:r>
            </w:ins>
          </w:p>
        </w:tc>
      </w:tr>
      <w:tr w:rsidR="0095582C" w:rsidRPr="0095582C" w:rsidTr="0095582C">
        <w:trPr>
          <w:divId w:val="355430803"/>
          <w:trHeight w:val="300"/>
          <w:ins w:id="8398" w:author="Nick.Tolimieri" w:date="2022-09-30T14:57:00Z"/>
          <w:trPrChange w:id="8399" w:author="Nick.Tolimieri" w:date="2022-09-30T14:57:00Z">
            <w:trPr>
              <w:divId w:val="355430803"/>
              <w:trHeight w:val="300"/>
            </w:trPr>
          </w:trPrChange>
        </w:trPr>
        <w:tc>
          <w:tcPr>
            <w:tcW w:w="960" w:type="dxa"/>
            <w:noWrap/>
            <w:hideMark/>
            <w:tcPrChange w:id="84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01" w:author="Nick.Tolimieri" w:date="2022-09-30T14:57:00Z"/>
                <w:rFonts w:asciiTheme="minorHAnsi" w:eastAsiaTheme="minorHAnsi" w:hAnsiTheme="minorHAnsi" w:cstheme="minorBidi"/>
                <w:sz w:val="22"/>
                <w:szCs w:val="22"/>
                <w:rPrChange w:id="8402" w:author="Nick.Tolimieri" w:date="2022-09-30T14:57:00Z">
                  <w:rPr>
                    <w:ins w:id="8403" w:author="Nick.Tolimieri" w:date="2022-09-30T14:57:00Z"/>
                    <w:rFonts w:ascii="Calibri" w:hAnsi="Calibri" w:cs="Calibri"/>
                    <w:color w:val="000000"/>
                    <w:sz w:val="22"/>
                    <w:szCs w:val="22"/>
                  </w:rPr>
                </w:rPrChange>
              </w:rPr>
              <w:pPrChange w:id="8404" w:author="Nick.Tolimieri" w:date="2022-09-30T14:57:00Z">
                <w:pPr/>
              </w:pPrChange>
            </w:pPr>
            <w:ins w:id="8405" w:author="Nick.Tolimieri" w:date="2022-09-30T14:57:00Z">
              <w:r w:rsidRPr="0095582C">
                <w:rPr>
                  <w:rFonts w:asciiTheme="minorHAnsi" w:eastAsiaTheme="minorHAnsi" w:hAnsiTheme="minorHAnsi" w:cstheme="minorBidi"/>
                  <w:sz w:val="22"/>
                  <w:szCs w:val="22"/>
                  <w:rPrChange w:id="8406" w:author="Nick.Tolimieri" w:date="2022-09-30T14:57:00Z">
                    <w:rPr>
                      <w:rFonts w:ascii="Calibri" w:hAnsi="Calibri" w:cs="Calibri"/>
                      <w:color w:val="000000"/>
                      <w:sz w:val="22"/>
                      <w:szCs w:val="22"/>
                    </w:rPr>
                  </w:rPrChange>
                </w:rPr>
                <w:lastRenderedPageBreak/>
                <w:t>Cape Alava</w:t>
              </w:r>
            </w:ins>
          </w:p>
        </w:tc>
        <w:tc>
          <w:tcPr>
            <w:tcW w:w="960" w:type="dxa"/>
            <w:noWrap/>
            <w:hideMark/>
            <w:tcPrChange w:id="84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08" w:author="Nick.Tolimieri" w:date="2022-09-30T14:57:00Z"/>
                <w:rFonts w:asciiTheme="minorHAnsi" w:eastAsiaTheme="minorHAnsi" w:hAnsiTheme="minorHAnsi" w:cstheme="minorBidi"/>
                <w:sz w:val="22"/>
                <w:szCs w:val="22"/>
                <w:rPrChange w:id="8409" w:author="Nick.Tolimieri" w:date="2022-09-30T14:57:00Z">
                  <w:rPr>
                    <w:ins w:id="8410" w:author="Nick.Tolimieri" w:date="2022-09-30T14:57:00Z"/>
                    <w:rFonts w:ascii="Calibri" w:hAnsi="Calibri" w:cs="Calibri"/>
                    <w:color w:val="000000"/>
                    <w:sz w:val="22"/>
                    <w:szCs w:val="22"/>
                  </w:rPr>
                </w:rPrChange>
              </w:rPr>
              <w:pPrChange w:id="8411" w:author="Nick.Tolimieri" w:date="2022-09-30T14:57:00Z">
                <w:pPr>
                  <w:jc w:val="right"/>
                </w:pPr>
              </w:pPrChange>
            </w:pPr>
            <w:ins w:id="8412" w:author="Nick.Tolimieri" w:date="2022-09-30T14:57:00Z">
              <w:r w:rsidRPr="0095582C">
                <w:rPr>
                  <w:rFonts w:asciiTheme="minorHAnsi" w:eastAsiaTheme="minorHAnsi" w:hAnsiTheme="minorHAnsi" w:cstheme="minorBidi"/>
                  <w:sz w:val="22"/>
                  <w:szCs w:val="22"/>
                  <w:rPrChange w:id="8413" w:author="Nick.Tolimieri" w:date="2022-09-30T14:57:00Z">
                    <w:rPr>
                      <w:rFonts w:ascii="Calibri" w:hAnsi="Calibri" w:cs="Calibri"/>
                      <w:color w:val="000000"/>
                      <w:sz w:val="22"/>
                      <w:szCs w:val="22"/>
                    </w:rPr>
                  </w:rPrChange>
                </w:rPr>
                <w:t>2013</w:t>
              </w:r>
            </w:ins>
          </w:p>
        </w:tc>
        <w:tc>
          <w:tcPr>
            <w:tcW w:w="960" w:type="dxa"/>
            <w:noWrap/>
            <w:hideMark/>
            <w:tcPrChange w:id="84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15" w:author="Nick.Tolimieri" w:date="2022-09-30T14:57:00Z"/>
                <w:rFonts w:asciiTheme="minorHAnsi" w:eastAsiaTheme="minorHAnsi" w:hAnsiTheme="minorHAnsi" w:cstheme="minorBidi"/>
                <w:sz w:val="22"/>
                <w:szCs w:val="22"/>
                <w:rPrChange w:id="8416" w:author="Nick.Tolimieri" w:date="2022-09-30T14:57:00Z">
                  <w:rPr>
                    <w:ins w:id="8417" w:author="Nick.Tolimieri" w:date="2022-09-30T14:57:00Z"/>
                    <w:rFonts w:ascii="Calibri" w:hAnsi="Calibri" w:cs="Calibri"/>
                    <w:color w:val="000000"/>
                    <w:sz w:val="22"/>
                    <w:szCs w:val="22"/>
                  </w:rPr>
                </w:rPrChange>
              </w:rPr>
              <w:pPrChange w:id="8418" w:author="Nick.Tolimieri" w:date="2022-09-30T14:57:00Z">
                <w:pPr>
                  <w:jc w:val="right"/>
                </w:pPr>
              </w:pPrChange>
            </w:pPr>
            <w:ins w:id="8419" w:author="Nick.Tolimieri" w:date="2022-09-30T14:57:00Z">
              <w:r w:rsidRPr="0095582C">
                <w:rPr>
                  <w:rFonts w:asciiTheme="minorHAnsi" w:eastAsiaTheme="minorHAnsi" w:hAnsiTheme="minorHAnsi" w:cstheme="minorBidi"/>
                  <w:sz w:val="22"/>
                  <w:szCs w:val="22"/>
                  <w:rPrChange w:id="8420" w:author="Nick.Tolimieri" w:date="2022-09-30T14:57:00Z">
                    <w:rPr>
                      <w:rFonts w:ascii="Calibri" w:hAnsi="Calibri" w:cs="Calibri"/>
                      <w:color w:val="000000"/>
                      <w:sz w:val="22"/>
                      <w:szCs w:val="22"/>
                    </w:rPr>
                  </w:rPrChange>
                </w:rPr>
                <w:t>25</w:t>
              </w:r>
            </w:ins>
          </w:p>
        </w:tc>
        <w:tc>
          <w:tcPr>
            <w:tcW w:w="960" w:type="dxa"/>
            <w:noWrap/>
            <w:hideMark/>
            <w:tcPrChange w:id="84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22" w:author="Nick.Tolimieri" w:date="2022-09-30T14:57:00Z"/>
                <w:rFonts w:asciiTheme="minorHAnsi" w:eastAsiaTheme="minorHAnsi" w:hAnsiTheme="minorHAnsi" w:cstheme="minorBidi"/>
                <w:sz w:val="22"/>
                <w:szCs w:val="22"/>
                <w:rPrChange w:id="8423" w:author="Nick.Tolimieri" w:date="2022-09-30T14:57:00Z">
                  <w:rPr>
                    <w:ins w:id="8424" w:author="Nick.Tolimieri" w:date="2022-09-30T14:57:00Z"/>
                    <w:rFonts w:ascii="Calibri" w:hAnsi="Calibri" w:cs="Calibri"/>
                    <w:color w:val="000000"/>
                    <w:sz w:val="22"/>
                    <w:szCs w:val="22"/>
                  </w:rPr>
                </w:rPrChange>
              </w:rPr>
              <w:pPrChange w:id="8425" w:author="Nick.Tolimieri" w:date="2022-09-30T14:57:00Z">
                <w:pPr>
                  <w:jc w:val="right"/>
                </w:pPr>
              </w:pPrChange>
            </w:pPr>
            <w:ins w:id="8426" w:author="Nick.Tolimieri" w:date="2022-09-30T14:57:00Z">
              <w:r w:rsidRPr="0095582C">
                <w:rPr>
                  <w:rFonts w:asciiTheme="minorHAnsi" w:eastAsiaTheme="minorHAnsi" w:hAnsiTheme="minorHAnsi" w:cstheme="minorBidi"/>
                  <w:sz w:val="22"/>
                  <w:szCs w:val="22"/>
                  <w:rPrChange w:id="8427" w:author="Nick.Tolimieri" w:date="2022-09-30T14:57:00Z">
                    <w:rPr>
                      <w:rFonts w:ascii="Calibri" w:hAnsi="Calibri" w:cs="Calibri"/>
                      <w:color w:val="000000"/>
                      <w:sz w:val="22"/>
                      <w:szCs w:val="22"/>
                    </w:rPr>
                  </w:rPrChange>
                </w:rPr>
                <w:t>35</w:t>
              </w:r>
            </w:ins>
          </w:p>
        </w:tc>
        <w:tc>
          <w:tcPr>
            <w:tcW w:w="960" w:type="dxa"/>
            <w:noWrap/>
            <w:hideMark/>
            <w:tcPrChange w:id="84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29" w:author="Nick.Tolimieri" w:date="2022-09-30T14:57:00Z"/>
                <w:rFonts w:asciiTheme="minorHAnsi" w:eastAsiaTheme="minorHAnsi" w:hAnsiTheme="minorHAnsi" w:cstheme="minorBidi"/>
                <w:sz w:val="22"/>
                <w:szCs w:val="22"/>
                <w:rPrChange w:id="8430" w:author="Nick.Tolimieri" w:date="2022-09-30T14:57:00Z">
                  <w:rPr>
                    <w:ins w:id="8431" w:author="Nick.Tolimieri" w:date="2022-09-30T14:57:00Z"/>
                    <w:rFonts w:ascii="Calibri" w:hAnsi="Calibri" w:cs="Calibri"/>
                    <w:color w:val="000000"/>
                    <w:sz w:val="22"/>
                    <w:szCs w:val="22"/>
                  </w:rPr>
                </w:rPrChange>
              </w:rPr>
              <w:pPrChange w:id="8432" w:author="Nick.Tolimieri" w:date="2022-09-30T14:57:00Z">
                <w:pPr>
                  <w:jc w:val="right"/>
                </w:pPr>
              </w:pPrChange>
            </w:pPr>
            <w:ins w:id="8433" w:author="Nick.Tolimieri" w:date="2022-09-30T14:57:00Z">
              <w:r w:rsidRPr="0095582C">
                <w:rPr>
                  <w:rFonts w:asciiTheme="minorHAnsi" w:eastAsiaTheme="minorHAnsi" w:hAnsiTheme="minorHAnsi" w:cstheme="minorBidi"/>
                  <w:sz w:val="22"/>
                  <w:szCs w:val="22"/>
                  <w:rPrChange w:id="8434" w:author="Nick.Tolimieri" w:date="2022-09-30T14:57:00Z">
                    <w:rPr>
                      <w:rFonts w:ascii="Calibri" w:hAnsi="Calibri" w:cs="Calibri"/>
                      <w:color w:val="000000"/>
                      <w:sz w:val="22"/>
                      <w:szCs w:val="22"/>
                    </w:rPr>
                  </w:rPrChange>
                </w:rPr>
                <w:t>2</w:t>
              </w:r>
            </w:ins>
          </w:p>
        </w:tc>
        <w:tc>
          <w:tcPr>
            <w:tcW w:w="960" w:type="dxa"/>
            <w:noWrap/>
            <w:hideMark/>
            <w:tcPrChange w:id="84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36" w:author="Nick.Tolimieri" w:date="2022-09-30T14:57:00Z"/>
                <w:rFonts w:asciiTheme="minorHAnsi" w:eastAsiaTheme="minorHAnsi" w:hAnsiTheme="minorHAnsi" w:cstheme="minorBidi"/>
                <w:sz w:val="22"/>
                <w:szCs w:val="22"/>
                <w:rPrChange w:id="8437" w:author="Nick.Tolimieri" w:date="2022-09-30T14:57:00Z">
                  <w:rPr>
                    <w:ins w:id="8438" w:author="Nick.Tolimieri" w:date="2022-09-30T14:57:00Z"/>
                    <w:rFonts w:ascii="Calibri" w:hAnsi="Calibri" w:cs="Calibri"/>
                    <w:color w:val="000000"/>
                    <w:sz w:val="22"/>
                    <w:szCs w:val="22"/>
                  </w:rPr>
                </w:rPrChange>
              </w:rPr>
              <w:pPrChange w:id="8439" w:author="Nick.Tolimieri" w:date="2022-09-30T14:57:00Z">
                <w:pPr>
                  <w:jc w:val="right"/>
                </w:pPr>
              </w:pPrChange>
            </w:pPr>
            <w:ins w:id="8440" w:author="Nick.Tolimieri" w:date="2022-09-30T14:57:00Z">
              <w:r w:rsidRPr="0095582C">
                <w:rPr>
                  <w:rFonts w:asciiTheme="minorHAnsi" w:eastAsiaTheme="minorHAnsi" w:hAnsiTheme="minorHAnsi" w:cstheme="minorBidi"/>
                  <w:sz w:val="22"/>
                  <w:szCs w:val="22"/>
                  <w:rPrChange w:id="8441" w:author="Nick.Tolimieri" w:date="2022-09-30T14:57:00Z">
                    <w:rPr>
                      <w:rFonts w:ascii="Calibri" w:hAnsi="Calibri" w:cs="Calibri"/>
                      <w:color w:val="000000"/>
                      <w:sz w:val="22"/>
                      <w:szCs w:val="22"/>
                    </w:rPr>
                  </w:rPrChange>
                </w:rPr>
                <w:t>30</w:t>
              </w:r>
            </w:ins>
          </w:p>
        </w:tc>
        <w:tc>
          <w:tcPr>
            <w:tcW w:w="960" w:type="dxa"/>
            <w:noWrap/>
            <w:hideMark/>
            <w:tcPrChange w:id="844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43" w:author="Nick.Tolimieri" w:date="2022-09-30T14:57:00Z"/>
                <w:rFonts w:asciiTheme="minorHAnsi" w:eastAsiaTheme="minorHAnsi" w:hAnsiTheme="minorHAnsi" w:cstheme="minorBidi"/>
                <w:sz w:val="22"/>
                <w:szCs w:val="22"/>
                <w:rPrChange w:id="8444" w:author="Nick.Tolimieri" w:date="2022-09-30T14:57:00Z">
                  <w:rPr>
                    <w:ins w:id="8445" w:author="Nick.Tolimieri" w:date="2022-09-30T14:57:00Z"/>
                    <w:rFonts w:ascii="Calibri" w:hAnsi="Calibri" w:cs="Calibri"/>
                    <w:color w:val="000000"/>
                    <w:sz w:val="22"/>
                    <w:szCs w:val="22"/>
                  </w:rPr>
                </w:rPrChange>
              </w:rPr>
              <w:pPrChange w:id="8446" w:author="Nick.Tolimieri" w:date="2022-09-30T14:57:00Z">
                <w:pPr>
                  <w:jc w:val="right"/>
                </w:pPr>
              </w:pPrChange>
            </w:pPr>
            <w:ins w:id="8447" w:author="Nick.Tolimieri" w:date="2022-09-30T14:57:00Z">
              <w:r w:rsidRPr="0095582C">
                <w:rPr>
                  <w:rFonts w:asciiTheme="minorHAnsi" w:eastAsiaTheme="minorHAnsi" w:hAnsiTheme="minorHAnsi" w:cstheme="minorBidi"/>
                  <w:sz w:val="22"/>
                  <w:szCs w:val="22"/>
                  <w:rPrChange w:id="8448" w:author="Nick.Tolimieri" w:date="2022-09-30T14:57:00Z">
                    <w:rPr>
                      <w:rFonts w:ascii="Calibri" w:hAnsi="Calibri" w:cs="Calibri"/>
                      <w:color w:val="000000"/>
                      <w:sz w:val="22"/>
                      <w:szCs w:val="22"/>
                    </w:rPr>
                  </w:rPrChange>
                </w:rPr>
                <w:t>8</w:t>
              </w:r>
            </w:ins>
          </w:p>
        </w:tc>
        <w:tc>
          <w:tcPr>
            <w:tcW w:w="960" w:type="dxa"/>
            <w:noWrap/>
            <w:hideMark/>
            <w:tcPrChange w:id="844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50" w:author="Nick.Tolimieri" w:date="2022-09-30T14:57:00Z"/>
                <w:rFonts w:asciiTheme="minorHAnsi" w:eastAsiaTheme="minorHAnsi" w:hAnsiTheme="minorHAnsi" w:cstheme="minorBidi"/>
                <w:sz w:val="22"/>
                <w:szCs w:val="22"/>
                <w:rPrChange w:id="8451" w:author="Nick.Tolimieri" w:date="2022-09-30T14:57:00Z">
                  <w:rPr>
                    <w:ins w:id="8452" w:author="Nick.Tolimieri" w:date="2022-09-30T14:57:00Z"/>
                    <w:rFonts w:ascii="Calibri" w:hAnsi="Calibri" w:cs="Calibri"/>
                    <w:color w:val="000000"/>
                    <w:sz w:val="22"/>
                    <w:szCs w:val="22"/>
                  </w:rPr>
                </w:rPrChange>
              </w:rPr>
              <w:pPrChange w:id="8453" w:author="Nick.Tolimieri" w:date="2022-09-30T14:57:00Z">
                <w:pPr>
                  <w:jc w:val="right"/>
                </w:pPr>
              </w:pPrChange>
            </w:pPr>
            <w:ins w:id="8454" w:author="Nick.Tolimieri" w:date="2022-09-30T14:57:00Z">
              <w:r w:rsidRPr="0095582C">
                <w:rPr>
                  <w:rFonts w:asciiTheme="minorHAnsi" w:eastAsiaTheme="minorHAnsi" w:hAnsiTheme="minorHAnsi" w:cstheme="minorBidi"/>
                  <w:sz w:val="22"/>
                  <w:szCs w:val="22"/>
                  <w:rPrChange w:id="8455" w:author="Nick.Tolimieri" w:date="2022-09-30T14:57:00Z">
                    <w:rPr>
                      <w:rFonts w:ascii="Calibri" w:hAnsi="Calibri" w:cs="Calibri"/>
                      <w:color w:val="000000"/>
                      <w:sz w:val="22"/>
                      <w:szCs w:val="22"/>
                    </w:rPr>
                  </w:rPrChange>
                </w:rPr>
                <w:t>22</w:t>
              </w:r>
            </w:ins>
          </w:p>
        </w:tc>
        <w:tc>
          <w:tcPr>
            <w:tcW w:w="960" w:type="dxa"/>
            <w:noWrap/>
            <w:hideMark/>
            <w:tcPrChange w:id="845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57" w:author="Nick.Tolimieri" w:date="2022-09-30T14:57:00Z"/>
                <w:rFonts w:asciiTheme="minorHAnsi" w:eastAsiaTheme="minorHAnsi" w:hAnsiTheme="minorHAnsi" w:cstheme="minorBidi"/>
                <w:sz w:val="22"/>
                <w:szCs w:val="22"/>
                <w:rPrChange w:id="8458" w:author="Nick.Tolimieri" w:date="2022-09-30T14:57:00Z">
                  <w:rPr>
                    <w:ins w:id="8459" w:author="Nick.Tolimieri" w:date="2022-09-30T14:57:00Z"/>
                    <w:rFonts w:ascii="Calibri" w:hAnsi="Calibri" w:cs="Calibri"/>
                    <w:color w:val="000000"/>
                    <w:sz w:val="22"/>
                    <w:szCs w:val="22"/>
                  </w:rPr>
                </w:rPrChange>
              </w:rPr>
              <w:pPrChange w:id="8460" w:author="Nick.Tolimieri" w:date="2022-09-30T14:57:00Z">
                <w:pPr>
                  <w:jc w:val="right"/>
                </w:pPr>
              </w:pPrChange>
            </w:pPr>
            <w:ins w:id="8461" w:author="Nick.Tolimieri" w:date="2022-09-30T14:57:00Z">
              <w:r w:rsidRPr="0095582C">
                <w:rPr>
                  <w:rFonts w:asciiTheme="minorHAnsi" w:eastAsiaTheme="minorHAnsi" w:hAnsiTheme="minorHAnsi" w:cstheme="minorBidi"/>
                  <w:sz w:val="22"/>
                  <w:szCs w:val="22"/>
                  <w:rPrChange w:id="8462" w:author="Nick.Tolimieri" w:date="2022-09-30T14:57:00Z">
                    <w:rPr>
                      <w:rFonts w:ascii="Calibri" w:hAnsi="Calibri" w:cs="Calibri"/>
                      <w:color w:val="000000"/>
                      <w:sz w:val="22"/>
                      <w:szCs w:val="22"/>
                    </w:rPr>
                  </w:rPrChange>
                </w:rPr>
                <w:t>2.44</w:t>
              </w:r>
            </w:ins>
          </w:p>
        </w:tc>
        <w:tc>
          <w:tcPr>
            <w:tcW w:w="960" w:type="dxa"/>
            <w:noWrap/>
            <w:hideMark/>
            <w:tcPrChange w:id="846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64" w:author="Nick.Tolimieri" w:date="2022-09-30T14:57:00Z"/>
                <w:rFonts w:asciiTheme="minorHAnsi" w:eastAsiaTheme="minorHAnsi" w:hAnsiTheme="minorHAnsi" w:cstheme="minorBidi"/>
                <w:sz w:val="22"/>
                <w:szCs w:val="22"/>
                <w:rPrChange w:id="8465" w:author="Nick.Tolimieri" w:date="2022-09-30T14:57:00Z">
                  <w:rPr>
                    <w:ins w:id="8466" w:author="Nick.Tolimieri" w:date="2022-09-30T14:57:00Z"/>
                    <w:rFonts w:ascii="Calibri" w:hAnsi="Calibri" w:cs="Calibri"/>
                    <w:color w:val="000000"/>
                    <w:sz w:val="22"/>
                    <w:szCs w:val="22"/>
                  </w:rPr>
                </w:rPrChange>
              </w:rPr>
              <w:pPrChange w:id="8467" w:author="Nick.Tolimieri" w:date="2022-09-30T14:57:00Z">
                <w:pPr>
                  <w:jc w:val="right"/>
                </w:pPr>
              </w:pPrChange>
            </w:pPr>
            <w:ins w:id="8468" w:author="Nick.Tolimieri" w:date="2022-09-30T14:57:00Z">
              <w:r w:rsidRPr="0095582C">
                <w:rPr>
                  <w:rFonts w:asciiTheme="minorHAnsi" w:eastAsiaTheme="minorHAnsi" w:hAnsiTheme="minorHAnsi" w:cstheme="minorBidi"/>
                  <w:sz w:val="22"/>
                  <w:szCs w:val="22"/>
                  <w:rPrChange w:id="8469" w:author="Nick.Tolimieri" w:date="2022-09-30T14:57:00Z">
                    <w:rPr>
                      <w:rFonts w:ascii="Calibri" w:hAnsi="Calibri" w:cs="Calibri"/>
                      <w:color w:val="000000"/>
                      <w:sz w:val="22"/>
                      <w:szCs w:val="22"/>
                    </w:rPr>
                  </w:rPrChange>
                </w:rPr>
                <w:t>0.5</w:t>
              </w:r>
            </w:ins>
          </w:p>
        </w:tc>
      </w:tr>
      <w:tr w:rsidR="0095582C" w:rsidRPr="0095582C" w:rsidTr="0095582C">
        <w:trPr>
          <w:divId w:val="355430803"/>
          <w:trHeight w:val="300"/>
          <w:ins w:id="8470" w:author="Nick.Tolimieri" w:date="2022-09-30T14:57:00Z"/>
          <w:trPrChange w:id="8471" w:author="Nick.Tolimieri" w:date="2022-09-30T14:57:00Z">
            <w:trPr>
              <w:divId w:val="355430803"/>
              <w:trHeight w:val="300"/>
            </w:trPr>
          </w:trPrChange>
        </w:trPr>
        <w:tc>
          <w:tcPr>
            <w:tcW w:w="960" w:type="dxa"/>
            <w:noWrap/>
            <w:hideMark/>
            <w:tcPrChange w:id="84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73" w:author="Nick.Tolimieri" w:date="2022-09-30T14:57:00Z"/>
                <w:rFonts w:asciiTheme="minorHAnsi" w:eastAsiaTheme="minorHAnsi" w:hAnsiTheme="minorHAnsi" w:cstheme="minorBidi"/>
                <w:sz w:val="22"/>
                <w:szCs w:val="22"/>
                <w:rPrChange w:id="8474" w:author="Nick.Tolimieri" w:date="2022-09-30T14:57:00Z">
                  <w:rPr>
                    <w:ins w:id="8475" w:author="Nick.Tolimieri" w:date="2022-09-30T14:57:00Z"/>
                    <w:rFonts w:ascii="Calibri" w:hAnsi="Calibri" w:cs="Calibri"/>
                    <w:color w:val="000000"/>
                    <w:sz w:val="22"/>
                    <w:szCs w:val="22"/>
                  </w:rPr>
                </w:rPrChange>
              </w:rPr>
              <w:pPrChange w:id="8476" w:author="Nick.Tolimieri" w:date="2022-09-30T14:57:00Z">
                <w:pPr/>
              </w:pPrChange>
            </w:pPr>
            <w:ins w:id="8477" w:author="Nick.Tolimieri" w:date="2022-09-30T14:57:00Z">
              <w:r w:rsidRPr="0095582C">
                <w:rPr>
                  <w:rFonts w:asciiTheme="minorHAnsi" w:eastAsiaTheme="minorHAnsi" w:hAnsiTheme="minorHAnsi" w:cstheme="minorBidi"/>
                  <w:sz w:val="22"/>
                  <w:szCs w:val="22"/>
                  <w:rPrChange w:id="8478" w:author="Nick.Tolimieri" w:date="2022-09-30T14:57:00Z">
                    <w:rPr>
                      <w:rFonts w:ascii="Calibri" w:hAnsi="Calibri" w:cs="Calibri"/>
                      <w:color w:val="000000"/>
                      <w:sz w:val="22"/>
                      <w:szCs w:val="22"/>
                    </w:rPr>
                  </w:rPrChange>
                </w:rPr>
                <w:t>Cape Alava</w:t>
              </w:r>
            </w:ins>
          </w:p>
        </w:tc>
        <w:tc>
          <w:tcPr>
            <w:tcW w:w="960" w:type="dxa"/>
            <w:noWrap/>
            <w:hideMark/>
            <w:tcPrChange w:id="84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80" w:author="Nick.Tolimieri" w:date="2022-09-30T14:57:00Z"/>
                <w:rFonts w:asciiTheme="minorHAnsi" w:eastAsiaTheme="minorHAnsi" w:hAnsiTheme="minorHAnsi" w:cstheme="minorBidi"/>
                <w:sz w:val="22"/>
                <w:szCs w:val="22"/>
                <w:rPrChange w:id="8481" w:author="Nick.Tolimieri" w:date="2022-09-30T14:57:00Z">
                  <w:rPr>
                    <w:ins w:id="8482" w:author="Nick.Tolimieri" w:date="2022-09-30T14:57:00Z"/>
                    <w:rFonts w:ascii="Calibri" w:hAnsi="Calibri" w:cs="Calibri"/>
                    <w:color w:val="000000"/>
                    <w:sz w:val="22"/>
                    <w:szCs w:val="22"/>
                  </w:rPr>
                </w:rPrChange>
              </w:rPr>
              <w:pPrChange w:id="8483" w:author="Nick.Tolimieri" w:date="2022-09-30T14:57:00Z">
                <w:pPr>
                  <w:jc w:val="right"/>
                </w:pPr>
              </w:pPrChange>
            </w:pPr>
            <w:ins w:id="8484" w:author="Nick.Tolimieri" w:date="2022-09-30T14:57:00Z">
              <w:r w:rsidRPr="0095582C">
                <w:rPr>
                  <w:rFonts w:asciiTheme="minorHAnsi" w:eastAsiaTheme="minorHAnsi" w:hAnsiTheme="minorHAnsi" w:cstheme="minorBidi"/>
                  <w:sz w:val="22"/>
                  <w:szCs w:val="22"/>
                  <w:rPrChange w:id="8485" w:author="Nick.Tolimieri" w:date="2022-09-30T14:57:00Z">
                    <w:rPr>
                      <w:rFonts w:ascii="Calibri" w:hAnsi="Calibri" w:cs="Calibri"/>
                      <w:color w:val="000000"/>
                      <w:sz w:val="22"/>
                      <w:szCs w:val="22"/>
                    </w:rPr>
                  </w:rPrChange>
                </w:rPr>
                <w:t>2014</w:t>
              </w:r>
            </w:ins>
          </w:p>
        </w:tc>
        <w:tc>
          <w:tcPr>
            <w:tcW w:w="960" w:type="dxa"/>
            <w:noWrap/>
            <w:hideMark/>
            <w:tcPrChange w:id="84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87" w:author="Nick.Tolimieri" w:date="2022-09-30T14:57:00Z"/>
                <w:rFonts w:asciiTheme="minorHAnsi" w:eastAsiaTheme="minorHAnsi" w:hAnsiTheme="minorHAnsi" w:cstheme="minorBidi"/>
                <w:sz w:val="22"/>
                <w:szCs w:val="22"/>
                <w:rPrChange w:id="8488" w:author="Nick.Tolimieri" w:date="2022-09-30T14:57:00Z">
                  <w:rPr>
                    <w:ins w:id="8489" w:author="Nick.Tolimieri" w:date="2022-09-30T14:57:00Z"/>
                    <w:rFonts w:ascii="Calibri" w:hAnsi="Calibri" w:cs="Calibri"/>
                    <w:color w:val="000000"/>
                    <w:sz w:val="22"/>
                    <w:szCs w:val="22"/>
                  </w:rPr>
                </w:rPrChange>
              </w:rPr>
              <w:pPrChange w:id="8490" w:author="Nick.Tolimieri" w:date="2022-09-30T14:57:00Z">
                <w:pPr>
                  <w:jc w:val="right"/>
                </w:pPr>
              </w:pPrChange>
            </w:pPr>
            <w:ins w:id="8491" w:author="Nick.Tolimieri" w:date="2022-09-30T14:57:00Z">
              <w:r w:rsidRPr="0095582C">
                <w:rPr>
                  <w:rFonts w:asciiTheme="minorHAnsi" w:eastAsiaTheme="minorHAnsi" w:hAnsiTheme="minorHAnsi" w:cstheme="minorBidi"/>
                  <w:sz w:val="22"/>
                  <w:szCs w:val="22"/>
                  <w:rPrChange w:id="8492" w:author="Nick.Tolimieri" w:date="2022-09-30T14:57:00Z">
                    <w:rPr>
                      <w:rFonts w:ascii="Calibri" w:hAnsi="Calibri" w:cs="Calibri"/>
                      <w:color w:val="000000"/>
                      <w:sz w:val="22"/>
                      <w:szCs w:val="22"/>
                    </w:rPr>
                  </w:rPrChange>
                </w:rPr>
                <w:t>4</w:t>
              </w:r>
            </w:ins>
          </w:p>
        </w:tc>
        <w:tc>
          <w:tcPr>
            <w:tcW w:w="960" w:type="dxa"/>
            <w:noWrap/>
            <w:hideMark/>
            <w:tcPrChange w:id="84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494" w:author="Nick.Tolimieri" w:date="2022-09-30T14:57:00Z"/>
                <w:rFonts w:asciiTheme="minorHAnsi" w:eastAsiaTheme="minorHAnsi" w:hAnsiTheme="minorHAnsi" w:cstheme="minorBidi"/>
                <w:sz w:val="22"/>
                <w:szCs w:val="22"/>
                <w:rPrChange w:id="8495" w:author="Nick.Tolimieri" w:date="2022-09-30T14:57:00Z">
                  <w:rPr>
                    <w:ins w:id="8496" w:author="Nick.Tolimieri" w:date="2022-09-30T14:57:00Z"/>
                    <w:rFonts w:ascii="Calibri" w:hAnsi="Calibri" w:cs="Calibri"/>
                    <w:color w:val="000000"/>
                    <w:sz w:val="22"/>
                    <w:szCs w:val="22"/>
                  </w:rPr>
                </w:rPrChange>
              </w:rPr>
              <w:pPrChange w:id="8497" w:author="Nick.Tolimieri" w:date="2022-09-30T14:57:00Z">
                <w:pPr>
                  <w:jc w:val="right"/>
                </w:pPr>
              </w:pPrChange>
            </w:pPr>
            <w:ins w:id="8498" w:author="Nick.Tolimieri" w:date="2022-09-30T14:57:00Z">
              <w:r w:rsidRPr="0095582C">
                <w:rPr>
                  <w:rFonts w:asciiTheme="minorHAnsi" w:eastAsiaTheme="minorHAnsi" w:hAnsiTheme="minorHAnsi" w:cstheme="minorBidi"/>
                  <w:sz w:val="22"/>
                  <w:szCs w:val="22"/>
                  <w:rPrChange w:id="8499" w:author="Nick.Tolimieri" w:date="2022-09-30T14:57:00Z">
                    <w:rPr>
                      <w:rFonts w:ascii="Calibri" w:hAnsi="Calibri" w:cs="Calibri"/>
                      <w:color w:val="000000"/>
                      <w:sz w:val="22"/>
                      <w:szCs w:val="22"/>
                    </w:rPr>
                  </w:rPrChange>
                </w:rPr>
                <w:t>97</w:t>
              </w:r>
            </w:ins>
          </w:p>
        </w:tc>
        <w:tc>
          <w:tcPr>
            <w:tcW w:w="960" w:type="dxa"/>
            <w:noWrap/>
            <w:hideMark/>
            <w:tcPrChange w:id="85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01" w:author="Nick.Tolimieri" w:date="2022-09-30T14:57:00Z"/>
                <w:rFonts w:asciiTheme="minorHAnsi" w:eastAsiaTheme="minorHAnsi" w:hAnsiTheme="minorHAnsi" w:cstheme="minorBidi"/>
                <w:sz w:val="22"/>
                <w:szCs w:val="22"/>
                <w:rPrChange w:id="8502" w:author="Nick.Tolimieri" w:date="2022-09-30T14:57:00Z">
                  <w:rPr>
                    <w:ins w:id="8503" w:author="Nick.Tolimieri" w:date="2022-09-30T14:57:00Z"/>
                    <w:rFonts w:ascii="Calibri" w:hAnsi="Calibri" w:cs="Calibri"/>
                    <w:color w:val="000000"/>
                    <w:sz w:val="22"/>
                    <w:szCs w:val="22"/>
                  </w:rPr>
                </w:rPrChange>
              </w:rPr>
              <w:pPrChange w:id="8504" w:author="Nick.Tolimieri" w:date="2022-09-30T14:57:00Z">
                <w:pPr>
                  <w:jc w:val="right"/>
                </w:pPr>
              </w:pPrChange>
            </w:pPr>
            <w:ins w:id="8505" w:author="Nick.Tolimieri" w:date="2022-09-30T14:57:00Z">
              <w:r w:rsidRPr="0095582C">
                <w:rPr>
                  <w:rFonts w:asciiTheme="minorHAnsi" w:eastAsiaTheme="minorHAnsi" w:hAnsiTheme="minorHAnsi" w:cstheme="minorBidi"/>
                  <w:sz w:val="22"/>
                  <w:szCs w:val="22"/>
                  <w:rPrChange w:id="8506" w:author="Nick.Tolimieri" w:date="2022-09-30T14:57:00Z">
                    <w:rPr>
                      <w:rFonts w:ascii="Calibri" w:hAnsi="Calibri" w:cs="Calibri"/>
                      <w:color w:val="000000"/>
                      <w:sz w:val="22"/>
                      <w:szCs w:val="22"/>
                    </w:rPr>
                  </w:rPrChange>
                </w:rPr>
                <w:t>3</w:t>
              </w:r>
            </w:ins>
          </w:p>
        </w:tc>
        <w:tc>
          <w:tcPr>
            <w:tcW w:w="960" w:type="dxa"/>
            <w:noWrap/>
            <w:hideMark/>
            <w:tcPrChange w:id="85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08" w:author="Nick.Tolimieri" w:date="2022-09-30T14:57:00Z"/>
                <w:rFonts w:asciiTheme="minorHAnsi" w:eastAsiaTheme="minorHAnsi" w:hAnsiTheme="minorHAnsi" w:cstheme="minorBidi"/>
                <w:sz w:val="22"/>
                <w:szCs w:val="22"/>
                <w:rPrChange w:id="8509" w:author="Nick.Tolimieri" w:date="2022-09-30T14:57:00Z">
                  <w:rPr>
                    <w:ins w:id="8510" w:author="Nick.Tolimieri" w:date="2022-09-30T14:57:00Z"/>
                    <w:rFonts w:ascii="Calibri" w:hAnsi="Calibri" w:cs="Calibri"/>
                    <w:color w:val="000000"/>
                    <w:sz w:val="22"/>
                    <w:szCs w:val="22"/>
                  </w:rPr>
                </w:rPrChange>
              </w:rPr>
              <w:pPrChange w:id="8511" w:author="Nick.Tolimieri" w:date="2022-09-30T14:57:00Z">
                <w:pPr>
                  <w:jc w:val="right"/>
                </w:pPr>
              </w:pPrChange>
            </w:pPr>
            <w:ins w:id="8512" w:author="Nick.Tolimieri" w:date="2022-09-30T14:57:00Z">
              <w:r w:rsidRPr="0095582C">
                <w:rPr>
                  <w:rFonts w:asciiTheme="minorHAnsi" w:eastAsiaTheme="minorHAnsi" w:hAnsiTheme="minorHAnsi" w:cstheme="minorBidi"/>
                  <w:sz w:val="22"/>
                  <w:szCs w:val="22"/>
                  <w:rPrChange w:id="8513" w:author="Nick.Tolimieri" w:date="2022-09-30T14:57:00Z">
                    <w:rPr>
                      <w:rFonts w:ascii="Calibri" w:hAnsi="Calibri" w:cs="Calibri"/>
                      <w:color w:val="000000"/>
                      <w:sz w:val="22"/>
                      <w:szCs w:val="22"/>
                    </w:rPr>
                  </w:rPrChange>
                </w:rPr>
                <w:t>95</w:t>
              </w:r>
            </w:ins>
          </w:p>
        </w:tc>
        <w:tc>
          <w:tcPr>
            <w:tcW w:w="960" w:type="dxa"/>
            <w:noWrap/>
            <w:hideMark/>
            <w:tcPrChange w:id="851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15" w:author="Nick.Tolimieri" w:date="2022-09-30T14:57:00Z"/>
                <w:rFonts w:asciiTheme="minorHAnsi" w:eastAsiaTheme="minorHAnsi" w:hAnsiTheme="minorHAnsi" w:cstheme="minorBidi"/>
                <w:sz w:val="22"/>
                <w:szCs w:val="22"/>
                <w:rPrChange w:id="8516" w:author="Nick.Tolimieri" w:date="2022-09-30T14:57:00Z">
                  <w:rPr>
                    <w:ins w:id="8517" w:author="Nick.Tolimieri" w:date="2022-09-30T14:57:00Z"/>
                    <w:rFonts w:ascii="Calibri" w:hAnsi="Calibri" w:cs="Calibri"/>
                    <w:color w:val="000000"/>
                    <w:sz w:val="22"/>
                    <w:szCs w:val="22"/>
                  </w:rPr>
                </w:rPrChange>
              </w:rPr>
              <w:pPrChange w:id="8518" w:author="Nick.Tolimieri" w:date="2022-09-30T14:57:00Z">
                <w:pPr>
                  <w:jc w:val="right"/>
                </w:pPr>
              </w:pPrChange>
            </w:pPr>
            <w:ins w:id="8519" w:author="Nick.Tolimieri" w:date="2022-09-30T14:57:00Z">
              <w:r w:rsidRPr="0095582C">
                <w:rPr>
                  <w:rFonts w:asciiTheme="minorHAnsi" w:eastAsiaTheme="minorHAnsi" w:hAnsiTheme="minorHAnsi" w:cstheme="minorBidi"/>
                  <w:sz w:val="22"/>
                  <w:szCs w:val="22"/>
                  <w:rPrChange w:id="8520" w:author="Nick.Tolimieri" w:date="2022-09-30T14:57:00Z">
                    <w:rPr>
                      <w:rFonts w:ascii="Calibri" w:hAnsi="Calibri" w:cs="Calibri"/>
                      <w:color w:val="000000"/>
                      <w:sz w:val="22"/>
                      <w:szCs w:val="22"/>
                    </w:rPr>
                  </w:rPrChange>
                </w:rPr>
                <w:t>23</w:t>
              </w:r>
            </w:ins>
          </w:p>
        </w:tc>
        <w:tc>
          <w:tcPr>
            <w:tcW w:w="960" w:type="dxa"/>
            <w:noWrap/>
            <w:hideMark/>
            <w:tcPrChange w:id="852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22" w:author="Nick.Tolimieri" w:date="2022-09-30T14:57:00Z"/>
                <w:rFonts w:asciiTheme="minorHAnsi" w:eastAsiaTheme="minorHAnsi" w:hAnsiTheme="minorHAnsi" w:cstheme="minorBidi"/>
                <w:sz w:val="22"/>
                <w:szCs w:val="22"/>
                <w:rPrChange w:id="8523" w:author="Nick.Tolimieri" w:date="2022-09-30T14:57:00Z">
                  <w:rPr>
                    <w:ins w:id="8524" w:author="Nick.Tolimieri" w:date="2022-09-30T14:57:00Z"/>
                    <w:rFonts w:ascii="Calibri" w:hAnsi="Calibri" w:cs="Calibri"/>
                    <w:color w:val="000000"/>
                    <w:sz w:val="22"/>
                    <w:szCs w:val="22"/>
                  </w:rPr>
                </w:rPrChange>
              </w:rPr>
              <w:pPrChange w:id="8525" w:author="Nick.Tolimieri" w:date="2022-09-30T14:57:00Z">
                <w:pPr>
                  <w:jc w:val="right"/>
                </w:pPr>
              </w:pPrChange>
            </w:pPr>
            <w:ins w:id="8526" w:author="Nick.Tolimieri" w:date="2022-09-30T14:57:00Z">
              <w:r w:rsidRPr="0095582C">
                <w:rPr>
                  <w:rFonts w:asciiTheme="minorHAnsi" w:eastAsiaTheme="minorHAnsi" w:hAnsiTheme="minorHAnsi" w:cstheme="minorBidi"/>
                  <w:sz w:val="22"/>
                  <w:szCs w:val="22"/>
                  <w:rPrChange w:id="8527" w:author="Nick.Tolimieri" w:date="2022-09-30T14:57:00Z">
                    <w:rPr>
                      <w:rFonts w:ascii="Calibri" w:hAnsi="Calibri" w:cs="Calibri"/>
                      <w:color w:val="000000"/>
                      <w:sz w:val="22"/>
                      <w:szCs w:val="22"/>
                    </w:rPr>
                  </w:rPrChange>
                </w:rPr>
                <w:t>47</w:t>
              </w:r>
            </w:ins>
          </w:p>
        </w:tc>
        <w:tc>
          <w:tcPr>
            <w:tcW w:w="960" w:type="dxa"/>
            <w:noWrap/>
            <w:hideMark/>
            <w:tcPrChange w:id="852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29" w:author="Nick.Tolimieri" w:date="2022-09-30T14:57:00Z"/>
                <w:rFonts w:asciiTheme="minorHAnsi" w:eastAsiaTheme="minorHAnsi" w:hAnsiTheme="minorHAnsi" w:cstheme="minorBidi"/>
                <w:sz w:val="22"/>
                <w:szCs w:val="22"/>
                <w:rPrChange w:id="8530" w:author="Nick.Tolimieri" w:date="2022-09-30T14:57:00Z">
                  <w:rPr>
                    <w:ins w:id="8531" w:author="Nick.Tolimieri" w:date="2022-09-30T14:57:00Z"/>
                    <w:rFonts w:ascii="Calibri" w:hAnsi="Calibri" w:cs="Calibri"/>
                    <w:color w:val="000000"/>
                    <w:sz w:val="22"/>
                    <w:szCs w:val="22"/>
                  </w:rPr>
                </w:rPrChange>
              </w:rPr>
              <w:pPrChange w:id="8532" w:author="Nick.Tolimieri" w:date="2022-09-30T14:57:00Z">
                <w:pPr>
                  <w:jc w:val="right"/>
                </w:pPr>
              </w:pPrChange>
            </w:pPr>
            <w:ins w:id="8533" w:author="Nick.Tolimieri" w:date="2022-09-30T14:57:00Z">
              <w:r w:rsidRPr="0095582C">
                <w:rPr>
                  <w:rFonts w:asciiTheme="minorHAnsi" w:eastAsiaTheme="minorHAnsi" w:hAnsiTheme="minorHAnsi" w:cstheme="minorBidi"/>
                  <w:sz w:val="22"/>
                  <w:szCs w:val="22"/>
                  <w:rPrChange w:id="8534" w:author="Nick.Tolimieri" w:date="2022-09-30T14:57:00Z">
                    <w:rPr>
                      <w:rFonts w:ascii="Calibri" w:hAnsi="Calibri" w:cs="Calibri"/>
                      <w:color w:val="000000"/>
                      <w:sz w:val="22"/>
                      <w:szCs w:val="22"/>
                    </w:rPr>
                  </w:rPrChange>
                </w:rPr>
                <w:t>2.41</w:t>
              </w:r>
            </w:ins>
          </w:p>
        </w:tc>
        <w:tc>
          <w:tcPr>
            <w:tcW w:w="960" w:type="dxa"/>
            <w:noWrap/>
            <w:hideMark/>
            <w:tcPrChange w:id="853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36" w:author="Nick.Tolimieri" w:date="2022-09-30T14:57:00Z"/>
                <w:rFonts w:asciiTheme="minorHAnsi" w:eastAsiaTheme="minorHAnsi" w:hAnsiTheme="minorHAnsi" w:cstheme="minorBidi"/>
                <w:sz w:val="22"/>
                <w:szCs w:val="22"/>
                <w:rPrChange w:id="8537" w:author="Nick.Tolimieri" w:date="2022-09-30T14:57:00Z">
                  <w:rPr>
                    <w:ins w:id="8538" w:author="Nick.Tolimieri" w:date="2022-09-30T14:57:00Z"/>
                    <w:rFonts w:ascii="Calibri" w:hAnsi="Calibri" w:cs="Calibri"/>
                    <w:color w:val="000000"/>
                    <w:sz w:val="22"/>
                    <w:szCs w:val="22"/>
                  </w:rPr>
                </w:rPrChange>
              </w:rPr>
              <w:pPrChange w:id="8539" w:author="Nick.Tolimieri" w:date="2022-09-30T14:57:00Z">
                <w:pPr>
                  <w:jc w:val="right"/>
                </w:pPr>
              </w:pPrChange>
            </w:pPr>
            <w:ins w:id="8540" w:author="Nick.Tolimieri" w:date="2022-09-30T14:57:00Z">
              <w:r w:rsidRPr="0095582C">
                <w:rPr>
                  <w:rFonts w:asciiTheme="minorHAnsi" w:eastAsiaTheme="minorHAnsi" w:hAnsiTheme="minorHAnsi" w:cstheme="minorBidi"/>
                  <w:sz w:val="22"/>
                  <w:szCs w:val="22"/>
                  <w:rPrChange w:id="8541" w:author="Nick.Tolimieri" w:date="2022-09-30T14:57:00Z">
                    <w:rPr>
                      <w:rFonts w:ascii="Calibri" w:hAnsi="Calibri" w:cs="Calibri"/>
                      <w:color w:val="000000"/>
                      <w:sz w:val="22"/>
                      <w:szCs w:val="22"/>
                    </w:rPr>
                  </w:rPrChange>
                </w:rPr>
                <w:t>0.56</w:t>
              </w:r>
            </w:ins>
          </w:p>
        </w:tc>
      </w:tr>
      <w:tr w:rsidR="0095582C" w:rsidRPr="0095582C" w:rsidTr="0095582C">
        <w:trPr>
          <w:divId w:val="355430803"/>
          <w:trHeight w:val="300"/>
          <w:ins w:id="8542" w:author="Nick.Tolimieri" w:date="2022-09-30T14:57:00Z"/>
          <w:trPrChange w:id="8543" w:author="Nick.Tolimieri" w:date="2022-09-30T14:57:00Z">
            <w:trPr>
              <w:divId w:val="355430803"/>
              <w:trHeight w:val="300"/>
            </w:trPr>
          </w:trPrChange>
        </w:trPr>
        <w:tc>
          <w:tcPr>
            <w:tcW w:w="960" w:type="dxa"/>
            <w:noWrap/>
            <w:hideMark/>
            <w:tcPrChange w:id="8544"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45" w:author="Nick.Tolimieri" w:date="2022-09-30T14:57:00Z"/>
                <w:rFonts w:asciiTheme="minorHAnsi" w:eastAsiaTheme="minorHAnsi" w:hAnsiTheme="minorHAnsi" w:cstheme="minorBidi"/>
                <w:sz w:val="22"/>
                <w:szCs w:val="22"/>
                <w:rPrChange w:id="8546" w:author="Nick.Tolimieri" w:date="2022-09-30T14:57:00Z">
                  <w:rPr>
                    <w:ins w:id="8547" w:author="Nick.Tolimieri" w:date="2022-09-30T14:57:00Z"/>
                    <w:rFonts w:ascii="Calibri" w:hAnsi="Calibri" w:cs="Calibri"/>
                    <w:color w:val="000000"/>
                    <w:sz w:val="22"/>
                    <w:szCs w:val="22"/>
                  </w:rPr>
                </w:rPrChange>
              </w:rPr>
              <w:pPrChange w:id="8548" w:author="Nick.Tolimieri" w:date="2022-09-30T14:57:00Z">
                <w:pPr/>
              </w:pPrChange>
            </w:pPr>
            <w:ins w:id="8549" w:author="Nick.Tolimieri" w:date="2022-09-30T14:57:00Z">
              <w:r w:rsidRPr="0095582C">
                <w:rPr>
                  <w:rFonts w:asciiTheme="minorHAnsi" w:eastAsiaTheme="minorHAnsi" w:hAnsiTheme="minorHAnsi" w:cstheme="minorBidi"/>
                  <w:sz w:val="22"/>
                  <w:szCs w:val="22"/>
                  <w:rPrChange w:id="8550" w:author="Nick.Tolimieri" w:date="2022-09-30T14:57:00Z">
                    <w:rPr>
                      <w:rFonts w:ascii="Calibri" w:hAnsi="Calibri" w:cs="Calibri"/>
                      <w:color w:val="000000"/>
                      <w:sz w:val="22"/>
                      <w:szCs w:val="22"/>
                    </w:rPr>
                  </w:rPrChange>
                </w:rPr>
                <w:t>Cape Alava</w:t>
              </w:r>
            </w:ins>
          </w:p>
        </w:tc>
        <w:tc>
          <w:tcPr>
            <w:tcW w:w="960" w:type="dxa"/>
            <w:noWrap/>
            <w:hideMark/>
            <w:tcPrChange w:id="8551"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52" w:author="Nick.Tolimieri" w:date="2022-09-30T14:57:00Z"/>
                <w:rFonts w:asciiTheme="minorHAnsi" w:eastAsiaTheme="minorHAnsi" w:hAnsiTheme="minorHAnsi" w:cstheme="minorBidi"/>
                <w:sz w:val="22"/>
                <w:szCs w:val="22"/>
                <w:rPrChange w:id="8553" w:author="Nick.Tolimieri" w:date="2022-09-30T14:57:00Z">
                  <w:rPr>
                    <w:ins w:id="8554" w:author="Nick.Tolimieri" w:date="2022-09-30T14:57:00Z"/>
                    <w:rFonts w:ascii="Calibri" w:hAnsi="Calibri" w:cs="Calibri"/>
                    <w:color w:val="000000"/>
                    <w:sz w:val="22"/>
                    <w:szCs w:val="22"/>
                  </w:rPr>
                </w:rPrChange>
              </w:rPr>
              <w:pPrChange w:id="8555" w:author="Nick.Tolimieri" w:date="2022-09-30T14:57:00Z">
                <w:pPr>
                  <w:jc w:val="right"/>
                </w:pPr>
              </w:pPrChange>
            </w:pPr>
            <w:ins w:id="8556" w:author="Nick.Tolimieri" w:date="2022-09-30T14:57:00Z">
              <w:r w:rsidRPr="0095582C">
                <w:rPr>
                  <w:rFonts w:asciiTheme="minorHAnsi" w:eastAsiaTheme="minorHAnsi" w:hAnsiTheme="minorHAnsi" w:cstheme="minorBidi"/>
                  <w:sz w:val="22"/>
                  <w:szCs w:val="22"/>
                  <w:rPrChange w:id="8557" w:author="Nick.Tolimieri" w:date="2022-09-30T14:57:00Z">
                    <w:rPr>
                      <w:rFonts w:ascii="Calibri" w:hAnsi="Calibri" w:cs="Calibri"/>
                      <w:color w:val="000000"/>
                      <w:sz w:val="22"/>
                      <w:szCs w:val="22"/>
                    </w:rPr>
                  </w:rPrChange>
                </w:rPr>
                <w:t>2015</w:t>
              </w:r>
            </w:ins>
          </w:p>
        </w:tc>
        <w:tc>
          <w:tcPr>
            <w:tcW w:w="960" w:type="dxa"/>
            <w:noWrap/>
            <w:hideMark/>
            <w:tcPrChange w:id="8558"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59" w:author="Nick.Tolimieri" w:date="2022-09-30T14:57:00Z"/>
                <w:rFonts w:asciiTheme="minorHAnsi" w:eastAsiaTheme="minorHAnsi" w:hAnsiTheme="minorHAnsi" w:cstheme="minorBidi"/>
                <w:sz w:val="22"/>
                <w:szCs w:val="22"/>
                <w:rPrChange w:id="8560" w:author="Nick.Tolimieri" w:date="2022-09-30T14:57:00Z">
                  <w:rPr>
                    <w:ins w:id="8561" w:author="Nick.Tolimieri" w:date="2022-09-30T14:57:00Z"/>
                    <w:rFonts w:ascii="Calibri" w:hAnsi="Calibri" w:cs="Calibri"/>
                    <w:color w:val="000000"/>
                    <w:sz w:val="22"/>
                    <w:szCs w:val="22"/>
                  </w:rPr>
                </w:rPrChange>
              </w:rPr>
              <w:pPrChange w:id="8562" w:author="Nick.Tolimieri" w:date="2022-09-30T14:57:00Z">
                <w:pPr>
                  <w:jc w:val="right"/>
                </w:pPr>
              </w:pPrChange>
            </w:pPr>
            <w:ins w:id="8563" w:author="Nick.Tolimieri" w:date="2022-09-30T14:57:00Z">
              <w:r w:rsidRPr="0095582C">
                <w:rPr>
                  <w:rFonts w:asciiTheme="minorHAnsi" w:eastAsiaTheme="minorHAnsi" w:hAnsiTheme="minorHAnsi" w:cstheme="minorBidi"/>
                  <w:sz w:val="22"/>
                  <w:szCs w:val="22"/>
                  <w:rPrChange w:id="8564" w:author="Nick.Tolimieri" w:date="2022-09-30T14:57:00Z">
                    <w:rPr>
                      <w:rFonts w:ascii="Calibri" w:hAnsi="Calibri" w:cs="Calibri"/>
                      <w:color w:val="000000"/>
                      <w:sz w:val="22"/>
                      <w:szCs w:val="22"/>
                    </w:rPr>
                  </w:rPrChange>
                </w:rPr>
                <w:t>0</w:t>
              </w:r>
            </w:ins>
          </w:p>
        </w:tc>
        <w:tc>
          <w:tcPr>
            <w:tcW w:w="960" w:type="dxa"/>
            <w:noWrap/>
            <w:hideMark/>
            <w:tcPrChange w:id="8565"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66" w:author="Nick.Tolimieri" w:date="2022-09-30T14:57:00Z"/>
                <w:rFonts w:asciiTheme="minorHAnsi" w:eastAsiaTheme="minorHAnsi" w:hAnsiTheme="minorHAnsi" w:cstheme="minorBidi"/>
                <w:sz w:val="22"/>
                <w:szCs w:val="22"/>
                <w:rPrChange w:id="8567" w:author="Nick.Tolimieri" w:date="2022-09-30T14:57:00Z">
                  <w:rPr>
                    <w:ins w:id="8568" w:author="Nick.Tolimieri" w:date="2022-09-30T14:57:00Z"/>
                    <w:rFonts w:ascii="Calibri" w:hAnsi="Calibri" w:cs="Calibri"/>
                    <w:color w:val="000000"/>
                    <w:sz w:val="22"/>
                    <w:szCs w:val="22"/>
                  </w:rPr>
                </w:rPrChange>
              </w:rPr>
              <w:pPrChange w:id="8569" w:author="Nick.Tolimieri" w:date="2022-09-30T14:57:00Z">
                <w:pPr>
                  <w:jc w:val="right"/>
                </w:pPr>
              </w:pPrChange>
            </w:pPr>
            <w:ins w:id="8570" w:author="Nick.Tolimieri" w:date="2022-09-30T14:57:00Z">
              <w:r w:rsidRPr="0095582C">
                <w:rPr>
                  <w:rFonts w:asciiTheme="minorHAnsi" w:eastAsiaTheme="minorHAnsi" w:hAnsiTheme="minorHAnsi" w:cstheme="minorBidi"/>
                  <w:sz w:val="22"/>
                  <w:szCs w:val="22"/>
                  <w:rPrChange w:id="8571" w:author="Nick.Tolimieri" w:date="2022-09-30T14:57:00Z">
                    <w:rPr>
                      <w:rFonts w:ascii="Calibri" w:hAnsi="Calibri" w:cs="Calibri"/>
                      <w:color w:val="000000"/>
                      <w:sz w:val="22"/>
                      <w:szCs w:val="22"/>
                    </w:rPr>
                  </w:rPrChange>
                </w:rPr>
                <w:t>137</w:t>
              </w:r>
            </w:ins>
          </w:p>
        </w:tc>
        <w:tc>
          <w:tcPr>
            <w:tcW w:w="960" w:type="dxa"/>
            <w:noWrap/>
            <w:hideMark/>
            <w:tcPrChange w:id="8572"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73" w:author="Nick.Tolimieri" w:date="2022-09-30T14:57:00Z"/>
                <w:rFonts w:asciiTheme="minorHAnsi" w:eastAsiaTheme="minorHAnsi" w:hAnsiTheme="minorHAnsi" w:cstheme="minorBidi"/>
                <w:sz w:val="22"/>
                <w:szCs w:val="22"/>
                <w:rPrChange w:id="8574" w:author="Nick.Tolimieri" w:date="2022-09-30T14:57:00Z">
                  <w:rPr>
                    <w:ins w:id="8575" w:author="Nick.Tolimieri" w:date="2022-09-30T14:57:00Z"/>
                    <w:rFonts w:ascii="Calibri" w:hAnsi="Calibri" w:cs="Calibri"/>
                    <w:color w:val="000000"/>
                    <w:sz w:val="22"/>
                    <w:szCs w:val="22"/>
                  </w:rPr>
                </w:rPrChange>
              </w:rPr>
              <w:pPrChange w:id="8576" w:author="Nick.Tolimieri" w:date="2022-09-30T14:57:00Z">
                <w:pPr>
                  <w:jc w:val="right"/>
                </w:pPr>
              </w:pPrChange>
            </w:pPr>
            <w:ins w:id="8577" w:author="Nick.Tolimieri" w:date="2022-09-30T14:57:00Z">
              <w:r w:rsidRPr="0095582C">
                <w:rPr>
                  <w:rFonts w:asciiTheme="minorHAnsi" w:eastAsiaTheme="minorHAnsi" w:hAnsiTheme="minorHAnsi" w:cstheme="minorBidi"/>
                  <w:sz w:val="22"/>
                  <w:szCs w:val="22"/>
                  <w:rPrChange w:id="8578" w:author="Nick.Tolimieri" w:date="2022-09-30T14:57:00Z">
                    <w:rPr>
                      <w:rFonts w:ascii="Calibri" w:hAnsi="Calibri" w:cs="Calibri"/>
                      <w:color w:val="000000"/>
                      <w:sz w:val="22"/>
                      <w:szCs w:val="22"/>
                    </w:rPr>
                  </w:rPrChange>
                </w:rPr>
                <w:t>10</w:t>
              </w:r>
            </w:ins>
          </w:p>
        </w:tc>
        <w:tc>
          <w:tcPr>
            <w:tcW w:w="960" w:type="dxa"/>
            <w:noWrap/>
            <w:hideMark/>
            <w:tcPrChange w:id="8579"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80" w:author="Nick.Tolimieri" w:date="2022-09-30T14:57:00Z"/>
                <w:rFonts w:asciiTheme="minorHAnsi" w:eastAsiaTheme="minorHAnsi" w:hAnsiTheme="minorHAnsi" w:cstheme="minorBidi"/>
                <w:sz w:val="22"/>
                <w:szCs w:val="22"/>
                <w:rPrChange w:id="8581" w:author="Nick.Tolimieri" w:date="2022-09-30T14:57:00Z">
                  <w:rPr>
                    <w:ins w:id="8582" w:author="Nick.Tolimieri" w:date="2022-09-30T14:57:00Z"/>
                    <w:rFonts w:ascii="Calibri" w:hAnsi="Calibri" w:cs="Calibri"/>
                    <w:color w:val="000000"/>
                    <w:sz w:val="22"/>
                    <w:szCs w:val="22"/>
                  </w:rPr>
                </w:rPrChange>
              </w:rPr>
              <w:pPrChange w:id="8583" w:author="Nick.Tolimieri" w:date="2022-09-30T14:57:00Z">
                <w:pPr>
                  <w:jc w:val="right"/>
                </w:pPr>
              </w:pPrChange>
            </w:pPr>
            <w:ins w:id="8584" w:author="Nick.Tolimieri" w:date="2022-09-30T14:57:00Z">
              <w:r w:rsidRPr="0095582C">
                <w:rPr>
                  <w:rFonts w:asciiTheme="minorHAnsi" w:eastAsiaTheme="minorHAnsi" w:hAnsiTheme="minorHAnsi" w:cstheme="minorBidi"/>
                  <w:sz w:val="22"/>
                  <w:szCs w:val="22"/>
                  <w:rPrChange w:id="8585" w:author="Nick.Tolimieri" w:date="2022-09-30T14:57:00Z">
                    <w:rPr>
                      <w:rFonts w:ascii="Calibri" w:hAnsi="Calibri" w:cs="Calibri"/>
                      <w:color w:val="000000"/>
                      <w:sz w:val="22"/>
                      <w:szCs w:val="22"/>
                    </w:rPr>
                  </w:rPrChange>
                </w:rPr>
                <w:t>114</w:t>
              </w:r>
            </w:ins>
          </w:p>
        </w:tc>
        <w:tc>
          <w:tcPr>
            <w:tcW w:w="960" w:type="dxa"/>
            <w:noWrap/>
            <w:hideMark/>
            <w:tcPrChange w:id="8586"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87" w:author="Nick.Tolimieri" w:date="2022-09-30T14:57:00Z"/>
                <w:rFonts w:asciiTheme="minorHAnsi" w:eastAsiaTheme="minorHAnsi" w:hAnsiTheme="minorHAnsi" w:cstheme="minorBidi"/>
                <w:sz w:val="22"/>
                <w:szCs w:val="22"/>
                <w:rPrChange w:id="8588" w:author="Nick.Tolimieri" w:date="2022-09-30T14:57:00Z">
                  <w:rPr>
                    <w:ins w:id="8589" w:author="Nick.Tolimieri" w:date="2022-09-30T14:57:00Z"/>
                    <w:rFonts w:ascii="Calibri" w:hAnsi="Calibri" w:cs="Calibri"/>
                    <w:color w:val="000000"/>
                    <w:sz w:val="22"/>
                    <w:szCs w:val="22"/>
                  </w:rPr>
                </w:rPrChange>
              </w:rPr>
              <w:pPrChange w:id="8590" w:author="Nick.Tolimieri" w:date="2022-09-30T14:57:00Z">
                <w:pPr>
                  <w:jc w:val="right"/>
                </w:pPr>
              </w:pPrChange>
            </w:pPr>
            <w:ins w:id="8591" w:author="Nick.Tolimieri" w:date="2022-09-30T14:57:00Z">
              <w:r w:rsidRPr="0095582C">
                <w:rPr>
                  <w:rFonts w:asciiTheme="minorHAnsi" w:eastAsiaTheme="minorHAnsi" w:hAnsiTheme="minorHAnsi" w:cstheme="minorBidi"/>
                  <w:sz w:val="22"/>
                  <w:szCs w:val="22"/>
                  <w:rPrChange w:id="8592" w:author="Nick.Tolimieri" w:date="2022-09-30T14:57:00Z">
                    <w:rPr>
                      <w:rFonts w:ascii="Calibri" w:hAnsi="Calibri" w:cs="Calibri"/>
                      <w:color w:val="000000"/>
                      <w:sz w:val="22"/>
                      <w:szCs w:val="22"/>
                    </w:rPr>
                  </w:rPrChange>
                </w:rPr>
                <w:t>5</w:t>
              </w:r>
            </w:ins>
          </w:p>
        </w:tc>
        <w:tc>
          <w:tcPr>
            <w:tcW w:w="960" w:type="dxa"/>
            <w:noWrap/>
            <w:hideMark/>
            <w:tcPrChange w:id="8593"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594" w:author="Nick.Tolimieri" w:date="2022-09-30T14:57:00Z"/>
                <w:rFonts w:asciiTheme="minorHAnsi" w:eastAsiaTheme="minorHAnsi" w:hAnsiTheme="minorHAnsi" w:cstheme="minorBidi"/>
                <w:sz w:val="22"/>
                <w:szCs w:val="22"/>
                <w:rPrChange w:id="8595" w:author="Nick.Tolimieri" w:date="2022-09-30T14:57:00Z">
                  <w:rPr>
                    <w:ins w:id="8596" w:author="Nick.Tolimieri" w:date="2022-09-30T14:57:00Z"/>
                    <w:rFonts w:ascii="Calibri" w:hAnsi="Calibri" w:cs="Calibri"/>
                    <w:color w:val="000000"/>
                    <w:sz w:val="22"/>
                    <w:szCs w:val="22"/>
                  </w:rPr>
                </w:rPrChange>
              </w:rPr>
              <w:pPrChange w:id="8597" w:author="Nick.Tolimieri" w:date="2022-09-30T14:57:00Z">
                <w:pPr>
                  <w:jc w:val="right"/>
                </w:pPr>
              </w:pPrChange>
            </w:pPr>
            <w:ins w:id="8598" w:author="Nick.Tolimieri" w:date="2022-09-30T14:57:00Z">
              <w:r w:rsidRPr="0095582C">
                <w:rPr>
                  <w:rFonts w:asciiTheme="minorHAnsi" w:eastAsiaTheme="minorHAnsi" w:hAnsiTheme="minorHAnsi" w:cstheme="minorBidi"/>
                  <w:sz w:val="22"/>
                  <w:szCs w:val="22"/>
                  <w:rPrChange w:id="8599" w:author="Nick.Tolimieri" w:date="2022-09-30T14:57:00Z">
                    <w:rPr>
                      <w:rFonts w:ascii="Calibri" w:hAnsi="Calibri" w:cs="Calibri"/>
                      <w:color w:val="000000"/>
                      <w:sz w:val="22"/>
                      <w:szCs w:val="22"/>
                    </w:rPr>
                  </w:rPrChange>
                </w:rPr>
                <w:t>36</w:t>
              </w:r>
            </w:ins>
          </w:p>
        </w:tc>
        <w:tc>
          <w:tcPr>
            <w:tcW w:w="960" w:type="dxa"/>
            <w:noWrap/>
            <w:hideMark/>
            <w:tcPrChange w:id="8600"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601" w:author="Nick.Tolimieri" w:date="2022-09-30T14:57:00Z"/>
                <w:rFonts w:asciiTheme="minorHAnsi" w:eastAsiaTheme="minorHAnsi" w:hAnsiTheme="minorHAnsi" w:cstheme="minorBidi"/>
                <w:sz w:val="22"/>
                <w:szCs w:val="22"/>
                <w:rPrChange w:id="8602" w:author="Nick.Tolimieri" w:date="2022-09-30T14:57:00Z">
                  <w:rPr>
                    <w:ins w:id="8603" w:author="Nick.Tolimieri" w:date="2022-09-30T14:57:00Z"/>
                    <w:rFonts w:ascii="Calibri" w:hAnsi="Calibri" w:cs="Calibri"/>
                    <w:color w:val="000000"/>
                    <w:sz w:val="22"/>
                    <w:szCs w:val="22"/>
                  </w:rPr>
                </w:rPrChange>
              </w:rPr>
              <w:pPrChange w:id="8604" w:author="Nick.Tolimieri" w:date="2022-09-30T14:57:00Z">
                <w:pPr>
                  <w:jc w:val="right"/>
                </w:pPr>
              </w:pPrChange>
            </w:pPr>
            <w:ins w:id="8605" w:author="Nick.Tolimieri" w:date="2022-09-30T14:57:00Z">
              <w:r w:rsidRPr="0095582C">
                <w:rPr>
                  <w:rFonts w:asciiTheme="minorHAnsi" w:eastAsiaTheme="minorHAnsi" w:hAnsiTheme="minorHAnsi" w:cstheme="minorBidi"/>
                  <w:sz w:val="22"/>
                  <w:szCs w:val="22"/>
                  <w:rPrChange w:id="8606" w:author="Nick.Tolimieri" w:date="2022-09-30T14:57:00Z">
                    <w:rPr>
                      <w:rFonts w:ascii="Calibri" w:hAnsi="Calibri" w:cs="Calibri"/>
                      <w:color w:val="000000"/>
                      <w:sz w:val="22"/>
                      <w:szCs w:val="22"/>
                    </w:rPr>
                  </w:rPrChange>
                </w:rPr>
                <w:t>1.68</w:t>
              </w:r>
            </w:ins>
          </w:p>
        </w:tc>
        <w:tc>
          <w:tcPr>
            <w:tcW w:w="960" w:type="dxa"/>
            <w:noWrap/>
            <w:hideMark/>
            <w:tcPrChange w:id="8607" w:author="Nick.Tolimieri" w:date="2022-09-30T14:57: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95582C" w:rsidRPr="0095582C" w:rsidRDefault="0095582C" w:rsidP="0095582C">
            <w:pPr>
              <w:ind w:firstLine="0"/>
              <w:rPr>
                <w:ins w:id="8608" w:author="Nick.Tolimieri" w:date="2022-09-30T14:57:00Z"/>
                <w:rFonts w:asciiTheme="minorHAnsi" w:eastAsiaTheme="minorHAnsi" w:hAnsiTheme="minorHAnsi" w:cstheme="minorBidi"/>
                <w:sz w:val="22"/>
                <w:szCs w:val="22"/>
                <w:rPrChange w:id="8609" w:author="Nick.Tolimieri" w:date="2022-09-30T14:57:00Z">
                  <w:rPr>
                    <w:ins w:id="8610" w:author="Nick.Tolimieri" w:date="2022-09-30T14:57:00Z"/>
                    <w:rFonts w:ascii="Calibri" w:hAnsi="Calibri" w:cs="Calibri"/>
                    <w:color w:val="000000"/>
                    <w:sz w:val="22"/>
                    <w:szCs w:val="22"/>
                  </w:rPr>
                </w:rPrChange>
              </w:rPr>
              <w:pPrChange w:id="8611" w:author="Nick.Tolimieri" w:date="2022-09-30T14:57:00Z">
                <w:pPr>
                  <w:jc w:val="right"/>
                </w:pPr>
              </w:pPrChange>
            </w:pPr>
            <w:ins w:id="8612" w:author="Nick.Tolimieri" w:date="2022-09-30T14:57:00Z">
              <w:r w:rsidRPr="0095582C">
                <w:rPr>
                  <w:rFonts w:asciiTheme="minorHAnsi" w:eastAsiaTheme="minorHAnsi" w:hAnsiTheme="minorHAnsi" w:cstheme="minorBidi"/>
                  <w:sz w:val="22"/>
                  <w:szCs w:val="22"/>
                  <w:rPrChange w:id="8613" w:author="Nick.Tolimieri" w:date="2022-09-30T14:57:00Z">
                    <w:rPr>
                      <w:rFonts w:ascii="Calibri" w:hAnsi="Calibri" w:cs="Calibri"/>
                      <w:color w:val="000000"/>
                      <w:sz w:val="22"/>
                      <w:szCs w:val="22"/>
                    </w:rPr>
                  </w:rPrChange>
                </w:rPr>
                <w:t>0.22</w:t>
              </w:r>
            </w:ins>
          </w:p>
        </w:tc>
      </w:tr>
    </w:tbl>
    <w:p w:rsidR="007772DD" w:rsidDel="0095582C" w:rsidRDefault="007772DD" w:rsidP="0095582C">
      <w:pPr>
        <w:ind w:firstLine="0"/>
        <w:rPr>
          <w:del w:id="8614" w:author="Nick.Tolimieri" w:date="2022-09-30T14:57:00Z"/>
          <w:rFonts w:asciiTheme="minorHAnsi" w:eastAsiaTheme="minorHAnsi" w:hAnsiTheme="minorHAnsi" w:cstheme="minorBidi"/>
          <w:sz w:val="22"/>
          <w:szCs w:val="22"/>
          <w:lang w:val="en-US"/>
        </w:rPr>
        <w:pPrChange w:id="8615" w:author="Nick.Tolimieri" w:date="2022-09-30T14:57:00Z">
          <w:pPr/>
        </w:pPrChange>
      </w:pPr>
    </w:p>
    <w:tbl>
      <w:tblPr>
        <w:tblStyle w:val="TableGrid"/>
        <w:tblW w:w="9600" w:type="dxa"/>
        <w:tblLayout w:type="fixed"/>
        <w:tblLook w:val="04A0" w:firstRow="1" w:lastRow="0" w:firstColumn="1" w:lastColumn="0" w:noHBand="0" w:noVBand="1"/>
        <w:tblPrChange w:id="8616" w:author="Nick.Tolimieri [2]" w:date="2022-09-27T15:21: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17">
          <w:tblGrid>
            <w:gridCol w:w="960"/>
            <w:gridCol w:w="960"/>
            <w:gridCol w:w="960"/>
            <w:gridCol w:w="960"/>
            <w:gridCol w:w="960"/>
            <w:gridCol w:w="960"/>
            <w:gridCol w:w="960"/>
            <w:gridCol w:w="960"/>
            <w:gridCol w:w="960"/>
            <w:gridCol w:w="960"/>
          </w:tblGrid>
        </w:tblGridChange>
      </w:tblGrid>
      <w:tr w:rsidR="007772DD" w:rsidRPr="007772DD" w:rsidDel="0095582C" w:rsidTr="007772DD">
        <w:trPr>
          <w:divId w:val="486363627"/>
          <w:trHeight w:val="300"/>
          <w:ins w:id="8618" w:author="Nick.Tolimieri [2]" w:date="2022-09-27T15:21:00Z"/>
          <w:del w:id="8619" w:author="Nick.Tolimieri" w:date="2022-09-30T14:57:00Z"/>
          <w:trPrChange w:id="8620" w:author="Nick.Tolimieri [2]" w:date="2022-09-27T15:21:00Z">
            <w:trPr>
              <w:divId w:val="486363627"/>
              <w:trHeight w:val="300"/>
            </w:trPr>
          </w:trPrChange>
        </w:trPr>
        <w:tc>
          <w:tcPr>
            <w:tcW w:w="960" w:type="dxa"/>
            <w:noWrap/>
            <w:hideMark/>
            <w:tcPrChange w:id="86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22" w:author="Nick.Tolimieri [2]" w:date="2022-09-27T15:21:00Z"/>
                <w:del w:id="8623" w:author="Nick.Tolimieri" w:date="2022-09-30T14:57:00Z"/>
                <w:rFonts w:asciiTheme="minorHAnsi" w:eastAsiaTheme="minorHAnsi" w:hAnsiTheme="minorHAnsi" w:cstheme="minorBidi"/>
                <w:sz w:val="22"/>
                <w:szCs w:val="22"/>
                <w:rPrChange w:id="8624" w:author="Nick.Tolimieri [2]" w:date="2022-09-27T15:21:00Z">
                  <w:rPr>
                    <w:ins w:id="8625" w:author="Nick.Tolimieri [2]" w:date="2022-09-27T15:21:00Z"/>
                    <w:del w:id="8626" w:author="Nick.Tolimieri" w:date="2022-09-30T14:57:00Z"/>
                    <w:rFonts w:ascii="Calibri" w:hAnsi="Calibri" w:cs="Calibri"/>
                    <w:color w:val="000000"/>
                    <w:sz w:val="22"/>
                    <w:szCs w:val="22"/>
                  </w:rPr>
                </w:rPrChange>
              </w:rPr>
              <w:pPrChange w:id="8627" w:author="Nick.Tolimieri [2]" w:date="2022-09-27T15:21:00Z">
                <w:pPr/>
              </w:pPrChange>
            </w:pPr>
            <w:ins w:id="8628" w:author="Nick.Tolimieri [2]" w:date="2022-09-27T15:21:00Z">
              <w:del w:id="8629" w:author="Nick.Tolimieri" w:date="2022-09-30T14:57:00Z">
                <w:r w:rsidRPr="007772DD" w:rsidDel="0095582C">
                  <w:rPr>
                    <w:rFonts w:asciiTheme="minorHAnsi" w:eastAsiaTheme="minorHAnsi" w:hAnsiTheme="minorHAnsi" w:cstheme="minorBidi"/>
                    <w:sz w:val="22"/>
                    <w:szCs w:val="22"/>
                    <w:rPrChange w:id="8630" w:author="Nick.Tolimieri [2]" w:date="2022-09-27T15:21:00Z">
                      <w:rPr>
                        <w:rFonts w:ascii="Calibri" w:hAnsi="Calibri" w:cs="Calibri"/>
                        <w:color w:val="000000"/>
                        <w:sz w:val="22"/>
                        <w:szCs w:val="22"/>
                      </w:rPr>
                    </w:rPrChange>
                  </w:rPr>
                  <w:delText>Site</w:delText>
                </w:r>
              </w:del>
            </w:ins>
          </w:p>
        </w:tc>
        <w:tc>
          <w:tcPr>
            <w:tcW w:w="960" w:type="dxa"/>
            <w:noWrap/>
            <w:hideMark/>
            <w:tcPrChange w:id="86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32" w:author="Nick.Tolimieri [2]" w:date="2022-09-27T15:21:00Z"/>
                <w:del w:id="8633" w:author="Nick.Tolimieri" w:date="2022-09-30T14:57:00Z"/>
                <w:rFonts w:asciiTheme="minorHAnsi" w:eastAsiaTheme="minorHAnsi" w:hAnsiTheme="minorHAnsi" w:cstheme="minorBidi"/>
                <w:sz w:val="22"/>
                <w:szCs w:val="22"/>
                <w:rPrChange w:id="8634" w:author="Nick.Tolimieri [2]" w:date="2022-09-27T15:21:00Z">
                  <w:rPr>
                    <w:ins w:id="8635" w:author="Nick.Tolimieri [2]" w:date="2022-09-27T15:21:00Z"/>
                    <w:del w:id="8636" w:author="Nick.Tolimieri" w:date="2022-09-30T14:57:00Z"/>
                    <w:rFonts w:ascii="Calibri" w:hAnsi="Calibri" w:cs="Calibri"/>
                    <w:color w:val="000000"/>
                    <w:sz w:val="22"/>
                    <w:szCs w:val="22"/>
                  </w:rPr>
                </w:rPrChange>
              </w:rPr>
              <w:pPrChange w:id="8637" w:author="Nick.Tolimieri [2]" w:date="2022-09-27T15:21:00Z">
                <w:pPr/>
              </w:pPrChange>
            </w:pPr>
            <w:ins w:id="8638" w:author="Nick.Tolimieri [2]" w:date="2022-09-27T15:21:00Z">
              <w:del w:id="8639" w:author="Nick.Tolimieri" w:date="2022-09-30T14:57:00Z">
                <w:r w:rsidRPr="007772DD" w:rsidDel="0095582C">
                  <w:rPr>
                    <w:rFonts w:asciiTheme="minorHAnsi" w:eastAsiaTheme="minorHAnsi" w:hAnsiTheme="minorHAnsi" w:cstheme="minorBidi"/>
                    <w:sz w:val="22"/>
                    <w:szCs w:val="22"/>
                    <w:rPrChange w:id="8640" w:author="Nick.Tolimieri [2]" w:date="2022-09-27T15:21:00Z">
                      <w:rPr>
                        <w:rFonts w:ascii="Calibri" w:hAnsi="Calibri" w:cs="Calibri"/>
                        <w:color w:val="000000"/>
                        <w:sz w:val="22"/>
                        <w:szCs w:val="22"/>
                      </w:rPr>
                    </w:rPrChange>
                  </w:rPr>
                  <w:delText>Year</w:delText>
                </w:r>
              </w:del>
            </w:ins>
          </w:p>
        </w:tc>
        <w:tc>
          <w:tcPr>
            <w:tcW w:w="960" w:type="dxa"/>
            <w:noWrap/>
            <w:hideMark/>
            <w:tcPrChange w:id="86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42" w:author="Nick.Tolimieri [2]" w:date="2022-09-27T15:21:00Z"/>
                <w:del w:id="8643" w:author="Nick.Tolimieri" w:date="2022-09-30T14:57:00Z"/>
                <w:rFonts w:asciiTheme="minorHAnsi" w:eastAsiaTheme="minorHAnsi" w:hAnsiTheme="minorHAnsi" w:cstheme="minorBidi"/>
                <w:sz w:val="22"/>
                <w:szCs w:val="22"/>
                <w:rPrChange w:id="8644" w:author="Nick.Tolimieri [2]" w:date="2022-09-27T15:21:00Z">
                  <w:rPr>
                    <w:ins w:id="8645" w:author="Nick.Tolimieri [2]" w:date="2022-09-27T15:21:00Z"/>
                    <w:del w:id="8646" w:author="Nick.Tolimieri" w:date="2022-09-30T14:57:00Z"/>
                    <w:rFonts w:ascii="Calibri" w:hAnsi="Calibri" w:cs="Calibri"/>
                    <w:color w:val="000000"/>
                    <w:sz w:val="22"/>
                    <w:szCs w:val="22"/>
                  </w:rPr>
                </w:rPrChange>
              </w:rPr>
              <w:pPrChange w:id="8647" w:author="Nick.Tolimieri [2]" w:date="2022-09-27T15:21:00Z">
                <w:pPr/>
              </w:pPrChange>
            </w:pPr>
            <w:ins w:id="8648" w:author="Nick.Tolimieri [2]" w:date="2022-09-27T15:21:00Z">
              <w:del w:id="8649" w:author="Nick.Tolimieri" w:date="2022-09-30T14:57:00Z">
                <w:r w:rsidRPr="007772DD" w:rsidDel="0095582C">
                  <w:rPr>
                    <w:rFonts w:asciiTheme="minorHAnsi" w:eastAsiaTheme="minorHAnsi" w:hAnsiTheme="minorHAnsi" w:cstheme="minorBidi"/>
                    <w:sz w:val="22"/>
                    <w:szCs w:val="22"/>
                    <w:rPrChange w:id="8650" w:author="Nick.Tolimieri [2]" w:date="2022-09-27T15:21:00Z">
                      <w:rPr>
                        <w:rFonts w:ascii="Calibri" w:hAnsi="Calibri" w:cs="Calibri"/>
                        <w:color w:val="000000"/>
                        <w:sz w:val="22"/>
                        <w:szCs w:val="22"/>
                      </w:rPr>
                    </w:rPrChange>
                  </w:rPr>
                  <w:delText>Days &gt; 15C</w:delText>
                </w:r>
              </w:del>
            </w:ins>
          </w:p>
        </w:tc>
        <w:tc>
          <w:tcPr>
            <w:tcW w:w="960" w:type="dxa"/>
            <w:noWrap/>
            <w:hideMark/>
            <w:tcPrChange w:id="86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52" w:author="Nick.Tolimieri [2]" w:date="2022-09-27T15:21:00Z"/>
                <w:del w:id="8653" w:author="Nick.Tolimieri" w:date="2022-09-30T14:57:00Z"/>
                <w:rFonts w:asciiTheme="minorHAnsi" w:eastAsiaTheme="minorHAnsi" w:hAnsiTheme="minorHAnsi" w:cstheme="minorBidi"/>
                <w:sz w:val="22"/>
                <w:szCs w:val="22"/>
                <w:rPrChange w:id="8654" w:author="Nick.Tolimieri [2]" w:date="2022-09-27T15:21:00Z">
                  <w:rPr>
                    <w:ins w:id="8655" w:author="Nick.Tolimieri [2]" w:date="2022-09-27T15:21:00Z"/>
                    <w:del w:id="8656" w:author="Nick.Tolimieri" w:date="2022-09-30T14:57:00Z"/>
                    <w:rFonts w:ascii="Calibri" w:hAnsi="Calibri" w:cs="Calibri"/>
                    <w:color w:val="000000"/>
                    <w:sz w:val="22"/>
                    <w:szCs w:val="22"/>
                  </w:rPr>
                </w:rPrChange>
              </w:rPr>
              <w:pPrChange w:id="8657" w:author="Nick.Tolimieri [2]" w:date="2022-09-27T15:21:00Z">
                <w:pPr/>
              </w:pPrChange>
            </w:pPr>
            <w:ins w:id="8658" w:author="Nick.Tolimieri [2]" w:date="2022-09-27T15:21:00Z">
              <w:del w:id="8659" w:author="Nick.Tolimieri" w:date="2022-09-30T14:57:00Z">
                <w:r w:rsidRPr="007772DD" w:rsidDel="0095582C">
                  <w:rPr>
                    <w:rFonts w:asciiTheme="minorHAnsi" w:eastAsiaTheme="minorHAnsi" w:hAnsiTheme="minorHAnsi" w:cstheme="minorBidi"/>
                    <w:sz w:val="22"/>
                    <w:szCs w:val="22"/>
                    <w:rPrChange w:id="8660" w:author="Nick.Tolimieri [2]" w:date="2022-09-27T15:21:00Z">
                      <w:rPr>
                        <w:rFonts w:ascii="Calibri" w:hAnsi="Calibri" w:cs="Calibri"/>
                        <w:color w:val="000000"/>
                        <w:sz w:val="22"/>
                        <w:szCs w:val="22"/>
                      </w:rPr>
                    </w:rPrChange>
                  </w:rPr>
                  <w:delText>Days above threshold</w:delText>
                </w:r>
              </w:del>
            </w:ins>
          </w:p>
        </w:tc>
        <w:tc>
          <w:tcPr>
            <w:tcW w:w="960" w:type="dxa"/>
            <w:noWrap/>
            <w:hideMark/>
            <w:tcPrChange w:id="86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62" w:author="Nick.Tolimieri [2]" w:date="2022-09-27T15:21:00Z"/>
                <w:del w:id="8663" w:author="Nick.Tolimieri" w:date="2022-09-30T14:57:00Z"/>
                <w:rFonts w:asciiTheme="minorHAnsi" w:eastAsiaTheme="minorHAnsi" w:hAnsiTheme="minorHAnsi" w:cstheme="minorBidi"/>
                <w:sz w:val="22"/>
                <w:szCs w:val="22"/>
                <w:rPrChange w:id="8664" w:author="Nick.Tolimieri [2]" w:date="2022-09-27T15:21:00Z">
                  <w:rPr>
                    <w:ins w:id="8665" w:author="Nick.Tolimieri [2]" w:date="2022-09-27T15:21:00Z"/>
                    <w:del w:id="8666" w:author="Nick.Tolimieri" w:date="2022-09-30T14:57:00Z"/>
                    <w:rFonts w:ascii="Calibri" w:hAnsi="Calibri" w:cs="Calibri"/>
                    <w:color w:val="000000"/>
                    <w:sz w:val="22"/>
                    <w:szCs w:val="22"/>
                  </w:rPr>
                </w:rPrChange>
              </w:rPr>
              <w:pPrChange w:id="8667" w:author="Nick.Tolimieri [2]" w:date="2022-09-27T15:21:00Z">
                <w:pPr/>
              </w:pPrChange>
            </w:pPr>
            <w:ins w:id="8668" w:author="Nick.Tolimieri [2]" w:date="2022-09-27T15:21:00Z">
              <w:del w:id="8669" w:author="Nick.Tolimieri" w:date="2022-09-30T14:57:00Z">
                <w:r w:rsidRPr="007772DD" w:rsidDel="0095582C">
                  <w:rPr>
                    <w:rFonts w:asciiTheme="minorHAnsi" w:eastAsiaTheme="minorHAnsi" w:hAnsiTheme="minorHAnsi" w:cstheme="minorBidi"/>
                    <w:sz w:val="22"/>
                    <w:szCs w:val="22"/>
                    <w:rPrChange w:id="8670" w:author="Nick.Tolimieri [2]" w:date="2022-09-27T15:21:00Z">
                      <w:rPr>
                        <w:rFonts w:ascii="Calibri" w:hAnsi="Calibri" w:cs="Calibri"/>
                        <w:color w:val="000000"/>
                        <w:sz w:val="22"/>
                        <w:szCs w:val="22"/>
                      </w:rPr>
                    </w:rPrChange>
                  </w:rPr>
                  <w:delText>MHW events</w:delText>
                </w:r>
              </w:del>
            </w:ins>
          </w:p>
        </w:tc>
        <w:tc>
          <w:tcPr>
            <w:tcW w:w="960" w:type="dxa"/>
            <w:noWrap/>
            <w:hideMark/>
            <w:tcPrChange w:id="86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72" w:author="Nick.Tolimieri [2]" w:date="2022-09-27T15:21:00Z"/>
                <w:del w:id="8673" w:author="Nick.Tolimieri" w:date="2022-09-30T14:57:00Z"/>
                <w:rFonts w:asciiTheme="minorHAnsi" w:eastAsiaTheme="minorHAnsi" w:hAnsiTheme="minorHAnsi" w:cstheme="minorBidi"/>
                <w:sz w:val="22"/>
                <w:szCs w:val="22"/>
                <w:rPrChange w:id="8674" w:author="Nick.Tolimieri [2]" w:date="2022-09-27T15:21:00Z">
                  <w:rPr>
                    <w:ins w:id="8675" w:author="Nick.Tolimieri [2]" w:date="2022-09-27T15:21:00Z"/>
                    <w:del w:id="8676" w:author="Nick.Tolimieri" w:date="2022-09-30T14:57:00Z"/>
                    <w:rFonts w:ascii="Calibri" w:hAnsi="Calibri" w:cs="Calibri"/>
                    <w:color w:val="000000"/>
                    <w:sz w:val="22"/>
                    <w:szCs w:val="22"/>
                  </w:rPr>
                </w:rPrChange>
              </w:rPr>
              <w:pPrChange w:id="8677" w:author="Nick.Tolimieri [2]" w:date="2022-09-27T15:21:00Z">
                <w:pPr/>
              </w:pPrChange>
            </w:pPr>
            <w:ins w:id="8678" w:author="Nick.Tolimieri [2]" w:date="2022-09-27T15:21:00Z">
              <w:del w:id="8679" w:author="Nick.Tolimieri" w:date="2022-09-30T14:57:00Z">
                <w:r w:rsidRPr="007772DD" w:rsidDel="0095582C">
                  <w:rPr>
                    <w:rFonts w:asciiTheme="minorHAnsi" w:eastAsiaTheme="minorHAnsi" w:hAnsiTheme="minorHAnsi" w:cstheme="minorBidi"/>
                    <w:sz w:val="22"/>
                    <w:szCs w:val="22"/>
                    <w:rPrChange w:id="8680" w:author="Nick.Tolimieri [2]" w:date="2022-09-27T15:21:00Z">
                      <w:rPr>
                        <w:rFonts w:ascii="Calibri" w:hAnsi="Calibri" w:cs="Calibri"/>
                        <w:color w:val="000000"/>
                        <w:sz w:val="22"/>
                        <w:szCs w:val="22"/>
                      </w:rPr>
                    </w:rPrChange>
                  </w:rPr>
                  <w:delText>HW days (5+)</w:delText>
                </w:r>
              </w:del>
            </w:ins>
          </w:p>
        </w:tc>
        <w:tc>
          <w:tcPr>
            <w:tcW w:w="960" w:type="dxa"/>
            <w:noWrap/>
            <w:hideMark/>
            <w:tcPrChange w:id="86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82" w:author="Nick.Tolimieri [2]" w:date="2022-09-27T15:21:00Z"/>
                <w:del w:id="8683" w:author="Nick.Tolimieri" w:date="2022-09-30T14:57:00Z"/>
                <w:rFonts w:asciiTheme="minorHAnsi" w:eastAsiaTheme="minorHAnsi" w:hAnsiTheme="minorHAnsi" w:cstheme="minorBidi"/>
                <w:sz w:val="22"/>
                <w:szCs w:val="22"/>
                <w:rPrChange w:id="8684" w:author="Nick.Tolimieri [2]" w:date="2022-09-27T15:21:00Z">
                  <w:rPr>
                    <w:ins w:id="8685" w:author="Nick.Tolimieri [2]" w:date="2022-09-27T15:21:00Z"/>
                    <w:del w:id="8686" w:author="Nick.Tolimieri" w:date="2022-09-30T14:57:00Z"/>
                    <w:rFonts w:ascii="Calibri" w:hAnsi="Calibri" w:cs="Calibri"/>
                    <w:color w:val="000000"/>
                    <w:sz w:val="22"/>
                    <w:szCs w:val="22"/>
                  </w:rPr>
                </w:rPrChange>
              </w:rPr>
              <w:pPrChange w:id="8687" w:author="Nick.Tolimieri [2]" w:date="2022-09-27T15:21:00Z">
                <w:pPr/>
              </w:pPrChange>
            </w:pPr>
            <w:ins w:id="8688" w:author="Nick.Tolimieri [2]" w:date="2022-09-27T15:21:00Z">
              <w:del w:id="8689" w:author="Nick.Tolimieri" w:date="2022-09-30T14:57:00Z">
                <w:r w:rsidRPr="007772DD" w:rsidDel="0095582C">
                  <w:rPr>
                    <w:rFonts w:asciiTheme="minorHAnsi" w:eastAsiaTheme="minorHAnsi" w:hAnsiTheme="minorHAnsi" w:cstheme="minorBidi"/>
                    <w:sz w:val="22"/>
                    <w:szCs w:val="22"/>
                    <w:rPrChange w:id="8690" w:author="Nick.Tolimieri [2]" w:date="2022-09-27T15:21:00Z">
                      <w:rPr>
                        <w:rFonts w:ascii="Calibri" w:hAnsi="Calibri" w:cs="Calibri"/>
                        <w:color w:val="000000"/>
                        <w:sz w:val="22"/>
                        <w:szCs w:val="22"/>
                      </w:rPr>
                    </w:rPrChange>
                  </w:rPr>
                  <w:delText>Min days</w:delText>
                </w:r>
              </w:del>
            </w:ins>
          </w:p>
        </w:tc>
        <w:tc>
          <w:tcPr>
            <w:tcW w:w="960" w:type="dxa"/>
            <w:noWrap/>
            <w:hideMark/>
            <w:tcPrChange w:id="86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692" w:author="Nick.Tolimieri [2]" w:date="2022-09-27T15:21:00Z"/>
                <w:del w:id="8693" w:author="Nick.Tolimieri" w:date="2022-09-30T14:57:00Z"/>
                <w:rFonts w:asciiTheme="minorHAnsi" w:eastAsiaTheme="minorHAnsi" w:hAnsiTheme="minorHAnsi" w:cstheme="minorBidi"/>
                <w:sz w:val="22"/>
                <w:szCs w:val="22"/>
                <w:rPrChange w:id="8694" w:author="Nick.Tolimieri [2]" w:date="2022-09-27T15:21:00Z">
                  <w:rPr>
                    <w:ins w:id="8695" w:author="Nick.Tolimieri [2]" w:date="2022-09-27T15:21:00Z"/>
                    <w:del w:id="8696" w:author="Nick.Tolimieri" w:date="2022-09-30T14:57:00Z"/>
                    <w:rFonts w:ascii="Calibri" w:hAnsi="Calibri" w:cs="Calibri"/>
                    <w:color w:val="000000"/>
                    <w:sz w:val="22"/>
                    <w:szCs w:val="22"/>
                  </w:rPr>
                </w:rPrChange>
              </w:rPr>
              <w:pPrChange w:id="8697" w:author="Nick.Tolimieri [2]" w:date="2022-09-27T15:21:00Z">
                <w:pPr/>
              </w:pPrChange>
            </w:pPr>
            <w:ins w:id="8698" w:author="Nick.Tolimieri [2]" w:date="2022-09-27T15:21:00Z">
              <w:del w:id="8699" w:author="Nick.Tolimieri" w:date="2022-09-30T14:57:00Z">
                <w:r w:rsidRPr="007772DD" w:rsidDel="0095582C">
                  <w:rPr>
                    <w:rFonts w:asciiTheme="minorHAnsi" w:eastAsiaTheme="minorHAnsi" w:hAnsiTheme="minorHAnsi" w:cstheme="minorBidi"/>
                    <w:sz w:val="22"/>
                    <w:szCs w:val="22"/>
                    <w:rPrChange w:id="8700" w:author="Nick.Tolimieri [2]" w:date="2022-09-27T15:21:00Z">
                      <w:rPr>
                        <w:rFonts w:ascii="Calibri" w:hAnsi="Calibri" w:cs="Calibri"/>
                        <w:color w:val="000000"/>
                        <w:sz w:val="22"/>
                        <w:szCs w:val="22"/>
                      </w:rPr>
                    </w:rPrChange>
                  </w:rPr>
                  <w:delText>Max days</w:delText>
                </w:r>
              </w:del>
            </w:ins>
          </w:p>
        </w:tc>
        <w:tc>
          <w:tcPr>
            <w:tcW w:w="960" w:type="dxa"/>
            <w:noWrap/>
            <w:hideMark/>
            <w:tcPrChange w:id="87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02" w:author="Nick.Tolimieri [2]" w:date="2022-09-27T15:21:00Z"/>
                <w:del w:id="8703" w:author="Nick.Tolimieri" w:date="2022-09-30T14:57:00Z"/>
                <w:rFonts w:asciiTheme="minorHAnsi" w:eastAsiaTheme="minorHAnsi" w:hAnsiTheme="minorHAnsi" w:cstheme="minorBidi"/>
                <w:sz w:val="22"/>
                <w:szCs w:val="22"/>
                <w:rPrChange w:id="8704" w:author="Nick.Tolimieri [2]" w:date="2022-09-27T15:21:00Z">
                  <w:rPr>
                    <w:ins w:id="8705" w:author="Nick.Tolimieri [2]" w:date="2022-09-27T15:21:00Z"/>
                    <w:del w:id="8706" w:author="Nick.Tolimieri" w:date="2022-09-30T14:57:00Z"/>
                    <w:rFonts w:ascii="Calibri" w:hAnsi="Calibri" w:cs="Calibri"/>
                    <w:color w:val="000000"/>
                    <w:sz w:val="22"/>
                    <w:szCs w:val="22"/>
                  </w:rPr>
                </w:rPrChange>
              </w:rPr>
              <w:pPrChange w:id="8707" w:author="Nick.Tolimieri [2]" w:date="2022-09-27T15:21:00Z">
                <w:pPr/>
              </w:pPrChange>
            </w:pPr>
            <w:ins w:id="8708" w:author="Nick.Tolimieri [2]" w:date="2022-09-27T15:21:00Z">
              <w:del w:id="8709" w:author="Nick.Tolimieri" w:date="2022-09-30T14:57:00Z">
                <w:r w:rsidRPr="007772DD" w:rsidDel="0095582C">
                  <w:rPr>
                    <w:rFonts w:asciiTheme="minorHAnsi" w:eastAsiaTheme="minorHAnsi" w:hAnsiTheme="minorHAnsi" w:cstheme="minorBidi"/>
                    <w:sz w:val="22"/>
                    <w:szCs w:val="22"/>
                    <w:rPrChange w:id="8710" w:author="Nick.Tolimieri [2]" w:date="2022-09-27T15:21:00Z">
                      <w:rPr>
                        <w:rFonts w:ascii="Calibri" w:hAnsi="Calibri" w:cs="Calibri"/>
                        <w:color w:val="000000"/>
                        <w:sz w:val="22"/>
                        <w:szCs w:val="22"/>
                      </w:rPr>
                    </w:rPrChange>
                  </w:rPr>
                  <w:delText>Mean intensity</w:delText>
                </w:r>
              </w:del>
            </w:ins>
          </w:p>
        </w:tc>
        <w:tc>
          <w:tcPr>
            <w:tcW w:w="960" w:type="dxa"/>
            <w:noWrap/>
            <w:hideMark/>
            <w:tcPrChange w:id="87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12" w:author="Nick.Tolimieri [2]" w:date="2022-09-27T15:21:00Z"/>
                <w:del w:id="8713" w:author="Nick.Tolimieri" w:date="2022-09-30T14:57:00Z"/>
                <w:rFonts w:asciiTheme="minorHAnsi" w:eastAsiaTheme="minorHAnsi" w:hAnsiTheme="minorHAnsi" w:cstheme="minorBidi"/>
                <w:sz w:val="22"/>
                <w:szCs w:val="22"/>
                <w:rPrChange w:id="8714" w:author="Nick.Tolimieri [2]" w:date="2022-09-27T15:21:00Z">
                  <w:rPr>
                    <w:ins w:id="8715" w:author="Nick.Tolimieri [2]" w:date="2022-09-27T15:21:00Z"/>
                    <w:del w:id="8716" w:author="Nick.Tolimieri" w:date="2022-09-30T14:57:00Z"/>
                    <w:rFonts w:ascii="Calibri" w:hAnsi="Calibri" w:cs="Calibri"/>
                    <w:color w:val="000000"/>
                    <w:sz w:val="22"/>
                    <w:szCs w:val="22"/>
                  </w:rPr>
                </w:rPrChange>
              </w:rPr>
              <w:pPrChange w:id="8717" w:author="Nick.Tolimieri [2]" w:date="2022-09-27T15:21:00Z">
                <w:pPr/>
              </w:pPrChange>
            </w:pPr>
            <w:ins w:id="8718" w:author="Nick.Tolimieri [2]" w:date="2022-09-27T15:21:00Z">
              <w:del w:id="8719" w:author="Nick.Tolimieri" w:date="2022-09-30T14:57:00Z">
                <w:r w:rsidRPr="007772DD" w:rsidDel="0095582C">
                  <w:rPr>
                    <w:rFonts w:asciiTheme="minorHAnsi" w:eastAsiaTheme="minorHAnsi" w:hAnsiTheme="minorHAnsi" w:cstheme="minorBidi"/>
                    <w:sz w:val="22"/>
                    <w:szCs w:val="22"/>
                    <w:rPrChange w:id="8720" w:author="Nick.Tolimieri [2]" w:date="2022-09-27T15:21:00Z">
                      <w:rPr>
                        <w:rFonts w:ascii="Calibri" w:hAnsi="Calibri" w:cs="Calibri"/>
                        <w:color w:val="000000"/>
                        <w:sz w:val="22"/>
                        <w:szCs w:val="22"/>
                      </w:rPr>
                    </w:rPrChange>
                  </w:rPr>
                  <w:delText>Var intensity</w:delText>
                </w:r>
              </w:del>
            </w:ins>
          </w:p>
        </w:tc>
      </w:tr>
      <w:tr w:rsidR="007772DD" w:rsidRPr="007772DD" w:rsidDel="0095582C" w:rsidTr="007772DD">
        <w:trPr>
          <w:divId w:val="486363627"/>
          <w:trHeight w:val="300"/>
          <w:ins w:id="8721" w:author="Nick.Tolimieri [2]" w:date="2022-09-27T15:21:00Z"/>
          <w:del w:id="8722" w:author="Nick.Tolimieri" w:date="2022-09-30T14:57:00Z"/>
          <w:trPrChange w:id="8723" w:author="Nick.Tolimieri [2]" w:date="2022-09-27T15:21:00Z">
            <w:trPr>
              <w:divId w:val="486363627"/>
              <w:trHeight w:val="300"/>
            </w:trPr>
          </w:trPrChange>
        </w:trPr>
        <w:tc>
          <w:tcPr>
            <w:tcW w:w="960" w:type="dxa"/>
            <w:noWrap/>
            <w:hideMark/>
            <w:tcPrChange w:id="87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25" w:author="Nick.Tolimieri [2]" w:date="2022-09-27T15:21:00Z"/>
                <w:del w:id="8726" w:author="Nick.Tolimieri" w:date="2022-09-30T14:57:00Z"/>
                <w:rFonts w:asciiTheme="minorHAnsi" w:eastAsiaTheme="minorHAnsi" w:hAnsiTheme="minorHAnsi" w:cstheme="minorBidi"/>
                <w:sz w:val="22"/>
                <w:szCs w:val="22"/>
                <w:rPrChange w:id="8727" w:author="Nick.Tolimieri [2]" w:date="2022-09-27T15:21:00Z">
                  <w:rPr>
                    <w:ins w:id="8728" w:author="Nick.Tolimieri [2]" w:date="2022-09-27T15:21:00Z"/>
                    <w:del w:id="8729" w:author="Nick.Tolimieri" w:date="2022-09-30T14:57:00Z"/>
                    <w:rFonts w:ascii="Calibri" w:hAnsi="Calibri" w:cs="Calibri"/>
                    <w:color w:val="000000"/>
                    <w:sz w:val="22"/>
                    <w:szCs w:val="22"/>
                  </w:rPr>
                </w:rPrChange>
              </w:rPr>
              <w:pPrChange w:id="8730" w:author="Nick.Tolimieri [2]" w:date="2022-09-27T15:21:00Z">
                <w:pPr/>
              </w:pPrChange>
            </w:pPr>
            <w:ins w:id="8731" w:author="Nick.Tolimieri [2]" w:date="2022-09-27T15:21:00Z">
              <w:del w:id="8732" w:author="Nick.Tolimieri" w:date="2022-09-30T14:57:00Z">
                <w:r w:rsidRPr="007772DD" w:rsidDel="0095582C">
                  <w:rPr>
                    <w:rFonts w:asciiTheme="minorHAnsi" w:eastAsiaTheme="minorHAnsi" w:hAnsiTheme="minorHAnsi" w:cstheme="minorBidi"/>
                    <w:sz w:val="22"/>
                    <w:szCs w:val="22"/>
                    <w:rPrChange w:id="8733"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87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35" w:author="Nick.Tolimieri [2]" w:date="2022-09-27T15:21:00Z"/>
                <w:del w:id="8736" w:author="Nick.Tolimieri" w:date="2022-09-30T14:57:00Z"/>
                <w:rFonts w:asciiTheme="minorHAnsi" w:eastAsiaTheme="minorHAnsi" w:hAnsiTheme="minorHAnsi" w:cstheme="minorBidi"/>
                <w:sz w:val="22"/>
                <w:szCs w:val="22"/>
                <w:rPrChange w:id="8737" w:author="Nick.Tolimieri [2]" w:date="2022-09-27T15:21:00Z">
                  <w:rPr>
                    <w:ins w:id="8738" w:author="Nick.Tolimieri [2]" w:date="2022-09-27T15:21:00Z"/>
                    <w:del w:id="8739" w:author="Nick.Tolimieri" w:date="2022-09-30T14:57:00Z"/>
                    <w:rFonts w:ascii="Calibri" w:hAnsi="Calibri" w:cs="Calibri"/>
                    <w:color w:val="000000"/>
                    <w:sz w:val="22"/>
                    <w:szCs w:val="22"/>
                  </w:rPr>
                </w:rPrChange>
              </w:rPr>
              <w:pPrChange w:id="8740" w:author="Nick.Tolimieri [2]" w:date="2022-09-27T15:21:00Z">
                <w:pPr>
                  <w:jc w:val="right"/>
                </w:pPr>
              </w:pPrChange>
            </w:pPr>
            <w:ins w:id="8741" w:author="Nick.Tolimieri [2]" w:date="2022-09-27T15:21:00Z">
              <w:del w:id="8742" w:author="Nick.Tolimieri" w:date="2022-09-30T14:57:00Z">
                <w:r w:rsidRPr="007772DD" w:rsidDel="0095582C">
                  <w:rPr>
                    <w:rFonts w:asciiTheme="minorHAnsi" w:eastAsiaTheme="minorHAnsi" w:hAnsiTheme="minorHAnsi" w:cstheme="minorBidi"/>
                    <w:sz w:val="22"/>
                    <w:szCs w:val="22"/>
                    <w:rPrChange w:id="8743" w:author="Nick.Tolimieri [2]" w:date="2022-09-27T15:21:00Z">
                      <w:rPr>
                        <w:rFonts w:ascii="Calibri" w:hAnsi="Calibri" w:cs="Calibri"/>
                        <w:color w:val="000000"/>
                        <w:sz w:val="22"/>
                        <w:szCs w:val="22"/>
                      </w:rPr>
                    </w:rPrChange>
                  </w:rPr>
                  <w:delText>1992</w:delText>
                </w:r>
              </w:del>
            </w:ins>
          </w:p>
        </w:tc>
        <w:tc>
          <w:tcPr>
            <w:tcW w:w="960" w:type="dxa"/>
            <w:noWrap/>
            <w:hideMark/>
            <w:tcPrChange w:id="87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45" w:author="Nick.Tolimieri [2]" w:date="2022-09-27T15:21:00Z"/>
                <w:del w:id="8746" w:author="Nick.Tolimieri" w:date="2022-09-30T14:57:00Z"/>
                <w:rFonts w:asciiTheme="minorHAnsi" w:eastAsiaTheme="minorHAnsi" w:hAnsiTheme="minorHAnsi" w:cstheme="minorBidi"/>
                <w:sz w:val="22"/>
                <w:szCs w:val="22"/>
                <w:rPrChange w:id="8747" w:author="Nick.Tolimieri [2]" w:date="2022-09-27T15:21:00Z">
                  <w:rPr>
                    <w:ins w:id="8748" w:author="Nick.Tolimieri [2]" w:date="2022-09-27T15:21:00Z"/>
                    <w:del w:id="8749" w:author="Nick.Tolimieri" w:date="2022-09-30T14:57:00Z"/>
                    <w:rFonts w:ascii="Calibri" w:hAnsi="Calibri" w:cs="Calibri"/>
                    <w:color w:val="000000"/>
                    <w:sz w:val="22"/>
                    <w:szCs w:val="22"/>
                  </w:rPr>
                </w:rPrChange>
              </w:rPr>
              <w:pPrChange w:id="8750" w:author="Nick.Tolimieri [2]" w:date="2022-09-27T15:21:00Z">
                <w:pPr>
                  <w:jc w:val="right"/>
                </w:pPr>
              </w:pPrChange>
            </w:pPr>
            <w:ins w:id="8751" w:author="Nick.Tolimieri [2]" w:date="2022-09-27T15:21:00Z">
              <w:del w:id="8752" w:author="Nick.Tolimieri" w:date="2022-09-30T14:57:00Z">
                <w:r w:rsidRPr="007772DD" w:rsidDel="0095582C">
                  <w:rPr>
                    <w:rFonts w:asciiTheme="minorHAnsi" w:eastAsiaTheme="minorHAnsi" w:hAnsiTheme="minorHAnsi" w:cstheme="minorBidi"/>
                    <w:sz w:val="22"/>
                    <w:szCs w:val="22"/>
                    <w:rPrChange w:id="8753" w:author="Nick.Tolimieri [2]" w:date="2022-09-27T15:21:00Z">
                      <w:rPr>
                        <w:rFonts w:ascii="Calibri" w:hAnsi="Calibri" w:cs="Calibri"/>
                        <w:color w:val="000000"/>
                        <w:sz w:val="22"/>
                        <w:szCs w:val="22"/>
                      </w:rPr>
                    </w:rPrChange>
                  </w:rPr>
                  <w:delText>4</w:delText>
                </w:r>
              </w:del>
            </w:ins>
          </w:p>
        </w:tc>
        <w:tc>
          <w:tcPr>
            <w:tcW w:w="960" w:type="dxa"/>
            <w:noWrap/>
            <w:hideMark/>
            <w:tcPrChange w:id="87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55" w:author="Nick.Tolimieri [2]" w:date="2022-09-27T15:21:00Z"/>
                <w:del w:id="8756" w:author="Nick.Tolimieri" w:date="2022-09-30T14:57:00Z"/>
                <w:rFonts w:asciiTheme="minorHAnsi" w:eastAsiaTheme="minorHAnsi" w:hAnsiTheme="minorHAnsi" w:cstheme="minorBidi"/>
                <w:sz w:val="22"/>
                <w:szCs w:val="22"/>
                <w:rPrChange w:id="8757" w:author="Nick.Tolimieri [2]" w:date="2022-09-27T15:21:00Z">
                  <w:rPr>
                    <w:ins w:id="8758" w:author="Nick.Tolimieri [2]" w:date="2022-09-27T15:21:00Z"/>
                    <w:del w:id="8759" w:author="Nick.Tolimieri" w:date="2022-09-30T14:57:00Z"/>
                    <w:rFonts w:ascii="Calibri" w:hAnsi="Calibri" w:cs="Calibri"/>
                    <w:color w:val="000000"/>
                    <w:sz w:val="22"/>
                    <w:szCs w:val="22"/>
                  </w:rPr>
                </w:rPrChange>
              </w:rPr>
              <w:pPrChange w:id="8760" w:author="Nick.Tolimieri [2]" w:date="2022-09-27T15:21:00Z">
                <w:pPr>
                  <w:jc w:val="right"/>
                </w:pPr>
              </w:pPrChange>
            </w:pPr>
            <w:ins w:id="8761" w:author="Nick.Tolimieri [2]" w:date="2022-09-27T15:21:00Z">
              <w:del w:id="8762" w:author="Nick.Tolimieri" w:date="2022-09-30T14:57:00Z">
                <w:r w:rsidRPr="007772DD" w:rsidDel="0095582C">
                  <w:rPr>
                    <w:rFonts w:asciiTheme="minorHAnsi" w:eastAsiaTheme="minorHAnsi" w:hAnsiTheme="minorHAnsi" w:cstheme="minorBidi"/>
                    <w:sz w:val="22"/>
                    <w:szCs w:val="22"/>
                    <w:rPrChange w:id="8763" w:author="Nick.Tolimieri [2]" w:date="2022-09-27T15:21:00Z">
                      <w:rPr>
                        <w:rFonts w:ascii="Calibri" w:hAnsi="Calibri" w:cs="Calibri"/>
                        <w:color w:val="000000"/>
                        <w:sz w:val="22"/>
                        <w:szCs w:val="22"/>
                      </w:rPr>
                    </w:rPrChange>
                  </w:rPr>
                  <w:delText>44</w:delText>
                </w:r>
              </w:del>
            </w:ins>
          </w:p>
        </w:tc>
        <w:tc>
          <w:tcPr>
            <w:tcW w:w="960" w:type="dxa"/>
            <w:noWrap/>
            <w:hideMark/>
            <w:tcPrChange w:id="87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65" w:author="Nick.Tolimieri [2]" w:date="2022-09-27T15:21:00Z"/>
                <w:del w:id="8766" w:author="Nick.Tolimieri" w:date="2022-09-30T14:57:00Z"/>
                <w:rFonts w:asciiTheme="minorHAnsi" w:eastAsiaTheme="minorHAnsi" w:hAnsiTheme="minorHAnsi" w:cstheme="minorBidi"/>
                <w:sz w:val="22"/>
                <w:szCs w:val="22"/>
                <w:rPrChange w:id="8767" w:author="Nick.Tolimieri [2]" w:date="2022-09-27T15:21:00Z">
                  <w:rPr>
                    <w:ins w:id="8768" w:author="Nick.Tolimieri [2]" w:date="2022-09-27T15:21:00Z"/>
                    <w:del w:id="8769" w:author="Nick.Tolimieri" w:date="2022-09-30T14:57:00Z"/>
                    <w:rFonts w:ascii="Calibri" w:hAnsi="Calibri" w:cs="Calibri"/>
                    <w:color w:val="000000"/>
                    <w:sz w:val="22"/>
                    <w:szCs w:val="22"/>
                  </w:rPr>
                </w:rPrChange>
              </w:rPr>
              <w:pPrChange w:id="8770" w:author="Nick.Tolimieri [2]" w:date="2022-09-27T15:21:00Z">
                <w:pPr>
                  <w:jc w:val="right"/>
                </w:pPr>
              </w:pPrChange>
            </w:pPr>
            <w:ins w:id="8771" w:author="Nick.Tolimieri [2]" w:date="2022-09-27T15:21:00Z">
              <w:del w:id="8772" w:author="Nick.Tolimieri" w:date="2022-09-30T14:57:00Z">
                <w:r w:rsidRPr="007772DD" w:rsidDel="0095582C">
                  <w:rPr>
                    <w:rFonts w:asciiTheme="minorHAnsi" w:eastAsiaTheme="minorHAnsi" w:hAnsiTheme="minorHAnsi" w:cstheme="minorBidi"/>
                    <w:sz w:val="22"/>
                    <w:szCs w:val="22"/>
                    <w:rPrChange w:id="8773" w:author="Nick.Tolimieri [2]" w:date="2022-09-27T15:21:00Z">
                      <w:rPr>
                        <w:rFonts w:ascii="Calibri" w:hAnsi="Calibri" w:cs="Calibri"/>
                        <w:color w:val="000000"/>
                        <w:sz w:val="22"/>
                        <w:szCs w:val="22"/>
                      </w:rPr>
                    </w:rPrChange>
                  </w:rPr>
                  <w:delText>4</w:delText>
                </w:r>
              </w:del>
            </w:ins>
          </w:p>
        </w:tc>
        <w:tc>
          <w:tcPr>
            <w:tcW w:w="960" w:type="dxa"/>
            <w:noWrap/>
            <w:hideMark/>
            <w:tcPrChange w:id="87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75" w:author="Nick.Tolimieri [2]" w:date="2022-09-27T15:21:00Z"/>
                <w:del w:id="8776" w:author="Nick.Tolimieri" w:date="2022-09-30T14:57:00Z"/>
                <w:rFonts w:asciiTheme="minorHAnsi" w:eastAsiaTheme="minorHAnsi" w:hAnsiTheme="minorHAnsi" w:cstheme="minorBidi"/>
                <w:sz w:val="22"/>
                <w:szCs w:val="22"/>
                <w:rPrChange w:id="8777" w:author="Nick.Tolimieri [2]" w:date="2022-09-27T15:21:00Z">
                  <w:rPr>
                    <w:ins w:id="8778" w:author="Nick.Tolimieri [2]" w:date="2022-09-27T15:21:00Z"/>
                    <w:del w:id="8779" w:author="Nick.Tolimieri" w:date="2022-09-30T14:57:00Z"/>
                    <w:rFonts w:ascii="Calibri" w:hAnsi="Calibri" w:cs="Calibri"/>
                    <w:color w:val="000000"/>
                    <w:sz w:val="22"/>
                    <w:szCs w:val="22"/>
                  </w:rPr>
                </w:rPrChange>
              </w:rPr>
              <w:pPrChange w:id="8780" w:author="Nick.Tolimieri [2]" w:date="2022-09-27T15:21:00Z">
                <w:pPr>
                  <w:jc w:val="right"/>
                </w:pPr>
              </w:pPrChange>
            </w:pPr>
            <w:ins w:id="8781" w:author="Nick.Tolimieri [2]" w:date="2022-09-27T15:21:00Z">
              <w:del w:id="8782" w:author="Nick.Tolimieri" w:date="2022-09-30T14:57:00Z">
                <w:r w:rsidRPr="007772DD" w:rsidDel="0095582C">
                  <w:rPr>
                    <w:rFonts w:asciiTheme="minorHAnsi" w:eastAsiaTheme="minorHAnsi" w:hAnsiTheme="minorHAnsi" w:cstheme="minorBidi"/>
                    <w:sz w:val="22"/>
                    <w:szCs w:val="22"/>
                    <w:rPrChange w:id="8783" w:author="Nick.Tolimieri [2]" w:date="2022-09-27T15:21:00Z">
                      <w:rPr>
                        <w:rFonts w:ascii="Calibri" w:hAnsi="Calibri" w:cs="Calibri"/>
                        <w:color w:val="000000"/>
                        <w:sz w:val="22"/>
                        <w:szCs w:val="22"/>
                      </w:rPr>
                    </w:rPrChange>
                  </w:rPr>
                  <w:delText>33</w:delText>
                </w:r>
              </w:del>
            </w:ins>
          </w:p>
        </w:tc>
        <w:tc>
          <w:tcPr>
            <w:tcW w:w="960" w:type="dxa"/>
            <w:noWrap/>
            <w:hideMark/>
            <w:tcPrChange w:id="87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85" w:author="Nick.Tolimieri [2]" w:date="2022-09-27T15:21:00Z"/>
                <w:del w:id="8786" w:author="Nick.Tolimieri" w:date="2022-09-30T14:57:00Z"/>
                <w:rFonts w:asciiTheme="minorHAnsi" w:eastAsiaTheme="minorHAnsi" w:hAnsiTheme="minorHAnsi" w:cstheme="minorBidi"/>
                <w:sz w:val="22"/>
                <w:szCs w:val="22"/>
                <w:rPrChange w:id="8787" w:author="Nick.Tolimieri [2]" w:date="2022-09-27T15:21:00Z">
                  <w:rPr>
                    <w:ins w:id="8788" w:author="Nick.Tolimieri [2]" w:date="2022-09-27T15:21:00Z"/>
                    <w:del w:id="8789" w:author="Nick.Tolimieri" w:date="2022-09-30T14:57:00Z"/>
                    <w:rFonts w:ascii="Calibri" w:hAnsi="Calibri" w:cs="Calibri"/>
                    <w:color w:val="000000"/>
                    <w:sz w:val="22"/>
                    <w:szCs w:val="22"/>
                  </w:rPr>
                </w:rPrChange>
              </w:rPr>
              <w:pPrChange w:id="8790" w:author="Nick.Tolimieri [2]" w:date="2022-09-27T15:21:00Z">
                <w:pPr>
                  <w:jc w:val="right"/>
                </w:pPr>
              </w:pPrChange>
            </w:pPr>
            <w:ins w:id="8791" w:author="Nick.Tolimieri [2]" w:date="2022-09-27T15:21:00Z">
              <w:del w:id="8792" w:author="Nick.Tolimieri" w:date="2022-09-30T14:57:00Z">
                <w:r w:rsidRPr="007772DD" w:rsidDel="0095582C">
                  <w:rPr>
                    <w:rFonts w:asciiTheme="minorHAnsi" w:eastAsiaTheme="minorHAnsi" w:hAnsiTheme="minorHAnsi" w:cstheme="minorBidi"/>
                    <w:sz w:val="22"/>
                    <w:szCs w:val="22"/>
                    <w:rPrChange w:id="8793" w:author="Nick.Tolimieri [2]" w:date="2022-09-27T15:21:00Z">
                      <w:rPr>
                        <w:rFonts w:ascii="Calibri" w:hAnsi="Calibri" w:cs="Calibri"/>
                        <w:color w:val="000000"/>
                        <w:sz w:val="22"/>
                        <w:szCs w:val="22"/>
                      </w:rPr>
                    </w:rPrChange>
                  </w:rPr>
                  <w:delText>5</w:delText>
                </w:r>
              </w:del>
            </w:ins>
          </w:p>
        </w:tc>
        <w:tc>
          <w:tcPr>
            <w:tcW w:w="960" w:type="dxa"/>
            <w:noWrap/>
            <w:hideMark/>
            <w:tcPrChange w:id="87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795" w:author="Nick.Tolimieri [2]" w:date="2022-09-27T15:21:00Z"/>
                <w:del w:id="8796" w:author="Nick.Tolimieri" w:date="2022-09-30T14:57:00Z"/>
                <w:rFonts w:asciiTheme="minorHAnsi" w:eastAsiaTheme="minorHAnsi" w:hAnsiTheme="minorHAnsi" w:cstheme="minorBidi"/>
                <w:sz w:val="22"/>
                <w:szCs w:val="22"/>
                <w:rPrChange w:id="8797" w:author="Nick.Tolimieri [2]" w:date="2022-09-27T15:21:00Z">
                  <w:rPr>
                    <w:ins w:id="8798" w:author="Nick.Tolimieri [2]" w:date="2022-09-27T15:21:00Z"/>
                    <w:del w:id="8799" w:author="Nick.Tolimieri" w:date="2022-09-30T14:57:00Z"/>
                    <w:rFonts w:ascii="Calibri" w:hAnsi="Calibri" w:cs="Calibri"/>
                    <w:color w:val="000000"/>
                    <w:sz w:val="22"/>
                    <w:szCs w:val="22"/>
                  </w:rPr>
                </w:rPrChange>
              </w:rPr>
              <w:pPrChange w:id="8800" w:author="Nick.Tolimieri [2]" w:date="2022-09-27T15:21:00Z">
                <w:pPr>
                  <w:jc w:val="right"/>
                </w:pPr>
              </w:pPrChange>
            </w:pPr>
            <w:ins w:id="8801" w:author="Nick.Tolimieri [2]" w:date="2022-09-27T15:21:00Z">
              <w:del w:id="8802" w:author="Nick.Tolimieri" w:date="2022-09-30T14:57:00Z">
                <w:r w:rsidRPr="007772DD" w:rsidDel="0095582C">
                  <w:rPr>
                    <w:rFonts w:asciiTheme="minorHAnsi" w:eastAsiaTheme="minorHAnsi" w:hAnsiTheme="minorHAnsi" w:cstheme="minorBidi"/>
                    <w:sz w:val="22"/>
                    <w:szCs w:val="22"/>
                    <w:rPrChange w:id="8803" w:author="Nick.Tolimieri [2]" w:date="2022-09-27T15:21:00Z">
                      <w:rPr>
                        <w:rFonts w:ascii="Calibri" w:hAnsi="Calibri" w:cs="Calibri"/>
                        <w:color w:val="000000"/>
                        <w:sz w:val="22"/>
                        <w:szCs w:val="22"/>
                      </w:rPr>
                    </w:rPrChange>
                  </w:rPr>
                  <w:delText>11</w:delText>
                </w:r>
              </w:del>
            </w:ins>
          </w:p>
        </w:tc>
        <w:tc>
          <w:tcPr>
            <w:tcW w:w="960" w:type="dxa"/>
            <w:noWrap/>
            <w:hideMark/>
            <w:tcPrChange w:id="88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05" w:author="Nick.Tolimieri [2]" w:date="2022-09-27T15:21:00Z"/>
                <w:del w:id="8806" w:author="Nick.Tolimieri" w:date="2022-09-30T14:57:00Z"/>
                <w:rFonts w:asciiTheme="minorHAnsi" w:eastAsiaTheme="minorHAnsi" w:hAnsiTheme="minorHAnsi" w:cstheme="minorBidi"/>
                <w:sz w:val="22"/>
                <w:szCs w:val="22"/>
                <w:rPrChange w:id="8807" w:author="Nick.Tolimieri [2]" w:date="2022-09-27T15:21:00Z">
                  <w:rPr>
                    <w:ins w:id="8808" w:author="Nick.Tolimieri [2]" w:date="2022-09-27T15:21:00Z"/>
                    <w:del w:id="8809" w:author="Nick.Tolimieri" w:date="2022-09-30T14:57:00Z"/>
                    <w:rFonts w:ascii="Calibri" w:hAnsi="Calibri" w:cs="Calibri"/>
                    <w:color w:val="000000"/>
                    <w:sz w:val="22"/>
                    <w:szCs w:val="22"/>
                  </w:rPr>
                </w:rPrChange>
              </w:rPr>
              <w:pPrChange w:id="8810" w:author="Nick.Tolimieri [2]" w:date="2022-09-27T15:21:00Z">
                <w:pPr>
                  <w:jc w:val="right"/>
                </w:pPr>
              </w:pPrChange>
            </w:pPr>
            <w:ins w:id="8811" w:author="Nick.Tolimieri [2]" w:date="2022-09-27T15:21:00Z">
              <w:del w:id="8812" w:author="Nick.Tolimieri" w:date="2022-09-30T14:57:00Z">
                <w:r w:rsidRPr="007772DD" w:rsidDel="0095582C">
                  <w:rPr>
                    <w:rFonts w:asciiTheme="minorHAnsi" w:eastAsiaTheme="minorHAnsi" w:hAnsiTheme="minorHAnsi" w:cstheme="minorBidi"/>
                    <w:sz w:val="22"/>
                    <w:szCs w:val="22"/>
                    <w:rPrChange w:id="8813" w:author="Nick.Tolimieri [2]" w:date="2022-09-27T15:21:00Z">
                      <w:rPr>
                        <w:rFonts w:ascii="Calibri" w:hAnsi="Calibri" w:cs="Calibri"/>
                        <w:color w:val="000000"/>
                        <w:sz w:val="22"/>
                        <w:szCs w:val="22"/>
                      </w:rPr>
                    </w:rPrChange>
                  </w:rPr>
                  <w:delText>2.03</w:delText>
                </w:r>
              </w:del>
            </w:ins>
          </w:p>
        </w:tc>
        <w:tc>
          <w:tcPr>
            <w:tcW w:w="960" w:type="dxa"/>
            <w:noWrap/>
            <w:hideMark/>
            <w:tcPrChange w:id="88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15" w:author="Nick.Tolimieri [2]" w:date="2022-09-27T15:21:00Z"/>
                <w:del w:id="8816" w:author="Nick.Tolimieri" w:date="2022-09-30T14:57:00Z"/>
                <w:rFonts w:asciiTheme="minorHAnsi" w:eastAsiaTheme="minorHAnsi" w:hAnsiTheme="minorHAnsi" w:cstheme="minorBidi"/>
                <w:sz w:val="22"/>
                <w:szCs w:val="22"/>
                <w:rPrChange w:id="8817" w:author="Nick.Tolimieri [2]" w:date="2022-09-27T15:21:00Z">
                  <w:rPr>
                    <w:ins w:id="8818" w:author="Nick.Tolimieri [2]" w:date="2022-09-27T15:21:00Z"/>
                    <w:del w:id="8819" w:author="Nick.Tolimieri" w:date="2022-09-30T14:57:00Z"/>
                    <w:rFonts w:ascii="Calibri" w:hAnsi="Calibri" w:cs="Calibri"/>
                    <w:color w:val="000000"/>
                    <w:sz w:val="22"/>
                    <w:szCs w:val="22"/>
                  </w:rPr>
                </w:rPrChange>
              </w:rPr>
              <w:pPrChange w:id="8820" w:author="Nick.Tolimieri [2]" w:date="2022-09-27T15:21:00Z">
                <w:pPr>
                  <w:jc w:val="right"/>
                </w:pPr>
              </w:pPrChange>
            </w:pPr>
            <w:ins w:id="8821" w:author="Nick.Tolimieri [2]" w:date="2022-09-27T15:21:00Z">
              <w:del w:id="8822" w:author="Nick.Tolimieri" w:date="2022-09-30T14:57:00Z">
                <w:r w:rsidRPr="007772DD" w:rsidDel="0095582C">
                  <w:rPr>
                    <w:rFonts w:asciiTheme="minorHAnsi" w:eastAsiaTheme="minorHAnsi" w:hAnsiTheme="minorHAnsi" w:cstheme="minorBidi"/>
                    <w:sz w:val="22"/>
                    <w:szCs w:val="22"/>
                    <w:rPrChange w:id="8823" w:author="Nick.Tolimieri [2]" w:date="2022-09-27T15:21:00Z">
                      <w:rPr>
                        <w:rFonts w:ascii="Calibri" w:hAnsi="Calibri" w:cs="Calibri"/>
                        <w:color w:val="000000"/>
                        <w:sz w:val="22"/>
                        <w:szCs w:val="22"/>
                      </w:rPr>
                    </w:rPrChange>
                  </w:rPr>
                  <w:delText>0.5</w:delText>
                </w:r>
              </w:del>
            </w:ins>
          </w:p>
        </w:tc>
      </w:tr>
      <w:tr w:rsidR="007772DD" w:rsidRPr="007772DD" w:rsidDel="0095582C" w:rsidTr="007772DD">
        <w:trPr>
          <w:divId w:val="486363627"/>
          <w:trHeight w:val="300"/>
          <w:ins w:id="8824" w:author="Nick.Tolimieri [2]" w:date="2022-09-27T15:21:00Z"/>
          <w:del w:id="8825" w:author="Nick.Tolimieri" w:date="2022-09-30T14:57:00Z"/>
          <w:trPrChange w:id="8826" w:author="Nick.Tolimieri [2]" w:date="2022-09-27T15:21:00Z">
            <w:trPr>
              <w:divId w:val="486363627"/>
              <w:trHeight w:val="300"/>
            </w:trPr>
          </w:trPrChange>
        </w:trPr>
        <w:tc>
          <w:tcPr>
            <w:tcW w:w="960" w:type="dxa"/>
            <w:noWrap/>
            <w:hideMark/>
            <w:tcPrChange w:id="88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28" w:author="Nick.Tolimieri [2]" w:date="2022-09-27T15:21:00Z"/>
                <w:del w:id="8829" w:author="Nick.Tolimieri" w:date="2022-09-30T14:57:00Z"/>
                <w:rFonts w:asciiTheme="minorHAnsi" w:eastAsiaTheme="minorHAnsi" w:hAnsiTheme="minorHAnsi" w:cstheme="minorBidi"/>
                <w:sz w:val="22"/>
                <w:szCs w:val="22"/>
                <w:rPrChange w:id="8830" w:author="Nick.Tolimieri [2]" w:date="2022-09-27T15:21:00Z">
                  <w:rPr>
                    <w:ins w:id="8831" w:author="Nick.Tolimieri [2]" w:date="2022-09-27T15:21:00Z"/>
                    <w:del w:id="8832" w:author="Nick.Tolimieri" w:date="2022-09-30T14:57:00Z"/>
                    <w:rFonts w:ascii="Calibri" w:hAnsi="Calibri" w:cs="Calibri"/>
                    <w:color w:val="000000"/>
                    <w:sz w:val="22"/>
                    <w:szCs w:val="22"/>
                  </w:rPr>
                </w:rPrChange>
              </w:rPr>
              <w:pPrChange w:id="8833" w:author="Nick.Tolimieri [2]" w:date="2022-09-27T15:21:00Z">
                <w:pPr/>
              </w:pPrChange>
            </w:pPr>
            <w:ins w:id="8834" w:author="Nick.Tolimieri [2]" w:date="2022-09-27T15:21:00Z">
              <w:del w:id="8835" w:author="Nick.Tolimieri" w:date="2022-09-30T14:57:00Z">
                <w:r w:rsidRPr="007772DD" w:rsidDel="0095582C">
                  <w:rPr>
                    <w:rFonts w:asciiTheme="minorHAnsi" w:eastAsiaTheme="minorHAnsi" w:hAnsiTheme="minorHAnsi" w:cstheme="minorBidi"/>
                    <w:sz w:val="22"/>
                    <w:szCs w:val="22"/>
                    <w:rPrChange w:id="8836"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88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38" w:author="Nick.Tolimieri [2]" w:date="2022-09-27T15:21:00Z"/>
                <w:del w:id="8839" w:author="Nick.Tolimieri" w:date="2022-09-30T14:57:00Z"/>
                <w:rFonts w:asciiTheme="minorHAnsi" w:eastAsiaTheme="minorHAnsi" w:hAnsiTheme="minorHAnsi" w:cstheme="minorBidi"/>
                <w:sz w:val="22"/>
                <w:szCs w:val="22"/>
                <w:rPrChange w:id="8840" w:author="Nick.Tolimieri [2]" w:date="2022-09-27T15:21:00Z">
                  <w:rPr>
                    <w:ins w:id="8841" w:author="Nick.Tolimieri [2]" w:date="2022-09-27T15:21:00Z"/>
                    <w:del w:id="8842" w:author="Nick.Tolimieri" w:date="2022-09-30T14:57:00Z"/>
                    <w:rFonts w:ascii="Calibri" w:hAnsi="Calibri" w:cs="Calibri"/>
                    <w:color w:val="000000"/>
                    <w:sz w:val="22"/>
                    <w:szCs w:val="22"/>
                  </w:rPr>
                </w:rPrChange>
              </w:rPr>
              <w:pPrChange w:id="8843" w:author="Nick.Tolimieri [2]" w:date="2022-09-27T15:21:00Z">
                <w:pPr>
                  <w:jc w:val="right"/>
                </w:pPr>
              </w:pPrChange>
            </w:pPr>
            <w:ins w:id="8844" w:author="Nick.Tolimieri [2]" w:date="2022-09-27T15:21:00Z">
              <w:del w:id="8845" w:author="Nick.Tolimieri" w:date="2022-09-30T14:57:00Z">
                <w:r w:rsidRPr="007772DD" w:rsidDel="0095582C">
                  <w:rPr>
                    <w:rFonts w:asciiTheme="minorHAnsi" w:eastAsiaTheme="minorHAnsi" w:hAnsiTheme="minorHAnsi" w:cstheme="minorBidi"/>
                    <w:sz w:val="22"/>
                    <w:szCs w:val="22"/>
                    <w:rPrChange w:id="8846" w:author="Nick.Tolimieri [2]" w:date="2022-09-27T15:21:00Z">
                      <w:rPr>
                        <w:rFonts w:ascii="Calibri" w:hAnsi="Calibri" w:cs="Calibri"/>
                        <w:color w:val="000000"/>
                        <w:sz w:val="22"/>
                        <w:szCs w:val="22"/>
                      </w:rPr>
                    </w:rPrChange>
                  </w:rPr>
                  <w:delText>1993</w:delText>
                </w:r>
              </w:del>
            </w:ins>
          </w:p>
        </w:tc>
        <w:tc>
          <w:tcPr>
            <w:tcW w:w="960" w:type="dxa"/>
            <w:noWrap/>
            <w:hideMark/>
            <w:tcPrChange w:id="88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48" w:author="Nick.Tolimieri [2]" w:date="2022-09-27T15:21:00Z"/>
                <w:del w:id="8849" w:author="Nick.Tolimieri" w:date="2022-09-30T14:57:00Z"/>
                <w:rFonts w:asciiTheme="minorHAnsi" w:eastAsiaTheme="minorHAnsi" w:hAnsiTheme="minorHAnsi" w:cstheme="minorBidi"/>
                <w:sz w:val="22"/>
                <w:szCs w:val="22"/>
                <w:rPrChange w:id="8850" w:author="Nick.Tolimieri [2]" w:date="2022-09-27T15:21:00Z">
                  <w:rPr>
                    <w:ins w:id="8851" w:author="Nick.Tolimieri [2]" w:date="2022-09-27T15:21:00Z"/>
                    <w:del w:id="8852" w:author="Nick.Tolimieri" w:date="2022-09-30T14:57:00Z"/>
                    <w:rFonts w:ascii="Calibri" w:hAnsi="Calibri" w:cs="Calibri"/>
                    <w:color w:val="000000"/>
                    <w:sz w:val="22"/>
                    <w:szCs w:val="22"/>
                  </w:rPr>
                </w:rPrChange>
              </w:rPr>
              <w:pPrChange w:id="8853" w:author="Nick.Tolimieri [2]" w:date="2022-09-27T15:21:00Z">
                <w:pPr>
                  <w:jc w:val="right"/>
                </w:pPr>
              </w:pPrChange>
            </w:pPr>
            <w:ins w:id="8854" w:author="Nick.Tolimieri [2]" w:date="2022-09-27T15:21:00Z">
              <w:del w:id="8855" w:author="Nick.Tolimieri" w:date="2022-09-30T14:57:00Z">
                <w:r w:rsidRPr="007772DD" w:rsidDel="0095582C">
                  <w:rPr>
                    <w:rFonts w:asciiTheme="minorHAnsi" w:eastAsiaTheme="minorHAnsi" w:hAnsiTheme="minorHAnsi" w:cstheme="minorBidi"/>
                    <w:sz w:val="22"/>
                    <w:szCs w:val="22"/>
                    <w:rPrChange w:id="8856" w:author="Nick.Tolimieri [2]" w:date="2022-09-27T15:21:00Z">
                      <w:rPr>
                        <w:rFonts w:ascii="Calibri" w:hAnsi="Calibri" w:cs="Calibri"/>
                        <w:color w:val="000000"/>
                        <w:sz w:val="22"/>
                        <w:szCs w:val="22"/>
                      </w:rPr>
                    </w:rPrChange>
                  </w:rPr>
                  <w:delText>6</w:delText>
                </w:r>
              </w:del>
            </w:ins>
          </w:p>
        </w:tc>
        <w:tc>
          <w:tcPr>
            <w:tcW w:w="960" w:type="dxa"/>
            <w:noWrap/>
            <w:hideMark/>
            <w:tcPrChange w:id="88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58" w:author="Nick.Tolimieri [2]" w:date="2022-09-27T15:21:00Z"/>
                <w:del w:id="8859" w:author="Nick.Tolimieri" w:date="2022-09-30T14:57:00Z"/>
                <w:rFonts w:asciiTheme="minorHAnsi" w:eastAsiaTheme="minorHAnsi" w:hAnsiTheme="minorHAnsi" w:cstheme="minorBidi"/>
                <w:sz w:val="22"/>
                <w:szCs w:val="22"/>
                <w:rPrChange w:id="8860" w:author="Nick.Tolimieri [2]" w:date="2022-09-27T15:21:00Z">
                  <w:rPr>
                    <w:ins w:id="8861" w:author="Nick.Tolimieri [2]" w:date="2022-09-27T15:21:00Z"/>
                    <w:del w:id="8862" w:author="Nick.Tolimieri" w:date="2022-09-30T14:57:00Z"/>
                    <w:rFonts w:ascii="Calibri" w:hAnsi="Calibri" w:cs="Calibri"/>
                    <w:color w:val="000000"/>
                    <w:sz w:val="22"/>
                    <w:szCs w:val="22"/>
                  </w:rPr>
                </w:rPrChange>
              </w:rPr>
              <w:pPrChange w:id="8863" w:author="Nick.Tolimieri [2]" w:date="2022-09-27T15:21:00Z">
                <w:pPr>
                  <w:jc w:val="right"/>
                </w:pPr>
              </w:pPrChange>
            </w:pPr>
            <w:ins w:id="8864" w:author="Nick.Tolimieri [2]" w:date="2022-09-27T15:21:00Z">
              <w:del w:id="8865" w:author="Nick.Tolimieri" w:date="2022-09-30T14:57:00Z">
                <w:r w:rsidRPr="007772DD" w:rsidDel="0095582C">
                  <w:rPr>
                    <w:rFonts w:asciiTheme="minorHAnsi" w:eastAsiaTheme="minorHAnsi" w:hAnsiTheme="minorHAnsi" w:cstheme="minorBidi"/>
                    <w:sz w:val="22"/>
                    <w:szCs w:val="22"/>
                    <w:rPrChange w:id="8866" w:author="Nick.Tolimieri [2]" w:date="2022-09-27T15:21:00Z">
                      <w:rPr>
                        <w:rFonts w:ascii="Calibri" w:hAnsi="Calibri" w:cs="Calibri"/>
                        <w:color w:val="000000"/>
                        <w:sz w:val="22"/>
                        <w:szCs w:val="22"/>
                      </w:rPr>
                    </w:rPrChange>
                  </w:rPr>
                  <w:delText>42</w:delText>
                </w:r>
              </w:del>
            </w:ins>
          </w:p>
        </w:tc>
        <w:tc>
          <w:tcPr>
            <w:tcW w:w="960" w:type="dxa"/>
            <w:noWrap/>
            <w:hideMark/>
            <w:tcPrChange w:id="88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68" w:author="Nick.Tolimieri [2]" w:date="2022-09-27T15:21:00Z"/>
                <w:del w:id="8869" w:author="Nick.Tolimieri" w:date="2022-09-30T14:57:00Z"/>
                <w:rFonts w:asciiTheme="minorHAnsi" w:eastAsiaTheme="minorHAnsi" w:hAnsiTheme="minorHAnsi" w:cstheme="minorBidi"/>
                <w:sz w:val="22"/>
                <w:szCs w:val="22"/>
                <w:rPrChange w:id="8870" w:author="Nick.Tolimieri [2]" w:date="2022-09-27T15:21:00Z">
                  <w:rPr>
                    <w:ins w:id="8871" w:author="Nick.Tolimieri [2]" w:date="2022-09-27T15:21:00Z"/>
                    <w:del w:id="8872" w:author="Nick.Tolimieri" w:date="2022-09-30T14:57:00Z"/>
                    <w:rFonts w:ascii="Calibri" w:hAnsi="Calibri" w:cs="Calibri"/>
                    <w:color w:val="000000"/>
                    <w:sz w:val="22"/>
                    <w:szCs w:val="22"/>
                  </w:rPr>
                </w:rPrChange>
              </w:rPr>
              <w:pPrChange w:id="8873" w:author="Nick.Tolimieri [2]" w:date="2022-09-27T15:21:00Z">
                <w:pPr>
                  <w:jc w:val="right"/>
                </w:pPr>
              </w:pPrChange>
            </w:pPr>
            <w:ins w:id="8874" w:author="Nick.Tolimieri [2]" w:date="2022-09-27T15:21:00Z">
              <w:del w:id="8875" w:author="Nick.Tolimieri" w:date="2022-09-30T14:57:00Z">
                <w:r w:rsidRPr="007772DD" w:rsidDel="0095582C">
                  <w:rPr>
                    <w:rFonts w:asciiTheme="minorHAnsi" w:eastAsiaTheme="minorHAnsi" w:hAnsiTheme="minorHAnsi" w:cstheme="minorBidi"/>
                    <w:sz w:val="22"/>
                    <w:szCs w:val="22"/>
                    <w:rPrChange w:id="8876" w:author="Nick.Tolimieri [2]" w:date="2022-09-27T15:21:00Z">
                      <w:rPr>
                        <w:rFonts w:ascii="Calibri" w:hAnsi="Calibri" w:cs="Calibri"/>
                        <w:color w:val="000000"/>
                        <w:sz w:val="22"/>
                        <w:szCs w:val="22"/>
                      </w:rPr>
                    </w:rPrChange>
                  </w:rPr>
                  <w:delText>2</w:delText>
                </w:r>
              </w:del>
            </w:ins>
          </w:p>
        </w:tc>
        <w:tc>
          <w:tcPr>
            <w:tcW w:w="960" w:type="dxa"/>
            <w:noWrap/>
            <w:hideMark/>
            <w:tcPrChange w:id="88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78" w:author="Nick.Tolimieri [2]" w:date="2022-09-27T15:21:00Z"/>
                <w:del w:id="8879" w:author="Nick.Tolimieri" w:date="2022-09-30T14:57:00Z"/>
                <w:rFonts w:asciiTheme="minorHAnsi" w:eastAsiaTheme="minorHAnsi" w:hAnsiTheme="minorHAnsi" w:cstheme="minorBidi"/>
                <w:sz w:val="22"/>
                <w:szCs w:val="22"/>
                <w:rPrChange w:id="8880" w:author="Nick.Tolimieri [2]" w:date="2022-09-27T15:21:00Z">
                  <w:rPr>
                    <w:ins w:id="8881" w:author="Nick.Tolimieri [2]" w:date="2022-09-27T15:21:00Z"/>
                    <w:del w:id="8882" w:author="Nick.Tolimieri" w:date="2022-09-30T14:57:00Z"/>
                    <w:rFonts w:ascii="Calibri" w:hAnsi="Calibri" w:cs="Calibri"/>
                    <w:color w:val="000000"/>
                    <w:sz w:val="22"/>
                    <w:szCs w:val="22"/>
                  </w:rPr>
                </w:rPrChange>
              </w:rPr>
              <w:pPrChange w:id="8883" w:author="Nick.Tolimieri [2]" w:date="2022-09-27T15:21:00Z">
                <w:pPr>
                  <w:jc w:val="right"/>
                </w:pPr>
              </w:pPrChange>
            </w:pPr>
            <w:ins w:id="8884" w:author="Nick.Tolimieri [2]" w:date="2022-09-27T15:21:00Z">
              <w:del w:id="8885" w:author="Nick.Tolimieri" w:date="2022-09-30T14:57:00Z">
                <w:r w:rsidRPr="007772DD" w:rsidDel="0095582C">
                  <w:rPr>
                    <w:rFonts w:asciiTheme="minorHAnsi" w:eastAsiaTheme="minorHAnsi" w:hAnsiTheme="minorHAnsi" w:cstheme="minorBidi"/>
                    <w:sz w:val="22"/>
                    <w:szCs w:val="22"/>
                    <w:rPrChange w:id="8886" w:author="Nick.Tolimieri [2]" w:date="2022-09-27T15:21:00Z">
                      <w:rPr>
                        <w:rFonts w:ascii="Calibri" w:hAnsi="Calibri" w:cs="Calibri"/>
                        <w:color w:val="000000"/>
                        <w:sz w:val="22"/>
                        <w:szCs w:val="22"/>
                      </w:rPr>
                    </w:rPrChange>
                  </w:rPr>
                  <w:delText>36</w:delText>
                </w:r>
              </w:del>
            </w:ins>
          </w:p>
        </w:tc>
        <w:tc>
          <w:tcPr>
            <w:tcW w:w="960" w:type="dxa"/>
            <w:noWrap/>
            <w:hideMark/>
            <w:tcPrChange w:id="88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88" w:author="Nick.Tolimieri [2]" w:date="2022-09-27T15:21:00Z"/>
                <w:del w:id="8889" w:author="Nick.Tolimieri" w:date="2022-09-30T14:57:00Z"/>
                <w:rFonts w:asciiTheme="minorHAnsi" w:eastAsiaTheme="minorHAnsi" w:hAnsiTheme="minorHAnsi" w:cstheme="minorBidi"/>
                <w:sz w:val="22"/>
                <w:szCs w:val="22"/>
                <w:rPrChange w:id="8890" w:author="Nick.Tolimieri [2]" w:date="2022-09-27T15:21:00Z">
                  <w:rPr>
                    <w:ins w:id="8891" w:author="Nick.Tolimieri [2]" w:date="2022-09-27T15:21:00Z"/>
                    <w:del w:id="8892" w:author="Nick.Tolimieri" w:date="2022-09-30T14:57:00Z"/>
                    <w:rFonts w:ascii="Calibri" w:hAnsi="Calibri" w:cs="Calibri"/>
                    <w:color w:val="000000"/>
                    <w:sz w:val="22"/>
                    <w:szCs w:val="22"/>
                  </w:rPr>
                </w:rPrChange>
              </w:rPr>
              <w:pPrChange w:id="8893" w:author="Nick.Tolimieri [2]" w:date="2022-09-27T15:21:00Z">
                <w:pPr>
                  <w:jc w:val="right"/>
                </w:pPr>
              </w:pPrChange>
            </w:pPr>
            <w:ins w:id="8894" w:author="Nick.Tolimieri [2]" w:date="2022-09-27T15:21:00Z">
              <w:del w:id="8895" w:author="Nick.Tolimieri" w:date="2022-09-30T14:57:00Z">
                <w:r w:rsidRPr="007772DD" w:rsidDel="0095582C">
                  <w:rPr>
                    <w:rFonts w:asciiTheme="minorHAnsi" w:eastAsiaTheme="minorHAnsi" w:hAnsiTheme="minorHAnsi" w:cstheme="minorBidi"/>
                    <w:sz w:val="22"/>
                    <w:szCs w:val="22"/>
                    <w:rPrChange w:id="8896" w:author="Nick.Tolimieri [2]" w:date="2022-09-27T15:21:00Z">
                      <w:rPr>
                        <w:rFonts w:ascii="Calibri" w:hAnsi="Calibri" w:cs="Calibri"/>
                        <w:color w:val="000000"/>
                        <w:sz w:val="22"/>
                        <w:szCs w:val="22"/>
                      </w:rPr>
                    </w:rPrChange>
                  </w:rPr>
                  <w:delText>6</w:delText>
                </w:r>
              </w:del>
            </w:ins>
          </w:p>
        </w:tc>
        <w:tc>
          <w:tcPr>
            <w:tcW w:w="960" w:type="dxa"/>
            <w:noWrap/>
            <w:hideMark/>
            <w:tcPrChange w:id="88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898" w:author="Nick.Tolimieri [2]" w:date="2022-09-27T15:21:00Z"/>
                <w:del w:id="8899" w:author="Nick.Tolimieri" w:date="2022-09-30T14:57:00Z"/>
                <w:rFonts w:asciiTheme="minorHAnsi" w:eastAsiaTheme="minorHAnsi" w:hAnsiTheme="minorHAnsi" w:cstheme="minorBidi"/>
                <w:sz w:val="22"/>
                <w:szCs w:val="22"/>
                <w:rPrChange w:id="8900" w:author="Nick.Tolimieri [2]" w:date="2022-09-27T15:21:00Z">
                  <w:rPr>
                    <w:ins w:id="8901" w:author="Nick.Tolimieri [2]" w:date="2022-09-27T15:21:00Z"/>
                    <w:del w:id="8902" w:author="Nick.Tolimieri" w:date="2022-09-30T14:57:00Z"/>
                    <w:rFonts w:ascii="Calibri" w:hAnsi="Calibri" w:cs="Calibri"/>
                    <w:color w:val="000000"/>
                    <w:sz w:val="22"/>
                    <w:szCs w:val="22"/>
                  </w:rPr>
                </w:rPrChange>
              </w:rPr>
              <w:pPrChange w:id="8903" w:author="Nick.Tolimieri [2]" w:date="2022-09-27T15:21:00Z">
                <w:pPr>
                  <w:jc w:val="right"/>
                </w:pPr>
              </w:pPrChange>
            </w:pPr>
            <w:ins w:id="8904" w:author="Nick.Tolimieri [2]" w:date="2022-09-27T15:21:00Z">
              <w:del w:id="8905" w:author="Nick.Tolimieri" w:date="2022-09-30T14:57:00Z">
                <w:r w:rsidRPr="007772DD" w:rsidDel="0095582C">
                  <w:rPr>
                    <w:rFonts w:asciiTheme="minorHAnsi" w:eastAsiaTheme="minorHAnsi" w:hAnsiTheme="minorHAnsi" w:cstheme="minorBidi"/>
                    <w:sz w:val="22"/>
                    <w:szCs w:val="22"/>
                    <w:rPrChange w:id="8906" w:author="Nick.Tolimieri [2]" w:date="2022-09-27T15:21:00Z">
                      <w:rPr>
                        <w:rFonts w:ascii="Calibri" w:hAnsi="Calibri" w:cs="Calibri"/>
                        <w:color w:val="000000"/>
                        <w:sz w:val="22"/>
                        <w:szCs w:val="22"/>
                      </w:rPr>
                    </w:rPrChange>
                  </w:rPr>
                  <w:delText>30</w:delText>
                </w:r>
              </w:del>
            </w:ins>
          </w:p>
        </w:tc>
        <w:tc>
          <w:tcPr>
            <w:tcW w:w="960" w:type="dxa"/>
            <w:noWrap/>
            <w:hideMark/>
            <w:tcPrChange w:id="89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08" w:author="Nick.Tolimieri [2]" w:date="2022-09-27T15:21:00Z"/>
                <w:del w:id="8909" w:author="Nick.Tolimieri" w:date="2022-09-30T14:57:00Z"/>
                <w:rFonts w:asciiTheme="minorHAnsi" w:eastAsiaTheme="minorHAnsi" w:hAnsiTheme="minorHAnsi" w:cstheme="minorBidi"/>
                <w:sz w:val="22"/>
                <w:szCs w:val="22"/>
                <w:rPrChange w:id="8910" w:author="Nick.Tolimieri [2]" w:date="2022-09-27T15:21:00Z">
                  <w:rPr>
                    <w:ins w:id="8911" w:author="Nick.Tolimieri [2]" w:date="2022-09-27T15:21:00Z"/>
                    <w:del w:id="8912" w:author="Nick.Tolimieri" w:date="2022-09-30T14:57:00Z"/>
                    <w:rFonts w:ascii="Calibri" w:hAnsi="Calibri" w:cs="Calibri"/>
                    <w:color w:val="000000"/>
                    <w:sz w:val="22"/>
                    <w:szCs w:val="22"/>
                  </w:rPr>
                </w:rPrChange>
              </w:rPr>
              <w:pPrChange w:id="8913" w:author="Nick.Tolimieri [2]" w:date="2022-09-27T15:21:00Z">
                <w:pPr>
                  <w:jc w:val="right"/>
                </w:pPr>
              </w:pPrChange>
            </w:pPr>
            <w:ins w:id="8914" w:author="Nick.Tolimieri [2]" w:date="2022-09-27T15:21:00Z">
              <w:del w:id="8915" w:author="Nick.Tolimieri" w:date="2022-09-30T14:57:00Z">
                <w:r w:rsidRPr="007772DD" w:rsidDel="0095582C">
                  <w:rPr>
                    <w:rFonts w:asciiTheme="minorHAnsi" w:eastAsiaTheme="minorHAnsi" w:hAnsiTheme="minorHAnsi" w:cstheme="minorBidi"/>
                    <w:sz w:val="22"/>
                    <w:szCs w:val="22"/>
                    <w:rPrChange w:id="8916" w:author="Nick.Tolimieri [2]" w:date="2022-09-27T15:21:00Z">
                      <w:rPr>
                        <w:rFonts w:ascii="Calibri" w:hAnsi="Calibri" w:cs="Calibri"/>
                        <w:color w:val="000000"/>
                        <w:sz w:val="22"/>
                        <w:szCs w:val="22"/>
                      </w:rPr>
                    </w:rPrChange>
                  </w:rPr>
                  <w:delText>2.27</w:delText>
                </w:r>
              </w:del>
            </w:ins>
          </w:p>
        </w:tc>
        <w:tc>
          <w:tcPr>
            <w:tcW w:w="960" w:type="dxa"/>
            <w:noWrap/>
            <w:hideMark/>
            <w:tcPrChange w:id="89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18" w:author="Nick.Tolimieri [2]" w:date="2022-09-27T15:21:00Z"/>
                <w:del w:id="8919" w:author="Nick.Tolimieri" w:date="2022-09-30T14:57:00Z"/>
                <w:rFonts w:asciiTheme="minorHAnsi" w:eastAsiaTheme="minorHAnsi" w:hAnsiTheme="minorHAnsi" w:cstheme="minorBidi"/>
                <w:sz w:val="22"/>
                <w:szCs w:val="22"/>
                <w:rPrChange w:id="8920" w:author="Nick.Tolimieri [2]" w:date="2022-09-27T15:21:00Z">
                  <w:rPr>
                    <w:ins w:id="8921" w:author="Nick.Tolimieri [2]" w:date="2022-09-27T15:21:00Z"/>
                    <w:del w:id="8922" w:author="Nick.Tolimieri" w:date="2022-09-30T14:57:00Z"/>
                    <w:rFonts w:ascii="Calibri" w:hAnsi="Calibri" w:cs="Calibri"/>
                    <w:color w:val="000000"/>
                    <w:sz w:val="22"/>
                    <w:szCs w:val="22"/>
                  </w:rPr>
                </w:rPrChange>
              </w:rPr>
              <w:pPrChange w:id="8923" w:author="Nick.Tolimieri [2]" w:date="2022-09-27T15:21:00Z">
                <w:pPr>
                  <w:jc w:val="right"/>
                </w:pPr>
              </w:pPrChange>
            </w:pPr>
            <w:ins w:id="8924" w:author="Nick.Tolimieri [2]" w:date="2022-09-27T15:21:00Z">
              <w:del w:id="8925" w:author="Nick.Tolimieri" w:date="2022-09-30T14:57:00Z">
                <w:r w:rsidRPr="007772DD" w:rsidDel="0095582C">
                  <w:rPr>
                    <w:rFonts w:asciiTheme="minorHAnsi" w:eastAsiaTheme="minorHAnsi" w:hAnsiTheme="minorHAnsi" w:cstheme="minorBidi"/>
                    <w:sz w:val="22"/>
                    <w:szCs w:val="22"/>
                    <w:rPrChange w:id="8926" w:author="Nick.Tolimieri [2]" w:date="2022-09-27T15:21:00Z">
                      <w:rPr>
                        <w:rFonts w:ascii="Calibri" w:hAnsi="Calibri" w:cs="Calibri"/>
                        <w:color w:val="000000"/>
                        <w:sz w:val="22"/>
                        <w:szCs w:val="22"/>
                      </w:rPr>
                    </w:rPrChange>
                  </w:rPr>
                  <w:delText>0.42</w:delText>
                </w:r>
              </w:del>
            </w:ins>
          </w:p>
        </w:tc>
      </w:tr>
      <w:tr w:rsidR="007772DD" w:rsidRPr="007772DD" w:rsidDel="0095582C" w:rsidTr="007772DD">
        <w:trPr>
          <w:divId w:val="486363627"/>
          <w:trHeight w:val="300"/>
          <w:ins w:id="8927" w:author="Nick.Tolimieri [2]" w:date="2022-09-27T15:21:00Z"/>
          <w:del w:id="8928" w:author="Nick.Tolimieri" w:date="2022-09-30T14:57:00Z"/>
          <w:trPrChange w:id="8929" w:author="Nick.Tolimieri [2]" w:date="2022-09-27T15:21:00Z">
            <w:trPr>
              <w:divId w:val="486363627"/>
              <w:trHeight w:val="300"/>
            </w:trPr>
          </w:trPrChange>
        </w:trPr>
        <w:tc>
          <w:tcPr>
            <w:tcW w:w="960" w:type="dxa"/>
            <w:noWrap/>
            <w:hideMark/>
            <w:tcPrChange w:id="89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31" w:author="Nick.Tolimieri [2]" w:date="2022-09-27T15:21:00Z"/>
                <w:del w:id="8932" w:author="Nick.Tolimieri" w:date="2022-09-30T14:57:00Z"/>
                <w:rFonts w:asciiTheme="minorHAnsi" w:eastAsiaTheme="minorHAnsi" w:hAnsiTheme="minorHAnsi" w:cstheme="minorBidi"/>
                <w:sz w:val="22"/>
                <w:szCs w:val="22"/>
                <w:rPrChange w:id="8933" w:author="Nick.Tolimieri [2]" w:date="2022-09-27T15:21:00Z">
                  <w:rPr>
                    <w:ins w:id="8934" w:author="Nick.Tolimieri [2]" w:date="2022-09-27T15:21:00Z"/>
                    <w:del w:id="8935" w:author="Nick.Tolimieri" w:date="2022-09-30T14:57:00Z"/>
                    <w:rFonts w:ascii="Calibri" w:hAnsi="Calibri" w:cs="Calibri"/>
                    <w:color w:val="000000"/>
                    <w:sz w:val="22"/>
                    <w:szCs w:val="22"/>
                  </w:rPr>
                </w:rPrChange>
              </w:rPr>
              <w:pPrChange w:id="8936" w:author="Nick.Tolimieri [2]" w:date="2022-09-27T15:21:00Z">
                <w:pPr/>
              </w:pPrChange>
            </w:pPr>
            <w:ins w:id="8937" w:author="Nick.Tolimieri [2]" w:date="2022-09-27T15:21:00Z">
              <w:del w:id="8938" w:author="Nick.Tolimieri" w:date="2022-09-30T14:57:00Z">
                <w:r w:rsidRPr="007772DD" w:rsidDel="0095582C">
                  <w:rPr>
                    <w:rFonts w:asciiTheme="minorHAnsi" w:eastAsiaTheme="minorHAnsi" w:hAnsiTheme="minorHAnsi" w:cstheme="minorBidi"/>
                    <w:sz w:val="22"/>
                    <w:szCs w:val="22"/>
                    <w:rPrChange w:id="8939"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89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41" w:author="Nick.Tolimieri [2]" w:date="2022-09-27T15:21:00Z"/>
                <w:del w:id="8942" w:author="Nick.Tolimieri" w:date="2022-09-30T14:57:00Z"/>
                <w:rFonts w:asciiTheme="minorHAnsi" w:eastAsiaTheme="minorHAnsi" w:hAnsiTheme="minorHAnsi" w:cstheme="minorBidi"/>
                <w:sz w:val="22"/>
                <w:szCs w:val="22"/>
                <w:rPrChange w:id="8943" w:author="Nick.Tolimieri [2]" w:date="2022-09-27T15:21:00Z">
                  <w:rPr>
                    <w:ins w:id="8944" w:author="Nick.Tolimieri [2]" w:date="2022-09-27T15:21:00Z"/>
                    <w:del w:id="8945" w:author="Nick.Tolimieri" w:date="2022-09-30T14:57:00Z"/>
                    <w:rFonts w:ascii="Calibri" w:hAnsi="Calibri" w:cs="Calibri"/>
                    <w:color w:val="000000"/>
                    <w:sz w:val="22"/>
                    <w:szCs w:val="22"/>
                  </w:rPr>
                </w:rPrChange>
              </w:rPr>
              <w:pPrChange w:id="8946" w:author="Nick.Tolimieri [2]" w:date="2022-09-27T15:21:00Z">
                <w:pPr>
                  <w:jc w:val="right"/>
                </w:pPr>
              </w:pPrChange>
            </w:pPr>
            <w:ins w:id="8947" w:author="Nick.Tolimieri [2]" w:date="2022-09-27T15:21:00Z">
              <w:del w:id="8948" w:author="Nick.Tolimieri" w:date="2022-09-30T14:57:00Z">
                <w:r w:rsidRPr="007772DD" w:rsidDel="0095582C">
                  <w:rPr>
                    <w:rFonts w:asciiTheme="minorHAnsi" w:eastAsiaTheme="minorHAnsi" w:hAnsiTheme="minorHAnsi" w:cstheme="minorBidi"/>
                    <w:sz w:val="22"/>
                    <w:szCs w:val="22"/>
                    <w:rPrChange w:id="8949" w:author="Nick.Tolimieri [2]" w:date="2022-09-27T15:21:00Z">
                      <w:rPr>
                        <w:rFonts w:ascii="Calibri" w:hAnsi="Calibri" w:cs="Calibri"/>
                        <w:color w:val="000000"/>
                        <w:sz w:val="22"/>
                        <w:szCs w:val="22"/>
                      </w:rPr>
                    </w:rPrChange>
                  </w:rPr>
                  <w:delText>1994</w:delText>
                </w:r>
              </w:del>
            </w:ins>
          </w:p>
        </w:tc>
        <w:tc>
          <w:tcPr>
            <w:tcW w:w="960" w:type="dxa"/>
            <w:noWrap/>
            <w:hideMark/>
            <w:tcPrChange w:id="89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51" w:author="Nick.Tolimieri [2]" w:date="2022-09-27T15:21:00Z"/>
                <w:del w:id="8952" w:author="Nick.Tolimieri" w:date="2022-09-30T14:57:00Z"/>
                <w:rFonts w:asciiTheme="minorHAnsi" w:eastAsiaTheme="minorHAnsi" w:hAnsiTheme="minorHAnsi" w:cstheme="minorBidi"/>
                <w:sz w:val="22"/>
                <w:szCs w:val="22"/>
                <w:rPrChange w:id="8953" w:author="Nick.Tolimieri [2]" w:date="2022-09-27T15:21:00Z">
                  <w:rPr>
                    <w:ins w:id="8954" w:author="Nick.Tolimieri [2]" w:date="2022-09-27T15:21:00Z"/>
                    <w:del w:id="8955" w:author="Nick.Tolimieri" w:date="2022-09-30T14:57:00Z"/>
                    <w:rFonts w:ascii="Calibri" w:hAnsi="Calibri" w:cs="Calibri"/>
                    <w:color w:val="000000"/>
                    <w:sz w:val="22"/>
                    <w:szCs w:val="22"/>
                  </w:rPr>
                </w:rPrChange>
              </w:rPr>
              <w:pPrChange w:id="8956" w:author="Nick.Tolimieri [2]" w:date="2022-09-27T15:21:00Z">
                <w:pPr>
                  <w:jc w:val="right"/>
                </w:pPr>
              </w:pPrChange>
            </w:pPr>
            <w:ins w:id="8957" w:author="Nick.Tolimieri [2]" w:date="2022-09-27T15:21:00Z">
              <w:del w:id="8958" w:author="Nick.Tolimieri" w:date="2022-09-30T14:57:00Z">
                <w:r w:rsidRPr="007772DD" w:rsidDel="0095582C">
                  <w:rPr>
                    <w:rFonts w:asciiTheme="minorHAnsi" w:eastAsiaTheme="minorHAnsi" w:hAnsiTheme="minorHAnsi" w:cstheme="minorBidi"/>
                    <w:sz w:val="22"/>
                    <w:szCs w:val="22"/>
                    <w:rPrChange w:id="8959" w:author="Nick.Tolimieri [2]" w:date="2022-09-27T15:21:00Z">
                      <w:rPr>
                        <w:rFonts w:ascii="Calibri" w:hAnsi="Calibri" w:cs="Calibri"/>
                        <w:color w:val="000000"/>
                        <w:sz w:val="22"/>
                        <w:szCs w:val="22"/>
                      </w:rPr>
                    </w:rPrChange>
                  </w:rPr>
                  <w:delText>14</w:delText>
                </w:r>
              </w:del>
            </w:ins>
          </w:p>
        </w:tc>
        <w:tc>
          <w:tcPr>
            <w:tcW w:w="960" w:type="dxa"/>
            <w:noWrap/>
            <w:hideMark/>
            <w:tcPrChange w:id="89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61" w:author="Nick.Tolimieri [2]" w:date="2022-09-27T15:21:00Z"/>
                <w:del w:id="8962" w:author="Nick.Tolimieri" w:date="2022-09-30T14:57:00Z"/>
                <w:rFonts w:asciiTheme="minorHAnsi" w:eastAsiaTheme="minorHAnsi" w:hAnsiTheme="minorHAnsi" w:cstheme="minorBidi"/>
                <w:sz w:val="22"/>
                <w:szCs w:val="22"/>
                <w:rPrChange w:id="8963" w:author="Nick.Tolimieri [2]" w:date="2022-09-27T15:21:00Z">
                  <w:rPr>
                    <w:ins w:id="8964" w:author="Nick.Tolimieri [2]" w:date="2022-09-27T15:21:00Z"/>
                    <w:del w:id="8965" w:author="Nick.Tolimieri" w:date="2022-09-30T14:57:00Z"/>
                    <w:rFonts w:ascii="Calibri" w:hAnsi="Calibri" w:cs="Calibri"/>
                    <w:color w:val="000000"/>
                    <w:sz w:val="22"/>
                    <w:szCs w:val="22"/>
                  </w:rPr>
                </w:rPrChange>
              </w:rPr>
              <w:pPrChange w:id="8966" w:author="Nick.Tolimieri [2]" w:date="2022-09-27T15:21:00Z">
                <w:pPr>
                  <w:jc w:val="right"/>
                </w:pPr>
              </w:pPrChange>
            </w:pPr>
            <w:ins w:id="8967" w:author="Nick.Tolimieri [2]" w:date="2022-09-27T15:21:00Z">
              <w:del w:id="8968" w:author="Nick.Tolimieri" w:date="2022-09-30T14:57:00Z">
                <w:r w:rsidRPr="007772DD" w:rsidDel="0095582C">
                  <w:rPr>
                    <w:rFonts w:asciiTheme="minorHAnsi" w:eastAsiaTheme="minorHAnsi" w:hAnsiTheme="minorHAnsi" w:cstheme="minorBidi"/>
                    <w:sz w:val="22"/>
                    <w:szCs w:val="22"/>
                    <w:rPrChange w:id="8969" w:author="Nick.Tolimieri [2]" w:date="2022-09-27T15:21:00Z">
                      <w:rPr>
                        <w:rFonts w:ascii="Calibri" w:hAnsi="Calibri" w:cs="Calibri"/>
                        <w:color w:val="000000"/>
                        <w:sz w:val="22"/>
                        <w:szCs w:val="22"/>
                      </w:rPr>
                    </w:rPrChange>
                  </w:rPr>
                  <w:delText>47</w:delText>
                </w:r>
              </w:del>
            </w:ins>
          </w:p>
        </w:tc>
        <w:tc>
          <w:tcPr>
            <w:tcW w:w="960" w:type="dxa"/>
            <w:noWrap/>
            <w:hideMark/>
            <w:tcPrChange w:id="89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71" w:author="Nick.Tolimieri [2]" w:date="2022-09-27T15:21:00Z"/>
                <w:del w:id="8972" w:author="Nick.Tolimieri" w:date="2022-09-30T14:57:00Z"/>
                <w:rFonts w:asciiTheme="minorHAnsi" w:eastAsiaTheme="minorHAnsi" w:hAnsiTheme="minorHAnsi" w:cstheme="minorBidi"/>
                <w:sz w:val="22"/>
                <w:szCs w:val="22"/>
                <w:rPrChange w:id="8973" w:author="Nick.Tolimieri [2]" w:date="2022-09-27T15:21:00Z">
                  <w:rPr>
                    <w:ins w:id="8974" w:author="Nick.Tolimieri [2]" w:date="2022-09-27T15:21:00Z"/>
                    <w:del w:id="8975" w:author="Nick.Tolimieri" w:date="2022-09-30T14:57:00Z"/>
                    <w:rFonts w:ascii="Calibri" w:hAnsi="Calibri" w:cs="Calibri"/>
                    <w:color w:val="000000"/>
                    <w:sz w:val="22"/>
                    <w:szCs w:val="22"/>
                  </w:rPr>
                </w:rPrChange>
              </w:rPr>
              <w:pPrChange w:id="8976" w:author="Nick.Tolimieri [2]" w:date="2022-09-27T15:21:00Z">
                <w:pPr>
                  <w:jc w:val="right"/>
                </w:pPr>
              </w:pPrChange>
            </w:pPr>
            <w:ins w:id="8977" w:author="Nick.Tolimieri [2]" w:date="2022-09-27T15:21:00Z">
              <w:del w:id="8978" w:author="Nick.Tolimieri" w:date="2022-09-30T14:57:00Z">
                <w:r w:rsidRPr="007772DD" w:rsidDel="0095582C">
                  <w:rPr>
                    <w:rFonts w:asciiTheme="minorHAnsi" w:eastAsiaTheme="minorHAnsi" w:hAnsiTheme="minorHAnsi" w:cstheme="minorBidi"/>
                    <w:sz w:val="22"/>
                    <w:szCs w:val="22"/>
                    <w:rPrChange w:id="8979" w:author="Nick.Tolimieri [2]" w:date="2022-09-27T15:21:00Z">
                      <w:rPr>
                        <w:rFonts w:ascii="Calibri" w:hAnsi="Calibri" w:cs="Calibri"/>
                        <w:color w:val="000000"/>
                        <w:sz w:val="22"/>
                        <w:szCs w:val="22"/>
                      </w:rPr>
                    </w:rPrChange>
                  </w:rPr>
                  <w:delText>1</w:delText>
                </w:r>
              </w:del>
            </w:ins>
          </w:p>
        </w:tc>
        <w:tc>
          <w:tcPr>
            <w:tcW w:w="960" w:type="dxa"/>
            <w:noWrap/>
            <w:hideMark/>
            <w:tcPrChange w:id="89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81" w:author="Nick.Tolimieri [2]" w:date="2022-09-27T15:21:00Z"/>
                <w:del w:id="8982" w:author="Nick.Tolimieri" w:date="2022-09-30T14:57:00Z"/>
                <w:rFonts w:asciiTheme="minorHAnsi" w:eastAsiaTheme="minorHAnsi" w:hAnsiTheme="minorHAnsi" w:cstheme="minorBidi"/>
                <w:sz w:val="22"/>
                <w:szCs w:val="22"/>
                <w:rPrChange w:id="8983" w:author="Nick.Tolimieri [2]" w:date="2022-09-27T15:21:00Z">
                  <w:rPr>
                    <w:ins w:id="8984" w:author="Nick.Tolimieri [2]" w:date="2022-09-27T15:21:00Z"/>
                    <w:del w:id="8985" w:author="Nick.Tolimieri" w:date="2022-09-30T14:57:00Z"/>
                    <w:rFonts w:ascii="Calibri" w:hAnsi="Calibri" w:cs="Calibri"/>
                    <w:color w:val="000000"/>
                    <w:sz w:val="22"/>
                    <w:szCs w:val="22"/>
                  </w:rPr>
                </w:rPrChange>
              </w:rPr>
              <w:pPrChange w:id="8986" w:author="Nick.Tolimieri [2]" w:date="2022-09-27T15:21:00Z">
                <w:pPr>
                  <w:jc w:val="right"/>
                </w:pPr>
              </w:pPrChange>
            </w:pPr>
            <w:ins w:id="8987" w:author="Nick.Tolimieri [2]" w:date="2022-09-27T15:21:00Z">
              <w:del w:id="8988" w:author="Nick.Tolimieri" w:date="2022-09-30T14:57:00Z">
                <w:r w:rsidRPr="007772DD" w:rsidDel="0095582C">
                  <w:rPr>
                    <w:rFonts w:asciiTheme="minorHAnsi" w:eastAsiaTheme="minorHAnsi" w:hAnsiTheme="minorHAnsi" w:cstheme="minorBidi"/>
                    <w:sz w:val="22"/>
                    <w:szCs w:val="22"/>
                    <w:rPrChange w:id="8989" w:author="Nick.Tolimieri [2]" w:date="2022-09-27T15:21:00Z">
                      <w:rPr>
                        <w:rFonts w:ascii="Calibri" w:hAnsi="Calibri" w:cs="Calibri"/>
                        <w:color w:val="000000"/>
                        <w:sz w:val="22"/>
                        <w:szCs w:val="22"/>
                      </w:rPr>
                    </w:rPrChange>
                  </w:rPr>
                  <w:delText>30</w:delText>
                </w:r>
              </w:del>
            </w:ins>
          </w:p>
        </w:tc>
        <w:tc>
          <w:tcPr>
            <w:tcW w:w="960" w:type="dxa"/>
            <w:noWrap/>
            <w:hideMark/>
            <w:tcPrChange w:id="89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8991" w:author="Nick.Tolimieri [2]" w:date="2022-09-27T15:21:00Z"/>
                <w:del w:id="8992" w:author="Nick.Tolimieri" w:date="2022-09-30T14:57:00Z"/>
                <w:rFonts w:asciiTheme="minorHAnsi" w:eastAsiaTheme="minorHAnsi" w:hAnsiTheme="minorHAnsi" w:cstheme="minorBidi"/>
                <w:sz w:val="22"/>
                <w:szCs w:val="22"/>
                <w:rPrChange w:id="8993" w:author="Nick.Tolimieri [2]" w:date="2022-09-27T15:21:00Z">
                  <w:rPr>
                    <w:ins w:id="8994" w:author="Nick.Tolimieri [2]" w:date="2022-09-27T15:21:00Z"/>
                    <w:del w:id="8995" w:author="Nick.Tolimieri" w:date="2022-09-30T14:57:00Z"/>
                    <w:rFonts w:ascii="Calibri" w:hAnsi="Calibri" w:cs="Calibri"/>
                    <w:color w:val="000000"/>
                    <w:sz w:val="22"/>
                    <w:szCs w:val="22"/>
                  </w:rPr>
                </w:rPrChange>
              </w:rPr>
              <w:pPrChange w:id="8996" w:author="Nick.Tolimieri [2]" w:date="2022-09-27T15:21:00Z">
                <w:pPr>
                  <w:jc w:val="right"/>
                </w:pPr>
              </w:pPrChange>
            </w:pPr>
            <w:ins w:id="8997" w:author="Nick.Tolimieri [2]" w:date="2022-09-27T15:21:00Z">
              <w:del w:id="8998" w:author="Nick.Tolimieri" w:date="2022-09-30T14:57:00Z">
                <w:r w:rsidRPr="007772DD" w:rsidDel="0095582C">
                  <w:rPr>
                    <w:rFonts w:asciiTheme="minorHAnsi" w:eastAsiaTheme="minorHAnsi" w:hAnsiTheme="minorHAnsi" w:cstheme="minorBidi"/>
                    <w:sz w:val="22"/>
                    <w:szCs w:val="22"/>
                    <w:rPrChange w:id="8999" w:author="Nick.Tolimieri [2]" w:date="2022-09-27T15:21:00Z">
                      <w:rPr>
                        <w:rFonts w:ascii="Calibri" w:hAnsi="Calibri" w:cs="Calibri"/>
                        <w:color w:val="000000"/>
                        <w:sz w:val="22"/>
                        <w:szCs w:val="22"/>
                      </w:rPr>
                    </w:rPrChange>
                  </w:rPr>
                  <w:delText>30</w:delText>
                </w:r>
              </w:del>
            </w:ins>
          </w:p>
        </w:tc>
        <w:tc>
          <w:tcPr>
            <w:tcW w:w="960" w:type="dxa"/>
            <w:noWrap/>
            <w:hideMark/>
            <w:tcPrChange w:id="90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01" w:author="Nick.Tolimieri [2]" w:date="2022-09-27T15:21:00Z"/>
                <w:del w:id="9002" w:author="Nick.Tolimieri" w:date="2022-09-30T14:57:00Z"/>
                <w:rFonts w:asciiTheme="minorHAnsi" w:eastAsiaTheme="minorHAnsi" w:hAnsiTheme="minorHAnsi" w:cstheme="minorBidi"/>
                <w:sz w:val="22"/>
                <w:szCs w:val="22"/>
                <w:rPrChange w:id="9003" w:author="Nick.Tolimieri [2]" w:date="2022-09-27T15:21:00Z">
                  <w:rPr>
                    <w:ins w:id="9004" w:author="Nick.Tolimieri [2]" w:date="2022-09-27T15:21:00Z"/>
                    <w:del w:id="9005" w:author="Nick.Tolimieri" w:date="2022-09-30T14:57:00Z"/>
                    <w:rFonts w:ascii="Calibri" w:hAnsi="Calibri" w:cs="Calibri"/>
                    <w:color w:val="000000"/>
                    <w:sz w:val="22"/>
                    <w:szCs w:val="22"/>
                  </w:rPr>
                </w:rPrChange>
              </w:rPr>
              <w:pPrChange w:id="9006" w:author="Nick.Tolimieri [2]" w:date="2022-09-27T15:21:00Z">
                <w:pPr>
                  <w:jc w:val="right"/>
                </w:pPr>
              </w:pPrChange>
            </w:pPr>
            <w:ins w:id="9007" w:author="Nick.Tolimieri [2]" w:date="2022-09-27T15:21:00Z">
              <w:del w:id="9008" w:author="Nick.Tolimieri" w:date="2022-09-30T14:57:00Z">
                <w:r w:rsidRPr="007772DD" w:rsidDel="0095582C">
                  <w:rPr>
                    <w:rFonts w:asciiTheme="minorHAnsi" w:eastAsiaTheme="minorHAnsi" w:hAnsiTheme="minorHAnsi" w:cstheme="minorBidi"/>
                    <w:sz w:val="22"/>
                    <w:szCs w:val="22"/>
                    <w:rPrChange w:id="9009" w:author="Nick.Tolimieri [2]" w:date="2022-09-27T15:21:00Z">
                      <w:rPr>
                        <w:rFonts w:ascii="Calibri" w:hAnsi="Calibri" w:cs="Calibri"/>
                        <w:color w:val="000000"/>
                        <w:sz w:val="22"/>
                        <w:szCs w:val="22"/>
                      </w:rPr>
                    </w:rPrChange>
                  </w:rPr>
                  <w:delText>30</w:delText>
                </w:r>
              </w:del>
            </w:ins>
          </w:p>
        </w:tc>
        <w:tc>
          <w:tcPr>
            <w:tcW w:w="960" w:type="dxa"/>
            <w:noWrap/>
            <w:hideMark/>
            <w:tcPrChange w:id="90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11" w:author="Nick.Tolimieri [2]" w:date="2022-09-27T15:21:00Z"/>
                <w:del w:id="9012" w:author="Nick.Tolimieri" w:date="2022-09-30T14:57:00Z"/>
                <w:rFonts w:asciiTheme="minorHAnsi" w:eastAsiaTheme="minorHAnsi" w:hAnsiTheme="minorHAnsi" w:cstheme="minorBidi"/>
                <w:sz w:val="22"/>
                <w:szCs w:val="22"/>
                <w:rPrChange w:id="9013" w:author="Nick.Tolimieri [2]" w:date="2022-09-27T15:21:00Z">
                  <w:rPr>
                    <w:ins w:id="9014" w:author="Nick.Tolimieri [2]" w:date="2022-09-27T15:21:00Z"/>
                    <w:del w:id="9015" w:author="Nick.Tolimieri" w:date="2022-09-30T14:57:00Z"/>
                    <w:rFonts w:ascii="Calibri" w:hAnsi="Calibri" w:cs="Calibri"/>
                    <w:color w:val="000000"/>
                    <w:sz w:val="22"/>
                    <w:szCs w:val="22"/>
                  </w:rPr>
                </w:rPrChange>
              </w:rPr>
              <w:pPrChange w:id="9016" w:author="Nick.Tolimieri [2]" w:date="2022-09-27T15:21:00Z">
                <w:pPr>
                  <w:jc w:val="right"/>
                </w:pPr>
              </w:pPrChange>
            </w:pPr>
            <w:ins w:id="9017" w:author="Nick.Tolimieri [2]" w:date="2022-09-27T15:21:00Z">
              <w:del w:id="9018" w:author="Nick.Tolimieri" w:date="2022-09-30T14:57:00Z">
                <w:r w:rsidRPr="007772DD" w:rsidDel="0095582C">
                  <w:rPr>
                    <w:rFonts w:asciiTheme="minorHAnsi" w:eastAsiaTheme="minorHAnsi" w:hAnsiTheme="minorHAnsi" w:cstheme="minorBidi"/>
                    <w:sz w:val="22"/>
                    <w:szCs w:val="22"/>
                    <w:rPrChange w:id="9019" w:author="Nick.Tolimieri [2]" w:date="2022-09-27T15:21:00Z">
                      <w:rPr>
                        <w:rFonts w:ascii="Calibri" w:hAnsi="Calibri" w:cs="Calibri"/>
                        <w:color w:val="000000"/>
                        <w:sz w:val="22"/>
                        <w:szCs w:val="22"/>
                      </w:rPr>
                    </w:rPrChange>
                  </w:rPr>
                  <w:delText>2.64</w:delText>
                </w:r>
              </w:del>
            </w:ins>
          </w:p>
        </w:tc>
        <w:tc>
          <w:tcPr>
            <w:tcW w:w="960" w:type="dxa"/>
            <w:noWrap/>
            <w:hideMark/>
            <w:tcPrChange w:id="90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21" w:author="Nick.Tolimieri [2]" w:date="2022-09-27T15:21:00Z"/>
                <w:del w:id="9022" w:author="Nick.Tolimieri" w:date="2022-09-30T14:57:00Z"/>
                <w:rFonts w:asciiTheme="minorHAnsi" w:eastAsiaTheme="minorHAnsi" w:hAnsiTheme="minorHAnsi" w:cstheme="minorBidi"/>
                <w:sz w:val="22"/>
                <w:szCs w:val="22"/>
                <w:rPrChange w:id="9023" w:author="Nick.Tolimieri [2]" w:date="2022-09-27T15:21:00Z">
                  <w:rPr>
                    <w:ins w:id="9024" w:author="Nick.Tolimieri [2]" w:date="2022-09-27T15:21:00Z"/>
                    <w:del w:id="9025" w:author="Nick.Tolimieri" w:date="2022-09-30T14:57:00Z"/>
                    <w:rFonts w:ascii="Calibri" w:hAnsi="Calibri" w:cs="Calibri"/>
                    <w:color w:val="000000"/>
                    <w:sz w:val="22"/>
                    <w:szCs w:val="22"/>
                  </w:rPr>
                </w:rPrChange>
              </w:rPr>
              <w:pPrChange w:id="9026" w:author="Nick.Tolimieri [2]" w:date="2022-09-27T15:21:00Z">
                <w:pPr>
                  <w:jc w:val="right"/>
                </w:pPr>
              </w:pPrChange>
            </w:pPr>
            <w:ins w:id="9027" w:author="Nick.Tolimieri [2]" w:date="2022-09-27T15:21:00Z">
              <w:del w:id="9028" w:author="Nick.Tolimieri" w:date="2022-09-30T14:57:00Z">
                <w:r w:rsidRPr="007772DD" w:rsidDel="0095582C">
                  <w:rPr>
                    <w:rFonts w:asciiTheme="minorHAnsi" w:eastAsiaTheme="minorHAnsi" w:hAnsiTheme="minorHAnsi" w:cstheme="minorBidi"/>
                    <w:sz w:val="22"/>
                    <w:szCs w:val="22"/>
                    <w:rPrChange w:id="9029" w:author="Nick.Tolimieri [2]" w:date="2022-09-27T15:21:00Z">
                      <w:rPr>
                        <w:rFonts w:ascii="Calibri" w:hAnsi="Calibri" w:cs="Calibri"/>
                        <w:color w:val="000000"/>
                        <w:sz w:val="22"/>
                        <w:szCs w:val="22"/>
                      </w:rPr>
                    </w:rPrChange>
                  </w:rPr>
                  <w:delText>0.71</w:delText>
                </w:r>
              </w:del>
            </w:ins>
          </w:p>
        </w:tc>
      </w:tr>
      <w:tr w:rsidR="007772DD" w:rsidRPr="007772DD" w:rsidDel="0095582C" w:rsidTr="007772DD">
        <w:trPr>
          <w:divId w:val="486363627"/>
          <w:trHeight w:val="300"/>
          <w:ins w:id="9030" w:author="Nick.Tolimieri [2]" w:date="2022-09-27T15:21:00Z"/>
          <w:del w:id="9031" w:author="Nick.Tolimieri" w:date="2022-09-30T14:57:00Z"/>
          <w:trPrChange w:id="9032" w:author="Nick.Tolimieri [2]" w:date="2022-09-27T15:21:00Z">
            <w:trPr>
              <w:divId w:val="486363627"/>
              <w:trHeight w:val="300"/>
            </w:trPr>
          </w:trPrChange>
        </w:trPr>
        <w:tc>
          <w:tcPr>
            <w:tcW w:w="960" w:type="dxa"/>
            <w:noWrap/>
            <w:hideMark/>
            <w:tcPrChange w:id="90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34" w:author="Nick.Tolimieri [2]" w:date="2022-09-27T15:21:00Z"/>
                <w:del w:id="9035" w:author="Nick.Tolimieri" w:date="2022-09-30T14:57:00Z"/>
                <w:rFonts w:asciiTheme="minorHAnsi" w:eastAsiaTheme="minorHAnsi" w:hAnsiTheme="minorHAnsi" w:cstheme="minorBidi"/>
                <w:sz w:val="22"/>
                <w:szCs w:val="22"/>
                <w:rPrChange w:id="9036" w:author="Nick.Tolimieri [2]" w:date="2022-09-27T15:21:00Z">
                  <w:rPr>
                    <w:ins w:id="9037" w:author="Nick.Tolimieri [2]" w:date="2022-09-27T15:21:00Z"/>
                    <w:del w:id="9038" w:author="Nick.Tolimieri" w:date="2022-09-30T14:57:00Z"/>
                    <w:rFonts w:ascii="Calibri" w:hAnsi="Calibri" w:cs="Calibri"/>
                    <w:color w:val="000000"/>
                    <w:sz w:val="22"/>
                    <w:szCs w:val="22"/>
                  </w:rPr>
                </w:rPrChange>
              </w:rPr>
              <w:pPrChange w:id="9039" w:author="Nick.Tolimieri [2]" w:date="2022-09-27T15:21:00Z">
                <w:pPr/>
              </w:pPrChange>
            </w:pPr>
            <w:ins w:id="9040" w:author="Nick.Tolimieri [2]" w:date="2022-09-27T15:21:00Z">
              <w:del w:id="9041" w:author="Nick.Tolimieri" w:date="2022-09-30T14:57:00Z">
                <w:r w:rsidRPr="007772DD" w:rsidDel="0095582C">
                  <w:rPr>
                    <w:rFonts w:asciiTheme="minorHAnsi" w:eastAsiaTheme="minorHAnsi" w:hAnsiTheme="minorHAnsi" w:cstheme="minorBidi"/>
                    <w:sz w:val="22"/>
                    <w:szCs w:val="22"/>
                    <w:rPrChange w:id="9042"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0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44" w:author="Nick.Tolimieri [2]" w:date="2022-09-27T15:21:00Z"/>
                <w:del w:id="9045" w:author="Nick.Tolimieri" w:date="2022-09-30T14:57:00Z"/>
                <w:rFonts w:asciiTheme="minorHAnsi" w:eastAsiaTheme="minorHAnsi" w:hAnsiTheme="minorHAnsi" w:cstheme="minorBidi"/>
                <w:sz w:val="22"/>
                <w:szCs w:val="22"/>
                <w:rPrChange w:id="9046" w:author="Nick.Tolimieri [2]" w:date="2022-09-27T15:21:00Z">
                  <w:rPr>
                    <w:ins w:id="9047" w:author="Nick.Tolimieri [2]" w:date="2022-09-27T15:21:00Z"/>
                    <w:del w:id="9048" w:author="Nick.Tolimieri" w:date="2022-09-30T14:57:00Z"/>
                    <w:rFonts w:ascii="Calibri" w:hAnsi="Calibri" w:cs="Calibri"/>
                    <w:color w:val="000000"/>
                    <w:sz w:val="22"/>
                    <w:szCs w:val="22"/>
                  </w:rPr>
                </w:rPrChange>
              </w:rPr>
              <w:pPrChange w:id="9049" w:author="Nick.Tolimieri [2]" w:date="2022-09-27T15:21:00Z">
                <w:pPr>
                  <w:jc w:val="right"/>
                </w:pPr>
              </w:pPrChange>
            </w:pPr>
            <w:ins w:id="9050" w:author="Nick.Tolimieri [2]" w:date="2022-09-27T15:21:00Z">
              <w:del w:id="9051" w:author="Nick.Tolimieri" w:date="2022-09-30T14:57:00Z">
                <w:r w:rsidRPr="007772DD" w:rsidDel="0095582C">
                  <w:rPr>
                    <w:rFonts w:asciiTheme="minorHAnsi" w:eastAsiaTheme="minorHAnsi" w:hAnsiTheme="minorHAnsi" w:cstheme="minorBidi"/>
                    <w:sz w:val="22"/>
                    <w:szCs w:val="22"/>
                    <w:rPrChange w:id="9052" w:author="Nick.Tolimieri [2]" w:date="2022-09-27T15:21:00Z">
                      <w:rPr>
                        <w:rFonts w:ascii="Calibri" w:hAnsi="Calibri" w:cs="Calibri"/>
                        <w:color w:val="000000"/>
                        <w:sz w:val="22"/>
                        <w:szCs w:val="22"/>
                      </w:rPr>
                    </w:rPrChange>
                  </w:rPr>
                  <w:delText>1995</w:delText>
                </w:r>
              </w:del>
            </w:ins>
          </w:p>
        </w:tc>
        <w:tc>
          <w:tcPr>
            <w:tcW w:w="960" w:type="dxa"/>
            <w:noWrap/>
            <w:hideMark/>
            <w:tcPrChange w:id="90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54" w:author="Nick.Tolimieri [2]" w:date="2022-09-27T15:21:00Z"/>
                <w:del w:id="9055" w:author="Nick.Tolimieri" w:date="2022-09-30T14:57:00Z"/>
                <w:rFonts w:asciiTheme="minorHAnsi" w:eastAsiaTheme="minorHAnsi" w:hAnsiTheme="minorHAnsi" w:cstheme="minorBidi"/>
                <w:sz w:val="22"/>
                <w:szCs w:val="22"/>
                <w:rPrChange w:id="9056" w:author="Nick.Tolimieri [2]" w:date="2022-09-27T15:21:00Z">
                  <w:rPr>
                    <w:ins w:id="9057" w:author="Nick.Tolimieri [2]" w:date="2022-09-27T15:21:00Z"/>
                    <w:del w:id="9058" w:author="Nick.Tolimieri" w:date="2022-09-30T14:57:00Z"/>
                    <w:rFonts w:ascii="Calibri" w:hAnsi="Calibri" w:cs="Calibri"/>
                    <w:color w:val="000000"/>
                    <w:sz w:val="22"/>
                    <w:szCs w:val="22"/>
                  </w:rPr>
                </w:rPrChange>
              </w:rPr>
              <w:pPrChange w:id="9059" w:author="Nick.Tolimieri [2]" w:date="2022-09-27T15:21:00Z">
                <w:pPr>
                  <w:jc w:val="right"/>
                </w:pPr>
              </w:pPrChange>
            </w:pPr>
            <w:ins w:id="9060" w:author="Nick.Tolimieri [2]" w:date="2022-09-27T15:21:00Z">
              <w:del w:id="9061" w:author="Nick.Tolimieri" w:date="2022-09-30T14:57:00Z">
                <w:r w:rsidRPr="007772DD" w:rsidDel="0095582C">
                  <w:rPr>
                    <w:rFonts w:asciiTheme="minorHAnsi" w:eastAsiaTheme="minorHAnsi" w:hAnsiTheme="minorHAnsi" w:cstheme="minorBidi"/>
                    <w:sz w:val="22"/>
                    <w:szCs w:val="22"/>
                    <w:rPrChange w:id="9062" w:author="Nick.Tolimieri [2]" w:date="2022-09-27T15:21:00Z">
                      <w:rPr>
                        <w:rFonts w:ascii="Calibri" w:hAnsi="Calibri" w:cs="Calibri"/>
                        <w:color w:val="000000"/>
                        <w:sz w:val="22"/>
                        <w:szCs w:val="22"/>
                      </w:rPr>
                    </w:rPrChange>
                  </w:rPr>
                  <w:delText>4</w:delText>
                </w:r>
              </w:del>
            </w:ins>
          </w:p>
        </w:tc>
        <w:tc>
          <w:tcPr>
            <w:tcW w:w="960" w:type="dxa"/>
            <w:noWrap/>
            <w:hideMark/>
            <w:tcPrChange w:id="90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64" w:author="Nick.Tolimieri [2]" w:date="2022-09-27T15:21:00Z"/>
                <w:del w:id="9065" w:author="Nick.Tolimieri" w:date="2022-09-30T14:57:00Z"/>
                <w:rFonts w:asciiTheme="minorHAnsi" w:eastAsiaTheme="minorHAnsi" w:hAnsiTheme="minorHAnsi" w:cstheme="minorBidi"/>
                <w:sz w:val="22"/>
                <w:szCs w:val="22"/>
                <w:rPrChange w:id="9066" w:author="Nick.Tolimieri [2]" w:date="2022-09-27T15:21:00Z">
                  <w:rPr>
                    <w:ins w:id="9067" w:author="Nick.Tolimieri [2]" w:date="2022-09-27T15:21:00Z"/>
                    <w:del w:id="9068" w:author="Nick.Tolimieri" w:date="2022-09-30T14:57:00Z"/>
                    <w:rFonts w:ascii="Calibri" w:hAnsi="Calibri" w:cs="Calibri"/>
                    <w:color w:val="000000"/>
                    <w:sz w:val="22"/>
                    <w:szCs w:val="22"/>
                  </w:rPr>
                </w:rPrChange>
              </w:rPr>
              <w:pPrChange w:id="9069" w:author="Nick.Tolimieri [2]" w:date="2022-09-27T15:21:00Z">
                <w:pPr>
                  <w:jc w:val="right"/>
                </w:pPr>
              </w:pPrChange>
            </w:pPr>
            <w:ins w:id="9070" w:author="Nick.Tolimieri [2]" w:date="2022-09-27T15:21:00Z">
              <w:del w:id="9071" w:author="Nick.Tolimieri" w:date="2022-09-30T14:57:00Z">
                <w:r w:rsidRPr="007772DD" w:rsidDel="0095582C">
                  <w:rPr>
                    <w:rFonts w:asciiTheme="minorHAnsi" w:eastAsiaTheme="minorHAnsi" w:hAnsiTheme="minorHAnsi" w:cstheme="minorBidi"/>
                    <w:sz w:val="22"/>
                    <w:szCs w:val="22"/>
                    <w:rPrChange w:id="9072" w:author="Nick.Tolimieri [2]" w:date="2022-09-27T15:21:00Z">
                      <w:rPr>
                        <w:rFonts w:ascii="Calibri" w:hAnsi="Calibri" w:cs="Calibri"/>
                        <w:color w:val="000000"/>
                        <w:sz w:val="22"/>
                        <w:szCs w:val="22"/>
                      </w:rPr>
                    </w:rPrChange>
                  </w:rPr>
                  <w:delText>59</w:delText>
                </w:r>
              </w:del>
            </w:ins>
          </w:p>
        </w:tc>
        <w:tc>
          <w:tcPr>
            <w:tcW w:w="960" w:type="dxa"/>
            <w:noWrap/>
            <w:hideMark/>
            <w:tcPrChange w:id="90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74" w:author="Nick.Tolimieri [2]" w:date="2022-09-27T15:21:00Z"/>
                <w:del w:id="9075" w:author="Nick.Tolimieri" w:date="2022-09-30T14:57:00Z"/>
                <w:rFonts w:asciiTheme="minorHAnsi" w:eastAsiaTheme="minorHAnsi" w:hAnsiTheme="minorHAnsi" w:cstheme="minorBidi"/>
                <w:sz w:val="22"/>
                <w:szCs w:val="22"/>
                <w:rPrChange w:id="9076" w:author="Nick.Tolimieri [2]" w:date="2022-09-27T15:21:00Z">
                  <w:rPr>
                    <w:ins w:id="9077" w:author="Nick.Tolimieri [2]" w:date="2022-09-27T15:21:00Z"/>
                    <w:del w:id="9078" w:author="Nick.Tolimieri" w:date="2022-09-30T14:57:00Z"/>
                    <w:rFonts w:ascii="Calibri" w:hAnsi="Calibri" w:cs="Calibri"/>
                    <w:color w:val="000000"/>
                    <w:sz w:val="22"/>
                    <w:szCs w:val="22"/>
                  </w:rPr>
                </w:rPrChange>
              </w:rPr>
              <w:pPrChange w:id="9079" w:author="Nick.Tolimieri [2]" w:date="2022-09-27T15:21:00Z">
                <w:pPr>
                  <w:jc w:val="right"/>
                </w:pPr>
              </w:pPrChange>
            </w:pPr>
            <w:ins w:id="9080" w:author="Nick.Tolimieri [2]" w:date="2022-09-27T15:21:00Z">
              <w:del w:id="9081" w:author="Nick.Tolimieri" w:date="2022-09-30T14:57:00Z">
                <w:r w:rsidRPr="007772DD" w:rsidDel="0095582C">
                  <w:rPr>
                    <w:rFonts w:asciiTheme="minorHAnsi" w:eastAsiaTheme="minorHAnsi" w:hAnsiTheme="minorHAnsi" w:cstheme="minorBidi"/>
                    <w:sz w:val="22"/>
                    <w:szCs w:val="22"/>
                    <w:rPrChange w:id="9082" w:author="Nick.Tolimieri [2]" w:date="2022-09-27T15:21:00Z">
                      <w:rPr>
                        <w:rFonts w:ascii="Calibri" w:hAnsi="Calibri" w:cs="Calibri"/>
                        <w:color w:val="000000"/>
                        <w:sz w:val="22"/>
                        <w:szCs w:val="22"/>
                      </w:rPr>
                    </w:rPrChange>
                  </w:rPr>
                  <w:delText>6</w:delText>
                </w:r>
              </w:del>
            </w:ins>
          </w:p>
        </w:tc>
        <w:tc>
          <w:tcPr>
            <w:tcW w:w="960" w:type="dxa"/>
            <w:noWrap/>
            <w:hideMark/>
            <w:tcPrChange w:id="90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84" w:author="Nick.Tolimieri [2]" w:date="2022-09-27T15:21:00Z"/>
                <w:del w:id="9085" w:author="Nick.Tolimieri" w:date="2022-09-30T14:57:00Z"/>
                <w:rFonts w:asciiTheme="minorHAnsi" w:eastAsiaTheme="minorHAnsi" w:hAnsiTheme="minorHAnsi" w:cstheme="minorBidi"/>
                <w:sz w:val="22"/>
                <w:szCs w:val="22"/>
                <w:rPrChange w:id="9086" w:author="Nick.Tolimieri [2]" w:date="2022-09-27T15:21:00Z">
                  <w:rPr>
                    <w:ins w:id="9087" w:author="Nick.Tolimieri [2]" w:date="2022-09-27T15:21:00Z"/>
                    <w:del w:id="9088" w:author="Nick.Tolimieri" w:date="2022-09-30T14:57:00Z"/>
                    <w:rFonts w:ascii="Calibri" w:hAnsi="Calibri" w:cs="Calibri"/>
                    <w:color w:val="000000"/>
                    <w:sz w:val="22"/>
                    <w:szCs w:val="22"/>
                  </w:rPr>
                </w:rPrChange>
              </w:rPr>
              <w:pPrChange w:id="9089" w:author="Nick.Tolimieri [2]" w:date="2022-09-27T15:21:00Z">
                <w:pPr>
                  <w:jc w:val="right"/>
                </w:pPr>
              </w:pPrChange>
            </w:pPr>
            <w:ins w:id="9090" w:author="Nick.Tolimieri [2]" w:date="2022-09-27T15:21:00Z">
              <w:del w:id="9091" w:author="Nick.Tolimieri" w:date="2022-09-30T14:57:00Z">
                <w:r w:rsidRPr="007772DD" w:rsidDel="0095582C">
                  <w:rPr>
                    <w:rFonts w:asciiTheme="minorHAnsi" w:eastAsiaTheme="minorHAnsi" w:hAnsiTheme="minorHAnsi" w:cstheme="minorBidi"/>
                    <w:sz w:val="22"/>
                    <w:szCs w:val="22"/>
                    <w:rPrChange w:id="9092" w:author="Nick.Tolimieri [2]" w:date="2022-09-27T15:21:00Z">
                      <w:rPr>
                        <w:rFonts w:ascii="Calibri" w:hAnsi="Calibri" w:cs="Calibri"/>
                        <w:color w:val="000000"/>
                        <w:sz w:val="22"/>
                        <w:szCs w:val="22"/>
                      </w:rPr>
                    </w:rPrChange>
                  </w:rPr>
                  <w:delText>46</w:delText>
                </w:r>
              </w:del>
            </w:ins>
          </w:p>
        </w:tc>
        <w:tc>
          <w:tcPr>
            <w:tcW w:w="960" w:type="dxa"/>
            <w:noWrap/>
            <w:hideMark/>
            <w:tcPrChange w:id="90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094" w:author="Nick.Tolimieri [2]" w:date="2022-09-27T15:21:00Z"/>
                <w:del w:id="9095" w:author="Nick.Tolimieri" w:date="2022-09-30T14:57:00Z"/>
                <w:rFonts w:asciiTheme="minorHAnsi" w:eastAsiaTheme="minorHAnsi" w:hAnsiTheme="minorHAnsi" w:cstheme="minorBidi"/>
                <w:sz w:val="22"/>
                <w:szCs w:val="22"/>
                <w:rPrChange w:id="9096" w:author="Nick.Tolimieri [2]" w:date="2022-09-27T15:21:00Z">
                  <w:rPr>
                    <w:ins w:id="9097" w:author="Nick.Tolimieri [2]" w:date="2022-09-27T15:21:00Z"/>
                    <w:del w:id="9098" w:author="Nick.Tolimieri" w:date="2022-09-30T14:57:00Z"/>
                    <w:rFonts w:ascii="Calibri" w:hAnsi="Calibri" w:cs="Calibri"/>
                    <w:color w:val="000000"/>
                    <w:sz w:val="22"/>
                    <w:szCs w:val="22"/>
                  </w:rPr>
                </w:rPrChange>
              </w:rPr>
              <w:pPrChange w:id="9099" w:author="Nick.Tolimieri [2]" w:date="2022-09-27T15:21:00Z">
                <w:pPr>
                  <w:jc w:val="right"/>
                </w:pPr>
              </w:pPrChange>
            </w:pPr>
            <w:ins w:id="9100" w:author="Nick.Tolimieri [2]" w:date="2022-09-27T15:21:00Z">
              <w:del w:id="9101" w:author="Nick.Tolimieri" w:date="2022-09-30T14:57:00Z">
                <w:r w:rsidRPr="007772DD" w:rsidDel="0095582C">
                  <w:rPr>
                    <w:rFonts w:asciiTheme="minorHAnsi" w:eastAsiaTheme="minorHAnsi" w:hAnsiTheme="minorHAnsi" w:cstheme="minorBidi"/>
                    <w:sz w:val="22"/>
                    <w:szCs w:val="22"/>
                    <w:rPrChange w:id="9102" w:author="Nick.Tolimieri [2]" w:date="2022-09-27T15:21:00Z">
                      <w:rPr>
                        <w:rFonts w:ascii="Calibri" w:hAnsi="Calibri" w:cs="Calibri"/>
                        <w:color w:val="000000"/>
                        <w:sz w:val="22"/>
                        <w:szCs w:val="22"/>
                      </w:rPr>
                    </w:rPrChange>
                  </w:rPr>
                  <w:delText>5</w:delText>
                </w:r>
              </w:del>
            </w:ins>
          </w:p>
        </w:tc>
        <w:tc>
          <w:tcPr>
            <w:tcW w:w="960" w:type="dxa"/>
            <w:noWrap/>
            <w:hideMark/>
            <w:tcPrChange w:id="91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04" w:author="Nick.Tolimieri [2]" w:date="2022-09-27T15:21:00Z"/>
                <w:del w:id="9105" w:author="Nick.Tolimieri" w:date="2022-09-30T14:57:00Z"/>
                <w:rFonts w:asciiTheme="minorHAnsi" w:eastAsiaTheme="minorHAnsi" w:hAnsiTheme="minorHAnsi" w:cstheme="minorBidi"/>
                <w:sz w:val="22"/>
                <w:szCs w:val="22"/>
                <w:rPrChange w:id="9106" w:author="Nick.Tolimieri [2]" w:date="2022-09-27T15:21:00Z">
                  <w:rPr>
                    <w:ins w:id="9107" w:author="Nick.Tolimieri [2]" w:date="2022-09-27T15:21:00Z"/>
                    <w:del w:id="9108" w:author="Nick.Tolimieri" w:date="2022-09-30T14:57:00Z"/>
                    <w:rFonts w:ascii="Calibri" w:hAnsi="Calibri" w:cs="Calibri"/>
                    <w:color w:val="000000"/>
                    <w:sz w:val="22"/>
                    <w:szCs w:val="22"/>
                  </w:rPr>
                </w:rPrChange>
              </w:rPr>
              <w:pPrChange w:id="9109" w:author="Nick.Tolimieri [2]" w:date="2022-09-27T15:21:00Z">
                <w:pPr>
                  <w:jc w:val="right"/>
                </w:pPr>
              </w:pPrChange>
            </w:pPr>
            <w:ins w:id="9110" w:author="Nick.Tolimieri [2]" w:date="2022-09-27T15:21:00Z">
              <w:del w:id="9111" w:author="Nick.Tolimieri" w:date="2022-09-30T14:57:00Z">
                <w:r w:rsidRPr="007772DD" w:rsidDel="0095582C">
                  <w:rPr>
                    <w:rFonts w:asciiTheme="minorHAnsi" w:eastAsiaTheme="minorHAnsi" w:hAnsiTheme="minorHAnsi" w:cstheme="minorBidi"/>
                    <w:sz w:val="22"/>
                    <w:szCs w:val="22"/>
                    <w:rPrChange w:id="9112" w:author="Nick.Tolimieri [2]" w:date="2022-09-27T15:21:00Z">
                      <w:rPr>
                        <w:rFonts w:ascii="Calibri" w:hAnsi="Calibri" w:cs="Calibri"/>
                        <w:color w:val="000000"/>
                        <w:sz w:val="22"/>
                        <w:szCs w:val="22"/>
                      </w:rPr>
                    </w:rPrChange>
                  </w:rPr>
                  <w:delText>14</w:delText>
                </w:r>
              </w:del>
            </w:ins>
          </w:p>
        </w:tc>
        <w:tc>
          <w:tcPr>
            <w:tcW w:w="960" w:type="dxa"/>
            <w:noWrap/>
            <w:hideMark/>
            <w:tcPrChange w:id="91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14" w:author="Nick.Tolimieri [2]" w:date="2022-09-27T15:21:00Z"/>
                <w:del w:id="9115" w:author="Nick.Tolimieri" w:date="2022-09-30T14:57:00Z"/>
                <w:rFonts w:asciiTheme="minorHAnsi" w:eastAsiaTheme="minorHAnsi" w:hAnsiTheme="minorHAnsi" w:cstheme="minorBidi"/>
                <w:sz w:val="22"/>
                <w:szCs w:val="22"/>
                <w:rPrChange w:id="9116" w:author="Nick.Tolimieri [2]" w:date="2022-09-27T15:21:00Z">
                  <w:rPr>
                    <w:ins w:id="9117" w:author="Nick.Tolimieri [2]" w:date="2022-09-27T15:21:00Z"/>
                    <w:del w:id="9118" w:author="Nick.Tolimieri" w:date="2022-09-30T14:57:00Z"/>
                    <w:rFonts w:ascii="Calibri" w:hAnsi="Calibri" w:cs="Calibri"/>
                    <w:color w:val="000000"/>
                    <w:sz w:val="22"/>
                    <w:szCs w:val="22"/>
                  </w:rPr>
                </w:rPrChange>
              </w:rPr>
              <w:pPrChange w:id="9119" w:author="Nick.Tolimieri [2]" w:date="2022-09-27T15:21:00Z">
                <w:pPr>
                  <w:jc w:val="right"/>
                </w:pPr>
              </w:pPrChange>
            </w:pPr>
            <w:ins w:id="9120" w:author="Nick.Tolimieri [2]" w:date="2022-09-27T15:21:00Z">
              <w:del w:id="9121" w:author="Nick.Tolimieri" w:date="2022-09-30T14:57:00Z">
                <w:r w:rsidRPr="007772DD" w:rsidDel="0095582C">
                  <w:rPr>
                    <w:rFonts w:asciiTheme="minorHAnsi" w:eastAsiaTheme="minorHAnsi" w:hAnsiTheme="minorHAnsi" w:cstheme="minorBidi"/>
                    <w:sz w:val="22"/>
                    <w:szCs w:val="22"/>
                    <w:rPrChange w:id="9122" w:author="Nick.Tolimieri [2]" w:date="2022-09-27T15:21:00Z">
                      <w:rPr>
                        <w:rFonts w:ascii="Calibri" w:hAnsi="Calibri" w:cs="Calibri"/>
                        <w:color w:val="000000"/>
                        <w:sz w:val="22"/>
                        <w:szCs w:val="22"/>
                      </w:rPr>
                    </w:rPrChange>
                  </w:rPr>
                  <w:delText>2.14</w:delText>
                </w:r>
              </w:del>
            </w:ins>
          </w:p>
        </w:tc>
        <w:tc>
          <w:tcPr>
            <w:tcW w:w="960" w:type="dxa"/>
            <w:noWrap/>
            <w:hideMark/>
            <w:tcPrChange w:id="91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24" w:author="Nick.Tolimieri [2]" w:date="2022-09-27T15:21:00Z"/>
                <w:del w:id="9125" w:author="Nick.Tolimieri" w:date="2022-09-30T14:57:00Z"/>
                <w:rFonts w:asciiTheme="minorHAnsi" w:eastAsiaTheme="minorHAnsi" w:hAnsiTheme="minorHAnsi" w:cstheme="minorBidi"/>
                <w:sz w:val="22"/>
                <w:szCs w:val="22"/>
                <w:rPrChange w:id="9126" w:author="Nick.Tolimieri [2]" w:date="2022-09-27T15:21:00Z">
                  <w:rPr>
                    <w:ins w:id="9127" w:author="Nick.Tolimieri [2]" w:date="2022-09-27T15:21:00Z"/>
                    <w:del w:id="9128" w:author="Nick.Tolimieri" w:date="2022-09-30T14:57:00Z"/>
                    <w:rFonts w:ascii="Calibri" w:hAnsi="Calibri" w:cs="Calibri"/>
                    <w:color w:val="000000"/>
                    <w:sz w:val="22"/>
                    <w:szCs w:val="22"/>
                  </w:rPr>
                </w:rPrChange>
              </w:rPr>
              <w:pPrChange w:id="9129" w:author="Nick.Tolimieri [2]" w:date="2022-09-27T15:21:00Z">
                <w:pPr>
                  <w:jc w:val="right"/>
                </w:pPr>
              </w:pPrChange>
            </w:pPr>
            <w:ins w:id="9130" w:author="Nick.Tolimieri [2]" w:date="2022-09-27T15:21:00Z">
              <w:del w:id="9131" w:author="Nick.Tolimieri" w:date="2022-09-30T14:57:00Z">
                <w:r w:rsidRPr="007772DD" w:rsidDel="0095582C">
                  <w:rPr>
                    <w:rFonts w:asciiTheme="minorHAnsi" w:eastAsiaTheme="minorHAnsi" w:hAnsiTheme="minorHAnsi" w:cstheme="minorBidi"/>
                    <w:sz w:val="22"/>
                    <w:szCs w:val="22"/>
                    <w:rPrChange w:id="9132" w:author="Nick.Tolimieri [2]" w:date="2022-09-27T15:21:00Z">
                      <w:rPr>
                        <w:rFonts w:ascii="Calibri" w:hAnsi="Calibri" w:cs="Calibri"/>
                        <w:color w:val="000000"/>
                        <w:sz w:val="22"/>
                        <w:szCs w:val="22"/>
                      </w:rPr>
                    </w:rPrChange>
                  </w:rPr>
                  <w:delText>0.47</w:delText>
                </w:r>
              </w:del>
            </w:ins>
          </w:p>
        </w:tc>
      </w:tr>
      <w:tr w:rsidR="007772DD" w:rsidRPr="007772DD" w:rsidDel="0095582C" w:rsidTr="007772DD">
        <w:trPr>
          <w:divId w:val="486363627"/>
          <w:trHeight w:val="300"/>
          <w:ins w:id="9133" w:author="Nick.Tolimieri [2]" w:date="2022-09-27T15:21:00Z"/>
          <w:del w:id="9134" w:author="Nick.Tolimieri" w:date="2022-09-30T14:57:00Z"/>
          <w:trPrChange w:id="9135" w:author="Nick.Tolimieri [2]" w:date="2022-09-27T15:21:00Z">
            <w:trPr>
              <w:divId w:val="486363627"/>
              <w:trHeight w:val="300"/>
            </w:trPr>
          </w:trPrChange>
        </w:trPr>
        <w:tc>
          <w:tcPr>
            <w:tcW w:w="960" w:type="dxa"/>
            <w:noWrap/>
            <w:hideMark/>
            <w:tcPrChange w:id="91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37" w:author="Nick.Tolimieri [2]" w:date="2022-09-27T15:21:00Z"/>
                <w:del w:id="9138" w:author="Nick.Tolimieri" w:date="2022-09-30T14:57:00Z"/>
                <w:rFonts w:asciiTheme="minorHAnsi" w:eastAsiaTheme="minorHAnsi" w:hAnsiTheme="minorHAnsi" w:cstheme="minorBidi"/>
                <w:sz w:val="22"/>
                <w:szCs w:val="22"/>
                <w:rPrChange w:id="9139" w:author="Nick.Tolimieri [2]" w:date="2022-09-27T15:21:00Z">
                  <w:rPr>
                    <w:ins w:id="9140" w:author="Nick.Tolimieri [2]" w:date="2022-09-27T15:21:00Z"/>
                    <w:del w:id="9141" w:author="Nick.Tolimieri" w:date="2022-09-30T14:57:00Z"/>
                    <w:rFonts w:ascii="Calibri" w:hAnsi="Calibri" w:cs="Calibri"/>
                    <w:color w:val="000000"/>
                    <w:sz w:val="22"/>
                    <w:szCs w:val="22"/>
                  </w:rPr>
                </w:rPrChange>
              </w:rPr>
              <w:pPrChange w:id="9142" w:author="Nick.Tolimieri [2]" w:date="2022-09-27T15:21:00Z">
                <w:pPr/>
              </w:pPrChange>
            </w:pPr>
            <w:ins w:id="9143" w:author="Nick.Tolimieri [2]" w:date="2022-09-27T15:21:00Z">
              <w:del w:id="9144" w:author="Nick.Tolimieri" w:date="2022-09-30T14:57:00Z">
                <w:r w:rsidRPr="007772DD" w:rsidDel="0095582C">
                  <w:rPr>
                    <w:rFonts w:asciiTheme="minorHAnsi" w:eastAsiaTheme="minorHAnsi" w:hAnsiTheme="minorHAnsi" w:cstheme="minorBidi"/>
                    <w:sz w:val="22"/>
                    <w:szCs w:val="22"/>
                    <w:rPrChange w:id="9145"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14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47" w:author="Nick.Tolimieri [2]" w:date="2022-09-27T15:21:00Z"/>
                <w:del w:id="9148" w:author="Nick.Tolimieri" w:date="2022-09-30T14:57:00Z"/>
                <w:rFonts w:asciiTheme="minorHAnsi" w:eastAsiaTheme="minorHAnsi" w:hAnsiTheme="minorHAnsi" w:cstheme="minorBidi"/>
                <w:sz w:val="22"/>
                <w:szCs w:val="22"/>
                <w:rPrChange w:id="9149" w:author="Nick.Tolimieri [2]" w:date="2022-09-27T15:21:00Z">
                  <w:rPr>
                    <w:ins w:id="9150" w:author="Nick.Tolimieri [2]" w:date="2022-09-27T15:21:00Z"/>
                    <w:del w:id="9151" w:author="Nick.Tolimieri" w:date="2022-09-30T14:57:00Z"/>
                    <w:rFonts w:ascii="Calibri" w:hAnsi="Calibri" w:cs="Calibri"/>
                    <w:color w:val="000000"/>
                    <w:sz w:val="22"/>
                    <w:szCs w:val="22"/>
                  </w:rPr>
                </w:rPrChange>
              </w:rPr>
              <w:pPrChange w:id="9152" w:author="Nick.Tolimieri [2]" w:date="2022-09-27T15:21:00Z">
                <w:pPr>
                  <w:jc w:val="right"/>
                </w:pPr>
              </w:pPrChange>
            </w:pPr>
            <w:ins w:id="9153" w:author="Nick.Tolimieri [2]" w:date="2022-09-27T15:21:00Z">
              <w:del w:id="9154" w:author="Nick.Tolimieri" w:date="2022-09-30T14:57:00Z">
                <w:r w:rsidRPr="007772DD" w:rsidDel="0095582C">
                  <w:rPr>
                    <w:rFonts w:asciiTheme="minorHAnsi" w:eastAsiaTheme="minorHAnsi" w:hAnsiTheme="minorHAnsi" w:cstheme="minorBidi"/>
                    <w:sz w:val="22"/>
                    <w:szCs w:val="22"/>
                    <w:rPrChange w:id="9155" w:author="Nick.Tolimieri [2]" w:date="2022-09-27T15:21:00Z">
                      <w:rPr>
                        <w:rFonts w:ascii="Calibri" w:hAnsi="Calibri" w:cs="Calibri"/>
                        <w:color w:val="000000"/>
                        <w:sz w:val="22"/>
                        <w:szCs w:val="22"/>
                      </w:rPr>
                    </w:rPrChange>
                  </w:rPr>
                  <w:delText>1996</w:delText>
                </w:r>
              </w:del>
            </w:ins>
          </w:p>
        </w:tc>
        <w:tc>
          <w:tcPr>
            <w:tcW w:w="960" w:type="dxa"/>
            <w:noWrap/>
            <w:hideMark/>
            <w:tcPrChange w:id="91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57" w:author="Nick.Tolimieri [2]" w:date="2022-09-27T15:21:00Z"/>
                <w:del w:id="9158" w:author="Nick.Tolimieri" w:date="2022-09-30T14:57:00Z"/>
                <w:rFonts w:asciiTheme="minorHAnsi" w:eastAsiaTheme="minorHAnsi" w:hAnsiTheme="minorHAnsi" w:cstheme="minorBidi"/>
                <w:sz w:val="22"/>
                <w:szCs w:val="22"/>
                <w:rPrChange w:id="9159" w:author="Nick.Tolimieri [2]" w:date="2022-09-27T15:21:00Z">
                  <w:rPr>
                    <w:ins w:id="9160" w:author="Nick.Tolimieri [2]" w:date="2022-09-27T15:21:00Z"/>
                    <w:del w:id="9161" w:author="Nick.Tolimieri" w:date="2022-09-30T14:57:00Z"/>
                    <w:rFonts w:ascii="Calibri" w:hAnsi="Calibri" w:cs="Calibri"/>
                    <w:color w:val="000000"/>
                    <w:sz w:val="22"/>
                    <w:szCs w:val="22"/>
                  </w:rPr>
                </w:rPrChange>
              </w:rPr>
              <w:pPrChange w:id="9162" w:author="Nick.Tolimieri [2]" w:date="2022-09-27T15:21:00Z">
                <w:pPr>
                  <w:jc w:val="right"/>
                </w:pPr>
              </w:pPrChange>
            </w:pPr>
            <w:ins w:id="9163" w:author="Nick.Tolimieri [2]" w:date="2022-09-27T15:21:00Z">
              <w:del w:id="9164" w:author="Nick.Tolimieri" w:date="2022-09-30T14:57:00Z">
                <w:r w:rsidRPr="007772DD" w:rsidDel="0095582C">
                  <w:rPr>
                    <w:rFonts w:asciiTheme="minorHAnsi" w:eastAsiaTheme="minorHAnsi" w:hAnsiTheme="minorHAnsi" w:cstheme="minorBidi"/>
                    <w:sz w:val="22"/>
                    <w:szCs w:val="22"/>
                    <w:rPrChange w:id="9165" w:author="Nick.Tolimieri [2]" w:date="2022-09-27T15:21:00Z">
                      <w:rPr>
                        <w:rFonts w:ascii="Calibri" w:hAnsi="Calibri" w:cs="Calibri"/>
                        <w:color w:val="000000"/>
                        <w:sz w:val="22"/>
                        <w:szCs w:val="22"/>
                      </w:rPr>
                    </w:rPrChange>
                  </w:rPr>
                  <w:delText>0</w:delText>
                </w:r>
              </w:del>
            </w:ins>
          </w:p>
        </w:tc>
        <w:tc>
          <w:tcPr>
            <w:tcW w:w="960" w:type="dxa"/>
            <w:noWrap/>
            <w:hideMark/>
            <w:tcPrChange w:id="916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67" w:author="Nick.Tolimieri [2]" w:date="2022-09-27T15:21:00Z"/>
                <w:del w:id="9168" w:author="Nick.Tolimieri" w:date="2022-09-30T14:57:00Z"/>
                <w:rFonts w:asciiTheme="minorHAnsi" w:eastAsiaTheme="minorHAnsi" w:hAnsiTheme="minorHAnsi" w:cstheme="minorBidi"/>
                <w:sz w:val="22"/>
                <w:szCs w:val="22"/>
                <w:rPrChange w:id="9169" w:author="Nick.Tolimieri [2]" w:date="2022-09-27T15:21:00Z">
                  <w:rPr>
                    <w:ins w:id="9170" w:author="Nick.Tolimieri [2]" w:date="2022-09-27T15:21:00Z"/>
                    <w:del w:id="9171" w:author="Nick.Tolimieri" w:date="2022-09-30T14:57:00Z"/>
                    <w:rFonts w:ascii="Calibri" w:hAnsi="Calibri" w:cs="Calibri"/>
                    <w:color w:val="000000"/>
                    <w:sz w:val="22"/>
                    <w:szCs w:val="22"/>
                  </w:rPr>
                </w:rPrChange>
              </w:rPr>
              <w:pPrChange w:id="9172" w:author="Nick.Tolimieri [2]" w:date="2022-09-27T15:21:00Z">
                <w:pPr>
                  <w:jc w:val="right"/>
                </w:pPr>
              </w:pPrChange>
            </w:pPr>
            <w:ins w:id="9173" w:author="Nick.Tolimieri [2]" w:date="2022-09-27T15:21:00Z">
              <w:del w:id="9174" w:author="Nick.Tolimieri" w:date="2022-09-30T14:57:00Z">
                <w:r w:rsidRPr="007772DD" w:rsidDel="0095582C">
                  <w:rPr>
                    <w:rFonts w:asciiTheme="minorHAnsi" w:eastAsiaTheme="minorHAnsi" w:hAnsiTheme="minorHAnsi" w:cstheme="minorBidi"/>
                    <w:sz w:val="22"/>
                    <w:szCs w:val="22"/>
                    <w:rPrChange w:id="9175" w:author="Nick.Tolimieri [2]" w:date="2022-09-27T15:21:00Z">
                      <w:rPr>
                        <w:rFonts w:ascii="Calibri" w:hAnsi="Calibri" w:cs="Calibri"/>
                        <w:color w:val="000000"/>
                        <w:sz w:val="22"/>
                        <w:szCs w:val="22"/>
                      </w:rPr>
                    </w:rPrChange>
                  </w:rPr>
                  <w:delText>18</w:delText>
                </w:r>
              </w:del>
            </w:ins>
          </w:p>
        </w:tc>
        <w:tc>
          <w:tcPr>
            <w:tcW w:w="960" w:type="dxa"/>
            <w:noWrap/>
            <w:hideMark/>
            <w:tcPrChange w:id="91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77" w:author="Nick.Tolimieri [2]" w:date="2022-09-27T15:21:00Z"/>
                <w:del w:id="9178" w:author="Nick.Tolimieri" w:date="2022-09-30T14:57:00Z"/>
                <w:rFonts w:asciiTheme="minorHAnsi" w:eastAsiaTheme="minorHAnsi" w:hAnsiTheme="minorHAnsi" w:cstheme="minorBidi"/>
                <w:sz w:val="22"/>
                <w:szCs w:val="22"/>
                <w:rPrChange w:id="9179" w:author="Nick.Tolimieri [2]" w:date="2022-09-27T15:21:00Z">
                  <w:rPr>
                    <w:ins w:id="9180" w:author="Nick.Tolimieri [2]" w:date="2022-09-27T15:21:00Z"/>
                    <w:del w:id="9181" w:author="Nick.Tolimieri" w:date="2022-09-30T14:57:00Z"/>
                    <w:rFonts w:ascii="Calibri" w:hAnsi="Calibri" w:cs="Calibri"/>
                    <w:color w:val="000000"/>
                    <w:sz w:val="22"/>
                    <w:szCs w:val="22"/>
                  </w:rPr>
                </w:rPrChange>
              </w:rPr>
              <w:pPrChange w:id="9182" w:author="Nick.Tolimieri [2]" w:date="2022-09-27T15:21:00Z">
                <w:pPr>
                  <w:jc w:val="right"/>
                </w:pPr>
              </w:pPrChange>
            </w:pPr>
            <w:ins w:id="9183" w:author="Nick.Tolimieri [2]" w:date="2022-09-27T15:21:00Z">
              <w:del w:id="9184" w:author="Nick.Tolimieri" w:date="2022-09-30T14:57:00Z">
                <w:r w:rsidRPr="007772DD" w:rsidDel="0095582C">
                  <w:rPr>
                    <w:rFonts w:asciiTheme="minorHAnsi" w:eastAsiaTheme="minorHAnsi" w:hAnsiTheme="minorHAnsi" w:cstheme="minorBidi"/>
                    <w:sz w:val="22"/>
                    <w:szCs w:val="22"/>
                    <w:rPrChange w:id="9185" w:author="Nick.Tolimieri [2]" w:date="2022-09-27T15:21:00Z">
                      <w:rPr>
                        <w:rFonts w:ascii="Calibri" w:hAnsi="Calibri" w:cs="Calibri"/>
                        <w:color w:val="000000"/>
                        <w:sz w:val="22"/>
                        <w:szCs w:val="22"/>
                      </w:rPr>
                    </w:rPrChange>
                  </w:rPr>
                  <w:delText>1</w:delText>
                </w:r>
              </w:del>
            </w:ins>
          </w:p>
        </w:tc>
        <w:tc>
          <w:tcPr>
            <w:tcW w:w="960" w:type="dxa"/>
            <w:noWrap/>
            <w:hideMark/>
            <w:tcPrChange w:id="91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87" w:author="Nick.Tolimieri [2]" w:date="2022-09-27T15:21:00Z"/>
                <w:del w:id="9188" w:author="Nick.Tolimieri" w:date="2022-09-30T14:57:00Z"/>
                <w:rFonts w:asciiTheme="minorHAnsi" w:eastAsiaTheme="minorHAnsi" w:hAnsiTheme="minorHAnsi" w:cstheme="minorBidi"/>
                <w:sz w:val="22"/>
                <w:szCs w:val="22"/>
                <w:rPrChange w:id="9189" w:author="Nick.Tolimieri [2]" w:date="2022-09-27T15:21:00Z">
                  <w:rPr>
                    <w:ins w:id="9190" w:author="Nick.Tolimieri [2]" w:date="2022-09-27T15:21:00Z"/>
                    <w:del w:id="9191" w:author="Nick.Tolimieri" w:date="2022-09-30T14:57:00Z"/>
                    <w:rFonts w:ascii="Calibri" w:hAnsi="Calibri" w:cs="Calibri"/>
                    <w:color w:val="000000"/>
                    <w:sz w:val="22"/>
                    <w:szCs w:val="22"/>
                  </w:rPr>
                </w:rPrChange>
              </w:rPr>
              <w:pPrChange w:id="9192" w:author="Nick.Tolimieri [2]" w:date="2022-09-27T15:21:00Z">
                <w:pPr>
                  <w:jc w:val="right"/>
                </w:pPr>
              </w:pPrChange>
            </w:pPr>
            <w:ins w:id="9193" w:author="Nick.Tolimieri [2]" w:date="2022-09-27T15:21:00Z">
              <w:del w:id="9194" w:author="Nick.Tolimieri" w:date="2022-09-30T14:57:00Z">
                <w:r w:rsidRPr="007772DD" w:rsidDel="0095582C">
                  <w:rPr>
                    <w:rFonts w:asciiTheme="minorHAnsi" w:eastAsiaTheme="minorHAnsi" w:hAnsiTheme="minorHAnsi" w:cstheme="minorBidi"/>
                    <w:sz w:val="22"/>
                    <w:szCs w:val="22"/>
                    <w:rPrChange w:id="9195" w:author="Nick.Tolimieri [2]" w:date="2022-09-27T15:21:00Z">
                      <w:rPr>
                        <w:rFonts w:ascii="Calibri" w:hAnsi="Calibri" w:cs="Calibri"/>
                        <w:color w:val="000000"/>
                        <w:sz w:val="22"/>
                        <w:szCs w:val="22"/>
                      </w:rPr>
                    </w:rPrChange>
                  </w:rPr>
                  <w:delText>9</w:delText>
                </w:r>
              </w:del>
            </w:ins>
          </w:p>
        </w:tc>
        <w:tc>
          <w:tcPr>
            <w:tcW w:w="960" w:type="dxa"/>
            <w:noWrap/>
            <w:hideMark/>
            <w:tcPrChange w:id="91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197" w:author="Nick.Tolimieri [2]" w:date="2022-09-27T15:21:00Z"/>
                <w:del w:id="9198" w:author="Nick.Tolimieri" w:date="2022-09-30T14:57:00Z"/>
                <w:rFonts w:asciiTheme="minorHAnsi" w:eastAsiaTheme="minorHAnsi" w:hAnsiTheme="minorHAnsi" w:cstheme="minorBidi"/>
                <w:sz w:val="22"/>
                <w:szCs w:val="22"/>
                <w:rPrChange w:id="9199" w:author="Nick.Tolimieri [2]" w:date="2022-09-27T15:21:00Z">
                  <w:rPr>
                    <w:ins w:id="9200" w:author="Nick.Tolimieri [2]" w:date="2022-09-27T15:21:00Z"/>
                    <w:del w:id="9201" w:author="Nick.Tolimieri" w:date="2022-09-30T14:57:00Z"/>
                    <w:rFonts w:ascii="Calibri" w:hAnsi="Calibri" w:cs="Calibri"/>
                    <w:color w:val="000000"/>
                    <w:sz w:val="22"/>
                    <w:szCs w:val="22"/>
                  </w:rPr>
                </w:rPrChange>
              </w:rPr>
              <w:pPrChange w:id="9202" w:author="Nick.Tolimieri [2]" w:date="2022-09-27T15:21:00Z">
                <w:pPr>
                  <w:jc w:val="right"/>
                </w:pPr>
              </w:pPrChange>
            </w:pPr>
            <w:ins w:id="9203" w:author="Nick.Tolimieri [2]" w:date="2022-09-27T15:21:00Z">
              <w:del w:id="9204" w:author="Nick.Tolimieri" w:date="2022-09-30T14:57:00Z">
                <w:r w:rsidRPr="007772DD" w:rsidDel="0095582C">
                  <w:rPr>
                    <w:rFonts w:asciiTheme="minorHAnsi" w:eastAsiaTheme="minorHAnsi" w:hAnsiTheme="minorHAnsi" w:cstheme="minorBidi"/>
                    <w:sz w:val="22"/>
                    <w:szCs w:val="22"/>
                    <w:rPrChange w:id="9205" w:author="Nick.Tolimieri [2]" w:date="2022-09-27T15:21:00Z">
                      <w:rPr>
                        <w:rFonts w:ascii="Calibri" w:hAnsi="Calibri" w:cs="Calibri"/>
                        <w:color w:val="000000"/>
                        <w:sz w:val="22"/>
                        <w:szCs w:val="22"/>
                      </w:rPr>
                    </w:rPrChange>
                  </w:rPr>
                  <w:delText>9</w:delText>
                </w:r>
              </w:del>
            </w:ins>
          </w:p>
        </w:tc>
        <w:tc>
          <w:tcPr>
            <w:tcW w:w="960" w:type="dxa"/>
            <w:noWrap/>
            <w:hideMark/>
            <w:tcPrChange w:id="920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07" w:author="Nick.Tolimieri [2]" w:date="2022-09-27T15:21:00Z"/>
                <w:del w:id="9208" w:author="Nick.Tolimieri" w:date="2022-09-30T14:57:00Z"/>
                <w:rFonts w:asciiTheme="minorHAnsi" w:eastAsiaTheme="minorHAnsi" w:hAnsiTheme="minorHAnsi" w:cstheme="minorBidi"/>
                <w:sz w:val="22"/>
                <w:szCs w:val="22"/>
                <w:rPrChange w:id="9209" w:author="Nick.Tolimieri [2]" w:date="2022-09-27T15:21:00Z">
                  <w:rPr>
                    <w:ins w:id="9210" w:author="Nick.Tolimieri [2]" w:date="2022-09-27T15:21:00Z"/>
                    <w:del w:id="9211" w:author="Nick.Tolimieri" w:date="2022-09-30T14:57:00Z"/>
                    <w:rFonts w:ascii="Calibri" w:hAnsi="Calibri" w:cs="Calibri"/>
                    <w:color w:val="000000"/>
                    <w:sz w:val="22"/>
                    <w:szCs w:val="22"/>
                  </w:rPr>
                </w:rPrChange>
              </w:rPr>
              <w:pPrChange w:id="9212" w:author="Nick.Tolimieri [2]" w:date="2022-09-27T15:21:00Z">
                <w:pPr>
                  <w:jc w:val="right"/>
                </w:pPr>
              </w:pPrChange>
            </w:pPr>
            <w:ins w:id="9213" w:author="Nick.Tolimieri [2]" w:date="2022-09-27T15:21:00Z">
              <w:del w:id="9214" w:author="Nick.Tolimieri" w:date="2022-09-30T14:57:00Z">
                <w:r w:rsidRPr="007772DD" w:rsidDel="0095582C">
                  <w:rPr>
                    <w:rFonts w:asciiTheme="minorHAnsi" w:eastAsiaTheme="minorHAnsi" w:hAnsiTheme="minorHAnsi" w:cstheme="minorBidi"/>
                    <w:sz w:val="22"/>
                    <w:szCs w:val="22"/>
                    <w:rPrChange w:id="9215" w:author="Nick.Tolimieri [2]" w:date="2022-09-27T15:21:00Z">
                      <w:rPr>
                        <w:rFonts w:ascii="Calibri" w:hAnsi="Calibri" w:cs="Calibri"/>
                        <w:color w:val="000000"/>
                        <w:sz w:val="22"/>
                        <w:szCs w:val="22"/>
                      </w:rPr>
                    </w:rPrChange>
                  </w:rPr>
                  <w:delText>9</w:delText>
                </w:r>
              </w:del>
            </w:ins>
          </w:p>
        </w:tc>
        <w:tc>
          <w:tcPr>
            <w:tcW w:w="960" w:type="dxa"/>
            <w:noWrap/>
            <w:hideMark/>
            <w:tcPrChange w:id="921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17" w:author="Nick.Tolimieri [2]" w:date="2022-09-27T15:21:00Z"/>
                <w:del w:id="9218" w:author="Nick.Tolimieri" w:date="2022-09-30T14:57:00Z"/>
                <w:rFonts w:asciiTheme="minorHAnsi" w:eastAsiaTheme="minorHAnsi" w:hAnsiTheme="minorHAnsi" w:cstheme="minorBidi"/>
                <w:sz w:val="22"/>
                <w:szCs w:val="22"/>
                <w:rPrChange w:id="9219" w:author="Nick.Tolimieri [2]" w:date="2022-09-27T15:21:00Z">
                  <w:rPr>
                    <w:ins w:id="9220" w:author="Nick.Tolimieri [2]" w:date="2022-09-27T15:21:00Z"/>
                    <w:del w:id="9221" w:author="Nick.Tolimieri" w:date="2022-09-30T14:57:00Z"/>
                    <w:rFonts w:ascii="Calibri" w:hAnsi="Calibri" w:cs="Calibri"/>
                    <w:color w:val="000000"/>
                    <w:sz w:val="22"/>
                    <w:szCs w:val="22"/>
                  </w:rPr>
                </w:rPrChange>
              </w:rPr>
              <w:pPrChange w:id="9222" w:author="Nick.Tolimieri [2]" w:date="2022-09-27T15:21:00Z">
                <w:pPr>
                  <w:jc w:val="right"/>
                </w:pPr>
              </w:pPrChange>
            </w:pPr>
            <w:ins w:id="9223" w:author="Nick.Tolimieri [2]" w:date="2022-09-27T15:21:00Z">
              <w:del w:id="9224" w:author="Nick.Tolimieri" w:date="2022-09-30T14:57:00Z">
                <w:r w:rsidRPr="007772DD" w:rsidDel="0095582C">
                  <w:rPr>
                    <w:rFonts w:asciiTheme="minorHAnsi" w:eastAsiaTheme="minorHAnsi" w:hAnsiTheme="minorHAnsi" w:cstheme="minorBidi"/>
                    <w:sz w:val="22"/>
                    <w:szCs w:val="22"/>
                    <w:rPrChange w:id="9225" w:author="Nick.Tolimieri [2]" w:date="2022-09-27T15:21:00Z">
                      <w:rPr>
                        <w:rFonts w:ascii="Calibri" w:hAnsi="Calibri" w:cs="Calibri"/>
                        <w:color w:val="000000"/>
                        <w:sz w:val="22"/>
                        <w:szCs w:val="22"/>
                      </w:rPr>
                    </w:rPrChange>
                  </w:rPr>
                  <w:delText>1.78</w:delText>
                </w:r>
              </w:del>
            </w:ins>
          </w:p>
        </w:tc>
        <w:tc>
          <w:tcPr>
            <w:tcW w:w="960" w:type="dxa"/>
            <w:noWrap/>
            <w:hideMark/>
            <w:tcPrChange w:id="92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27" w:author="Nick.Tolimieri [2]" w:date="2022-09-27T15:21:00Z"/>
                <w:del w:id="9228" w:author="Nick.Tolimieri" w:date="2022-09-30T14:57:00Z"/>
                <w:rFonts w:asciiTheme="minorHAnsi" w:eastAsiaTheme="minorHAnsi" w:hAnsiTheme="minorHAnsi" w:cstheme="minorBidi"/>
                <w:sz w:val="22"/>
                <w:szCs w:val="22"/>
                <w:rPrChange w:id="9229" w:author="Nick.Tolimieri [2]" w:date="2022-09-27T15:21:00Z">
                  <w:rPr>
                    <w:ins w:id="9230" w:author="Nick.Tolimieri [2]" w:date="2022-09-27T15:21:00Z"/>
                    <w:del w:id="9231" w:author="Nick.Tolimieri" w:date="2022-09-30T14:57:00Z"/>
                    <w:rFonts w:ascii="Calibri" w:hAnsi="Calibri" w:cs="Calibri"/>
                    <w:color w:val="000000"/>
                    <w:sz w:val="22"/>
                    <w:szCs w:val="22"/>
                  </w:rPr>
                </w:rPrChange>
              </w:rPr>
              <w:pPrChange w:id="9232" w:author="Nick.Tolimieri [2]" w:date="2022-09-27T15:21:00Z">
                <w:pPr>
                  <w:jc w:val="right"/>
                </w:pPr>
              </w:pPrChange>
            </w:pPr>
            <w:ins w:id="9233" w:author="Nick.Tolimieri [2]" w:date="2022-09-27T15:21:00Z">
              <w:del w:id="9234" w:author="Nick.Tolimieri" w:date="2022-09-30T14:57:00Z">
                <w:r w:rsidRPr="007772DD" w:rsidDel="0095582C">
                  <w:rPr>
                    <w:rFonts w:asciiTheme="minorHAnsi" w:eastAsiaTheme="minorHAnsi" w:hAnsiTheme="minorHAnsi" w:cstheme="minorBidi"/>
                    <w:sz w:val="22"/>
                    <w:szCs w:val="22"/>
                    <w:rPrChange w:id="9235" w:author="Nick.Tolimieri [2]" w:date="2022-09-27T15:21:00Z">
                      <w:rPr>
                        <w:rFonts w:ascii="Calibri" w:hAnsi="Calibri" w:cs="Calibri"/>
                        <w:color w:val="000000"/>
                        <w:sz w:val="22"/>
                        <w:szCs w:val="22"/>
                      </w:rPr>
                    </w:rPrChange>
                  </w:rPr>
                  <w:delText>0.16</w:delText>
                </w:r>
              </w:del>
            </w:ins>
          </w:p>
        </w:tc>
      </w:tr>
      <w:tr w:rsidR="007772DD" w:rsidRPr="007772DD" w:rsidDel="0095582C" w:rsidTr="007772DD">
        <w:trPr>
          <w:divId w:val="486363627"/>
          <w:trHeight w:val="300"/>
          <w:ins w:id="9236" w:author="Nick.Tolimieri [2]" w:date="2022-09-27T15:21:00Z"/>
          <w:del w:id="9237" w:author="Nick.Tolimieri" w:date="2022-09-30T14:57:00Z"/>
          <w:trPrChange w:id="9238" w:author="Nick.Tolimieri [2]" w:date="2022-09-27T15:21:00Z">
            <w:trPr>
              <w:divId w:val="486363627"/>
              <w:trHeight w:val="300"/>
            </w:trPr>
          </w:trPrChange>
        </w:trPr>
        <w:tc>
          <w:tcPr>
            <w:tcW w:w="960" w:type="dxa"/>
            <w:noWrap/>
            <w:hideMark/>
            <w:tcPrChange w:id="92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40" w:author="Nick.Tolimieri [2]" w:date="2022-09-27T15:21:00Z"/>
                <w:del w:id="9241" w:author="Nick.Tolimieri" w:date="2022-09-30T14:57:00Z"/>
                <w:rFonts w:asciiTheme="minorHAnsi" w:eastAsiaTheme="minorHAnsi" w:hAnsiTheme="minorHAnsi" w:cstheme="minorBidi"/>
                <w:sz w:val="22"/>
                <w:szCs w:val="22"/>
                <w:rPrChange w:id="9242" w:author="Nick.Tolimieri [2]" w:date="2022-09-27T15:21:00Z">
                  <w:rPr>
                    <w:ins w:id="9243" w:author="Nick.Tolimieri [2]" w:date="2022-09-27T15:21:00Z"/>
                    <w:del w:id="9244" w:author="Nick.Tolimieri" w:date="2022-09-30T14:57:00Z"/>
                    <w:rFonts w:ascii="Calibri" w:hAnsi="Calibri" w:cs="Calibri"/>
                    <w:color w:val="000000"/>
                    <w:sz w:val="22"/>
                    <w:szCs w:val="22"/>
                  </w:rPr>
                </w:rPrChange>
              </w:rPr>
              <w:pPrChange w:id="9245" w:author="Nick.Tolimieri [2]" w:date="2022-09-27T15:21:00Z">
                <w:pPr/>
              </w:pPrChange>
            </w:pPr>
            <w:ins w:id="9246" w:author="Nick.Tolimieri [2]" w:date="2022-09-27T15:21:00Z">
              <w:del w:id="9247" w:author="Nick.Tolimieri" w:date="2022-09-30T14:57:00Z">
                <w:r w:rsidRPr="007772DD" w:rsidDel="0095582C">
                  <w:rPr>
                    <w:rFonts w:asciiTheme="minorHAnsi" w:eastAsiaTheme="minorHAnsi" w:hAnsiTheme="minorHAnsi" w:cstheme="minorBidi"/>
                    <w:sz w:val="22"/>
                    <w:szCs w:val="22"/>
                    <w:rPrChange w:id="9248"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24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50" w:author="Nick.Tolimieri [2]" w:date="2022-09-27T15:21:00Z"/>
                <w:del w:id="9251" w:author="Nick.Tolimieri" w:date="2022-09-30T14:57:00Z"/>
                <w:rFonts w:asciiTheme="minorHAnsi" w:eastAsiaTheme="minorHAnsi" w:hAnsiTheme="minorHAnsi" w:cstheme="minorBidi"/>
                <w:sz w:val="22"/>
                <w:szCs w:val="22"/>
                <w:rPrChange w:id="9252" w:author="Nick.Tolimieri [2]" w:date="2022-09-27T15:21:00Z">
                  <w:rPr>
                    <w:ins w:id="9253" w:author="Nick.Tolimieri [2]" w:date="2022-09-27T15:21:00Z"/>
                    <w:del w:id="9254" w:author="Nick.Tolimieri" w:date="2022-09-30T14:57:00Z"/>
                    <w:rFonts w:ascii="Calibri" w:hAnsi="Calibri" w:cs="Calibri"/>
                    <w:color w:val="000000"/>
                    <w:sz w:val="22"/>
                    <w:szCs w:val="22"/>
                  </w:rPr>
                </w:rPrChange>
              </w:rPr>
              <w:pPrChange w:id="9255" w:author="Nick.Tolimieri [2]" w:date="2022-09-27T15:21:00Z">
                <w:pPr>
                  <w:jc w:val="right"/>
                </w:pPr>
              </w:pPrChange>
            </w:pPr>
            <w:ins w:id="9256" w:author="Nick.Tolimieri [2]" w:date="2022-09-27T15:21:00Z">
              <w:del w:id="9257" w:author="Nick.Tolimieri" w:date="2022-09-30T14:57:00Z">
                <w:r w:rsidRPr="007772DD" w:rsidDel="0095582C">
                  <w:rPr>
                    <w:rFonts w:asciiTheme="minorHAnsi" w:eastAsiaTheme="minorHAnsi" w:hAnsiTheme="minorHAnsi" w:cstheme="minorBidi"/>
                    <w:sz w:val="22"/>
                    <w:szCs w:val="22"/>
                    <w:rPrChange w:id="9258" w:author="Nick.Tolimieri [2]" w:date="2022-09-27T15:21:00Z">
                      <w:rPr>
                        <w:rFonts w:ascii="Calibri" w:hAnsi="Calibri" w:cs="Calibri"/>
                        <w:color w:val="000000"/>
                        <w:sz w:val="22"/>
                        <w:szCs w:val="22"/>
                      </w:rPr>
                    </w:rPrChange>
                  </w:rPr>
                  <w:delText>1997</w:delText>
                </w:r>
              </w:del>
            </w:ins>
          </w:p>
        </w:tc>
        <w:tc>
          <w:tcPr>
            <w:tcW w:w="960" w:type="dxa"/>
            <w:noWrap/>
            <w:hideMark/>
            <w:tcPrChange w:id="92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60" w:author="Nick.Tolimieri [2]" w:date="2022-09-27T15:21:00Z"/>
                <w:del w:id="9261" w:author="Nick.Tolimieri" w:date="2022-09-30T14:57:00Z"/>
                <w:rFonts w:asciiTheme="minorHAnsi" w:eastAsiaTheme="minorHAnsi" w:hAnsiTheme="minorHAnsi" w:cstheme="minorBidi"/>
                <w:sz w:val="22"/>
                <w:szCs w:val="22"/>
                <w:rPrChange w:id="9262" w:author="Nick.Tolimieri [2]" w:date="2022-09-27T15:21:00Z">
                  <w:rPr>
                    <w:ins w:id="9263" w:author="Nick.Tolimieri [2]" w:date="2022-09-27T15:21:00Z"/>
                    <w:del w:id="9264" w:author="Nick.Tolimieri" w:date="2022-09-30T14:57:00Z"/>
                    <w:rFonts w:ascii="Calibri" w:hAnsi="Calibri" w:cs="Calibri"/>
                    <w:color w:val="000000"/>
                    <w:sz w:val="22"/>
                    <w:szCs w:val="22"/>
                  </w:rPr>
                </w:rPrChange>
              </w:rPr>
              <w:pPrChange w:id="9265" w:author="Nick.Tolimieri [2]" w:date="2022-09-27T15:21:00Z">
                <w:pPr>
                  <w:jc w:val="right"/>
                </w:pPr>
              </w:pPrChange>
            </w:pPr>
            <w:ins w:id="9266" w:author="Nick.Tolimieri [2]" w:date="2022-09-27T15:21:00Z">
              <w:del w:id="9267" w:author="Nick.Tolimieri" w:date="2022-09-30T14:57:00Z">
                <w:r w:rsidRPr="007772DD" w:rsidDel="0095582C">
                  <w:rPr>
                    <w:rFonts w:asciiTheme="minorHAnsi" w:eastAsiaTheme="minorHAnsi" w:hAnsiTheme="minorHAnsi" w:cstheme="minorBidi"/>
                    <w:sz w:val="22"/>
                    <w:szCs w:val="22"/>
                    <w:rPrChange w:id="9268" w:author="Nick.Tolimieri [2]" w:date="2022-09-27T15:21:00Z">
                      <w:rPr>
                        <w:rFonts w:ascii="Calibri" w:hAnsi="Calibri" w:cs="Calibri"/>
                        <w:color w:val="000000"/>
                        <w:sz w:val="22"/>
                        <w:szCs w:val="22"/>
                      </w:rPr>
                    </w:rPrChange>
                  </w:rPr>
                  <w:delText>30</w:delText>
                </w:r>
              </w:del>
            </w:ins>
          </w:p>
        </w:tc>
        <w:tc>
          <w:tcPr>
            <w:tcW w:w="960" w:type="dxa"/>
            <w:noWrap/>
            <w:hideMark/>
            <w:tcPrChange w:id="92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70" w:author="Nick.Tolimieri [2]" w:date="2022-09-27T15:21:00Z"/>
                <w:del w:id="9271" w:author="Nick.Tolimieri" w:date="2022-09-30T14:57:00Z"/>
                <w:rFonts w:asciiTheme="minorHAnsi" w:eastAsiaTheme="minorHAnsi" w:hAnsiTheme="minorHAnsi" w:cstheme="minorBidi"/>
                <w:sz w:val="22"/>
                <w:szCs w:val="22"/>
                <w:rPrChange w:id="9272" w:author="Nick.Tolimieri [2]" w:date="2022-09-27T15:21:00Z">
                  <w:rPr>
                    <w:ins w:id="9273" w:author="Nick.Tolimieri [2]" w:date="2022-09-27T15:21:00Z"/>
                    <w:del w:id="9274" w:author="Nick.Tolimieri" w:date="2022-09-30T14:57:00Z"/>
                    <w:rFonts w:ascii="Calibri" w:hAnsi="Calibri" w:cs="Calibri"/>
                    <w:color w:val="000000"/>
                    <w:sz w:val="22"/>
                    <w:szCs w:val="22"/>
                  </w:rPr>
                </w:rPrChange>
              </w:rPr>
              <w:pPrChange w:id="9275" w:author="Nick.Tolimieri [2]" w:date="2022-09-27T15:21:00Z">
                <w:pPr>
                  <w:jc w:val="right"/>
                </w:pPr>
              </w:pPrChange>
            </w:pPr>
            <w:ins w:id="9276" w:author="Nick.Tolimieri [2]" w:date="2022-09-27T15:21:00Z">
              <w:del w:id="9277" w:author="Nick.Tolimieri" w:date="2022-09-30T14:57:00Z">
                <w:r w:rsidRPr="007772DD" w:rsidDel="0095582C">
                  <w:rPr>
                    <w:rFonts w:asciiTheme="minorHAnsi" w:eastAsiaTheme="minorHAnsi" w:hAnsiTheme="minorHAnsi" w:cstheme="minorBidi"/>
                    <w:sz w:val="22"/>
                    <w:szCs w:val="22"/>
                    <w:rPrChange w:id="9278" w:author="Nick.Tolimieri [2]" w:date="2022-09-27T15:21:00Z">
                      <w:rPr>
                        <w:rFonts w:ascii="Calibri" w:hAnsi="Calibri" w:cs="Calibri"/>
                        <w:color w:val="000000"/>
                        <w:sz w:val="22"/>
                        <w:szCs w:val="22"/>
                      </w:rPr>
                    </w:rPrChange>
                  </w:rPr>
                  <w:delText>128</w:delText>
                </w:r>
              </w:del>
            </w:ins>
          </w:p>
        </w:tc>
        <w:tc>
          <w:tcPr>
            <w:tcW w:w="960" w:type="dxa"/>
            <w:noWrap/>
            <w:hideMark/>
            <w:tcPrChange w:id="92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80" w:author="Nick.Tolimieri [2]" w:date="2022-09-27T15:21:00Z"/>
                <w:del w:id="9281" w:author="Nick.Tolimieri" w:date="2022-09-30T14:57:00Z"/>
                <w:rFonts w:asciiTheme="minorHAnsi" w:eastAsiaTheme="minorHAnsi" w:hAnsiTheme="minorHAnsi" w:cstheme="minorBidi"/>
                <w:sz w:val="22"/>
                <w:szCs w:val="22"/>
                <w:rPrChange w:id="9282" w:author="Nick.Tolimieri [2]" w:date="2022-09-27T15:21:00Z">
                  <w:rPr>
                    <w:ins w:id="9283" w:author="Nick.Tolimieri [2]" w:date="2022-09-27T15:21:00Z"/>
                    <w:del w:id="9284" w:author="Nick.Tolimieri" w:date="2022-09-30T14:57:00Z"/>
                    <w:rFonts w:ascii="Calibri" w:hAnsi="Calibri" w:cs="Calibri"/>
                    <w:color w:val="000000"/>
                    <w:sz w:val="22"/>
                    <w:szCs w:val="22"/>
                  </w:rPr>
                </w:rPrChange>
              </w:rPr>
              <w:pPrChange w:id="9285" w:author="Nick.Tolimieri [2]" w:date="2022-09-27T15:21:00Z">
                <w:pPr>
                  <w:jc w:val="right"/>
                </w:pPr>
              </w:pPrChange>
            </w:pPr>
            <w:ins w:id="9286" w:author="Nick.Tolimieri [2]" w:date="2022-09-27T15:21:00Z">
              <w:del w:id="9287" w:author="Nick.Tolimieri" w:date="2022-09-30T14:57:00Z">
                <w:r w:rsidRPr="007772DD" w:rsidDel="0095582C">
                  <w:rPr>
                    <w:rFonts w:asciiTheme="minorHAnsi" w:eastAsiaTheme="minorHAnsi" w:hAnsiTheme="minorHAnsi" w:cstheme="minorBidi"/>
                    <w:sz w:val="22"/>
                    <w:szCs w:val="22"/>
                    <w:rPrChange w:id="9288" w:author="Nick.Tolimieri [2]" w:date="2022-09-27T15:21:00Z">
                      <w:rPr>
                        <w:rFonts w:ascii="Calibri" w:hAnsi="Calibri" w:cs="Calibri"/>
                        <w:color w:val="000000"/>
                        <w:sz w:val="22"/>
                        <w:szCs w:val="22"/>
                      </w:rPr>
                    </w:rPrChange>
                  </w:rPr>
                  <w:delText>4</w:delText>
                </w:r>
              </w:del>
            </w:ins>
          </w:p>
        </w:tc>
        <w:tc>
          <w:tcPr>
            <w:tcW w:w="960" w:type="dxa"/>
            <w:noWrap/>
            <w:hideMark/>
            <w:tcPrChange w:id="928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290" w:author="Nick.Tolimieri [2]" w:date="2022-09-27T15:21:00Z"/>
                <w:del w:id="9291" w:author="Nick.Tolimieri" w:date="2022-09-30T14:57:00Z"/>
                <w:rFonts w:asciiTheme="minorHAnsi" w:eastAsiaTheme="minorHAnsi" w:hAnsiTheme="minorHAnsi" w:cstheme="minorBidi"/>
                <w:sz w:val="22"/>
                <w:szCs w:val="22"/>
                <w:rPrChange w:id="9292" w:author="Nick.Tolimieri [2]" w:date="2022-09-27T15:21:00Z">
                  <w:rPr>
                    <w:ins w:id="9293" w:author="Nick.Tolimieri [2]" w:date="2022-09-27T15:21:00Z"/>
                    <w:del w:id="9294" w:author="Nick.Tolimieri" w:date="2022-09-30T14:57:00Z"/>
                    <w:rFonts w:ascii="Calibri" w:hAnsi="Calibri" w:cs="Calibri"/>
                    <w:color w:val="000000"/>
                    <w:sz w:val="22"/>
                    <w:szCs w:val="22"/>
                  </w:rPr>
                </w:rPrChange>
              </w:rPr>
              <w:pPrChange w:id="9295" w:author="Nick.Tolimieri [2]" w:date="2022-09-27T15:21:00Z">
                <w:pPr>
                  <w:jc w:val="right"/>
                </w:pPr>
              </w:pPrChange>
            </w:pPr>
            <w:ins w:id="9296" w:author="Nick.Tolimieri [2]" w:date="2022-09-27T15:21:00Z">
              <w:del w:id="9297" w:author="Nick.Tolimieri" w:date="2022-09-30T14:57:00Z">
                <w:r w:rsidRPr="007772DD" w:rsidDel="0095582C">
                  <w:rPr>
                    <w:rFonts w:asciiTheme="minorHAnsi" w:eastAsiaTheme="minorHAnsi" w:hAnsiTheme="minorHAnsi" w:cstheme="minorBidi"/>
                    <w:sz w:val="22"/>
                    <w:szCs w:val="22"/>
                    <w:rPrChange w:id="9298" w:author="Nick.Tolimieri [2]" w:date="2022-09-27T15:21:00Z">
                      <w:rPr>
                        <w:rFonts w:ascii="Calibri" w:hAnsi="Calibri" w:cs="Calibri"/>
                        <w:color w:val="000000"/>
                        <w:sz w:val="22"/>
                        <w:szCs w:val="22"/>
                      </w:rPr>
                    </w:rPrChange>
                  </w:rPr>
                  <w:delText>114</w:delText>
                </w:r>
              </w:del>
            </w:ins>
          </w:p>
        </w:tc>
        <w:tc>
          <w:tcPr>
            <w:tcW w:w="960" w:type="dxa"/>
            <w:noWrap/>
            <w:hideMark/>
            <w:tcPrChange w:id="92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00" w:author="Nick.Tolimieri [2]" w:date="2022-09-27T15:21:00Z"/>
                <w:del w:id="9301" w:author="Nick.Tolimieri" w:date="2022-09-30T14:57:00Z"/>
                <w:rFonts w:asciiTheme="minorHAnsi" w:eastAsiaTheme="minorHAnsi" w:hAnsiTheme="minorHAnsi" w:cstheme="minorBidi"/>
                <w:sz w:val="22"/>
                <w:szCs w:val="22"/>
                <w:rPrChange w:id="9302" w:author="Nick.Tolimieri [2]" w:date="2022-09-27T15:21:00Z">
                  <w:rPr>
                    <w:ins w:id="9303" w:author="Nick.Tolimieri [2]" w:date="2022-09-27T15:21:00Z"/>
                    <w:del w:id="9304" w:author="Nick.Tolimieri" w:date="2022-09-30T14:57:00Z"/>
                    <w:rFonts w:ascii="Calibri" w:hAnsi="Calibri" w:cs="Calibri"/>
                    <w:color w:val="000000"/>
                    <w:sz w:val="22"/>
                    <w:szCs w:val="22"/>
                  </w:rPr>
                </w:rPrChange>
              </w:rPr>
              <w:pPrChange w:id="9305" w:author="Nick.Tolimieri [2]" w:date="2022-09-27T15:21:00Z">
                <w:pPr>
                  <w:jc w:val="right"/>
                </w:pPr>
              </w:pPrChange>
            </w:pPr>
            <w:ins w:id="9306" w:author="Nick.Tolimieri [2]" w:date="2022-09-27T15:21:00Z">
              <w:del w:id="9307" w:author="Nick.Tolimieri" w:date="2022-09-30T14:57:00Z">
                <w:r w:rsidRPr="007772DD" w:rsidDel="0095582C">
                  <w:rPr>
                    <w:rFonts w:asciiTheme="minorHAnsi" w:eastAsiaTheme="minorHAnsi" w:hAnsiTheme="minorHAnsi" w:cstheme="minorBidi"/>
                    <w:sz w:val="22"/>
                    <w:szCs w:val="22"/>
                    <w:rPrChange w:id="9308" w:author="Nick.Tolimieri [2]" w:date="2022-09-27T15:21:00Z">
                      <w:rPr>
                        <w:rFonts w:ascii="Calibri" w:hAnsi="Calibri" w:cs="Calibri"/>
                        <w:color w:val="000000"/>
                        <w:sz w:val="22"/>
                        <w:szCs w:val="22"/>
                      </w:rPr>
                    </w:rPrChange>
                  </w:rPr>
                  <w:delText>11</w:delText>
                </w:r>
              </w:del>
            </w:ins>
          </w:p>
        </w:tc>
        <w:tc>
          <w:tcPr>
            <w:tcW w:w="960" w:type="dxa"/>
            <w:noWrap/>
            <w:hideMark/>
            <w:tcPrChange w:id="930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10" w:author="Nick.Tolimieri [2]" w:date="2022-09-27T15:21:00Z"/>
                <w:del w:id="9311" w:author="Nick.Tolimieri" w:date="2022-09-30T14:57:00Z"/>
                <w:rFonts w:asciiTheme="minorHAnsi" w:eastAsiaTheme="minorHAnsi" w:hAnsiTheme="minorHAnsi" w:cstheme="minorBidi"/>
                <w:sz w:val="22"/>
                <w:szCs w:val="22"/>
                <w:rPrChange w:id="9312" w:author="Nick.Tolimieri [2]" w:date="2022-09-27T15:21:00Z">
                  <w:rPr>
                    <w:ins w:id="9313" w:author="Nick.Tolimieri [2]" w:date="2022-09-27T15:21:00Z"/>
                    <w:del w:id="9314" w:author="Nick.Tolimieri" w:date="2022-09-30T14:57:00Z"/>
                    <w:rFonts w:ascii="Calibri" w:hAnsi="Calibri" w:cs="Calibri"/>
                    <w:color w:val="000000"/>
                    <w:sz w:val="22"/>
                    <w:szCs w:val="22"/>
                  </w:rPr>
                </w:rPrChange>
              </w:rPr>
              <w:pPrChange w:id="9315" w:author="Nick.Tolimieri [2]" w:date="2022-09-27T15:21:00Z">
                <w:pPr>
                  <w:jc w:val="right"/>
                </w:pPr>
              </w:pPrChange>
            </w:pPr>
            <w:ins w:id="9316" w:author="Nick.Tolimieri [2]" w:date="2022-09-27T15:21:00Z">
              <w:del w:id="9317" w:author="Nick.Tolimieri" w:date="2022-09-30T14:57:00Z">
                <w:r w:rsidRPr="007772DD" w:rsidDel="0095582C">
                  <w:rPr>
                    <w:rFonts w:asciiTheme="minorHAnsi" w:eastAsiaTheme="minorHAnsi" w:hAnsiTheme="minorHAnsi" w:cstheme="minorBidi"/>
                    <w:sz w:val="22"/>
                    <w:szCs w:val="22"/>
                    <w:rPrChange w:id="9318" w:author="Nick.Tolimieri [2]" w:date="2022-09-27T15:21:00Z">
                      <w:rPr>
                        <w:rFonts w:ascii="Calibri" w:hAnsi="Calibri" w:cs="Calibri"/>
                        <w:color w:val="000000"/>
                        <w:sz w:val="22"/>
                        <w:szCs w:val="22"/>
                      </w:rPr>
                    </w:rPrChange>
                  </w:rPr>
                  <w:delText>50</w:delText>
                </w:r>
              </w:del>
            </w:ins>
          </w:p>
        </w:tc>
        <w:tc>
          <w:tcPr>
            <w:tcW w:w="960" w:type="dxa"/>
            <w:noWrap/>
            <w:hideMark/>
            <w:tcPrChange w:id="93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20" w:author="Nick.Tolimieri [2]" w:date="2022-09-27T15:21:00Z"/>
                <w:del w:id="9321" w:author="Nick.Tolimieri" w:date="2022-09-30T14:57:00Z"/>
                <w:rFonts w:asciiTheme="minorHAnsi" w:eastAsiaTheme="minorHAnsi" w:hAnsiTheme="minorHAnsi" w:cstheme="minorBidi"/>
                <w:sz w:val="22"/>
                <w:szCs w:val="22"/>
                <w:rPrChange w:id="9322" w:author="Nick.Tolimieri [2]" w:date="2022-09-27T15:21:00Z">
                  <w:rPr>
                    <w:ins w:id="9323" w:author="Nick.Tolimieri [2]" w:date="2022-09-27T15:21:00Z"/>
                    <w:del w:id="9324" w:author="Nick.Tolimieri" w:date="2022-09-30T14:57:00Z"/>
                    <w:rFonts w:ascii="Calibri" w:hAnsi="Calibri" w:cs="Calibri"/>
                    <w:color w:val="000000"/>
                    <w:sz w:val="22"/>
                    <w:szCs w:val="22"/>
                  </w:rPr>
                </w:rPrChange>
              </w:rPr>
              <w:pPrChange w:id="9325" w:author="Nick.Tolimieri [2]" w:date="2022-09-27T15:21:00Z">
                <w:pPr>
                  <w:jc w:val="right"/>
                </w:pPr>
              </w:pPrChange>
            </w:pPr>
            <w:ins w:id="9326" w:author="Nick.Tolimieri [2]" w:date="2022-09-27T15:21:00Z">
              <w:del w:id="9327" w:author="Nick.Tolimieri" w:date="2022-09-30T14:57:00Z">
                <w:r w:rsidRPr="007772DD" w:rsidDel="0095582C">
                  <w:rPr>
                    <w:rFonts w:asciiTheme="minorHAnsi" w:eastAsiaTheme="minorHAnsi" w:hAnsiTheme="minorHAnsi" w:cstheme="minorBidi"/>
                    <w:sz w:val="22"/>
                    <w:szCs w:val="22"/>
                    <w:rPrChange w:id="9328" w:author="Nick.Tolimieri [2]" w:date="2022-09-27T15:21:00Z">
                      <w:rPr>
                        <w:rFonts w:ascii="Calibri" w:hAnsi="Calibri" w:cs="Calibri"/>
                        <w:color w:val="000000"/>
                        <w:sz w:val="22"/>
                        <w:szCs w:val="22"/>
                      </w:rPr>
                    </w:rPrChange>
                  </w:rPr>
                  <w:delText>2.21</w:delText>
                </w:r>
              </w:del>
            </w:ins>
          </w:p>
        </w:tc>
        <w:tc>
          <w:tcPr>
            <w:tcW w:w="960" w:type="dxa"/>
            <w:noWrap/>
            <w:hideMark/>
            <w:tcPrChange w:id="93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30" w:author="Nick.Tolimieri [2]" w:date="2022-09-27T15:21:00Z"/>
                <w:del w:id="9331" w:author="Nick.Tolimieri" w:date="2022-09-30T14:57:00Z"/>
                <w:rFonts w:asciiTheme="minorHAnsi" w:eastAsiaTheme="minorHAnsi" w:hAnsiTheme="minorHAnsi" w:cstheme="minorBidi"/>
                <w:sz w:val="22"/>
                <w:szCs w:val="22"/>
                <w:rPrChange w:id="9332" w:author="Nick.Tolimieri [2]" w:date="2022-09-27T15:21:00Z">
                  <w:rPr>
                    <w:ins w:id="9333" w:author="Nick.Tolimieri [2]" w:date="2022-09-27T15:21:00Z"/>
                    <w:del w:id="9334" w:author="Nick.Tolimieri" w:date="2022-09-30T14:57:00Z"/>
                    <w:rFonts w:ascii="Calibri" w:hAnsi="Calibri" w:cs="Calibri"/>
                    <w:color w:val="000000"/>
                    <w:sz w:val="22"/>
                    <w:szCs w:val="22"/>
                  </w:rPr>
                </w:rPrChange>
              </w:rPr>
              <w:pPrChange w:id="9335" w:author="Nick.Tolimieri [2]" w:date="2022-09-27T15:21:00Z">
                <w:pPr>
                  <w:jc w:val="right"/>
                </w:pPr>
              </w:pPrChange>
            </w:pPr>
            <w:ins w:id="9336" w:author="Nick.Tolimieri [2]" w:date="2022-09-27T15:21:00Z">
              <w:del w:id="9337" w:author="Nick.Tolimieri" w:date="2022-09-30T14:57:00Z">
                <w:r w:rsidRPr="007772DD" w:rsidDel="0095582C">
                  <w:rPr>
                    <w:rFonts w:asciiTheme="minorHAnsi" w:eastAsiaTheme="minorHAnsi" w:hAnsiTheme="minorHAnsi" w:cstheme="minorBidi"/>
                    <w:sz w:val="22"/>
                    <w:szCs w:val="22"/>
                    <w:rPrChange w:id="9338" w:author="Nick.Tolimieri [2]" w:date="2022-09-27T15:21:00Z">
                      <w:rPr>
                        <w:rFonts w:ascii="Calibri" w:hAnsi="Calibri" w:cs="Calibri"/>
                        <w:color w:val="000000"/>
                        <w:sz w:val="22"/>
                        <w:szCs w:val="22"/>
                      </w:rPr>
                    </w:rPrChange>
                  </w:rPr>
                  <w:delText>0.48</w:delText>
                </w:r>
              </w:del>
            </w:ins>
          </w:p>
        </w:tc>
      </w:tr>
      <w:tr w:rsidR="007772DD" w:rsidRPr="007772DD" w:rsidDel="0095582C" w:rsidTr="007772DD">
        <w:trPr>
          <w:divId w:val="486363627"/>
          <w:trHeight w:val="300"/>
          <w:ins w:id="9339" w:author="Nick.Tolimieri [2]" w:date="2022-09-27T15:21:00Z"/>
          <w:del w:id="9340" w:author="Nick.Tolimieri" w:date="2022-09-30T14:57:00Z"/>
          <w:trPrChange w:id="9341" w:author="Nick.Tolimieri [2]" w:date="2022-09-27T15:21:00Z">
            <w:trPr>
              <w:divId w:val="486363627"/>
              <w:trHeight w:val="300"/>
            </w:trPr>
          </w:trPrChange>
        </w:trPr>
        <w:tc>
          <w:tcPr>
            <w:tcW w:w="960" w:type="dxa"/>
            <w:noWrap/>
            <w:hideMark/>
            <w:tcPrChange w:id="934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43" w:author="Nick.Tolimieri [2]" w:date="2022-09-27T15:21:00Z"/>
                <w:del w:id="9344" w:author="Nick.Tolimieri" w:date="2022-09-30T14:57:00Z"/>
                <w:rFonts w:asciiTheme="minorHAnsi" w:eastAsiaTheme="minorHAnsi" w:hAnsiTheme="minorHAnsi" w:cstheme="minorBidi"/>
                <w:sz w:val="22"/>
                <w:szCs w:val="22"/>
                <w:rPrChange w:id="9345" w:author="Nick.Tolimieri [2]" w:date="2022-09-27T15:21:00Z">
                  <w:rPr>
                    <w:ins w:id="9346" w:author="Nick.Tolimieri [2]" w:date="2022-09-27T15:21:00Z"/>
                    <w:del w:id="9347" w:author="Nick.Tolimieri" w:date="2022-09-30T14:57:00Z"/>
                    <w:rFonts w:ascii="Calibri" w:hAnsi="Calibri" w:cs="Calibri"/>
                    <w:color w:val="000000"/>
                    <w:sz w:val="22"/>
                    <w:szCs w:val="22"/>
                  </w:rPr>
                </w:rPrChange>
              </w:rPr>
              <w:pPrChange w:id="9348" w:author="Nick.Tolimieri [2]" w:date="2022-09-27T15:21:00Z">
                <w:pPr/>
              </w:pPrChange>
            </w:pPr>
            <w:ins w:id="9349" w:author="Nick.Tolimieri [2]" w:date="2022-09-27T15:21:00Z">
              <w:del w:id="9350" w:author="Nick.Tolimieri" w:date="2022-09-30T14:57:00Z">
                <w:r w:rsidRPr="007772DD" w:rsidDel="0095582C">
                  <w:rPr>
                    <w:rFonts w:asciiTheme="minorHAnsi" w:eastAsiaTheme="minorHAnsi" w:hAnsiTheme="minorHAnsi" w:cstheme="minorBidi"/>
                    <w:sz w:val="22"/>
                    <w:szCs w:val="22"/>
                    <w:rPrChange w:id="9351"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3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53" w:author="Nick.Tolimieri [2]" w:date="2022-09-27T15:21:00Z"/>
                <w:del w:id="9354" w:author="Nick.Tolimieri" w:date="2022-09-30T14:57:00Z"/>
                <w:rFonts w:asciiTheme="minorHAnsi" w:eastAsiaTheme="minorHAnsi" w:hAnsiTheme="minorHAnsi" w:cstheme="minorBidi"/>
                <w:sz w:val="22"/>
                <w:szCs w:val="22"/>
                <w:rPrChange w:id="9355" w:author="Nick.Tolimieri [2]" w:date="2022-09-27T15:21:00Z">
                  <w:rPr>
                    <w:ins w:id="9356" w:author="Nick.Tolimieri [2]" w:date="2022-09-27T15:21:00Z"/>
                    <w:del w:id="9357" w:author="Nick.Tolimieri" w:date="2022-09-30T14:57:00Z"/>
                    <w:rFonts w:ascii="Calibri" w:hAnsi="Calibri" w:cs="Calibri"/>
                    <w:color w:val="000000"/>
                    <w:sz w:val="22"/>
                    <w:szCs w:val="22"/>
                  </w:rPr>
                </w:rPrChange>
              </w:rPr>
              <w:pPrChange w:id="9358" w:author="Nick.Tolimieri [2]" w:date="2022-09-27T15:21:00Z">
                <w:pPr>
                  <w:jc w:val="right"/>
                </w:pPr>
              </w:pPrChange>
            </w:pPr>
            <w:ins w:id="9359" w:author="Nick.Tolimieri [2]" w:date="2022-09-27T15:21:00Z">
              <w:del w:id="9360" w:author="Nick.Tolimieri" w:date="2022-09-30T14:57:00Z">
                <w:r w:rsidRPr="007772DD" w:rsidDel="0095582C">
                  <w:rPr>
                    <w:rFonts w:asciiTheme="minorHAnsi" w:eastAsiaTheme="minorHAnsi" w:hAnsiTheme="minorHAnsi" w:cstheme="minorBidi"/>
                    <w:sz w:val="22"/>
                    <w:szCs w:val="22"/>
                    <w:rPrChange w:id="9361" w:author="Nick.Tolimieri [2]" w:date="2022-09-27T15:21:00Z">
                      <w:rPr>
                        <w:rFonts w:ascii="Calibri" w:hAnsi="Calibri" w:cs="Calibri"/>
                        <w:color w:val="000000"/>
                        <w:sz w:val="22"/>
                        <w:szCs w:val="22"/>
                      </w:rPr>
                    </w:rPrChange>
                  </w:rPr>
                  <w:delText>1998</w:delText>
                </w:r>
              </w:del>
            </w:ins>
          </w:p>
        </w:tc>
        <w:tc>
          <w:tcPr>
            <w:tcW w:w="960" w:type="dxa"/>
            <w:noWrap/>
            <w:hideMark/>
            <w:tcPrChange w:id="93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63" w:author="Nick.Tolimieri [2]" w:date="2022-09-27T15:21:00Z"/>
                <w:del w:id="9364" w:author="Nick.Tolimieri" w:date="2022-09-30T14:57:00Z"/>
                <w:rFonts w:asciiTheme="minorHAnsi" w:eastAsiaTheme="minorHAnsi" w:hAnsiTheme="minorHAnsi" w:cstheme="minorBidi"/>
                <w:sz w:val="22"/>
                <w:szCs w:val="22"/>
                <w:rPrChange w:id="9365" w:author="Nick.Tolimieri [2]" w:date="2022-09-27T15:21:00Z">
                  <w:rPr>
                    <w:ins w:id="9366" w:author="Nick.Tolimieri [2]" w:date="2022-09-27T15:21:00Z"/>
                    <w:del w:id="9367" w:author="Nick.Tolimieri" w:date="2022-09-30T14:57:00Z"/>
                    <w:rFonts w:ascii="Calibri" w:hAnsi="Calibri" w:cs="Calibri"/>
                    <w:color w:val="000000"/>
                    <w:sz w:val="22"/>
                    <w:szCs w:val="22"/>
                  </w:rPr>
                </w:rPrChange>
              </w:rPr>
              <w:pPrChange w:id="9368" w:author="Nick.Tolimieri [2]" w:date="2022-09-27T15:21:00Z">
                <w:pPr>
                  <w:jc w:val="right"/>
                </w:pPr>
              </w:pPrChange>
            </w:pPr>
            <w:ins w:id="9369" w:author="Nick.Tolimieri [2]" w:date="2022-09-27T15:21:00Z">
              <w:del w:id="9370" w:author="Nick.Tolimieri" w:date="2022-09-30T14:57:00Z">
                <w:r w:rsidRPr="007772DD" w:rsidDel="0095582C">
                  <w:rPr>
                    <w:rFonts w:asciiTheme="minorHAnsi" w:eastAsiaTheme="minorHAnsi" w:hAnsiTheme="minorHAnsi" w:cstheme="minorBidi"/>
                    <w:sz w:val="22"/>
                    <w:szCs w:val="22"/>
                    <w:rPrChange w:id="9371" w:author="Nick.Tolimieri [2]" w:date="2022-09-27T15:21:00Z">
                      <w:rPr>
                        <w:rFonts w:ascii="Calibri" w:hAnsi="Calibri" w:cs="Calibri"/>
                        <w:color w:val="000000"/>
                        <w:sz w:val="22"/>
                        <w:szCs w:val="22"/>
                      </w:rPr>
                    </w:rPrChange>
                  </w:rPr>
                  <w:delText>14</w:delText>
                </w:r>
              </w:del>
            </w:ins>
          </w:p>
        </w:tc>
        <w:tc>
          <w:tcPr>
            <w:tcW w:w="960" w:type="dxa"/>
            <w:noWrap/>
            <w:hideMark/>
            <w:tcPrChange w:id="93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73" w:author="Nick.Tolimieri [2]" w:date="2022-09-27T15:21:00Z"/>
                <w:del w:id="9374" w:author="Nick.Tolimieri" w:date="2022-09-30T14:57:00Z"/>
                <w:rFonts w:asciiTheme="minorHAnsi" w:eastAsiaTheme="minorHAnsi" w:hAnsiTheme="minorHAnsi" w:cstheme="minorBidi"/>
                <w:sz w:val="22"/>
                <w:szCs w:val="22"/>
                <w:rPrChange w:id="9375" w:author="Nick.Tolimieri [2]" w:date="2022-09-27T15:21:00Z">
                  <w:rPr>
                    <w:ins w:id="9376" w:author="Nick.Tolimieri [2]" w:date="2022-09-27T15:21:00Z"/>
                    <w:del w:id="9377" w:author="Nick.Tolimieri" w:date="2022-09-30T14:57:00Z"/>
                    <w:rFonts w:ascii="Calibri" w:hAnsi="Calibri" w:cs="Calibri"/>
                    <w:color w:val="000000"/>
                    <w:sz w:val="22"/>
                    <w:szCs w:val="22"/>
                  </w:rPr>
                </w:rPrChange>
              </w:rPr>
              <w:pPrChange w:id="9378" w:author="Nick.Tolimieri [2]" w:date="2022-09-27T15:21:00Z">
                <w:pPr>
                  <w:jc w:val="right"/>
                </w:pPr>
              </w:pPrChange>
            </w:pPr>
            <w:ins w:id="9379" w:author="Nick.Tolimieri [2]" w:date="2022-09-27T15:21:00Z">
              <w:del w:id="9380" w:author="Nick.Tolimieri" w:date="2022-09-30T14:57:00Z">
                <w:r w:rsidRPr="007772DD" w:rsidDel="0095582C">
                  <w:rPr>
                    <w:rFonts w:asciiTheme="minorHAnsi" w:eastAsiaTheme="minorHAnsi" w:hAnsiTheme="minorHAnsi" w:cstheme="minorBidi"/>
                    <w:sz w:val="22"/>
                    <w:szCs w:val="22"/>
                    <w:rPrChange w:id="9381" w:author="Nick.Tolimieri [2]" w:date="2022-09-27T15:21:00Z">
                      <w:rPr>
                        <w:rFonts w:ascii="Calibri" w:hAnsi="Calibri" w:cs="Calibri"/>
                        <w:color w:val="000000"/>
                        <w:sz w:val="22"/>
                        <w:szCs w:val="22"/>
                      </w:rPr>
                    </w:rPrChange>
                  </w:rPr>
                  <w:delText>144</w:delText>
                </w:r>
              </w:del>
            </w:ins>
          </w:p>
        </w:tc>
        <w:tc>
          <w:tcPr>
            <w:tcW w:w="960" w:type="dxa"/>
            <w:noWrap/>
            <w:hideMark/>
            <w:tcPrChange w:id="938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83" w:author="Nick.Tolimieri [2]" w:date="2022-09-27T15:21:00Z"/>
                <w:del w:id="9384" w:author="Nick.Tolimieri" w:date="2022-09-30T14:57:00Z"/>
                <w:rFonts w:asciiTheme="minorHAnsi" w:eastAsiaTheme="minorHAnsi" w:hAnsiTheme="minorHAnsi" w:cstheme="minorBidi"/>
                <w:sz w:val="22"/>
                <w:szCs w:val="22"/>
                <w:rPrChange w:id="9385" w:author="Nick.Tolimieri [2]" w:date="2022-09-27T15:21:00Z">
                  <w:rPr>
                    <w:ins w:id="9386" w:author="Nick.Tolimieri [2]" w:date="2022-09-27T15:21:00Z"/>
                    <w:del w:id="9387" w:author="Nick.Tolimieri" w:date="2022-09-30T14:57:00Z"/>
                    <w:rFonts w:ascii="Calibri" w:hAnsi="Calibri" w:cs="Calibri"/>
                    <w:color w:val="000000"/>
                    <w:sz w:val="22"/>
                    <w:szCs w:val="22"/>
                  </w:rPr>
                </w:rPrChange>
              </w:rPr>
              <w:pPrChange w:id="9388" w:author="Nick.Tolimieri [2]" w:date="2022-09-27T15:21:00Z">
                <w:pPr>
                  <w:jc w:val="right"/>
                </w:pPr>
              </w:pPrChange>
            </w:pPr>
            <w:ins w:id="9389" w:author="Nick.Tolimieri [2]" w:date="2022-09-27T15:21:00Z">
              <w:del w:id="9390" w:author="Nick.Tolimieri" w:date="2022-09-30T14:57:00Z">
                <w:r w:rsidRPr="007772DD" w:rsidDel="0095582C">
                  <w:rPr>
                    <w:rFonts w:asciiTheme="minorHAnsi" w:eastAsiaTheme="minorHAnsi" w:hAnsiTheme="minorHAnsi" w:cstheme="minorBidi"/>
                    <w:sz w:val="22"/>
                    <w:szCs w:val="22"/>
                    <w:rPrChange w:id="9391" w:author="Nick.Tolimieri [2]" w:date="2022-09-27T15:21:00Z">
                      <w:rPr>
                        <w:rFonts w:ascii="Calibri" w:hAnsi="Calibri" w:cs="Calibri"/>
                        <w:color w:val="000000"/>
                        <w:sz w:val="22"/>
                        <w:szCs w:val="22"/>
                      </w:rPr>
                    </w:rPrChange>
                  </w:rPr>
                  <w:delText>5</w:delText>
                </w:r>
              </w:del>
            </w:ins>
          </w:p>
        </w:tc>
        <w:tc>
          <w:tcPr>
            <w:tcW w:w="960" w:type="dxa"/>
            <w:noWrap/>
            <w:hideMark/>
            <w:tcPrChange w:id="93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393" w:author="Nick.Tolimieri [2]" w:date="2022-09-27T15:21:00Z"/>
                <w:del w:id="9394" w:author="Nick.Tolimieri" w:date="2022-09-30T14:57:00Z"/>
                <w:rFonts w:asciiTheme="minorHAnsi" w:eastAsiaTheme="minorHAnsi" w:hAnsiTheme="minorHAnsi" w:cstheme="minorBidi"/>
                <w:sz w:val="22"/>
                <w:szCs w:val="22"/>
                <w:rPrChange w:id="9395" w:author="Nick.Tolimieri [2]" w:date="2022-09-27T15:21:00Z">
                  <w:rPr>
                    <w:ins w:id="9396" w:author="Nick.Tolimieri [2]" w:date="2022-09-27T15:21:00Z"/>
                    <w:del w:id="9397" w:author="Nick.Tolimieri" w:date="2022-09-30T14:57:00Z"/>
                    <w:rFonts w:ascii="Calibri" w:hAnsi="Calibri" w:cs="Calibri"/>
                    <w:color w:val="000000"/>
                    <w:sz w:val="22"/>
                    <w:szCs w:val="22"/>
                  </w:rPr>
                </w:rPrChange>
              </w:rPr>
              <w:pPrChange w:id="9398" w:author="Nick.Tolimieri [2]" w:date="2022-09-27T15:21:00Z">
                <w:pPr>
                  <w:jc w:val="right"/>
                </w:pPr>
              </w:pPrChange>
            </w:pPr>
            <w:ins w:id="9399" w:author="Nick.Tolimieri [2]" w:date="2022-09-27T15:21:00Z">
              <w:del w:id="9400" w:author="Nick.Tolimieri" w:date="2022-09-30T14:57:00Z">
                <w:r w:rsidRPr="007772DD" w:rsidDel="0095582C">
                  <w:rPr>
                    <w:rFonts w:asciiTheme="minorHAnsi" w:eastAsiaTheme="minorHAnsi" w:hAnsiTheme="minorHAnsi" w:cstheme="minorBidi"/>
                    <w:sz w:val="22"/>
                    <w:szCs w:val="22"/>
                    <w:rPrChange w:id="9401" w:author="Nick.Tolimieri [2]" w:date="2022-09-27T15:21:00Z">
                      <w:rPr>
                        <w:rFonts w:ascii="Calibri" w:hAnsi="Calibri" w:cs="Calibri"/>
                        <w:color w:val="000000"/>
                        <w:sz w:val="22"/>
                        <w:szCs w:val="22"/>
                      </w:rPr>
                    </w:rPrChange>
                  </w:rPr>
                  <w:delText>135</w:delText>
                </w:r>
              </w:del>
            </w:ins>
          </w:p>
        </w:tc>
        <w:tc>
          <w:tcPr>
            <w:tcW w:w="960" w:type="dxa"/>
            <w:noWrap/>
            <w:hideMark/>
            <w:tcPrChange w:id="940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03" w:author="Nick.Tolimieri [2]" w:date="2022-09-27T15:21:00Z"/>
                <w:del w:id="9404" w:author="Nick.Tolimieri" w:date="2022-09-30T14:57:00Z"/>
                <w:rFonts w:asciiTheme="minorHAnsi" w:eastAsiaTheme="minorHAnsi" w:hAnsiTheme="minorHAnsi" w:cstheme="minorBidi"/>
                <w:sz w:val="22"/>
                <w:szCs w:val="22"/>
                <w:rPrChange w:id="9405" w:author="Nick.Tolimieri [2]" w:date="2022-09-27T15:21:00Z">
                  <w:rPr>
                    <w:ins w:id="9406" w:author="Nick.Tolimieri [2]" w:date="2022-09-27T15:21:00Z"/>
                    <w:del w:id="9407" w:author="Nick.Tolimieri" w:date="2022-09-30T14:57:00Z"/>
                    <w:rFonts w:ascii="Calibri" w:hAnsi="Calibri" w:cs="Calibri"/>
                    <w:color w:val="000000"/>
                    <w:sz w:val="22"/>
                    <w:szCs w:val="22"/>
                  </w:rPr>
                </w:rPrChange>
              </w:rPr>
              <w:pPrChange w:id="9408" w:author="Nick.Tolimieri [2]" w:date="2022-09-27T15:21:00Z">
                <w:pPr>
                  <w:jc w:val="right"/>
                </w:pPr>
              </w:pPrChange>
            </w:pPr>
            <w:ins w:id="9409" w:author="Nick.Tolimieri [2]" w:date="2022-09-27T15:21:00Z">
              <w:del w:id="9410" w:author="Nick.Tolimieri" w:date="2022-09-30T14:57:00Z">
                <w:r w:rsidRPr="007772DD" w:rsidDel="0095582C">
                  <w:rPr>
                    <w:rFonts w:asciiTheme="minorHAnsi" w:eastAsiaTheme="minorHAnsi" w:hAnsiTheme="minorHAnsi" w:cstheme="minorBidi"/>
                    <w:sz w:val="22"/>
                    <w:szCs w:val="22"/>
                    <w:rPrChange w:id="9411" w:author="Nick.Tolimieri [2]" w:date="2022-09-27T15:21:00Z">
                      <w:rPr>
                        <w:rFonts w:ascii="Calibri" w:hAnsi="Calibri" w:cs="Calibri"/>
                        <w:color w:val="000000"/>
                        <w:sz w:val="22"/>
                        <w:szCs w:val="22"/>
                      </w:rPr>
                    </w:rPrChange>
                  </w:rPr>
                  <w:delText>7</w:delText>
                </w:r>
              </w:del>
            </w:ins>
          </w:p>
        </w:tc>
        <w:tc>
          <w:tcPr>
            <w:tcW w:w="960" w:type="dxa"/>
            <w:noWrap/>
            <w:hideMark/>
            <w:tcPrChange w:id="94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13" w:author="Nick.Tolimieri [2]" w:date="2022-09-27T15:21:00Z"/>
                <w:del w:id="9414" w:author="Nick.Tolimieri" w:date="2022-09-30T14:57:00Z"/>
                <w:rFonts w:asciiTheme="minorHAnsi" w:eastAsiaTheme="minorHAnsi" w:hAnsiTheme="minorHAnsi" w:cstheme="minorBidi"/>
                <w:sz w:val="22"/>
                <w:szCs w:val="22"/>
                <w:rPrChange w:id="9415" w:author="Nick.Tolimieri [2]" w:date="2022-09-27T15:21:00Z">
                  <w:rPr>
                    <w:ins w:id="9416" w:author="Nick.Tolimieri [2]" w:date="2022-09-27T15:21:00Z"/>
                    <w:del w:id="9417" w:author="Nick.Tolimieri" w:date="2022-09-30T14:57:00Z"/>
                    <w:rFonts w:ascii="Calibri" w:hAnsi="Calibri" w:cs="Calibri"/>
                    <w:color w:val="000000"/>
                    <w:sz w:val="22"/>
                    <w:szCs w:val="22"/>
                  </w:rPr>
                </w:rPrChange>
              </w:rPr>
              <w:pPrChange w:id="9418" w:author="Nick.Tolimieri [2]" w:date="2022-09-27T15:21:00Z">
                <w:pPr>
                  <w:jc w:val="right"/>
                </w:pPr>
              </w:pPrChange>
            </w:pPr>
            <w:ins w:id="9419" w:author="Nick.Tolimieri [2]" w:date="2022-09-27T15:21:00Z">
              <w:del w:id="9420" w:author="Nick.Tolimieri" w:date="2022-09-30T14:57:00Z">
                <w:r w:rsidRPr="007772DD" w:rsidDel="0095582C">
                  <w:rPr>
                    <w:rFonts w:asciiTheme="minorHAnsi" w:eastAsiaTheme="minorHAnsi" w:hAnsiTheme="minorHAnsi" w:cstheme="minorBidi"/>
                    <w:sz w:val="22"/>
                    <w:szCs w:val="22"/>
                    <w:rPrChange w:id="9421" w:author="Nick.Tolimieri [2]" w:date="2022-09-27T15:21:00Z">
                      <w:rPr>
                        <w:rFonts w:ascii="Calibri" w:hAnsi="Calibri" w:cs="Calibri"/>
                        <w:color w:val="000000"/>
                        <w:sz w:val="22"/>
                        <w:szCs w:val="22"/>
                      </w:rPr>
                    </w:rPrChange>
                  </w:rPr>
                  <w:delText>40</w:delText>
                </w:r>
              </w:del>
            </w:ins>
          </w:p>
        </w:tc>
        <w:tc>
          <w:tcPr>
            <w:tcW w:w="960" w:type="dxa"/>
            <w:noWrap/>
            <w:hideMark/>
            <w:tcPrChange w:id="94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23" w:author="Nick.Tolimieri [2]" w:date="2022-09-27T15:21:00Z"/>
                <w:del w:id="9424" w:author="Nick.Tolimieri" w:date="2022-09-30T14:57:00Z"/>
                <w:rFonts w:asciiTheme="minorHAnsi" w:eastAsiaTheme="minorHAnsi" w:hAnsiTheme="minorHAnsi" w:cstheme="minorBidi"/>
                <w:sz w:val="22"/>
                <w:szCs w:val="22"/>
                <w:rPrChange w:id="9425" w:author="Nick.Tolimieri [2]" w:date="2022-09-27T15:21:00Z">
                  <w:rPr>
                    <w:ins w:id="9426" w:author="Nick.Tolimieri [2]" w:date="2022-09-27T15:21:00Z"/>
                    <w:del w:id="9427" w:author="Nick.Tolimieri" w:date="2022-09-30T14:57:00Z"/>
                    <w:rFonts w:ascii="Calibri" w:hAnsi="Calibri" w:cs="Calibri"/>
                    <w:color w:val="000000"/>
                    <w:sz w:val="22"/>
                    <w:szCs w:val="22"/>
                  </w:rPr>
                </w:rPrChange>
              </w:rPr>
              <w:pPrChange w:id="9428" w:author="Nick.Tolimieri [2]" w:date="2022-09-27T15:21:00Z">
                <w:pPr>
                  <w:jc w:val="right"/>
                </w:pPr>
              </w:pPrChange>
            </w:pPr>
            <w:ins w:id="9429" w:author="Nick.Tolimieri [2]" w:date="2022-09-27T15:21:00Z">
              <w:del w:id="9430" w:author="Nick.Tolimieri" w:date="2022-09-30T14:57:00Z">
                <w:r w:rsidRPr="007772DD" w:rsidDel="0095582C">
                  <w:rPr>
                    <w:rFonts w:asciiTheme="minorHAnsi" w:eastAsiaTheme="minorHAnsi" w:hAnsiTheme="minorHAnsi" w:cstheme="minorBidi"/>
                    <w:sz w:val="22"/>
                    <w:szCs w:val="22"/>
                    <w:rPrChange w:id="9431" w:author="Nick.Tolimieri [2]" w:date="2022-09-27T15:21:00Z">
                      <w:rPr>
                        <w:rFonts w:ascii="Calibri" w:hAnsi="Calibri" w:cs="Calibri"/>
                        <w:color w:val="000000"/>
                        <w:sz w:val="22"/>
                        <w:szCs w:val="22"/>
                      </w:rPr>
                    </w:rPrChange>
                  </w:rPr>
                  <w:delText>1.98</w:delText>
                </w:r>
              </w:del>
            </w:ins>
          </w:p>
        </w:tc>
        <w:tc>
          <w:tcPr>
            <w:tcW w:w="960" w:type="dxa"/>
            <w:noWrap/>
            <w:hideMark/>
            <w:tcPrChange w:id="94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33" w:author="Nick.Tolimieri [2]" w:date="2022-09-27T15:21:00Z"/>
                <w:del w:id="9434" w:author="Nick.Tolimieri" w:date="2022-09-30T14:57:00Z"/>
                <w:rFonts w:asciiTheme="minorHAnsi" w:eastAsiaTheme="minorHAnsi" w:hAnsiTheme="minorHAnsi" w:cstheme="minorBidi"/>
                <w:sz w:val="22"/>
                <w:szCs w:val="22"/>
                <w:rPrChange w:id="9435" w:author="Nick.Tolimieri [2]" w:date="2022-09-27T15:21:00Z">
                  <w:rPr>
                    <w:ins w:id="9436" w:author="Nick.Tolimieri [2]" w:date="2022-09-27T15:21:00Z"/>
                    <w:del w:id="9437" w:author="Nick.Tolimieri" w:date="2022-09-30T14:57:00Z"/>
                    <w:rFonts w:ascii="Calibri" w:hAnsi="Calibri" w:cs="Calibri"/>
                    <w:color w:val="000000"/>
                    <w:sz w:val="22"/>
                    <w:szCs w:val="22"/>
                  </w:rPr>
                </w:rPrChange>
              </w:rPr>
              <w:pPrChange w:id="9438" w:author="Nick.Tolimieri [2]" w:date="2022-09-27T15:21:00Z">
                <w:pPr>
                  <w:jc w:val="right"/>
                </w:pPr>
              </w:pPrChange>
            </w:pPr>
            <w:ins w:id="9439" w:author="Nick.Tolimieri [2]" w:date="2022-09-27T15:21:00Z">
              <w:del w:id="9440" w:author="Nick.Tolimieri" w:date="2022-09-30T14:57:00Z">
                <w:r w:rsidRPr="007772DD" w:rsidDel="0095582C">
                  <w:rPr>
                    <w:rFonts w:asciiTheme="minorHAnsi" w:eastAsiaTheme="minorHAnsi" w:hAnsiTheme="minorHAnsi" w:cstheme="minorBidi"/>
                    <w:sz w:val="22"/>
                    <w:szCs w:val="22"/>
                    <w:rPrChange w:id="9441" w:author="Nick.Tolimieri [2]" w:date="2022-09-27T15:21:00Z">
                      <w:rPr>
                        <w:rFonts w:ascii="Calibri" w:hAnsi="Calibri" w:cs="Calibri"/>
                        <w:color w:val="000000"/>
                        <w:sz w:val="22"/>
                        <w:szCs w:val="22"/>
                      </w:rPr>
                    </w:rPrChange>
                  </w:rPr>
                  <w:delText>0.39</w:delText>
                </w:r>
              </w:del>
            </w:ins>
          </w:p>
        </w:tc>
      </w:tr>
      <w:tr w:rsidR="007772DD" w:rsidRPr="007772DD" w:rsidDel="0095582C" w:rsidTr="007772DD">
        <w:trPr>
          <w:divId w:val="486363627"/>
          <w:trHeight w:val="300"/>
          <w:ins w:id="9442" w:author="Nick.Tolimieri [2]" w:date="2022-09-27T15:21:00Z"/>
          <w:del w:id="9443" w:author="Nick.Tolimieri" w:date="2022-09-30T14:57:00Z"/>
          <w:trPrChange w:id="9444" w:author="Nick.Tolimieri [2]" w:date="2022-09-27T15:21:00Z">
            <w:trPr>
              <w:divId w:val="486363627"/>
              <w:trHeight w:val="300"/>
            </w:trPr>
          </w:trPrChange>
        </w:trPr>
        <w:tc>
          <w:tcPr>
            <w:tcW w:w="960" w:type="dxa"/>
            <w:noWrap/>
            <w:hideMark/>
            <w:tcPrChange w:id="944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46" w:author="Nick.Tolimieri [2]" w:date="2022-09-27T15:21:00Z"/>
                <w:del w:id="9447" w:author="Nick.Tolimieri" w:date="2022-09-30T14:57:00Z"/>
                <w:rFonts w:asciiTheme="minorHAnsi" w:eastAsiaTheme="minorHAnsi" w:hAnsiTheme="minorHAnsi" w:cstheme="minorBidi"/>
                <w:sz w:val="22"/>
                <w:szCs w:val="22"/>
                <w:rPrChange w:id="9448" w:author="Nick.Tolimieri [2]" w:date="2022-09-27T15:21:00Z">
                  <w:rPr>
                    <w:ins w:id="9449" w:author="Nick.Tolimieri [2]" w:date="2022-09-27T15:21:00Z"/>
                    <w:del w:id="9450" w:author="Nick.Tolimieri" w:date="2022-09-30T14:57:00Z"/>
                    <w:rFonts w:ascii="Calibri" w:hAnsi="Calibri" w:cs="Calibri"/>
                    <w:color w:val="000000"/>
                    <w:sz w:val="22"/>
                    <w:szCs w:val="22"/>
                  </w:rPr>
                </w:rPrChange>
              </w:rPr>
              <w:pPrChange w:id="9451" w:author="Nick.Tolimieri [2]" w:date="2022-09-27T15:21:00Z">
                <w:pPr/>
              </w:pPrChange>
            </w:pPr>
            <w:ins w:id="9452" w:author="Nick.Tolimieri [2]" w:date="2022-09-27T15:21:00Z">
              <w:del w:id="9453" w:author="Nick.Tolimieri" w:date="2022-09-30T14:57:00Z">
                <w:r w:rsidRPr="007772DD" w:rsidDel="0095582C">
                  <w:rPr>
                    <w:rFonts w:asciiTheme="minorHAnsi" w:eastAsiaTheme="minorHAnsi" w:hAnsiTheme="minorHAnsi" w:cstheme="minorBidi"/>
                    <w:sz w:val="22"/>
                    <w:szCs w:val="22"/>
                    <w:rPrChange w:id="9454"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4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56" w:author="Nick.Tolimieri [2]" w:date="2022-09-27T15:21:00Z"/>
                <w:del w:id="9457" w:author="Nick.Tolimieri" w:date="2022-09-30T14:57:00Z"/>
                <w:rFonts w:asciiTheme="minorHAnsi" w:eastAsiaTheme="minorHAnsi" w:hAnsiTheme="minorHAnsi" w:cstheme="minorBidi"/>
                <w:sz w:val="22"/>
                <w:szCs w:val="22"/>
                <w:rPrChange w:id="9458" w:author="Nick.Tolimieri [2]" w:date="2022-09-27T15:21:00Z">
                  <w:rPr>
                    <w:ins w:id="9459" w:author="Nick.Tolimieri [2]" w:date="2022-09-27T15:21:00Z"/>
                    <w:del w:id="9460" w:author="Nick.Tolimieri" w:date="2022-09-30T14:57:00Z"/>
                    <w:rFonts w:ascii="Calibri" w:hAnsi="Calibri" w:cs="Calibri"/>
                    <w:color w:val="000000"/>
                    <w:sz w:val="22"/>
                    <w:szCs w:val="22"/>
                  </w:rPr>
                </w:rPrChange>
              </w:rPr>
              <w:pPrChange w:id="9461" w:author="Nick.Tolimieri [2]" w:date="2022-09-27T15:21:00Z">
                <w:pPr>
                  <w:jc w:val="right"/>
                </w:pPr>
              </w:pPrChange>
            </w:pPr>
            <w:ins w:id="9462" w:author="Nick.Tolimieri [2]" w:date="2022-09-27T15:21:00Z">
              <w:del w:id="9463" w:author="Nick.Tolimieri" w:date="2022-09-30T14:57:00Z">
                <w:r w:rsidRPr="007772DD" w:rsidDel="0095582C">
                  <w:rPr>
                    <w:rFonts w:asciiTheme="minorHAnsi" w:eastAsiaTheme="minorHAnsi" w:hAnsiTheme="minorHAnsi" w:cstheme="minorBidi"/>
                    <w:sz w:val="22"/>
                    <w:szCs w:val="22"/>
                    <w:rPrChange w:id="9464" w:author="Nick.Tolimieri [2]" w:date="2022-09-27T15:21:00Z">
                      <w:rPr>
                        <w:rFonts w:ascii="Calibri" w:hAnsi="Calibri" w:cs="Calibri"/>
                        <w:color w:val="000000"/>
                        <w:sz w:val="22"/>
                        <w:szCs w:val="22"/>
                      </w:rPr>
                    </w:rPrChange>
                  </w:rPr>
                  <w:delText>1999</w:delText>
                </w:r>
              </w:del>
            </w:ins>
          </w:p>
        </w:tc>
        <w:tc>
          <w:tcPr>
            <w:tcW w:w="960" w:type="dxa"/>
            <w:noWrap/>
            <w:hideMark/>
            <w:tcPrChange w:id="94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66" w:author="Nick.Tolimieri [2]" w:date="2022-09-27T15:21:00Z"/>
                <w:del w:id="9467" w:author="Nick.Tolimieri" w:date="2022-09-30T14:57:00Z"/>
                <w:rFonts w:asciiTheme="minorHAnsi" w:eastAsiaTheme="minorHAnsi" w:hAnsiTheme="minorHAnsi" w:cstheme="minorBidi"/>
                <w:sz w:val="22"/>
                <w:szCs w:val="22"/>
                <w:rPrChange w:id="9468" w:author="Nick.Tolimieri [2]" w:date="2022-09-27T15:21:00Z">
                  <w:rPr>
                    <w:ins w:id="9469" w:author="Nick.Tolimieri [2]" w:date="2022-09-27T15:21:00Z"/>
                    <w:del w:id="9470" w:author="Nick.Tolimieri" w:date="2022-09-30T14:57:00Z"/>
                    <w:rFonts w:ascii="Calibri" w:hAnsi="Calibri" w:cs="Calibri"/>
                    <w:color w:val="000000"/>
                    <w:sz w:val="22"/>
                    <w:szCs w:val="22"/>
                  </w:rPr>
                </w:rPrChange>
              </w:rPr>
              <w:pPrChange w:id="9471" w:author="Nick.Tolimieri [2]" w:date="2022-09-27T15:21:00Z">
                <w:pPr>
                  <w:jc w:val="right"/>
                </w:pPr>
              </w:pPrChange>
            </w:pPr>
            <w:ins w:id="9472" w:author="Nick.Tolimieri [2]" w:date="2022-09-27T15:21:00Z">
              <w:del w:id="9473" w:author="Nick.Tolimieri" w:date="2022-09-30T14:57:00Z">
                <w:r w:rsidRPr="007772DD" w:rsidDel="0095582C">
                  <w:rPr>
                    <w:rFonts w:asciiTheme="minorHAnsi" w:eastAsiaTheme="minorHAnsi" w:hAnsiTheme="minorHAnsi" w:cstheme="minorBidi"/>
                    <w:sz w:val="22"/>
                    <w:szCs w:val="22"/>
                    <w:rPrChange w:id="9474" w:author="Nick.Tolimieri [2]" w:date="2022-09-27T15:21:00Z">
                      <w:rPr>
                        <w:rFonts w:ascii="Calibri" w:hAnsi="Calibri" w:cs="Calibri"/>
                        <w:color w:val="000000"/>
                        <w:sz w:val="22"/>
                        <w:szCs w:val="22"/>
                      </w:rPr>
                    </w:rPrChange>
                  </w:rPr>
                  <w:delText>0</w:delText>
                </w:r>
              </w:del>
            </w:ins>
          </w:p>
        </w:tc>
        <w:tc>
          <w:tcPr>
            <w:tcW w:w="960" w:type="dxa"/>
            <w:noWrap/>
            <w:hideMark/>
            <w:tcPrChange w:id="94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76" w:author="Nick.Tolimieri [2]" w:date="2022-09-27T15:21:00Z"/>
                <w:del w:id="9477" w:author="Nick.Tolimieri" w:date="2022-09-30T14:57:00Z"/>
                <w:rFonts w:asciiTheme="minorHAnsi" w:eastAsiaTheme="minorHAnsi" w:hAnsiTheme="minorHAnsi" w:cstheme="minorBidi"/>
                <w:sz w:val="22"/>
                <w:szCs w:val="22"/>
                <w:rPrChange w:id="9478" w:author="Nick.Tolimieri [2]" w:date="2022-09-27T15:21:00Z">
                  <w:rPr>
                    <w:ins w:id="9479" w:author="Nick.Tolimieri [2]" w:date="2022-09-27T15:21:00Z"/>
                    <w:del w:id="9480" w:author="Nick.Tolimieri" w:date="2022-09-30T14:57:00Z"/>
                    <w:rFonts w:ascii="Calibri" w:hAnsi="Calibri" w:cs="Calibri"/>
                    <w:color w:val="000000"/>
                    <w:sz w:val="22"/>
                    <w:szCs w:val="22"/>
                  </w:rPr>
                </w:rPrChange>
              </w:rPr>
              <w:pPrChange w:id="9481" w:author="Nick.Tolimieri [2]" w:date="2022-09-27T15:21:00Z">
                <w:pPr>
                  <w:jc w:val="right"/>
                </w:pPr>
              </w:pPrChange>
            </w:pPr>
            <w:ins w:id="9482" w:author="Nick.Tolimieri [2]" w:date="2022-09-27T15:21:00Z">
              <w:del w:id="9483" w:author="Nick.Tolimieri" w:date="2022-09-30T14:57:00Z">
                <w:r w:rsidRPr="007772DD" w:rsidDel="0095582C">
                  <w:rPr>
                    <w:rFonts w:asciiTheme="minorHAnsi" w:eastAsiaTheme="minorHAnsi" w:hAnsiTheme="minorHAnsi" w:cstheme="minorBidi"/>
                    <w:sz w:val="22"/>
                    <w:szCs w:val="22"/>
                    <w:rPrChange w:id="9484" w:author="Nick.Tolimieri [2]" w:date="2022-09-27T15:21:00Z">
                      <w:rPr>
                        <w:rFonts w:ascii="Calibri" w:hAnsi="Calibri" w:cs="Calibri"/>
                        <w:color w:val="000000"/>
                        <w:sz w:val="22"/>
                        <w:szCs w:val="22"/>
                      </w:rPr>
                    </w:rPrChange>
                  </w:rPr>
                  <w:delText>0</w:delText>
                </w:r>
              </w:del>
            </w:ins>
          </w:p>
        </w:tc>
        <w:tc>
          <w:tcPr>
            <w:tcW w:w="960" w:type="dxa"/>
            <w:noWrap/>
            <w:hideMark/>
            <w:tcPrChange w:id="948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86" w:author="Nick.Tolimieri [2]" w:date="2022-09-27T15:21:00Z"/>
                <w:del w:id="9487" w:author="Nick.Tolimieri" w:date="2022-09-30T14:57:00Z"/>
                <w:rFonts w:asciiTheme="minorHAnsi" w:eastAsiaTheme="minorHAnsi" w:hAnsiTheme="minorHAnsi" w:cstheme="minorBidi"/>
                <w:sz w:val="22"/>
                <w:szCs w:val="22"/>
                <w:rPrChange w:id="9488" w:author="Nick.Tolimieri [2]" w:date="2022-09-27T15:21:00Z">
                  <w:rPr>
                    <w:ins w:id="9489" w:author="Nick.Tolimieri [2]" w:date="2022-09-27T15:21:00Z"/>
                    <w:del w:id="9490" w:author="Nick.Tolimieri" w:date="2022-09-30T14:57:00Z"/>
                    <w:rFonts w:ascii="Calibri" w:hAnsi="Calibri" w:cs="Calibri"/>
                    <w:color w:val="000000"/>
                    <w:sz w:val="22"/>
                    <w:szCs w:val="22"/>
                  </w:rPr>
                </w:rPrChange>
              </w:rPr>
              <w:pPrChange w:id="9491" w:author="Nick.Tolimieri [2]" w:date="2022-09-27T15:21:00Z">
                <w:pPr>
                  <w:jc w:val="right"/>
                </w:pPr>
              </w:pPrChange>
            </w:pPr>
            <w:ins w:id="9492" w:author="Nick.Tolimieri [2]" w:date="2022-09-27T15:21:00Z">
              <w:del w:id="9493" w:author="Nick.Tolimieri" w:date="2022-09-30T14:57:00Z">
                <w:r w:rsidRPr="007772DD" w:rsidDel="0095582C">
                  <w:rPr>
                    <w:rFonts w:asciiTheme="minorHAnsi" w:eastAsiaTheme="minorHAnsi" w:hAnsiTheme="minorHAnsi" w:cstheme="minorBidi"/>
                    <w:sz w:val="22"/>
                    <w:szCs w:val="22"/>
                    <w:rPrChange w:id="9494" w:author="Nick.Tolimieri [2]" w:date="2022-09-27T15:21:00Z">
                      <w:rPr>
                        <w:rFonts w:ascii="Calibri" w:hAnsi="Calibri" w:cs="Calibri"/>
                        <w:color w:val="000000"/>
                        <w:sz w:val="22"/>
                        <w:szCs w:val="22"/>
                      </w:rPr>
                    </w:rPrChange>
                  </w:rPr>
                  <w:delText>0</w:delText>
                </w:r>
              </w:del>
            </w:ins>
          </w:p>
        </w:tc>
        <w:tc>
          <w:tcPr>
            <w:tcW w:w="960" w:type="dxa"/>
            <w:noWrap/>
            <w:hideMark/>
            <w:tcPrChange w:id="94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496" w:author="Nick.Tolimieri [2]" w:date="2022-09-27T15:21:00Z"/>
                <w:del w:id="9497" w:author="Nick.Tolimieri" w:date="2022-09-30T14:57:00Z"/>
                <w:rFonts w:asciiTheme="minorHAnsi" w:eastAsiaTheme="minorHAnsi" w:hAnsiTheme="minorHAnsi" w:cstheme="minorBidi"/>
                <w:sz w:val="22"/>
                <w:szCs w:val="22"/>
                <w:rPrChange w:id="9498" w:author="Nick.Tolimieri [2]" w:date="2022-09-27T15:21:00Z">
                  <w:rPr>
                    <w:ins w:id="9499" w:author="Nick.Tolimieri [2]" w:date="2022-09-27T15:21:00Z"/>
                    <w:del w:id="9500" w:author="Nick.Tolimieri" w:date="2022-09-30T14:57:00Z"/>
                    <w:rFonts w:ascii="Calibri" w:hAnsi="Calibri" w:cs="Calibri"/>
                    <w:color w:val="000000"/>
                    <w:sz w:val="22"/>
                    <w:szCs w:val="22"/>
                  </w:rPr>
                </w:rPrChange>
              </w:rPr>
              <w:pPrChange w:id="9501" w:author="Nick.Tolimieri [2]" w:date="2022-09-27T15:21:00Z">
                <w:pPr>
                  <w:jc w:val="right"/>
                </w:pPr>
              </w:pPrChange>
            </w:pPr>
            <w:ins w:id="9502" w:author="Nick.Tolimieri [2]" w:date="2022-09-27T15:21:00Z">
              <w:del w:id="9503" w:author="Nick.Tolimieri" w:date="2022-09-30T14:57:00Z">
                <w:r w:rsidRPr="007772DD" w:rsidDel="0095582C">
                  <w:rPr>
                    <w:rFonts w:asciiTheme="minorHAnsi" w:eastAsiaTheme="minorHAnsi" w:hAnsiTheme="minorHAnsi" w:cstheme="minorBidi"/>
                    <w:sz w:val="22"/>
                    <w:szCs w:val="22"/>
                    <w:rPrChange w:id="9504" w:author="Nick.Tolimieri [2]" w:date="2022-09-27T15:21:00Z">
                      <w:rPr>
                        <w:rFonts w:ascii="Calibri" w:hAnsi="Calibri" w:cs="Calibri"/>
                        <w:color w:val="000000"/>
                        <w:sz w:val="22"/>
                        <w:szCs w:val="22"/>
                      </w:rPr>
                    </w:rPrChange>
                  </w:rPr>
                  <w:delText>0</w:delText>
                </w:r>
              </w:del>
            </w:ins>
          </w:p>
        </w:tc>
        <w:tc>
          <w:tcPr>
            <w:tcW w:w="960" w:type="dxa"/>
            <w:noWrap/>
            <w:hideMark/>
            <w:tcPrChange w:id="95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06" w:author="Nick.Tolimieri [2]" w:date="2022-09-27T15:21:00Z"/>
                <w:del w:id="9507" w:author="Nick.Tolimieri" w:date="2022-09-30T14:57:00Z"/>
                <w:rFonts w:asciiTheme="minorHAnsi" w:eastAsiaTheme="minorHAnsi" w:hAnsiTheme="minorHAnsi" w:cstheme="minorBidi"/>
                <w:sz w:val="22"/>
                <w:szCs w:val="22"/>
                <w:rPrChange w:id="9508" w:author="Nick.Tolimieri [2]" w:date="2022-09-27T15:21:00Z">
                  <w:rPr>
                    <w:ins w:id="9509" w:author="Nick.Tolimieri [2]" w:date="2022-09-27T15:21:00Z"/>
                    <w:del w:id="9510" w:author="Nick.Tolimieri" w:date="2022-09-30T14:57:00Z"/>
                    <w:rFonts w:ascii="Calibri" w:hAnsi="Calibri" w:cs="Calibri"/>
                    <w:color w:val="000000"/>
                    <w:sz w:val="22"/>
                    <w:szCs w:val="22"/>
                  </w:rPr>
                </w:rPrChange>
              </w:rPr>
              <w:pPrChange w:id="9511" w:author="Nick.Tolimieri [2]" w:date="2022-09-27T15:21:00Z">
                <w:pPr/>
              </w:pPrChange>
            </w:pPr>
            <w:ins w:id="9512" w:author="Nick.Tolimieri [2]" w:date="2022-09-27T15:21:00Z">
              <w:del w:id="9513" w:author="Nick.Tolimieri" w:date="2022-09-30T14:57:00Z">
                <w:r w:rsidRPr="007772DD" w:rsidDel="0095582C">
                  <w:rPr>
                    <w:rFonts w:asciiTheme="minorHAnsi" w:eastAsiaTheme="minorHAnsi" w:hAnsiTheme="minorHAnsi" w:cstheme="minorBidi"/>
                    <w:sz w:val="22"/>
                    <w:szCs w:val="22"/>
                    <w:rPrChange w:id="9514" w:author="Nick.Tolimieri [2]" w:date="2022-09-27T15:21:00Z">
                      <w:rPr>
                        <w:rFonts w:ascii="Calibri" w:hAnsi="Calibri" w:cs="Calibri"/>
                        <w:color w:val="000000"/>
                        <w:sz w:val="22"/>
                        <w:szCs w:val="22"/>
                      </w:rPr>
                    </w:rPrChange>
                  </w:rPr>
                  <w:delText>NA</w:delText>
                </w:r>
              </w:del>
            </w:ins>
          </w:p>
        </w:tc>
        <w:tc>
          <w:tcPr>
            <w:tcW w:w="960" w:type="dxa"/>
            <w:noWrap/>
            <w:hideMark/>
            <w:tcPrChange w:id="95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16" w:author="Nick.Tolimieri [2]" w:date="2022-09-27T15:21:00Z"/>
                <w:del w:id="9517" w:author="Nick.Tolimieri" w:date="2022-09-30T14:57:00Z"/>
                <w:rFonts w:asciiTheme="minorHAnsi" w:eastAsiaTheme="minorHAnsi" w:hAnsiTheme="minorHAnsi" w:cstheme="minorBidi"/>
                <w:sz w:val="22"/>
                <w:szCs w:val="22"/>
                <w:rPrChange w:id="9518" w:author="Nick.Tolimieri [2]" w:date="2022-09-27T15:21:00Z">
                  <w:rPr>
                    <w:ins w:id="9519" w:author="Nick.Tolimieri [2]" w:date="2022-09-27T15:21:00Z"/>
                    <w:del w:id="9520" w:author="Nick.Tolimieri" w:date="2022-09-30T14:57:00Z"/>
                    <w:rFonts w:ascii="Calibri" w:hAnsi="Calibri" w:cs="Calibri"/>
                    <w:color w:val="000000"/>
                    <w:sz w:val="22"/>
                    <w:szCs w:val="22"/>
                  </w:rPr>
                </w:rPrChange>
              </w:rPr>
              <w:pPrChange w:id="9521" w:author="Nick.Tolimieri [2]" w:date="2022-09-27T15:21:00Z">
                <w:pPr/>
              </w:pPrChange>
            </w:pPr>
            <w:ins w:id="9522" w:author="Nick.Tolimieri [2]" w:date="2022-09-27T15:21:00Z">
              <w:del w:id="9523" w:author="Nick.Tolimieri" w:date="2022-09-30T14:57:00Z">
                <w:r w:rsidRPr="007772DD" w:rsidDel="0095582C">
                  <w:rPr>
                    <w:rFonts w:asciiTheme="minorHAnsi" w:eastAsiaTheme="minorHAnsi" w:hAnsiTheme="minorHAnsi" w:cstheme="minorBidi"/>
                    <w:sz w:val="22"/>
                    <w:szCs w:val="22"/>
                    <w:rPrChange w:id="9524" w:author="Nick.Tolimieri [2]" w:date="2022-09-27T15:21:00Z">
                      <w:rPr>
                        <w:rFonts w:ascii="Calibri" w:hAnsi="Calibri" w:cs="Calibri"/>
                        <w:color w:val="000000"/>
                        <w:sz w:val="22"/>
                        <w:szCs w:val="22"/>
                      </w:rPr>
                    </w:rPrChange>
                  </w:rPr>
                  <w:delText>NA</w:delText>
                </w:r>
              </w:del>
            </w:ins>
          </w:p>
        </w:tc>
        <w:tc>
          <w:tcPr>
            <w:tcW w:w="960" w:type="dxa"/>
            <w:noWrap/>
            <w:hideMark/>
            <w:tcPrChange w:id="952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26" w:author="Nick.Tolimieri [2]" w:date="2022-09-27T15:21:00Z"/>
                <w:del w:id="9527" w:author="Nick.Tolimieri" w:date="2022-09-30T14:57:00Z"/>
                <w:rFonts w:asciiTheme="minorHAnsi" w:eastAsiaTheme="minorHAnsi" w:hAnsiTheme="minorHAnsi" w:cstheme="minorBidi"/>
                <w:sz w:val="22"/>
                <w:szCs w:val="22"/>
                <w:rPrChange w:id="9528" w:author="Nick.Tolimieri [2]" w:date="2022-09-27T15:21:00Z">
                  <w:rPr>
                    <w:ins w:id="9529" w:author="Nick.Tolimieri [2]" w:date="2022-09-27T15:21:00Z"/>
                    <w:del w:id="9530" w:author="Nick.Tolimieri" w:date="2022-09-30T14:57:00Z"/>
                    <w:rFonts w:ascii="Calibri" w:hAnsi="Calibri" w:cs="Calibri"/>
                    <w:color w:val="000000"/>
                    <w:sz w:val="22"/>
                    <w:szCs w:val="22"/>
                  </w:rPr>
                </w:rPrChange>
              </w:rPr>
              <w:pPrChange w:id="9531" w:author="Nick.Tolimieri [2]" w:date="2022-09-27T15:21:00Z">
                <w:pPr/>
              </w:pPrChange>
            </w:pPr>
            <w:ins w:id="9532" w:author="Nick.Tolimieri [2]" w:date="2022-09-27T15:21:00Z">
              <w:del w:id="9533" w:author="Nick.Tolimieri" w:date="2022-09-30T14:57:00Z">
                <w:r w:rsidRPr="007772DD" w:rsidDel="0095582C">
                  <w:rPr>
                    <w:rFonts w:asciiTheme="minorHAnsi" w:eastAsiaTheme="minorHAnsi" w:hAnsiTheme="minorHAnsi" w:cstheme="minorBidi"/>
                    <w:sz w:val="22"/>
                    <w:szCs w:val="22"/>
                    <w:rPrChange w:id="9534" w:author="Nick.Tolimieri [2]" w:date="2022-09-27T15:21:00Z">
                      <w:rPr>
                        <w:rFonts w:ascii="Calibri" w:hAnsi="Calibri" w:cs="Calibri"/>
                        <w:color w:val="000000"/>
                        <w:sz w:val="22"/>
                        <w:szCs w:val="22"/>
                      </w:rPr>
                    </w:rPrChange>
                  </w:rPr>
                  <w:delText>NA</w:delText>
                </w:r>
              </w:del>
            </w:ins>
          </w:p>
        </w:tc>
        <w:tc>
          <w:tcPr>
            <w:tcW w:w="960" w:type="dxa"/>
            <w:noWrap/>
            <w:hideMark/>
            <w:tcPrChange w:id="95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36" w:author="Nick.Tolimieri [2]" w:date="2022-09-27T15:21:00Z"/>
                <w:del w:id="9537" w:author="Nick.Tolimieri" w:date="2022-09-30T14:57:00Z"/>
                <w:rFonts w:asciiTheme="minorHAnsi" w:eastAsiaTheme="minorHAnsi" w:hAnsiTheme="minorHAnsi" w:cstheme="minorBidi"/>
                <w:sz w:val="22"/>
                <w:szCs w:val="22"/>
                <w:rPrChange w:id="9538" w:author="Nick.Tolimieri [2]" w:date="2022-09-27T15:21:00Z">
                  <w:rPr>
                    <w:ins w:id="9539" w:author="Nick.Tolimieri [2]" w:date="2022-09-27T15:21:00Z"/>
                    <w:del w:id="9540" w:author="Nick.Tolimieri" w:date="2022-09-30T14:57:00Z"/>
                    <w:rFonts w:ascii="Calibri" w:hAnsi="Calibri" w:cs="Calibri"/>
                    <w:color w:val="000000"/>
                    <w:sz w:val="22"/>
                    <w:szCs w:val="22"/>
                  </w:rPr>
                </w:rPrChange>
              </w:rPr>
              <w:pPrChange w:id="9541" w:author="Nick.Tolimieri [2]" w:date="2022-09-27T15:21:00Z">
                <w:pPr/>
              </w:pPrChange>
            </w:pPr>
            <w:ins w:id="9542" w:author="Nick.Tolimieri [2]" w:date="2022-09-27T15:21:00Z">
              <w:del w:id="9543" w:author="Nick.Tolimieri" w:date="2022-09-30T14:57:00Z">
                <w:r w:rsidRPr="007772DD" w:rsidDel="0095582C">
                  <w:rPr>
                    <w:rFonts w:asciiTheme="minorHAnsi" w:eastAsiaTheme="minorHAnsi" w:hAnsiTheme="minorHAnsi" w:cstheme="minorBidi"/>
                    <w:sz w:val="22"/>
                    <w:szCs w:val="22"/>
                    <w:rPrChange w:id="9544"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9545" w:author="Nick.Tolimieri [2]" w:date="2022-09-27T15:21:00Z"/>
          <w:del w:id="9546" w:author="Nick.Tolimieri" w:date="2022-09-30T14:57:00Z"/>
          <w:trPrChange w:id="9547" w:author="Nick.Tolimieri [2]" w:date="2022-09-27T15:21:00Z">
            <w:trPr>
              <w:divId w:val="486363627"/>
              <w:trHeight w:val="300"/>
            </w:trPr>
          </w:trPrChange>
        </w:trPr>
        <w:tc>
          <w:tcPr>
            <w:tcW w:w="960" w:type="dxa"/>
            <w:noWrap/>
            <w:hideMark/>
            <w:tcPrChange w:id="95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49" w:author="Nick.Tolimieri [2]" w:date="2022-09-27T15:21:00Z"/>
                <w:del w:id="9550" w:author="Nick.Tolimieri" w:date="2022-09-30T14:57:00Z"/>
                <w:rFonts w:asciiTheme="minorHAnsi" w:eastAsiaTheme="minorHAnsi" w:hAnsiTheme="minorHAnsi" w:cstheme="minorBidi"/>
                <w:sz w:val="22"/>
                <w:szCs w:val="22"/>
                <w:rPrChange w:id="9551" w:author="Nick.Tolimieri [2]" w:date="2022-09-27T15:21:00Z">
                  <w:rPr>
                    <w:ins w:id="9552" w:author="Nick.Tolimieri [2]" w:date="2022-09-27T15:21:00Z"/>
                    <w:del w:id="9553" w:author="Nick.Tolimieri" w:date="2022-09-30T14:57:00Z"/>
                    <w:rFonts w:ascii="Calibri" w:hAnsi="Calibri" w:cs="Calibri"/>
                    <w:color w:val="000000"/>
                    <w:sz w:val="22"/>
                    <w:szCs w:val="22"/>
                  </w:rPr>
                </w:rPrChange>
              </w:rPr>
              <w:pPrChange w:id="9554" w:author="Nick.Tolimieri [2]" w:date="2022-09-27T15:21:00Z">
                <w:pPr/>
              </w:pPrChange>
            </w:pPr>
            <w:ins w:id="9555" w:author="Nick.Tolimieri [2]" w:date="2022-09-27T15:21:00Z">
              <w:del w:id="9556" w:author="Nick.Tolimieri" w:date="2022-09-30T14:57:00Z">
                <w:r w:rsidRPr="007772DD" w:rsidDel="0095582C">
                  <w:rPr>
                    <w:rFonts w:asciiTheme="minorHAnsi" w:eastAsiaTheme="minorHAnsi" w:hAnsiTheme="minorHAnsi" w:cstheme="minorBidi"/>
                    <w:sz w:val="22"/>
                    <w:szCs w:val="22"/>
                    <w:rPrChange w:id="9557"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5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59" w:author="Nick.Tolimieri [2]" w:date="2022-09-27T15:21:00Z"/>
                <w:del w:id="9560" w:author="Nick.Tolimieri" w:date="2022-09-30T14:57:00Z"/>
                <w:rFonts w:asciiTheme="minorHAnsi" w:eastAsiaTheme="minorHAnsi" w:hAnsiTheme="minorHAnsi" w:cstheme="minorBidi"/>
                <w:sz w:val="22"/>
                <w:szCs w:val="22"/>
                <w:rPrChange w:id="9561" w:author="Nick.Tolimieri [2]" w:date="2022-09-27T15:21:00Z">
                  <w:rPr>
                    <w:ins w:id="9562" w:author="Nick.Tolimieri [2]" w:date="2022-09-27T15:21:00Z"/>
                    <w:del w:id="9563" w:author="Nick.Tolimieri" w:date="2022-09-30T14:57:00Z"/>
                    <w:rFonts w:ascii="Calibri" w:hAnsi="Calibri" w:cs="Calibri"/>
                    <w:color w:val="000000"/>
                    <w:sz w:val="22"/>
                    <w:szCs w:val="22"/>
                  </w:rPr>
                </w:rPrChange>
              </w:rPr>
              <w:pPrChange w:id="9564" w:author="Nick.Tolimieri [2]" w:date="2022-09-27T15:21:00Z">
                <w:pPr>
                  <w:jc w:val="right"/>
                </w:pPr>
              </w:pPrChange>
            </w:pPr>
            <w:ins w:id="9565" w:author="Nick.Tolimieri [2]" w:date="2022-09-27T15:21:00Z">
              <w:del w:id="9566" w:author="Nick.Tolimieri" w:date="2022-09-30T14:57:00Z">
                <w:r w:rsidRPr="007772DD" w:rsidDel="0095582C">
                  <w:rPr>
                    <w:rFonts w:asciiTheme="minorHAnsi" w:eastAsiaTheme="minorHAnsi" w:hAnsiTheme="minorHAnsi" w:cstheme="minorBidi"/>
                    <w:sz w:val="22"/>
                    <w:szCs w:val="22"/>
                    <w:rPrChange w:id="9567" w:author="Nick.Tolimieri [2]" w:date="2022-09-27T15:21:00Z">
                      <w:rPr>
                        <w:rFonts w:ascii="Calibri" w:hAnsi="Calibri" w:cs="Calibri"/>
                        <w:color w:val="000000"/>
                        <w:sz w:val="22"/>
                        <w:szCs w:val="22"/>
                      </w:rPr>
                    </w:rPrChange>
                  </w:rPr>
                  <w:delText>2000</w:delText>
                </w:r>
              </w:del>
            </w:ins>
          </w:p>
        </w:tc>
        <w:tc>
          <w:tcPr>
            <w:tcW w:w="960" w:type="dxa"/>
            <w:noWrap/>
            <w:hideMark/>
            <w:tcPrChange w:id="95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69" w:author="Nick.Tolimieri [2]" w:date="2022-09-27T15:21:00Z"/>
                <w:del w:id="9570" w:author="Nick.Tolimieri" w:date="2022-09-30T14:57:00Z"/>
                <w:rFonts w:asciiTheme="minorHAnsi" w:eastAsiaTheme="minorHAnsi" w:hAnsiTheme="minorHAnsi" w:cstheme="minorBidi"/>
                <w:sz w:val="22"/>
                <w:szCs w:val="22"/>
                <w:rPrChange w:id="9571" w:author="Nick.Tolimieri [2]" w:date="2022-09-27T15:21:00Z">
                  <w:rPr>
                    <w:ins w:id="9572" w:author="Nick.Tolimieri [2]" w:date="2022-09-27T15:21:00Z"/>
                    <w:del w:id="9573" w:author="Nick.Tolimieri" w:date="2022-09-30T14:57:00Z"/>
                    <w:rFonts w:ascii="Calibri" w:hAnsi="Calibri" w:cs="Calibri"/>
                    <w:color w:val="000000"/>
                    <w:sz w:val="22"/>
                    <w:szCs w:val="22"/>
                  </w:rPr>
                </w:rPrChange>
              </w:rPr>
              <w:pPrChange w:id="9574" w:author="Nick.Tolimieri [2]" w:date="2022-09-27T15:21:00Z">
                <w:pPr>
                  <w:jc w:val="right"/>
                </w:pPr>
              </w:pPrChange>
            </w:pPr>
            <w:ins w:id="9575" w:author="Nick.Tolimieri [2]" w:date="2022-09-27T15:21:00Z">
              <w:del w:id="9576" w:author="Nick.Tolimieri" w:date="2022-09-30T14:57:00Z">
                <w:r w:rsidRPr="007772DD" w:rsidDel="0095582C">
                  <w:rPr>
                    <w:rFonts w:asciiTheme="minorHAnsi" w:eastAsiaTheme="minorHAnsi" w:hAnsiTheme="minorHAnsi" w:cstheme="minorBidi"/>
                    <w:sz w:val="22"/>
                    <w:szCs w:val="22"/>
                    <w:rPrChange w:id="9577" w:author="Nick.Tolimieri [2]" w:date="2022-09-27T15:21:00Z">
                      <w:rPr>
                        <w:rFonts w:ascii="Calibri" w:hAnsi="Calibri" w:cs="Calibri"/>
                        <w:color w:val="000000"/>
                        <w:sz w:val="22"/>
                        <w:szCs w:val="22"/>
                      </w:rPr>
                    </w:rPrChange>
                  </w:rPr>
                  <w:delText>0</w:delText>
                </w:r>
              </w:del>
            </w:ins>
          </w:p>
        </w:tc>
        <w:tc>
          <w:tcPr>
            <w:tcW w:w="960" w:type="dxa"/>
            <w:noWrap/>
            <w:hideMark/>
            <w:tcPrChange w:id="957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79" w:author="Nick.Tolimieri [2]" w:date="2022-09-27T15:21:00Z"/>
                <w:del w:id="9580" w:author="Nick.Tolimieri" w:date="2022-09-30T14:57:00Z"/>
                <w:rFonts w:asciiTheme="minorHAnsi" w:eastAsiaTheme="minorHAnsi" w:hAnsiTheme="minorHAnsi" w:cstheme="minorBidi"/>
                <w:sz w:val="22"/>
                <w:szCs w:val="22"/>
                <w:rPrChange w:id="9581" w:author="Nick.Tolimieri [2]" w:date="2022-09-27T15:21:00Z">
                  <w:rPr>
                    <w:ins w:id="9582" w:author="Nick.Tolimieri [2]" w:date="2022-09-27T15:21:00Z"/>
                    <w:del w:id="9583" w:author="Nick.Tolimieri" w:date="2022-09-30T14:57:00Z"/>
                    <w:rFonts w:ascii="Calibri" w:hAnsi="Calibri" w:cs="Calibri"/>
                    <w:color w:val="000000"/>
                    <w:sz w:val="22"/>
                    <w:szCs w:val="22"/>
                  </w:rPr>
                </w:rPrChange>
              </w:rPr>
              <w:pPrChange w:id="9584" w:author="Nick.Tolimieri [2]" w:date="2022-09-27T15:21:00Z">
                <w:pPr>
                  <w:jc w:val="right"/>
                </w:pPr>
              </w:pPrChange>
            </w:pPr>
            <w:ins w:id="9585" w:author="Nick.Tolimieri [2]" w:date="2022-09-27T15:21:00Z">
              <w:del w:id="9586" w:author="Nick.Tolimieri" w:date="2022-09-30T14:57:00Z">
                <w:r w:rsidRPr="007772DD" w:rsidDel="0095582C">
                  <w:rPr>
                    <w:rFonts w:asciiTheme="minorHAnsi" w:eastAsiaTheme="minorHAnsi" w:hAnsiTheme="minorHAnsi" w:cstheme="minorBidi"/>
                    <w:sz w:val="22"/>
                    <w:szCs w:val="22"/>
                    <w:rPrChange w:id="9587" w:author="Nick.Tolimieri [2]" w:date="2022-09-27T15:21:00Z">
                      <w:rPr>
                        <w:rFonts w:ascii="Calibri" w:hAnsi="Calibri" w:cs="Calibri"/>
                        <w:color w:val="000000"/>
                        <w:sz w:val="22"/>
                        <w:szCs w:val="22"/>
                      </w:rPr>
                    </w:rPrChange>
                  </w:rPr>
                  <w:delText>0</w:delText>
                </w:r>
              </w:del>
            </w:ins>
          </w:p>
        </w:tc>
        <w:tc>
          <w:tcPr>
            <w:tcW w:w="960" w:type="dxa"/>
            <w:noWrap/>
            <w:hideMark/>
            <w:tcPrChange w:id="95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89" w:author="Nick.Tolimieri [2]" w:date="2022-09-27T15:21:00Z"/>
                <w:del w:id="9590" w:author="Nick.Tolimieri" w:date="2022-09-30T14:57:00Z"/>
                <w:rFonts w:asciiTheme="minorHAnsi" w:eastAsiaTheme="minorHAnsi" w:hAnsiTheme="minorHAnsi" w:cstheme="minorBidi"/>
                <w:sz w:val="22"/>
                <w:szCs w:val="22"/>
                <w:rPrChange w:id="9591" w:author="Nick.Tolimieri [2]" w:date="2022-09-27T15:21:00Z">
                  <w:rPr>
                    <w:ins w:id="9592" w:author="Nick.Tolimieri [2]" w:date="2022-09-27T15:21:00Z"/>
                    <w:del w:id="9593" w:author="Nick.Tolimieri" w:date="2022-09-30T14:57:00Z"/>
                    <w:rFonts w:ascii="Calibri" w:hAnsi="Calibri" w:cs="Calibri"/>
                    <w:color w:val="000000"/>
                    <w:sz w:val="22"/>
                    <w:szCs w:val="22"/>
                  </w:rPr>
                </w:rPrChange>
              </w:rPr>
              <w:pPrChange w:id="9594" w:author="Nick.Tolimieri [2]" w:date="2022-09-27T15:21:00Z">
                <w:pPr>
                  <w:jc w:val="right"/>
                </w:pPr>
              </w:pPrChange>
            </w:pPr>
            <w:ins w:id="9595" w:author="Nick.Tolimieri [2]" w:date="2022-09-27T15:21:00Z">
              <w:del w:id="9596" w:author="Nick.Tolimieri" w:date="2022-09-30T14:57:00Z">
                <w:r w:rsidRPr="007772DD" w:rsidDel="0095582C">
                  <w:rPr>
                    <w:rFonts w:asciiTheme="minorHAnsi" w:eastAsiaTheme="minorHAnsi" w:hAnsiTheme="minorHAnsi" w:cstheme="minorBidi"/>
                    <w:sz w:val="22"/>
                    <w:szCs w:val="22"/>
                    <w:rPrChange w:id="9597" w:author="Nick.Tolimieri [2]" w:date="2022-09-27T15:21:00Z">
                      <w:rPr>
                        <w:rFonts w:ascii="Calibri" w:hAnsi="Calibri" w:cs="Calibri"/>
                        <w:color w:val="000000"/>
                        <w:sz w:val="22"/>
                        <w:szCs w:val="22"/>
                      </w:rPr>
                    </w:rPrChange>
                  </w:rPr>
                  <w:delText>0</w:delText>
                </w:r>
              </w:del>
            </w:ins>
          </w:p>
        </w:tc>
        <w:tc>
          <w:tcPr>
            <w:tcW w:w="960" w:type="dxa"/>
            <w:noWrap/>
            <w:hideMark/>
            <w:tcPrChange w:id="95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599" w:author="Nick.Tolimieri [2]" w:date="2022-09-27T15:21:00Z"/>
                <w:del w:id="9600" w:author="Nick.Tolimieri" w:date="2022-09-30T14:57:00Z"/>
                <w:rFonts w:asciiTheme="minorHAnsi" w:eastAsiaTheme="minorHAnsi" w:hAnsiTheme="minorHAnsi" w:cstheme="minorBidi"/>
                <w:sz w:val="22"/>
                <w:szCs w:val="22"/>
                <w:rPrChange w:id="9601" w:author="Nick.Tolimieri [2]" w:date="2022-09-27T15:21:00Z">
                  <w:rPr>
                    <w:ins w:id="9602" w:author="Nick.Tolimieri [2]" w:date="2022-09-27T15:21:00Z"/>
                    <w:del w:id="9603" w:author="Nick.Tolimieri" w:date="2022-09-30T14:57:00Z"/>
                    <w:rFonts w:ascii="Calibri" w:hAnsi="Calibri" w:cs="Calibri"/>
                    <w:color w:val="000000"/>
                    <w:sz w:val="22"/>
                    <w:szCs w:val="22"/>
                  </w:rPr>
                </w:rPrChange>
              </w:rPr>
              <w:pPrChange w:id="9604" w:author="Nick.Tolimieri [2]" w:date="2022-09-27T15:21:00Z">
                <w:pPr>
                  <w:jc w:val="right"/>
                </w:pPr>
              </w:pPrChange>
            </w:pPr>
            <w:ins w:id="9605" w:author="Nick.Tolimieri [2]" w:date="2022-09-27T15:21:00Z">
              <w:del w:id="9606" w:author="Nick.Tolimieri" w:date="2022-09-30T14:57:00Z">
                <w:r w:rsidRPr="007772DD" w:rsidDel="0095582C">
                  <w:rPr>
                    <w:rFonts w:asciiTheme="minorHAnsi" w:eastAsiaTheme="minorHAnsi" w:hAnsiTheme="minorHAnsi" w:cstheme="minorBidi"/>
                    <w:sz w:val="22"/>
                    <w:szCs w:val="22"/>
                    <w:rPrChange w:id="9607" w:author="Nick.Tolimieri [2]" w:date="2022-09-27T15:21:00Z">
                      <w:rPr>
                        <w:rFonts w:ascii="Calibri" w:hAnsi="Calibri" w:cs="Calibri"/>
                        <w:color w:val="000000"/>
                        <w:sz w:val="22"/>
                        <w:szCs w:val="22"/>
                      </w:rPr>
                    </w:rPrChange>
                  </w:rPr>
                  <w:delText>0</w:delText>
                </w:r>
              </w:del>
            </w:ins>
          </w:p>
        </w:tc>
        <w:tc>
          <w:tcPr>
            <w:tcW w:w="960" w:type="dxa"/>
            <w:noWrap/>
            <w:hideMark/>
            <w:tcPrChange w:id="96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09" w:author="Nick.Tolimieri [2]" w:date="2022-09-27T15:21:00Z"/>
                <w:del w:id="9610" w:author="Nick.Tolimieri" w:date="2022-09-30T14:57:00Z"/>
                <w:rFonts w:asciiTheme="minorHAnsi" w:eastAsiaTheme="minorHAnsi" w:hAnsiTheme="minorHAnsi" w:cstheme="minorBidi"/>
                <w:sz w:val="22"/>
                <w:szCs w:val="22"/>
                <w:rPrChange w:id="9611" w:author="Nick.Tolimieri [2]" w:date="2022-09-27T15:21:00Z">
                  <w:rPr>
                    <w:ins w:id="9612" w:author="Nick.Tolimieri [2]" w:date="2022-09-27T15:21:00Z"/>
                    <w:del w:id="9613" w:author="Nick.Tolimieri" w:date="2022-09-30T14:57:00Z"/>
                    <w:rFonts w:ascii="Calibri" w:hAnsi="Calibri" w:cs="Calibri"/>
                    <w:color w:val="000000"/>
                    <w:sz w:val="22"/>
                    <w:szCs w:val="22"/>
                  </w:rPr>
                </w:rPrChange>
              </w:rPr>
              <w:pPrChange w:id="9614" w:author="Nick.Tolimieri [2]" w:date="2022-09-27T15:21:00Z">
                <w:pPr/>
              </w:pPrChange>
            </w:pPr>
            <w:ins w:id="9615" w:author="Nick.Tolimieri [2]" w:date="2022-09-27T15:21:00Z">
              <w:del w:id="9616" w:author="Nick.Tolimieri" w:date="2022-09-30T14:57:00Z">
                <w:r w:rsidRPr="007772DD" w:rsidDel="0095582C">
                  <w:rPr>
                    <w:rFonts w:asciiTheme="minorHAnsi" w:eastAsiaTheme="minorHAnsi" w:hAnsiTheme="minorHAnsi" w:cstheme="minorBidi"/>
                    <w:sz w:val="22"/>
                    <w:szCs w:val="22"/>
                    <w:rPrChange w:id="9617" w:author="Nick.Tolimieri [2]" w:date="2022-09-27T15:21:00Z">
                      <w:rPr>
                        <w:rFonts w:ascii="Calibri" w:hAnsi="Calibri" w:cs="Calibri"/>
                        <w:color w:val="000000"/>
                        <w:sz w:val="22"/>
                        <w:szCs w:val="22"/>
                      </w:rPr>
                    </w:rPrChange>
                  </w:rPr>
                  <w:delText>NA</w:delText>
                </w:r>
              </w:del>
            </w:ins>
          </w:p>
        </w:tc>
        <w:tc>
          <w:tcPr>
            <w:tcW w:w="960" w:type="dxa"/>
            <w:noWrap/>
            <w:hideMark/>
            <w:tcPrChange w:id="961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19" w:author="Nick.Tolimieri [2]" w:date="2022-09-27T15:21:00Z"/>
                <w:del w:id="9620" w:author="Nick.Tolimieri" w:date="2022-09-30T14:57:00Z"/>
                <w:rFonts w:asciiTheme="minorHAnsi" w:eastAsiaTheme="minorHAnsi" w:hAnsiTheme="minorHAnsi" w:cstheme="minorBidi"/>
                <w:sz w:val="22"/>
                <w:szCs w:val="22"/>
                <w:rPrChange w:id="9621" w:author="Nick.Tolimieri [2]" w:date="2022-09-27T15:21:00Z">
                  <w:rPr>
                    <w:ins w:id="9622" w:author="Nick.Tolimieri [2]" w:date="2022-09-27T15:21:00Z"/>
                    <w:del w:id="9623" w:author="Nick.Tolimieri" w:date="2022-09-30T14:57:00Z"/>
                    <w:rFonts w:ascii="Calibri" w:hAnsi="Calibri" w:cs="Calibri"/>
                    <w:color w:val="000000"/>
                    <w:sz w:val="22"/>
                    <w:szCs w:val="22"/>
                  </w:rPr>
                </w:rPrChange>
              </w:rPr>
              <w:pPrChange w:id="9624" w:author="Nick.Tolimieri [2]" w:date="2022-09-27T15:21:00Z">
                <w:pPr/>
              </w:pPrChange>
            </w:pPr>
            <w:ins w:id="9625" w:author="Nick.Tolimieri [2]" w:date="2022-09-27T15:21:00Z">
              <w:del w:id="9626" w:author="Nick.Tolimieri" w:date="2022-09-30T14:57:00Z">
                <w:r w:rsidRPr="007772DD" w:rsidDel="0095582C">
                  <w:rPr>
                    <w:rFonts w:asciiTheme="minorHAnsi" w:eastAsiaTheme="minorHAnsi" w:hAnsiTheme="minorHAnsi" w:cstheme="minorBidi"/>
                    <w:sz w:val="22"/>
                    <w:szCs w:val="22"/>
                    <w:rPrChange w:id="9627" w:author="Nick.Tolimieri [2]" w:date="2022-09-27T15:21:00Z">
                      <w:rPr>
                        <w:rFonts w:ascii="Calibri" w:hAnsi="Calibri" w:cs="Calibri"/>
                        <w:color w:val="000000"/>
                        <w:sz w:val="22"/>
                        <w:szCs w:val="22"/>
                      </w:rPr>
                    </w:rPrChange>
                  </w:rPr>
                  <w:delText>NA</w:delText>
                </w:r>
              </w:del>
            </w:ins>
          </w:p>
        </w:tc>
        <w:tc>
          <w:tcPr>
            <w:tcW w:w="960" w:type="dxa"/>
            <w:noWrap/>
            <w:hideMark/>
            <w:tcPrChange w:id="96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29" w:author="Nick.Tolimieri [2]" w:date="2022-09-27T15:21:00Z"/>
                <w:del w:id="9630" w:author="Nick.Tolimieri" w:date="2022-09-30T14:57:00Z"/>
                <w:rFonts w:asciiTheme="minorHAnsi" w:eastAsiaTheme="minorHAnsi" w:hAnsiTheme="minorHAnsi" w:cstheme="minorBidi"/>
                <w:sz w:val="22"/>
                <w:szCs w:val="22"/>
                <w:rPrChange w:id="9631" w:author="Nick.Tolimieri [2]" w:date="2022-09-27T15:21:00Z">
                  <w:rPr>
                    <w:ins w:id="9632" w:author="Nick.Tolimieri [2]" w:date="2022-09-27T15:21:00Z"/>
                    <w:del w:id="9633" w:author="Nick.Tolimieri" w:date="2022-09-30T14:57:00Z"/>
                    <w:rFonts w:ascii="Calibri" w:hAnsi="Calibri" w:cs="Calibri"/>
                    <w:color w:val="000000"/>
                    <w:sz w:val="22"/>
                    <w:szCs w:val="22"/>
                  </w:rPr>
                </w:rPrChange>
              </w:rPr>
              <w:pPrChange w:id="9634" w:author="Nick.Tolimieri [2]" w:date="2022-09-27T15:21:00Z">
                <w:pPr/>
              </w:pPrChange>
            </w:pPr>
            <w:ins w:id="9635" w:author="Nick.Tolimieri [2]" w:date="2022-09-27T15:21:00Z">
              <w:del w:id="9636" w:author="Nick.Tolimieri" w:date="2022-09-30T14:57:00Z">
                <w:r w:rsidRPr="007772DD" w:rsidDel="0095582C">
                  <w:rPr>
                    <w:rFonts w:asciiTheme="minorHAnsi" w:eastAsiaTheme="minorHAnsi" w:hAnsiTheme="minorHAnsi" w:cstheme="minorBidi"/>
                    <w:sz w:val="22"/>
                    <w:szCs w:val="22"/>
                    <w:rPrChange w:id="9637" w:author="Nick.Tolimieri [2]" w:date="2022-09-27T15:21:00Z">
                      <w:rPr>
                        <w:rFonts w:ascii="Calibri" w:hAnsi="Calibri" w:cs="Calibri"/>
                        <w:color w:val="000000"/>
                        <w:sz w:val="22"/>
                        <w:szCs w:val="22"/>
                      </w:rPr>
                    </w:rPrChange>
                  </w:rPr>
                  <w:delText>NA</w:delText>
                </w:r>
              </w:del>
            </w:ins>
          </w:p>
        </w:tc>
        <w:tc>
          <w:tcPr>
            <w:tcW w:w="960" w:type="dxa"/>
            <w:noWrap/>
            <w:hideMark/>
            <w:tcPrChange w:id="96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39" w:author="Nick.Tolimieri [2]" w:date="2022-09-27T15:21:00Z"/>
                <w:del w:id="9640" w:author="Nick.Tolimieri" w:date="2022-09-30T14:57:00Z"/>
                <w:rFonts w:asciiTheme="minorHAnsi" w:eastAsiaTheme="minorHAnsi" w:hAnsiTheme="minorHAnsi" w:cstheme="minorBidi"/>
                <w:sz w:val="22"/>
                <w:szCs w:val="22"/>
                <w:rPrChange w:id="9641" w:author="Nick.Tolimieri [2]" w:date="2022-09-27T15:21:00Z">
                  <w:rPr>
                    <w:ins w:id="9642" w:author="Nick.Tolimieri [2]" w:date="2022-09-27T15:21:00Z"/>
                    <w:del w:id="9643" w:author="Nick.Tolimieri" w:date="2022-09-30T14:57:00Z"/>
                    <w:rFonts w:ascii="Calibri" w:hAnsi="Calibri" w:cs="Calibri"/>
                    <w:color w:val="000000"/>
                    <w:sz w:val="22"/>
                    <w:szCs w:val="22"/>
                  </w:rPr>
                </w:rPrChange>
              </w:rPr>
              <w:pPrChange w:id="9644" w:author="Nick.Tolimieri [2]" w:date="2022-09-27T15:21:00Z">
                <w:pPr/>
              </w:pPrChange>
            </w:pPr>
            <w:ins w:id="9645" w:author="Nick.Tolimieri [2]" w:date="2022-09-27T15:21:00Z">
              <w:del w:id="9646" w:author="Nick.Tolimieri" w:date="2022-09-30T14:57:00Z">
                <w:r w:rsidRPr="007772DD" w:rsidDel="0095582C">
                  <w:rPr>
                    <w:rFonts w:asciiTheme="minorHAnsi" w:eastAsiaTheme="minorHAnsi" w:hAnsiTheme="minorHAnsi" w:cstheme="minorBidi"/>
                    <w:sz w:val="22"/>
                    <w:szCs w:val="22"/>
                    <w:rPrChange w:id="9647"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9648" w:author="Nick.Tolimieri [2]" w:date="2022-09-27T15:21:00Z"/>
          <w:del w:id="9649" w:author="Nick.Tolimieri" w:date="2022-09-30T14:57:00Z"/>
          <w:trPrChange w:id="9650" w:author="Nick.Tolimieri [2]" w:date="2022-09-27T15:21:00Z">
            <w:trPr>
              <w:divId w:val="486363627"/>
              <w:trHeight w:val="300"/>
            </w:trPr>
          </w:trPrChange>
        </w:trPr>
        <w:tc>
          <w:tcPr>
            <w:tcW w:w="960" w:type="dxa"/>
            <w:noWrap/>
            <w:hideMark/>
            <w:tcPrChange w:id="96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52" w:author="Nick.Tolimieri [2]" w:date="2022-09-27T15:21:00Z"/>
                <w:del w:id="9653" w:author="Nick.Tolimieri" w:date="2022-09-30T14:57:00Z"/>
                <w:rFonts w:asciiTheme="minorHAnsi" w:eastAsiaTheme="minorHAnsi" w:hAnsiTheme="minorHAnsi" w:cstheme="minorBidi"/>
                <w:sz w:val="22"/>
                <w:szCs w:val="22"/>
                <w:rPrChange w:id="9654" w:author="Nick.Tolimieri [2]" w:date="2022-09-27T15:21:00Z">
                  <w:rPr>
                    <w:ins w:id="9655" w:author="Nick.Tolimieri [2]" w:date="2022-09-27T15:21:00Z"/>
                    <w:del w:id="9656" w:author="Nick.Tolimieri" w:date="2022-09-30T14:57:00Z"/>
                    <w:rFonts w:ascii="Calibri" w:hAnsi="Calibri" w:cs="Calibri"/>
                    <w:color w:val="000000"/>
                    <w:sz w:val="22"/>
                    <w:szCs w:val="22"/>
                  </w:rPr>
                </w:rPrChange>
              </w:rPr>
              <w:pPrChange w:id="9657" w:author="Nick.Tolimieri [2]" w:date="2022-09-27T15:21:00Z">
                <w:pPr/>
              </w:pPrChange>
            </w:pPr>
            <w:ins w:id="9658" w:author="Nick.Tolimieri [2]" w:date="2022-09-27T15:21:00Z">
              <w:del w:id="9659" w:author="Nick.Tolimieri" w:date="2022-09-30T14:57:00Z">
                <w:r w:rsidRPr="007772DD" w:rsidDel="0095582C">
                  <w:rPr>
                    <w:rFonts w:asciiTheme="minorHAnsi" w:eastAsiaTheme="minorHAnsi" w:hAnsiTheme="minorHAnsi" w:cstheme="minorBidi"/>
                    <w:sz w:val="22"/>
                    <w:szCs w:val="22"/>
                    <w:rPrChange w:id="9660"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6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62" w:author="Nick.Tolimieri [2]" w:date="2022-09-27T15:21:00Z"/>
                <w:del w:id="9663" w:author="Nick.Tolimieri" w:date="2022-09-30T14:57:00Z"/>
                <w:rFonts w:asciiTheme="minorHAnsi" w:eastAsiaTheme="minorHAnsi" w:hAnsiTheme="minorHAnsi" w:cstheme="minorBidi"/>
                <w:sz w:val="22"/>
                <w:szCs w:val="22"/>
                <w:rPrChange w:id="9664" w:author="Nick.Tolimieri [2]" w:date="2022-09-27T15:21:00Z">
                  <w:rPr>
                    <w:ins w:id="9665" w:author="Nick.Tolimieri [2]" w:date="2022-09-27T15:21:00Z"/>
                    <w:del w:id="9666" w:author="Nick.Tolimieri" w:date="2022-09-30T14:57:00Z"/>
                    <w:rFonts w:ascii="Calibri" w:hAnsi="Calibri" w:cs="Calibri"/>
                    <w:color w:val="000000"/>
                    <w:sz w:val="22"/>
                    <w:szCs w:val="22"/>
                  </w:rPr>
                </w:rPrChange>
              </w:rPr>
              <w:pPrChange w:id="9667" w:author="Nick.Tolimieri [2]" w:date="2022-09-27T15:21:00Z">
                <w:pPr>
                  <w:jc w:val="right"/>
                </w:pPr>
              </w:pPrChange>
            </w:pPr>
            <w:ins w:id="9668" w:author="Nick.Tolimieri [2]" w:date="2022-09-27T15:21:00Z">
              <w:del w:id="9669" w:author="Nick.Tolimieri" w:date="2022-09-30T14:57:00Z">
                <w:r w:rsidRPr="007772DD" w:rsidDel="0095582C">
                  <w:rPr>
                    <w:rFonts w:asciiTheme="minorHAnsi" w:eastAsiaTheme="minorHAnsi" w:hAnsiTheme="minorHAnsi" w:cstheme="minorBidi"/>
                    <w:sz w:val="22"/>
                    <w:szCs w:val="22"/>
                    <w:rPrChange w:id="9670" w:author="Nick.Tolimieri [2]" w:date="2022-09-27T15:21:00Z">
                      <w:rPr>
                        <w:rFonts w:ascii="Calibri" w:hAnsi="Calibri" w:cs="Calibri"/>
                        <w:color w:val="000000"/>
                        <w:sz w:val="22"/>
                        <w:szCs w:val="22"/>
                      </w:rPr>
                    </w:rPrChange>
                  </w:rPr>
                  <w:delText>2001</w:delText>
                </w:r>
              </w:del>
            </w:ins>
          </w:p>
        </w:tc>
        <w:tc>
          <w:tcPr>
            <w:tcW w:w="960" w:type="dxa"/>
            <w:noWrap/>
            <w:hideMark/>
            <w:tcPrChange w:id="96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72" w:author="Nick.Tolimieri [2]" w:date="2022-09-27T15:21:00Z"/>
                <w:del w:id="9673" w:author="Nick.Tolimieri" w:date="2022-09-30T14:57:00Z"/>
                <w:rFonts w:asciiTheme="minorHAnsi" w:eastAsiaTheme="minorHAnsi" w:hAnsiTheme="minorHAnsi" w:cstheme="minorBidi"/>
                <w:sz w:val="22"/>
                <w:szCs w:val="22"/>
                <w:rPrChange w:id="9674" w:author="Nick.Tolimieri [2]" w:date="2022-09-27T15:21:00Z">
                  <w:rPr>
                    <w:ins w:id="9675" w:author="Nick.Tolimieri [2]" w:date="2022-09-27T15:21:00Z"/>
                    <w:del w:id="9676" w:author="Nick.Tolimieri" w:date="2022-09-30T14:57:00Z"/>
                    <w:rFonts w:ascii="Calibri" w:hAnsi="Calibri" w:cs="Calibri"/>
                    <w:color w:val="000000"/>
                    <w:sz w:val="22"/>
                    <w:szCs w:val="22"/>
                  </w:rPr>
                </w:rPrChange>
              </w:rPr>
              <w:pPrChange w:id="9677" w:author="Nick.Tolimieri [2]" w:date="2022-09-27T15:21:00Z">
                <w:pPr>
                  <w:jc w:val="right"/>
                </w:pPr>
              </w:pPrChange>
            </w:pPr>
            <w:ins w:id="9678" w:author="Nick.Tolimieri [2]" w:date="2022-09-27T15:21:00Z">
              <w:del w:id="9679" w:author="Nick.Tolimieri" w:date="2022-09-30T14:57:00Z">
                <w:r w:rsidRPr="007772DD" w:rsidDel="0095582C">
                  <w:rPr>
                    <w:rFonts w:asciiTheme="minorHAnsi" w:eastAsiaTheme="minorHAnsi" w:hAnsiTheme="minorHAnsi" w:cstheme="minorBidi"/>
                    <w:sz w:val="22"/>
                    <w:szCs w:val="22"/>
                    <w:rPrChange w:id="9680" w:author="Nick.Tolimieri [2]" w:date="2022-09-27T15:21:00Z">
                      <w:rPr>
                        <w:rFonts w:ascii="Calibri" w:hAnsi="Calibri" w:cs="Calibri"/>
                        <w:color w:val="000000"/>
                        <w:sz w:val="22"/>
                        <w:szCs w:val="22"/>
                      </w:rPr>
                    </w:rPrChange>
                  </w:rPr>
                  <w:delText>0</w:delText>
                </w:r>
              </w:del>
            </w:ins>
          </w:p>
        </w:tc>
        <w:tc>
          <w:tcPr>
            <w:tcW w:w="960" w:type="dxa"/>
            <w:noWrap/>
            <w:hideMark/>
            <w:tcPrChange w:id="96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82" w:author="Nick.Tolimieri [2]" w:date="2022-09-27T15:21:00Z"/>
                <w:del w:id="9683" w:author="Nick.Tolimieri" w:date="2022-09-30T14:57:00Z"/>
                <w:rFonts w:asciiTheme="minorHAnsi" w:eastAsiaTheme="minorHAnsi" w:hAnsiTheme="minorHAnsi" w:cstheme="minorBidi"/>
                <w:sz w:val="22"/>
                <w:szCs w:val="22"/>
                <w:rPrChange w:id="9684" w:author="Nick.Tolimieri [2]" w:date="2022-09-27T15:21:00Z">
                  <w:rPr>
                    <w:ins w:id="9685" w:author="Nick.Tolimieri [2]" w:date="2022-09-27T15:21:00Z"/>
                    <w:del w:id="9686" w:author="Nick.Tolimieri" w:date="2022-09-30T14:57:00Z"/>
                    <w:rFonts w:ascii="Calibri" w:hAnsi="Calibri" w:cs="Calibri"/>
                    <w:color w:val="000000"/>
                    <w:sz w:val="22"/>
                    <w:szCs w:val="22"/>
                  </w:rPr>
                </w:rPrChange>
              </w:rPr>
              <w:pPrChange w:id="9687" w:author="Nick.Tolimieri [2]" w:date="2022-09-27T15:21:00Z">
                <w:pPr>
                  <w:jc w:val="right"/>
                </w:pPr>
              </w:pPrChange>
            </w:pPr>
            <w:ins w:id="9688" w:author="Nick.Tolimieri [2]" w:date="2022-09-27T15:21:00Z">
              <w:del w:id="9689" w:author="Nick.Tolimieri" w:date="2022-09-30T14:57:00Z">
                <w:r w:rsidRPr="007772DD" w:rsidDel="0095582C">
                  <w:rPr>
                    <w:rFonts w:asciiTheme="minorHAnsi" w:eastAsiaTheme="minorHAnsi" w:hAnsiTheme="minorHAnsi" w:cstheme="minorBidi"/>
                    <w:sz w:val="22"/>
                    <w:szCs w:val="22"/>
                    <w:rPrChange w:id="9690" w:author="Nick.Tolimieri [2]" w:date="2022-09-27T15:21:00Z">
                      <w:rPr>
                        <w:rFonts w:ascii="Calibri" w:hAnsi="Calibri" w:cs="Calibri"/>
                        <w:color w:val="000000"/>
                        <w:sz w:val="22"/>
                        <w:szCs w:val="22"/>
                      </w:rPr>
                    </w:rPrChange>
                  </w:rPr>
                  <w:delText>0</w:delText>
                </w:r>
              </w:del>
            </w:ins>
          </w:p>
        </w:tc>
        <w:tc>
          <w:tcPr>
            <w:tcW w:w="960" w:type="dxa"/>
            <w:noWrap/>
            <w:hideMark/>
            <w:tcPrChange w:id="96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692" w:author="Nick.Tolimieri [2]" w:date="2022-09-27T15:21:00Z"/>
                <w:del w:id="9693" w:author="Nick.Tolimieri" w:date="2022-09-30T14:57:00Z"/>
                <w:rFonts w:asciiTheme="minorHAnsi" w:eastAsiaTheme="minorHAnsi" w:hAnsiTheme="minorHAnsi" w:cstheme="minorBidi"/>
                <w:sz w:val="22"/>
                <w:szCs w:val="22"/>
                <w:rPrChange w:id="9694" w:author="Nick.Tolimieri [2]" w:date="2022-09-27T15:21:00Z">
                  <w:rPr>
                    <w:ins w:id="9695" w:author="Nick.Tolimieri [2]" w:date="2022-09-27T15:21:00Z"/>
                    <w:del w:id="9696" w:author="Nick.Tolimieri" w:date="2022-09-30T14:57:00Z"/>
                    <w:rFonts w:ascii="Calibri" w:hAnsi="Calibri" w:cs="Calibri"/>
                    <w:color w:val="000000"/>
                    <w:sz w:val="22"/>
                    <w:szCs w:val="22"/>
                  </w:rPr>
                </w:rPrChange>
              </w:rPr>
              <w:pPrChange w:id="9697" w:author="Nick.Tolimieri [2]" w:date="2022-09-27T15:21:00Z">
                <w:pPr>
                  <w:jc w:val="right"/>
                </w:pPr>
              </w:pPrChange>
            </w:pPr>
            <w:ins w:id="9698" w:author="Nick.Tolimieri [2]" w:date="2022-09-27T15:21:00Z">
              <w:del w:id="9699" w:author="Nick.Tolimieri" w:date="2022-09-30T14:57:00Z">
                <w:r w:rsidRPr="007772DD" w:rsidDel="0095582C">
                  <w:rPr>
                    <w:rFonts w:asciiTheme="minorHAnsi" w:eastAsiaTheme="minorHAnsi" w:hAnsiTheme="minorHAnsi" w:cstheme="minorBidi"/>
                    <w:sz w:val="22"/>
                    <w:szCs w:val="22"/>
                    <w:rPrChange w:id="9700" w:author="Nick.Tolimieri [2]" w:date="2022-09-27T15:21:00Z">
                      <w:rPr>
                        <w:rFonts w:ascii="Calibri" w:hAnsi="Calibri" w:cs="Calibri"/>
                        <w:color w:val="000000"/>
                        <w:sz w:val="22"/>
                        <w:szCs w:val="22"/>
                      </w:rPr>
                    </w:rPrChange>
                  </w:rPr>
                  <w:delText>0</w:delText>
                </w:r>
              </w:del>
            </w:ins>
          </w:p>
        </w:tc>
        <w:tc>
          <w:tcPr>
            <w:tcW w:w="960" w:type="dxa"/>
            <w:noWrap/>
            <w:hideMark/>
            <w:tcPrChange w:id="97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02" w:author="Nick.Tolimieri [2]" w:date="2022-09-27T15:21:00Z"/>
                <w:del w:id="9703" w:author="Nick.Tolimieri" w:date="2022-09-30T14:57:00Z"/>
                <w:rFonts w:asciiTheme="minorHAnsi" w:eastAsiaTheme="minorHAnsi" w:hAnsiTheme="minorHAnsi" w:cstheme="minorBidi"/>
                <w:sz w:val="22"/>
                <w:szCs w:val="22"/>
                <w:rPrChange w:id="9704" w:author="Nick.Tolimieri [2]" w:date="2022-09-27T15:21:00Z">
                  <w:rPr>
                    <w:ins w:id="9705" w:author="Nick.Tolimieri [2]" w:date="2022-09-27T15:21:00Z"/>
                    <w:del w:id="9706" w:author="Nick.Tolimieri" w:date="2022-09-30T14:57:00Z"/>
                    <w:rFonts w:ascii="Calibri" w:hAnsi="Calibri" w:cs="Calibri"/>
                    <w:color w:val="000000"/>
                    <w:sz w:val="22"/>
                    <w:szCs w:val="22"/>
                  </w:rPr>
                </w:rPrChange>
              </w:rPr>
              <w:pPrChange w:id="9707" w:author="Nick.Tolimieri [2]" w:date="2022-09-27T15:21:00Z">
                <w:pPr>
                  <w:jc w:val="right"/>
                </w:pPr>
              </w:pPrChange>
            </w:pPr>
            <w:ins w:id="9708" w:author="Nick.Tolimieri [2]" w:date="2022-09-27T15:21:00Z">
              <w:del w:id="9709" w:author="Nick.Tolimieri" w:date="2022-09-30T14:57:00Z">
                <w:r w:rsidRPr="007772DD" w:rsidDel="0095582C">
                  <w:rPr>
                    <w:rFonts w:asciiTheme="minorHAnsi" w:eastAsiaTheme="minorHAnsi" w:hAnsiTheme="minorHAnsi" w:cstheme="minorBidi"/>
                    <w:sz w:val="22"/>
                    <w:szCs w:val="22"/>
                    <w:rPrChange w:id="9710" w:author="Nick.Tolimieri [2]" w:date="2022-09-27T15:21:00Z">
                      <w:rPr>
                        <w:rFonts w:ascii="Calibri" w:hAnsi="Calibri" w:cs="Calibri"/>
                        <w:color w:val="000000"/>
                        <w:sz w:val="22"/>
                        <w:szCs w:val="22"/>
                      </w:rPr>
                    </w:rPrChange>
                  </w:rPr>
                  <w:delText>0</w:delText>
                </w:r>
              </w:del>
            </w:ins>
          </w:p>
        </w:tc>
        <w:tc>
          <w:tcPr>
            <w:tcW w:w="960" w:type="dxa"/>
            <w:noWrap/>
            <w:hideMark/>
            <w:tcPrChange w:id="97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12" w:author="Nick.Tolimieri [2]" w:date="2022-09-27T15:21:00Z"/>
                <w:del w:id="9713" w:author="Nick.Tolimieri" w:date="2022-09-30T14:57:00Z"/>
                <w:rFonts w:asciiTheme="minorHAnsi" w:eastAsiaTheme="minorHAnsi" w:hAnsiTheme="minorHAnsi" w:cstheme="minorBidi"/>
                <w:sz w:val="22"/>
                <w:szCs w:val="22"/>
                <w:rPrChange w:id="9714" w:author="Nick.Tolimieri [2]" w:date="2022-09-27T15:21:00Z">
                  <w:rPr>
                    <w:ins w:id="9715" w:author="Nick.Tolimieri [2]" w:date="2022-09-27T15:21:00Z"/>
                    <w:del w:id="9716" w:author="Nick.Tolimieri" w:date="2022-09-30T14:57:00Z"/>
                    <w:rFonts w:ascii="Calibri" w:hAnsi="Calibri" w:cs="Calibri"/>
                    <w:color w:val="000000"/>
                    <w:sz w:val="22"/>
                    <w:szCs w:val="22"/>
                  </w:rPr>
                </w:rPrChange>
              </w:rPr>
              <w:pPrChange w:id="9717" w:author="Nick.Tolimieri [2]" w:date="2022-09-27T15:21:00Z">
                <w:pPr/>
              </w:pPrChange>
            </w:pPr>
            <w:ins w:id="9718" w:author="Nick.Tolimieri [2]" w:date="2022-09-27T15:21:00Z">
              <w:del w:id="9719" w:author="Nick.Tolimieri" w:date="2022-09-30T14:57:00Z">
                <w:r w:rsidRPr="007772DD" w:rsidDel="0095582C">
                  <w:rPr>
                    <w:rFonts w:asciiTheme="minorHAnsi" w:eastAsiaTheme="minorHAnsi" w:hAnsiTheme="minorHAnsi" w:cstheme="minorBidi"/>
                    <w:sz w:val="22"/>
                    <w:szCs w:val="22"/>
                    <w:rPrChange w:id="9720" w:author="Nick.Tolimieri [2]" w:date="2022-09-27T15:21:00Z">
                      <w:rPr>
                        <w:rFonts w:ascii="Calibri" w:hAnsi="Calibri" w:cs="Calibri"/>
                        <w:color w:val="000000"/>
                        <w:sz w:val="22"/>
                        <w:szCs w:val="22"/>
                      </w:rPr>
                    </w:rPrChange>
                  </w:rPr>
                  <w:delText>NA</w:delText>
                </w:r>
              </w:del>
            </w:ins>
          </w:p>
        </w:tc>
        <w:tc>
          <w:tcPr>
            <w:tcW w:w="960" w:type="dxa"/>
            <w:noWrap/>
            <w:hideMark/>
            <w:tcPrChange w:id="97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22" w:author="Nick.Tolimieri [2]" w:date="2022-09-27T15:21:00Z"/>
                <w:del w:id="9723" w:author="Nick.Tolimieri" w:date="2022-09-30T14:57:00Z"/>
                <w:rFonts w:asciiTheme="minorHAnsi" w:eastAsiaTheme="minorHAnsi" w:hAnsiTheme="minorHAnsi" w:cstheme="minorBidi"/>
                <w:sz w:val="22"/>
                <w:szCs w:val="22"/>
                <w:rPrChange w:id="9724" w:author="Nick.Tolimieri [2]" w:date="2022-09-27T15:21:00Z">
                  <w:rPr>
                    <w:ins w:id="9725" w:author="Nick.Tolimieri [2]" w:date="2022-09-27T15:21:00Z"/>
                    <w:del w:id="9726" w:author="Nick.Tolimieri" w:date="2022-09-30T14:57:00Z"/>
                    <w:rFonts w:ascii="Calibri" w:hAnsi="Calibri" w:cs="Calibri"/>
                    <w:color w:val="000000"/>
                    <w:sz w:val="22"/>
                    <w:szCs w:val="22"/>
                  </w:rPr>
                </w:rPrChange>
              </w:rPr>
              <w:pPrChange w:id="9727" w:author="Nick.Tolimieri [2]" w:date="2022-09-27T15:21:00Z">
                <w:pPr/>
              </w:pPrChange>
            </w:pPr>
            <w:ins w:id="9728" w:author="Nick.Tolimieri [2]" w:date="2022-09-27T15:21:00Z">
              <w:del w:id="9729" w:author="Nick.Tolimieri" w:date="2022-09-30T14:57:00Z">
                <w:r w:rsidRPr="007772DD" w:rsidDel="0095582C">
                  <w:rPr>
                    <w:rFonts w:asciiTheme="minorHAnsi" w:eastAsiaTheme="minorHAnsi" w:hAnsiTheme="minorHAnsi" w:cstheme="minorBidi"/>
                    <w:sz w:val="22"/>
                    <w:szCs w:val="22"/>
                    <w:rPrChange w:id="9730" w:author="Nick.Tolimieri [2]" w:date="2022-09-27T15:21:00Z">
                      <w:rPr>
                        <w:rFonts w:ascii="Calibri" w:hAnsi="Calibri" w:cs="Calibri"/>
                        <w:color w:val="000000"/>
                        <w:sz w:val="22"/>
                        <w:szCs w:val="22"/>
                      </w:rPr>
                    </w:rPrChange>
                  </w:rPr>
                  <w:delText>NA</w:delText>
                </w:r>
              </w:del>
            </w:ins>
          </w:p>
        </w:tc>
        <w:tc>
          <w:tcPr>
            <w:tcW w:w="960" w:type="dxa"/>
            <w:noWrap/>
            <w:hideMark/>
            <w:tcPrChange w:id="97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32" w:author="Nick.Tolimieri [2]" w:date="2022-09-27T15:21:00Z"/>
                <w:del w:id="9733" w:author="Nick.Tolimieri" w:date="2022-09-30T14:57:00Z"/>
                <w:rFonts w:asciiTheme="minorHAnsi" w:eastAsiaTheme="minorHAnsi" w:hAnsiTheme="minorHAnsi" w:cstheme="minorBidi"/>
                <w:sz w:val="22"/>
                <w:szCs w:val="22"/>
                <w:rPrChange w:id="9734" w:author="Nick.Tolimieri [2]" w:date="2022-09-27T15:21:00Z">
                  <w:rPr>
                    <w:ins w:id="9735" w:author="Nick.Tolimieri [2]" w:date="2022-09-27T15:21:00Z"/>
                    <w:del w:id="9736" w:author="Nick.Tolimieri" w:date="2022-09-30T14:57:00Z"/>
                    <w:rFonts w:ascii="Calibri" w:hAnsi="Calibri" w:cs="Calibri"/>
                    <w:color w:val="000000"/>
                    <w:sz w:val="22"/>
                    <w:szCs w:val="22"/>
                  </w:rPr>
                </w:rPrChange>
              </w:rPr>
              <w:pPrChange w:id="9737" w:author="Nick.Tolimieri [2]" w:date="2022-09-27T15:21:00Z">
                <w:pPr/>
              </w:pPrChange>
            </w:pPr>
            <w:ins w:id="9738" w:author="Nick.Tolimieri [2]" w:date="2022-09-27T15:21:00Z">
              <w:del w:id="9739" w:author="Nick.Tolimieri" w:date="2022-09-30T14:57:00Z">
                <w:r w:rsidRPr="007772DD" w:rsidDel="0095582C">
                  <w:rPr>
                    <w:rFonts w:asciiTheme="minorHAnsi" w:eastAsiaTheme="minorHAnsi" w:hAnsiTheme="minorHAnsi" w:cstheme="minorBidi"/>
                    <w:sz w:val="22"/>
                    <w:szCs w:val="22"/>
                    <w:rPrChange w:id="9740" w:author="Nick.Tolimieri [2]" w:date="2022-09-27T15:21:00Z">
                      <w:rPr>
                        <w:rFonts w:ascii="Calibri" w:hAnsi="Calibri" w:cs="Calibri"/>
                        <w:color w:val="000000"/>
                        <w:sz w:val="22"/>
                        <w:szCs w:val="22"/>
                      </w:rPr>
                    </w:rPrChange>
                  </w:rPr>
                  <w:delText>NA</w:delText>
                </w:r>
              </w:del>
            </w:ins>
          </w:p>
        </w:tc>
        <w:tc>
          <w:tcPr>
            <w:tcW w:w="960" w:type="dxa"/>
            <w:noWrap/>
            <w:hideMark/>
            <w:tcPrChange w:id="97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42" w:author="Nick.Tolimieri [2]" w:date="2022-09-27T15:21:00Z"/>
                <w:del w:id="9743" w:author="Nick.Tolimieri" w:date="2022-09-30T14:57:00Z"/>
                <w:rFonts w:asciiTheme="minorHAnsi" w:eastAsiaTheme="minorHAnsi" w:hAnsiTheme="minorHAnsi" w:cstheme="minorBidi"/>
                <w:sz w:val="22"/>
                <w:szCs w:val="22"/>
                <w:rPrChange w:id="9744" w:author="Nick.Tolimieri [2]" w:date="2022-09-27T15:21:00Z">
                  <w:rPr>
                    <w:ins w:id="9745" w:author="Nick.Tolimieri [2]" w:date="2022-09-27T15:21:00Z"/>
                    <w:del w:id="9746" w:author="Nick.Tolimieri" w:date="2022-09-30T14:57:00Z"/>
                    <w:rFonts w:ascii="Calibri" w:hAnsi="Calibri" w:cs="Calibri"/>
                    <w:color w:val="000000"/>
                    <w:sz w:val="22"/>
                    <w:szCs w:val="22"/>
                  </w:rPr>
                </w:rPrChange>
              </w:rPr>
              <w:pPrChange w:id="9747" w:author="Nick.Tolimieri [2]" w:date="2022-09-27T15:21:00Z">
                <w:pPr/>
              </w:pPrChange>
            </w:pPr>
            <w:ins w:id="9748" w:author="Nick.Tolimieri [2]" w:date="2022-09-27T15:21:00Z">
              <w:del w:id="9749" w:author="Nick.Tolimieri" w:date="2022-09-30T14:57:00Z">
                <w:r w:rsidRPr="007772DD" w:rsidDel="0095582C">
                  <w:rPr>
                    <w:rFonts w:asciiTheme="minorHAnsi" w:eastAsiaTheme="minorHAnsi" w:hAnsiTheme="minorHAnsi" w:cstheme="minorBidi"/>
                    <w:sz w:val="22"/>
                    <w:szCs w:val="22"/>
                    <w:rPrChange w:id="9750"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9751" w:author="Nick.Tolimieri [2]" w:date="2022-09-27T15:21:00Z"/>
          <w:del w:id="9752" w:author="Nick.Tolimieri" w:date="2022-09-30T14:57:00Z"/>
          <w:trPrChange w:id="9753" w:author="Nick.Tolimieri [2]" w:date="2022-09-27T15:21:00Z">
            <w:trPr>
              <w:divId w:val="486363627"/>
              <w:trHeight w:val="300"/>
            </w:trPr>
          </w:trPrChange>
        </w:trPr>
        <w:tc>
          <w:tcPr>
            <w:tcW w:w="960" w:type="dxa"/>
            <w:noWrap/>
            <w:hideMark/>
            <w:tcPrChange w:id="97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55" w:author="Nick.Tolimieri [2]" w:date="2022-09-27T15:21:00Z"/>
                <w:del w:id="9756" w:author="Nick.Tolimieri" w:date="2022-09-30T14:57:00Z"/>
                <w:rFonts w:asciiTheme="minorHAnsi" w:eastAsiaTheme="minorHAnsi" w:hAnsiTheme="minorHAnsi" w:cstheme="minorBidi"/>
                <w:sz w:val="22"/>
                <w:szCs w:val="22"/>
                <w:rPrChange w:id="9757" w:author="Nick.Tolimieri [2]" w:date="2022-09-27T15:21:00Z">
                  <w:rPr>
                    <w:ins w:id="9758" w:author="Nick.Tolimieri [2]" w:date="2022-09-27T15:21:00Z"/>
                    <w:del w:id="9759" w:author="Nick.Tolimieri" w:date="2022-09-30T14:57:00Z"/>
                    <w:rFonts w:ascii="Calibri" w:hAnsi="Calibri" w:cs="Calibri"/>
                    <w:color w:val="000000"/>
                    <w:sz w:val="22"/>
                    <w:szCs w:val="22"/>
                  </w:rPr>
                </w:rPrChange>
              </w:rPr>
              <w:pPrChange w:id="9760" w:author="Nick.Tolimieri [2]" w:date="2022-09-27T15:21:00Z">
                <w:pPr/>
              </w:pPrChange>
            </w:pPr>
            <w:ins w:id="9761" w:author="Nick.Tolimieri [2]" w:date="2022-09-27T15:21:00Z">
              <w:del w:id="9762" w:author="Nick.Tolimieri" w:date="2022-09-30T14:57:00Z">
                <w:r w:rsidRPr="007772DD" w:rsidDel="0095582C">
                  <w:rPr>
                    <w:rFonts w:asciiTheme="minorHAnsi" w:eastAsiaTheme="minorHAnsi" w:hAnsiTheme="minorHAnsi" w:cstheme="minorBidi"/>
                    <w:sz w:val="22"/>
                    <w:szCs w:val="22"/>
                    <w:rPrChange w:id="9763"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7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65" w:author="Nick.Tolimieri [2]" w:date="2022-09-27T15:21:00Z"/>
                <w:del w:id="9766" w:author="Nick.Tolimieri" w:date="2022-09-30T14:57:00Z"/>
                <w:rFonts w:asciiTheme="minorHAnsi" w:eastAsiaTheme="minorHAnsi" w:hAnsiTheme="minorHAnsi" w:cstheme="minorBidi"/>
                <w:sz w:val="22"/>
                <w:szCs w:val="22"/>
                <w:rPrChange w:id="9767" w:author="Nick.Tolimieri [2]" w:date="2022-09-27T15:21:00Z">
                  <w:rPr>
                    <w:ins w:id="9768" w:author="Nick.Tolimieri [2]" w:date="2022-09-27T15:21:00Z"/>
                    <w:del w:id="9769" w:author="Nick.Tolimieri" w:date="2022-09-30T14:57:00Z"/>
                    <w:rFonts w:ascii="Calibri" w:hAnsi="Calibri" w:cs="Calibri"/>
                    <w:color w:val="000000"/>
                    <w:sz w:val="22"/>
                    <w:szCs w:val="22"/>
                  </w:rPr>
                </w:rPrChange>
              </w:rPr>
              <w:pPrChange w:id="9770" w:author="Nick.Tolimieri [2]" w:date="2022-09-27T15:21:00Z">
                <w:pPr>
                  <w:jc w:val="right"/>
                </w:pPr>
              </w:pPrChange>
            </w:pPr>
            <w:ins w:id="9771" w:author="Nick.Tolimieri [2]" w:date="2022-09-27T15:21:00Z">
              <w:del w:id="9772" w:author="Nick.Tolimieri" w:date="2022-09-30T14:57:00Z">
                <w:r w:rsidRPr="007772DD" w:rsidDel="0095582C">
                  <w:rPr>
                    <w:rFonts w:asciiTheme="minorHAnsi" w:eastAsiaTheme="minorHAnsi" w:hAnsiTheme="minorHAnsi" w:cstheme="minorBidi"/>
                    <w:sz w:val="22"/>
                    <w:szCs w:val="22"/>
                    <w:rPrChange w:id="9773" w:author="Nick.Tolimieri [2]" w:date="2022-09-27T15:21:00Z">
                      <w:rPr>
                        <w:rFonts w:ascii="Calibri" w:hAnsi="Calibri" w:cs="Calibri"/>
                        <w:color w:val="000000"/>
                        <w:sz w:val="22"/>
                        <w:szCs w:val="22"/>
                      </w:rPr>
                    </w:rPrChange>
                  </w:rPr>
                  <w:delText>2002</w:delText>
                </w:r>
              </w:del>
            </w:ins>
          </w:p>
        </w:tc>
        <w:tc>
          <w:tcPr>
            <w:tcW w:w="960" w:type="dxa"/>
            <w:noWrap/>
            <w:hideMark/>
            <w:tcPrChange w:id="97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75" w:author="Nick.Tolimieri [2]" w:date="2022-09-27T15:21:00Z"/>
                <w:del w:id="9776" w:author="Nick.Tolimieri" w:date="2022-09-30T14:57:00Z"/>
                <w:rFonts w:asciiTheme="minorHAnsi" w:eastAsiaTheme="minorHAnsi" w:hAnsiTheme="minorHAnsi" w:cstheme="minorBidi"/>
                <w:sz w:val="22"/>
                <w:szCs w:val="22"/>
                <w:rPrChange w:id="9777" w:author="Nick.Tolimieri [2]" w:date="2022-09-27T15:21:00Z">
                  <w:rPr>
                    <w:ins w:id="9778" w:author="Nick.Tolimieri [2]" w:date="2022-09-27T15:21:00Z"/>
                    <w:del w:id="9779" w:author="Nick.Tolimieri" w:date="2022-09-30T14:57:00Z"/>
                    <w:rFonts w:ascii="Calibri" w:hAnsi="Calibri" w:cs="Calibri"/>
                    <w:color w:val="000000"/>
                    <w:sz w:val="22"/>
                    <w:szCs w:val="22"/>
                  </w:rPr>
                </w:rPrChange>
              </w:rPr>
              <w:pPrChange w:id="9780" w:author="Nick.Tolimieri [2]" w:date="2022-09-27T15:21:00Z">
                <w:pPr>
                  <w:jc w:val="right"/>
                </w:pPr>
              </w:pPrChange>
            </w:pPr>
            <w:ins w:id="9781" w:author="Nick.Tolimieri [2]" w:date="2022-09-27T15:21:00Z">
              <w:del w:id="9782" w:author="Nick.Tolimieri" w:date="2022-09-30T14:57:00Z">
                <w:r w:rsidRPr="007772DD" w:rsidDel="0095582C">
                  <w:rPr>
                    <w:rFonts w:asciiTheme="minorHAnsi" w:eastAsiaTheme="minorHAnsi" w:hAnsiTheme="minorHAnsi" w:cstheme="minorBidi"/>
                    <w:sz w:val="22"/>
                    <w:szCs w:val="22"/>
                    <w:rPrChange w:id="9783" w:author="Nick.Tolimieri [2]" w:date="2022-09-27T15:21:00Z">
                      <w:rPr>
                        <w:rFonts w:ascii="Calibri" w:hAnsi="Calibri" w:cs="Calibri"/>
                        <w:color w:val="000000"/>
                        <w:sz w:val="22"/>
                        <w:szCs w:val="22"/>
                      </w:rPr>
                    </w:rPrChange>
                  </w:rPr>
                  <w:delText>0</w:delText>
                </w:r>
              </w:del>
            </w:ins>
          </w:p>
        </w:tc>
        <w:tc>
          <w:tcPr>
            <w:tcW w:w="960" w:type="dxa"/>
            <w:noWrap/>
            <w:hideMark/>
            <w:tcPrChange w:id="97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85" w:author="Nick.Tolimieri [2]" w:date="2022-09-27T15:21:00Z"/>
                <w:del w:id="9786" w:author="Nick.Tolimieri" w:date="2022-09-30T14:57:00Z"/>
                <w:rFonts w:asciiTheme="minorHAnsi" w:eastAsiaTheme="minorHAnsi" w:hAnsiTheme="minorHAnsi" w:cstheme="minorBidi"/>
                <w:sz w:val="22"/>
                <w:szCs w:val="22"/>
                <w:rPrChange w:id="9787" w:author="Nick.Tolimieri [2]" w:date="2022-09-27T15:21:00Z">
                  <w:rPr>
                    <w:ins w:id="9788" w:author="Nick.Tolimieri [2]" w:date="2022-09-27T15:21:00Z"/>
                    <w:del w:id="9789" w:author="Nick.Tolimieri" w:date="2022-09-30T14:57:00Z"/>
                    <w:rFonts w:ascii="Calibri" w:hAnsi="Calibri" w:cs="Calibri"/>
                    <w:color w:val="000000"/>
                    <w:sz w:val="22"/>
                    <w:szCs w:val="22"/>
                  </w:rPr>
                </w:rPrChange>
              </w:rPr>
              <w:pPrChange w:id="9790" w:author="Nick.Tolimieri [2]" w:date="2022-09-27T15:21:00Z">
                <w:pPr>
                  <w:jc w:val="right"/>
                </w:pPr>
              </w:pPrChange>
            </w:pPr>
            <w:ins w:id="9791" w:author="Nick.Tolimieri [2]" w:date="2022-09-27T15:21:00Z">
              <w:del w:id="9792" w:author="Nick.Tolimieri" w:date="2022-09-30T14:57:00Z">
                <w:r w:rsidRPr="007772DD" w:rsidDel="0095582C">
                  <w:rPr>
                    <w:rFonts w:asciiTheme="minorHAnsi" w:eastAsiaTheme="minorHAnsi" w:hAnsiTheme="minorHAnsi" w:cstheme="minorBidi"/>
                    <w:sz w:val="22"/>
                    <w:szCs w:val="22"/>
                    <w:rPrChange w:id="9793" w:author="Nick.Tolimieri [2]" w:date="2022-09-27T15:21:00Z">
                      <w:rPr>
                        <w:rFonts w:ascii="Calibri" w:hAnsi="Calibri" w:cs="Calibri"/>
                        <w:color w:val="000000"/>
                        <w:sz w:val="22"/>
                        <w:szCs w:val="22"/>
                      </w:rPr>
                    </w:rPrChange>
                  </w:rPr>
                  <w:delText>12</w:delText>
                </w:r>
              </w:del>
            </w:ins>
          </w:p>
        </w:tc>
        <w:tc>
          <w:tcPr>
            <w:tcW w:w="960" w:type="dxa"/>
            <w:noWrap/>
            <w:hideMark/>
            <w:tcPrChange w:id="97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795" w:author="Nick.Tolimieri [2]" w:date="2022-09-27T15:21:00Z"/>
                <w:del w:id="9796" w:author="Nick.Tolimieri" w:date="2022-09-30T14:57:00Z"/>
                <w:rFonts w:asciiTheme="minorHAnsi" w:eastAsiaTheme="minorHAnsi" w:hAnsiTheme="minorHAnsi" w:cstheme="minorBidi"/>
                <w:sz w:val="22"/>
                <w:szCs w:val="22"/>
                <w:rPrChange w:id="9797" w:author="Nick.Tolimieri [2]" w:date="2022-09-27T15:21:00Z">
                  <w:rPr>
                    <w:ins w:id="9798" w:author="Nick.Tolimieri [2]" w:date="2022-09-27T15:21:00Z"/>
                    <w:del w:id="9799" w:author="Nick.Tolimieri" w:date="2022-09-30T14:57:00Z"/>
                    <w:rFonts w:ascii="Calibri" w:hAnsi="Calibri" w:cs="Calibri"/>
                    <w:color w:val="000000"/>
                    <w:sz w:val="22"/>
                    <w:szCs w:val="22"/>
                  </w:rPr>
                </w:rPrChange>
              </w:rPr>
              <w:pPrChange w:id="9800" w:author="Nick.Tolimieri [2]" w:date="2022-09-27T15:21:00Z">
                <w:pPr>
                  <w:jc w:val="right"/>
                </w:pPr>
              </w:pPrChange>
            </w:pPr>
            <w:ins w:id="9801" w:author="Nick.Tolimieri [2]" w:date="2022-09-27T15:21:00Z">
              <w:del w:id="9802" w:author="Nick.Tolimieri" w:date="2022-09-30T14:57:00Z">
                <w:r w:rsidRPr="007772DD" w:rsidDel="0095582C">
                  <w:rPr>
                    <w:rFonts w:asciiTheme="minorHAnsi" w:eastAsiaTheme="minorHAnsi" w:hAnsiTheme="minorHAnsi" w:cstheme="minorBidi"/>
                    <w:sz w:val="22"/>
                    <w:szCs w:val="22"/>
                    <w:rPrChange w:id="9803" w:author="Nick.Tolimieri [2]" w:date="2022-09-27T15:21:00Z">
                      <w:rPr>
                        <w:rFonts w:ascii="Calibri" w:hAnsi="Calibri" w:cs="Calibri"/>
                        <w:color w:val="000000"/>
                        <w:sz w:val="22"/>
                        <w:szCs w:val="22"/>
                      </w:rPr>
                    </w:rPrChange>
                  </w:rPr>
                  <w:delText>1</w:delText>
                </w:r>
              </w:del>
            </w:ins>
          </w:p>
        </w:tc>
        <w:tc>
          <w:tcPr>
            <w:tcW w:w="960" w:type="dxa"/>
            <w:noWrap/>
            <w:hideMark/>
            <w:tcPrChange w:id="98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05" w:author="Nick.Tolimieri [2]" w:date="2022-09-27T15:21:00Z"/>
                <w:del w:id="9806" w:author="Nick.Tolimieri" w:date="2022-09-30T14:57:00Z"/>
                <w:rFonts w:asciiTheme="minorHAnsi" w:eastAsiaTheme="minorHAnsi" w:hAnsiTheme="minorHAnsi" w:cstheme="minorBidi"/>
                <w:sz w:val="22"/>
                <w:szCs w:val="22"/>
                <w:rPrChange w:id="9807" w:author="Nick.Tolimieri [2]" w:date="2022-09-27T15:21:00Z">
                  <w:rPr>
                    <w:ins w:id="9808" w:author="Nick.Tolimieri [2]" w:date="2022-09-27T15:21:00Z"/>
                    <w:del w:id="9809" w:author="Nick.Tolimieri" w:date="2022-09-30T14:57:00Z"/>
                    <w:rFonts w:ascii="Calibri" w:hAnsi="Calibri" w:cs="Calibri"/>
                    <w:color w:val="000000"/>
                    <w:sz w:val="22"/>
                    <w:szCs w:val="22"/>
                  </w:rPr>
                </w:rPrChange>
              </w:rPr>
              <w:pPrChange w:id="9810" w:author="Nick.Tolimieri [2]" w:date="2022-09-27T15:21:00Z">
                <w:pPr>
                  <w:jc w:val="right"/>
                </w:pPr>
              </w:pPrChange>
            </w:pPr>
            <w:ins w:id="9811" w:author="Nick.Tolimieri [2]" w:date="2022-09-27T15:21:00Z">
              <w:del w:id="9812" w:author="Nick.Tolimieri" w:date="2022-09-30T14:57:00Z">
                <w:r w:rsidRPr="007772DD" w:rsidDel="0095582C">
                  <w:rPr>
                    <w:rFonts w:asciiTheme="minorHAnsi" w:eastAsiaTheme="minorHAnsi" w:hAnsiTheme="minorHAnsi" w:cstheme="minorBidi"/>
                    <w:sz w:val="22"/>
                    <w:szCs w:val="22"/>
                    <w:rPrChange w:id="9813" w:author="Nick.Tolimieri [2]" w:date="2022-09-27T15:21:00Z">
                      <w:rPr>
                        <w:rFonts w:ascii="Calibri" w:hAnsi="Calibri" w:cs="Calibri"/>
                        <w:color w:val="000000"/>
                        <w:sz w:val="22"/>
                        <w:szCs w:val="22"/>
                      </w:rPr>
                    </w:rPrChange>
                  </w:rPr>
                  <w:delText>13</w:delText>
                </w:r>
              </w:del>
            </w:ins>
          </w:p>
        </w:tc>
        <w:tc>
          <w:tcPr>
            <w:tcW w:w="960" w:type="dxa"/>
            <w:noWrap/>
            <w:hideMark/>
            <w:tcPrChange w:id="98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15" w:author="Nick.Tolimieri [2]" w:date="2022-09-27T15:21:00Z"/>
                <w:del w:id="9816" w:author="Nick.Tolimieri" w:date="2022-09-30T14:57:00Z"/>
                <w:rFonts w:asciiTheme="minorHAnsi" w:eastAsiaTheme="minorHAnsi" w:hAnsiTheme="minorHAnsi" w:cstheme="minorBidi"/>
                <w:sz w:val="22"/>
                <w:szCs w:val="22"/>
                <w:rPrChange w:id="9817" w:author="Nick.Tolimieri [2]" w:date="2022-09-27T15:21:00Z">
                  <w:rPr>
                    <w:ins w:id="9818" w:author="Nick.Tolimieri [2]" w:date="2022-09-27T15:21:00Z"/>
                    <w:del w:id="9819" w:author="Nick.Tolimieri" w:date="2022-09-30T14:57:00Z"/>
                    <w:rFonts w:ascii="Calibri" w:hAnsi="Calibri" w:cs="Calibri"/>
                    <w:color w:val="000000"/>
                    <w:sz w:val="22"/>
                    <w:szCs w:val="22"/>
                  </w:rPr>
                </w:rPrChange>
              </w:rPr>
              <w:pPrChange w:id="9820" w:author="Nick.Tolimieri [2]" w:date="2022-09-27T15:21:00Z">
                <w:pPr>
                  <w:jc w:val="right"/>
                </w:pPr>
              </w:pPrChange>
            </w:pPr>
            <w:ins w:id="9821" w:author="Nick.Tolimieri [2]" w:date="2022-09-27T15:21:00Z">
              <w:del w:id="9822" w:author="Nick.Tolimieri" w:date="2022-09-30T14:57:00Z">
                <w:r w:rsidRPr="007772DD" w:rsidDel="0095582C">
                  <w:rPr>
                    <w:rFonts w:asciiTheme="minorHAnsi" w:eastAsiaTheme="minorHAnsi" w:hAnsiTheme="minorHAnsi" w:cstheme="minorBidi"/>
                    <w:sz w:val="22"/>
                    <w:szCs w:val="22"/>
                    <w:rPrChange w:id="9823" w:author="Nick.Tolimieri [2]" w:date="2022-09-27T15:21:00Z">
                      <w:rPr>
                        <w:rFonts w:ascii="Calibri" w:hAnsi="Calibri" w:cs="Calibri"/>
                        <w:color w:val="000000"/>
                        <w:sz w:val="22"/>
                        <w:szCs w:val="22"/>
                      </w:rPr>
                    </w:rPrChange>
                  </w:rPr>
                  <w:delText>13</w:delText>
                </w:r>
              </w:del>
            </w:ins>
          </w:p>
        </w:tc>
        <w:tc>
          <w:tcPr>
            <w:tcW w:w="960" w:type="dxa"/>
            <w:noWrap/>
            <w:hideMark/>
            <w:tcPrChange w:id="98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25" w:author="Nick.Tolimieri [2]" w:date="2022-09-27T15:21:00Z"/>
                <w:del w:id="9826" w:author="Nick.Tolimieri" w:date="2022-09-30T14:57:00Z"/>
                <w:rFonts w:asciiTheme="minorHAnsi" w:eastAsiaTheme="minorHAnsi" w:hAnsiTheme="minorHAnsi" w:cstheme="minorBidi"/>
                <w:sz w:val="22"/>
                <w:szCs w:val="22"/>
                <w:rPrChange w:id="9827" w:author="Nick.Tolimieri [2]" w:date="2022-09-27T15:21:00Z">
                  <w:rPr>
                    <w:ins w:id="9828" w:author="Nick.Tolimieri [2]" w:date="2022-09-27T15:21:00Z"/>
                    <w:del w:id="9829" w:author="Nick.Tolimieri" w:date="2022-09-30T14:57:00Z"/>
                    <w:rFonts w:ascii="Calibri" w:hAnsi="Calibri" w:cs="Calibri"/>
                    <w:color w:val="000000"/>
                    <w:sz w:val="22"/>
                    <w:szCs w:val="22"/>
                  </w:rPr>
                </w:rPrChange>
              </w:rPr>
              <w:pPrChange w:id="9830" w:author="Nick.Tolimieri [2]" w:date="2022-09-27T15:21:00Z">
                <w:pPr>
                  <w:jc w:val="right"/>
                </w:pPr>
              </w:pPrChange>
            </w:pPr>
            <w:ins w:id="9831" w:author="Nick.Tolimieri [2]" w:date="2022-09-27T15:21:00Z">
              <w:del w:id="9832" w:author="Nick.Tolimieri" w:date="2022-09-30T14:57:00Z">
                <w:r w:rsidRPr="007772DD" w:rsidDel="0095582C">
                  <w:rPr>
                    <w:rFonts w:asciiTheme="minorHAnsi" w:eastAsiaTheme="minorHAnsi" w:hAnsiTheme="minorHAnsi" w:cstheme="minorBidi"/>
                    <w:sz w:val="22"/>
                    <w:szCs w:val="22"/>
                    <w:rPrChange w:id="9833" w:author="Nick.Tolimieri [2]" w:date="2022-09-27T15:21:00Z">
                      <w:rPr>
                        <w:rFonts w:ascii="Calibri" w:hAnsi="Calibri" w:cs="Calibri"/>
                        <w:color w:val="000000"/>
                        <w:sz w:val="22"/>
                        <w:szCs w:val="22"/>
                      </w:rPr>
                    </w:rPrChange>
                  </w:rPr>
                  <w:delText>13</w:delText>
                </w:r>
              </w:del>
            </w:ins>
          </w:p>
        </w:tc>
        <w:tc>
          <w:tcPr>
            <w:tcW w:w="960" w:type="dxa"/>
            <w:noWrap/>
            <w:hideMark/>
            <w:tcPrChange w:id="98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35" w:author="Nick.Tolimieri [2]" w:date="2022-09-27T15:21:00Z"/>
                <w:del w:id="9836" w:author="Nick.Tolimieri" w:date="2022-09-30T14:57:00Z"/>
                <w:rFonts w:asciiTheme="minorHAnsi" w:eastAsiaTheme="minorHAnsi" w:hAnsiTheme="minorHAnsi" w:cstheme="minorBidi"/>
                <w:sz w:val="22"/>
                <w:szCs w:val="22"/>
                <w:rPrChange w:id="9837" w:author="Nick.Tolimieri [2]" w:date="2022-09-27T15:21:00Z">
                  <w:rPr>
                    <w:ins w:id="9838" w:author="Nick.Tolimieri [2]" w:date="2022-09-27T15:21:00Z"/>
                    <w:del w:id="9839" w:author="Nick.Tolimieri" w:date="2022-09-30T14:57:00Z"/>
                    <w:rFonts w:ascii="Calibri" w:hAnsi="Calibri" w:cs="Calibri"/>
                    <w:color w:val="000000"/>
                    <w:sz w:val="22"/>
                    <w:szCs w:val="22"/>
                  </w:rPr>
                </w:rPrChange>
              </w:rPr>
              <w:pPrChange w:id="9840" w:author="Nick.Tolimieri [2]" w:date="2022-09-27T15:21:00Z">
                <w:pPr>
                  <w:jc w:val="right"/>
                </w:pPr>
              </w:pPrChange>
            </w:pPr>
            <w:ins w:id="9841" w:author="Nick.Tolimieri [2]" w:date="2022-09-27T15:21:00Z">
              <w:del w:id="9842" w:author="Nick.Tolimieri" w:date="2022-09-30T14:57:00Z">
                <w:r w:rsidRPr="007772DD" w:rsidDel="0095582C">
                  <w:rPr>
                    <w:rFonts w:asciiTheme="minorHAnsi" w:eastAsiaTheme="minorHAnsi" w:hAnsiTheme="minorHAnsi" w:cstheme="minorBidi"/>
                    <w:sz w:val="22"/>
                    <w:szCs w:val="22"/>
                    <w:rPrChange w:id="9843" w:author="Nick.Tolimieri [2]" w:date="2022-09-27T15:21:00Z">
                      <w:rPr>
                        <w:rFonts w:ascii="Calibri" w:hAnsi="Calibri" w:cs="Calibri"/>
                        <w:color w:val="000000"/>
                        <w:sz w:val="22"/>
                        <w:szCs w:val="22"/>
                      </w:rPr>
                    </w:rPrChange>
                  </w:rPr>
                  <w:delText>1.55</w:delText>
                </w:r>
              </w:del>
            </w:ins>
          </w:p>
        </w:tc>
        <w:tc>
          <w:tcPr>
            <w:tcW w:w="960" w:type="dxa"/>
            <w:noWrap/>
            <w:hideMark/>
            <w:tcPrChange w:id="98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45" w:author="Nick.Tolimieri [2]" w:date="2022-09-27T15:21:00Z"/>
                <w:del w:id="9846" w:author="Nick.Tolimieri" w:date="2022-09-30T14:57:00Z"/>
                <w:rFonts w:asciiTheme="minorHAnsi" w:eastAsiaTheme="minorHAnsi" w:hAnsiTheme="minorHAnsi" w:cstheme="minorBidi"/>
                <w:sz w:val="22"/>
                <w:szCs w:val="22"/>
                <w:rPrChange w:id="9847" w:author="Nick.Tolimieri [2]" w:date="2022-09-27T15:21:00Z">
                  <w:rPr>
                    <w:ins w:id="9848" w:author="Nick.Tolimieri [2]" w:date="2022-09-27T15:21:00Z"/>
                    <w:del w:id="9849" w:author="Nick.Tolimieri" w:date="2022-09-30T14:57:00Z"/>
                    <w:rFonts w:ascii="Calibri" w:hAnsi="Calibri" w:cs="Calibri"/>
                    <w:color w:val="000000"/>
                    <w:sz w:val="22"/>
                    <w:szCs w:val="22"/>
                  </w:rPr>
                </w:rPrChange>
              </w:rPr>
              <w:pPrChange w:id="9850" w:author="Nick.Tolimieri [2]" w:date="2022-09-27T15:21:00Z">
                <w:pPr>
                  <w:jc w:val="right"/>
                </w:pPr>
              </w:pPrChange>
            </w:pPr>
            <w:ins w:id="9851" w:author="Nick.Tolimieri [2]" w:date="2022-09-27T15:21:00Z">
              <w:del w:id="9852" w:author="Nick.Tolimieri" w:date="2022-09-30T14:57:00Z">
                <w:r w:rsidRPr="007772DD" w:rsidDel="0095582C">
                  <w:rPr>
                    <w:rFonts w:asciiTheme="minorHAnsi" w:eastAsiaTheme="minorHAnsi" w:hAnsiTheme="minorHAnsi" w:cstheme="minorBidi"/>
                    <w:sz w:val="22"/>
                    <w:szCs w:val="22"/>
                    <w:rPrChange w:id="9853" w:author="Nick.Tolimieri [2]" w:date="2022-09-27T15:21:00Z">
                      <w:rPr>
                        <w:rFonts w:ascii="Calibri" w:hAnsi="Calibri" w:cs="Calibri"/>
                        <w:color w:val="000000"/>
                        <w:sz w:val="22"/>
                        <w:szCs w:val="22"/>
                      </w:rPr>
                    </w:rPrChange>
                  </w:rPr>
                  <w:delText>0.24</w:delText>
                </w:r>
              </w:del>
            </w:ins>
          </w:p>
        </w:tc>
      </w:tr>
      <w:tr w:rsidR="007772DD" w:rsidRPr="007772DD" w:rsidDel="0095582C" w:rsidTr="007772DD">
        <w:trPr>
          <w:divId w:val="486363627"/>
          <w:trHeight w:val="300"/>
          <w:ins w:id="9854" w:author="Nick.Tolimieri [2]" w:date="2022-09-27T15:21:00Z"/>
          <w:del w:id="9855" w:author="Nick.Tolimieri" w:date="2022-09-30T14:57:00Z"/>
          <w:trPrChange w:id="9856" w:author="Nick.Tolimieri [2]" w:date="2022-09-27T15:21:00Z">
            <w:trPr>
              <w:divId w:val="486363627"/>
              <w:trHeight w:val="300"/>
            </w:trPr>
          </w:trPrChange>
        </w:trPr>
        <w:tc>
          <w:tcPr>
            <w:tcW w:w="960" w:type="dxa"/>
            <w:noWrap/>
            <w:hideMark/>
            <w:tcPrChange w:id="98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58" w:author="Nick.Tolimieri [2]" w:date="2022-09-27T15:21:00Z"/>
                <w:del w:id="9859" w:author="Nick.Tolimieri" w:date="2022-09-30T14:57:00Z"/>
                <w:rFonts w:asciiTheme="minorHAnsi" w:eastAsiaTheme="minorHAnsi" w:hAnsiTheme="minorHAnsi" w:cstheme="minorBidi"/>
                <w:sz w:val="22"/>
                <w:szCs w:val="22"/>
                <w:rPrChange w:id="9860" w:author="Nick.Tolimieri [2]" w:date="2022-09-27T15:21:00Z">
                  <w:rPr>
                    <w:ins w:id="9861" w:author="Nick.Tolimieri [2]" w:date="2022-09-27T15:21:00Z"/>
                    <w:del w:id="9862" w:author="Nick.Tolimieri" w:date="2022-09-30T14:57:00Z"/>
                    <w:rFonts w:ascii="Calibri" w:hAnsi="Calibri" w:cs="Calibri"/>
                    <w:color w:val="000000"/>
                    <w:sz w:val="22"/>
                    <w:szCs w:val="22"/>
                  </w:rPr>
                </w:rPrChange>
              </w:rPr>
              <w:pPrChange w:id="9863" w:author="Nick.Tolimieri [2]" w:date="2022-09-27T15:21:00Z">
                <w:pPr/>
              </w:pPrChange>
            </w:pPr>
            <w:ins w:id="9864" w:author="Nick.Tolimieri [2]" w:date="2022-09-27T15:21:00Z">
              <w:del w:id="9865" w:author="Nick.Tolimieri" w:date="2022-09-30T14:57:00Z">
                <w:r w:rsidRPr="007772DD" w:rsidDel="0095582C">
                  <w:rPr>
                    <w:rFonts w:asciiTheme="minorHAnsi" w:eastAsiaTheme="minorHAnsi" w:hAnsiTheme="minorHAnsi" w:cstheme="minorBidi"/>
                    <w:sz w:val="22"/>
                    <w:szCs w:val="22"/>
                    <w:rPrChange w:id="9866"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8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68" w:author="Nick.Tolimieri [2]" w:date="2022-09-27T15:21:00Z"/>
                <w:del w:id="9869" w:author="Nick.Tolimieri" w:date="2022-09-30T14:57:00Z"/>
                <w:rFonts w:asciiTheme="minorHAnsi" w:eastAsiaTheme="minorHAnsi" w:hAnsiTheme="minorHAnsi" w:cstheme="minorBidi"/>
                <w:sz w:val="22"/>
                <w:szCs w:val="22"/>
                <w:rPrChange w:id="9870" w:author="Nick.Tolimieri [2]" w:date="2022-09-27T15:21:00Z">
                  <w:rPr>
                    <w:ins w:id="9871" w:author="Nick.Tolimieri [2]" w:date="2022-09-27T15:21:00Z"/>
                    <w:del w:id="9872" w:author="Nick.Tolimieri" w:date="2022-09-30T14:57:00Z"/>
                    <w:rFonts w:ascii="Calibri" w:hAnsi="Calibri" w:cs="Calibri"/>
                    <w:color w:val="000000"/>
                    <w:sz w:val="22"/>
                    <w:szCs w:val="22"/>
                  </w:rPr>
                </w:rPrChange>
              </w:rPr>
              <w:pPrChange w:id="9873" w:author="Nick.Tolimieri [2]" w:date="2022-09-27T15:21:00Z">
                <w:pPr>
                  <w:jc w:val="right"/>
                </w:pPr>
              </w:pPrChange>
            </w:pPr>
            <w:ins w:id="9874" w:author="Nick.Tolimieri [2]" w:date="2022-09-27T15:21:00Z">
              <w:del w:id="9875" w:author="Nick.Tolimieri" w:date="2022-09-30T14:57:00Z">
                <w:r w:rsidRPr="007772DD" w:rsidDel="0095582C">
                  <w:rPr>
                    <w:rFonts w:asciiTheme="minorHAnsi" w:eastAsiaTheme="minorHAnsi" w:hAnsiTheme="minorHAnsi" w:cstheme="minorBidi"/>
                    <w:sz w:val="22"/>
                    <w:szCs w:val="22"/>
                    <w:rPrChange w:id="9876" w:author="Nick.Tolimieri [2]" w:date="2022-09-27T15:21:00Z">
                      <w:rPr>
                        <w:rFonts w:ascii="Calibri" w:hAnsi="Calibri" w:cs="Calibri"/>
                        <w:color w:val="000000"/>
                        <w:sz w:val="22"/>
                        <w:szCs w:val="22"/>
                      </w:rPr>
                    </w:rPrChange>
                  </w:rPr>
                  <w:delText>2003</w:delText>
                </w:r>
              </w:del>
            </w:ins>
          </w:p>
        </w:tc>
        <w:tc>
          <w:tcPr>
            <w:tcW w:w="960" w:type="dxa"/>
            <w:noWrap/>
            <w:hideMark/>
            <w:tcPrChange w:id="98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78" w:author="Nick.Tolimieri [2]" w:date="2022-09-27T15:21:00Z"/>
                <w:del w:id="9879" w:author="Nick.Tolimieri" w:date="2022-09-30T14:57:00Z"/>
                <w:rFonts w:asciiTheme="minorHAnsi" w:eastAsiaTheme="minorHAnsi" w:hAnsiTheme="minorHAnsi" w:cstheme="minorBidi"/>
                <w:sz w:val="22"/>
                <w:szCs w:val="22"/>
                <w:rPrChange w:id="9880" w:author="Nick.Tolimieri [2]" w:date="2022-09-27T15:21:00Z">
                  <w:rPr>
                    <w:ins w:id="9881" w:author="Nick.Tolimieri [2]" w:date="2022-09-27T15:21:00Z"/>
                    <w:del w:id="9882" w:author="Nick.Tolimieri" w:date="2022-09-30T14:57:00Z"/>
                    <w:rFonts w:ascii="Calibri" w:hAnsi="Calibri" w:cs="Calibri"/>
                    <w:color w:val="000000"/>
                    <w:sz w:val="22"/>
                    <w:szCs w:val="22"/>
                  </w:rPr>
                </w:rPrChange>
              </w:rPr>
              <w:pPrChange w:id="9883" w:author="Nick.Tolimieri [2]" w:date="2022-09-27T15:21:00Z">
                <w:pPr>
                  <w:jc w:val="right"/>
                </w:pPr>
              </w:pPrChange>
            </w:pPr>
            <w:ins w:id="9884" w:author="Nick.Tolimieri [2]" w:date="2022-09-27T15:21:00Z">
              <w:del w:id="9885" w:author="Nick.Tolimieri" w:date="2022-09-30T14:57:00Z">
                <w:r w:rsidRPr="007772DD" w:rsidDel="0095582C">
                  <w:rPr>
                    <w:rFonts w:asciiTheme="minorHAnsi" w:eastAsiaTheme="minorHAnsi" w:hAnsiTheme="minorHAnsi" w:cstheme="minorBidi"/>
                    <w:sz w:val="22"/>
                    <w:szCs w:val="22"/>
                    <w:rPrChange w:id="9886" w:author="Nick.Tolimieri [2]" w:date="2022-09-27T15:21:00Z">
                      <w:rPr>
                        <w:rFonts w:ascii="Calibri" w:hAnsi="Calibri" w:cs="Calibri"/>
                        <w:color w:val="000000"/>
                        <w:sz w:val="22"/>
                        <w:szCs w:val="22"/>
                      </w:rPr>
                    </w:rPrChange>
                  </w:rPr>
                  <w:delText>0</w:delText>
                </w:r>
              </w:del>
            </w:ins>
          </w:p>
        </w:tc>
        <w:tc>
          <w:tcPr>
            <w:tcW w:w="960" w:type="dxa"/>
            <w:noWrap/>
            <w:hideMark/>
            <w:tcPrChange w:id="98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88" w:author="Nick.Tolimieri [2]" w:date="2022-09-27T15:21:00Z"/>
                <w:del w:id="9889" w:author="Nick.Tolimieri" w:date="2022-09-30T14:57:00Z"/>
                <w:rFonts w:asciiTheme="minorHAnsi" w:eastAsiaTheme="minorHAnsi" w:hAnsiTheme="minorHAnsi" w:cstheme="minorBidi"/>
                <w:sz w:val="22"/>
                <w:szCs w:val="22"/>
                <w:rPrChange w:id="9890" w:author="Nick.Tolimieri [2]" w:date="2022-09-27T15:21:00Z">
                  <w:rPr>
                    <w:ins w:id="9891" w:author="Nick.Tolimieri [2]" w:date="2022-09-27T15:21:00Z"/>
                    <w:del w:id="9892" w:author="Nick.Tolimieri" w:date="2022-09-30T14:57:00Z"/>
                    <w:rFonts w:ascii="Calibri" w:hAnsi="Calibri" w:cs="Calibri"/>
                    <w:color w:val="000000"/>
                    <w:sz w:val="22"/>
                    <w:szCs w:val="22"/>
                  </w:rPr>
                </w:rPrChange>
              </w:rPr>
              <w:pPrChange w:id="9893" w:author="Nick.Tolimieri [2]" w:date="2022-09-27T15:21:00Z">
                <w:pPr>
                  <w:jc w:val="right"/>
                </w:pPr>
              </w:pPrChange>
            </w:pPr>
            <w:ins w:id="9894" w:author="Nick.Tolimieri [2]" w:date="2022-09-27T15:21:00Z">
              <w:del w:id="9895" w:author="Nick.Tolimieri" w:date="2022-09-30T14:57:00Z">
                <w:r w:rsidRPr="007772DD" w:rsidDel="0095582C">
                  <w:rPr>
                    <w:rFonts w:asciiTheme="minorHAnsi" w:eastAsiaTheme="minorHAnsi" w:hAnsiTheme="minorHAnsi" w:cstheme="minorBidi"/>
                    <w:sz w:val="22"/>
                    <w:szCs w:val="22"/>
                    <w:rPrChange w:id="9896" w:author="Nick.Tolimieri [2]" w:date="2022-09-27T15:21:00Z">
                      <w:rPr>
                        <w:rFonts w:ascii="Calibri" w:hAnsi="Calibri" w:cs="Calibri"/>
                        <w:color w:val="000000"/>
                        <w:sz w:val="22"/>
                        <w:szCs w:val="22"/>
                      </w:rPr>
                    </w:rPrChange>
                  </w:rPr>
                  <w:delText>31</w:delText>
                </w:r>
              </w:del>
            </w:ins>
          </w:p>
        </w:tc>
        <w:tc>
          <w:tcPr>
            <w:tcW w:w="960" w:type="dxa"/>
            <w:noWrap/>
            <w:hideMark/>
            <w:tcPrChange w:id="98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898" w:author="Nick.Tolimieri [2]" w:date="2022-09-27T15:21:00Z"/>
                <w:del w:id="9899" w:author="Nick.Tolimieri" w:date="2022-09-30T14:57:00Z"/>
                <w:rFonts w:asciiTheme="minorHAnsi" w:eastAsiaTheme="minorHAnsi" w:hAnsiTheme="minorHAnsi" w:cstheme="minorBidi"/>
                <w:sz w:val="22"/>
                <w:szCs w:val="22"/>
                <w:rPrChange w:id="9900" w:author="Nick.Tolimieri [2]" w:date="2022-09-27T15:21:00Z">
                  <w:rPr>
                    <w:ins w:id="9901" w:author="Nick.Tolimieri [2]" w:date="2022-09-27T15:21:00Z"/>
                    <w:del w:id="9902" w:author="Nick.Tolimieri" w:date="2022-09-30T14:57:00Z"/>
                    <w:rFonts w:ascii="Calibri" w:hAnsi="Calibri" w:cs="Calibri"/>
                    <w:color w:val="000000"/>
                    <w:sz w:val="22"/>
                    <w:szCs w:val="22"/>
                  </w:rPr>
                </w:rPrChange>
              </w:rPr>
              <w:pPrChange w:id="9903" w:author="Nick.Tolimieri [2]" w:date="2022-09-27T15:21:00Z">
                <w:pPr>
                  <w:jc w:val="right"/>
                </w:pPr>
              </w:pPrChange>
            </w:pPr>
            <w:ins w:id="9904" w:author="Nick.Tolimieri [2]" w:date="2022-09-27T15:21:00Z">
              <w:del w:id="9905" w:author="Nick.Tolimieri" w:date="2022-09-30T14:57:00Z">
                <w:r w:rsidRPr="007772DD" w:rsidDel="0095582C">
                  <w:rPr>
                    <w:rFonts w:asciiTheme="minorHAnsi" w:eastAsiaTheme="minorHAnsi" w:hAnsiTheme="minorHAnsi" w:cstheme="minorBidi"/>
                    <w:sz w:val="22"/>
                    <w:szCs w:val="22"/>
                    <w:rPrChange w:id="9906" w:author="Nick.Tolimieri [2]" w:date="2022-09-27T15:21:00Z">
                      <w:rPr>
                        <w:rFonts w:ascii="Calibri" w:hAnsi="Calibri" w:cs="Calibri"/>
                        <w:color w:val="000000"/>
                        <w:sz w:val="22"/>
                        <w:szCs w:val="22"/>
                      </w:rPr>
                    </w:rPrChange>
                  </w:rPr>
                  <w:delText>3</w:delText>
                </w:r>
              </w:del>
            </w:ins>
          </w:p>
        </w:tc>
        <w:tc>
          <w:tcPr>
            <w:tcW w:w="960" w:type="dxa"/>
            <w:noWrap/>
            <w:hideMark/>
            <w:tcPrChange w:id="99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08" w:author="Nick.Tolimieri [2]" w:date="2022-09-27T15:21:00Z"/>
                <w:del w:id="9909" w:author="Nick.Tolimieri" w:date="2022-09-30T14:57:00Z"/>
                <w:rFonts w:asciiTheme="minorHAnsi" w:eastAsiaTheme="minorHAnsi" w:hAnsiTheme="minorHAnsi" w:cstheme="minorBidi"/>
                <w:sz w:val="22"/>
                <w:szCs w:val="22"/>
                <w:rPrChange w:id="9910" w:author="Nick.Tolimieri [2]" w:date="2022-09-27T15:21:00Z">
                  <w:rPr>
                    <w:ins w:id="9911" w:author="Nick.Tolimieri [2]" w:date="2022-09-27T15:21:00Z"/>
                    <w:del w:id="9912" w:author="Nick.Tolimieri" w:date="2022-09-30T14:57:00Z"/>
                    <w:rFonts w:ascii="Calibri" w:hAnsi="Calibri" w:cs="Calibri"/>
                    <w:color w:val="000000"/>
                    <w:sz w:val="22"/>
                    <w:szCs w:val="22"/>
                  </w:rPr>
                </w:rPrChange>
              </w:rPr>
              <w:pPrChange w:id="9913" w:author="Nick.Tolimieri [2]" w:date="2022-09-27T15:21:00Z">
                <w:pPr>
                  <w:jc w:val="right"/>
                </w:pPr>
              </w:pPrChange>
            </w:pPr>
            <w:ins w:id="9914" w:author="Nick.Tolimieri [2]" w:date="2022-09-27T15:21:00Z">
              <w:del w:id="9915" w:author="Nick.Tolimieri" w:date="2022-09-30T14:57:00Z">
                <w:r w:rsidRPr="007772DD" w:rsidDel="0095582C">
                  <w:rPr>
                    <w:rFonts w:asciiTheme="minorHAnsi" w:eastAsiaTheme="minorHAnsi" w:hAnsiTheme="minorHAnsi" w:cstheme="minorBidi"/>
                    <w:sz w:val="22"/>
                    <w:szCs w:val="22"/>
                    <w:rPrChange w:id="9916" w:author="Nick.Tolimieri [2]" w:date="2022-09-27T15:21:00Z">
                      <w:rPr>
                        <w:rFonts w:ascii="Calibri" w:hAnsi="Calibri" w:cs="Calibri"/>
                        <w:color w:val="000000"/>
                        <w:sz w:val="22"/>
                        <w:szCs w:val="22"/>
                      </w:rPr>
                    </w:rPrChange>
                  </w:rPr>
                  <w:delText>23</w:delText>
                </w:r>
              </w:del>
            </w:ins>
          </w:p>
        </w:tc>
        <w:tc>
          <w:tcPr>
            <w:tcW w:w="960" w:type="dxa"/>
            <w:noWrap/>
            <w:hideMark/>
            <w:tcPrChange w:id="99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18" w:author="Nick.Tolimieri [2]" w:date="2022-09-27T15:21:00Z"/>
                <w:del w:id="9919" w:author="Nick.Tolimieri" w:date="2022-09-30T14:57:00Z"/>
                <w:rFonts w:asciiTheme="minorHAnsi" w:eastAsiaTheme="minorHAnsi" w:hAnsiTheme="minorHAnsi" w:cstheme="minorBidi"/>
                <w:sz w:val="22"/>
                <w:szCs w:val="22"/>
                <w:rPrChange w:id="9920" w:author="Nick.Tolimieri [2]" w:date="2022-09-27T15:21:00Z">
                  <w:rPr>
                    <w:ins w:id="9921" w:author="Nick.Tolimieri [2]" w:date="2022-09-27T15:21:00Z"/>
                    <w:del w:id="9922" w:author="Nick.Tolimieri" w:date="2022-09-30T14:57:00Z"/>
                    <w:rFonts w:ascii="Calibri" w:hAnsi="Calibri" w:cs="Calibri"/>
                    <w:color w:val="000000"/>
                    <w:sz w:val="22"/>
                    <w:szCs w:val="22"/>
                  </w:rPr>
                </w:rPrChange>
              </w:rPr>
              <w:pPrChange w:id="9923" w:author="Nick.Tolimieri [2]" w:date="2022-09-27T15:21:00Z">
                <w:pPr>
                  <w:jc w:val="right"/>
                </w:pPr>
              </w:pPrChange>
            </w:pPr>
            <w:ins w:id="9924" w:author="Nick.Tolimieri [2]" w:date="2022-09-27T15:21:00Z">
              <w:del w:id="9925" w:author="Nick.Tolimieri" w:date="2022-09-30T14:57:00Z">
                <w:r w:rsidRPr="007772DD" w:rsidDel="0095582C">
                  <w:rPr>
                    <w:rFonts w:asciiTheme="minorHAnsi" w:eastAsiaTheme="minorHAnsi" w:hAnsiTheme="minorHAnsi" w:cstheme="minorBidi"/>
                    <w:sz w:val="22"/>
                    <w:szCs w:val="22"/>
                    <w:rPrChange w:id="9926" w:author="Nick.Tolimieri [2]" w:date="2022-09-27T15:21:00Z">
                      <w:rPr>
                        <w:rFonts w:ascii="Calibri" w:hAnsi="Calibri" w:cs="Calibri"/>
                        <w:color w:val="000000"/>
                        <w:sz w:val="22"/>
                        <w:szCs w:val="22"/>
                      </w:rPr>
                    </w:rPrChange>
                  </w:rPr>
                  <w:delText>5</w:delText>
                </w:r>
              </w:del>
            </w:ins>
          </w:p>
        </w:tc>
        <w:tc>
          <w:tcPr>
            <w:tcW w:w="960" w:type="dxa"/>
            <w:noWrap/>
            <w:hideMark/>
            <w:tcPrChange w:id="99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28" w:author="Nick.Tolimieri [2]" w:date="2022-09-27T15:21:00Z"/>
                <w:del w:id="9929" w:author="Nick.Tolimieri" w:date="2022-09-30T14:57:00Z"/>
                <w:rFonts w:asciiTheme="minorHAnsi" w:eastAsiaTheme="minorHAnsi" w:hAnsiTheme="minorHAnsi" w:cstheme="minorBidi"/>
                <w:sz w:val="22"/>
                <w:szCs w:val="22"/>
                <w:rPrChange w:id="9930" w:author="Nick.Tolimieri [2]" w:date="2022-09-27T15:21:00Z">
                  <w:rPr>
                    <w:ins w:id="9931" w:author="Nick.Tolimieri [2]" w:date="2022-09-27T15:21:00Z"/>
                    <w:del w:id="9932" w:author="Nick.Tolimieri" w:date="2022-09-30T14:57:00Z"/>
                    <w:rFonts w:ascii="Calibri" w:hAnsi="Calibri" w:cs="Calibri"/>
                    <w:color w:val="000000"/>
                    <w:sz w:val="22"/>
                    <w:szCs w:val="22"/>
                  </w:rPr>
                </w:rPrChange>
              </w:rPr>
              <w:pPrChange w:id="9933" w:author="Nick.Tolimieri [2]" w:date="2022-09-27T15:21:00Z">
                <w:pPr>
                  <w:jc w:val="right"/>
                </w:pPr>
              </w:pPrChange>
            </w:pPr>
            <w:ins w:id="9934" w:author="Nick.Tolimieri [2]" w:date="2022-09-27T15:21:00Z">
              <w:del w:id="9935" w:author="Nick.Tolimieri" w:date="2022-09-30T14:57:00Z">
                <w:r w:rsidRPr="007772DD" w:rsidDel="0095582C">
                  <w:rPr>
                    <w:rFonts w:asciiTheme="minorHAnsi" w:eastAsiaTheme="minorHAnsi" w:hAnsiTheme="minorHAnsi" w:cstheme="minorBidi"/>
                    <w:sz w:val="22"/>
                    <w:szCs w:val="22"/>
                    <w:rPrChange w:id="9936" w:author="Nick.Tolimieri [2]" w:date="2022-09-27T15:21:00Z">
                      <w:rPr>
                        <w:rFonts w:ascii="Calibri" w:hAnsi="Calibri" w:cs="Calibri"/>
                        <w:color w:val="000000"/>
                        <w:sz w:val="22"/>
                        <w:szCs w:val="22"/>
                      </w:rPr>
                    </w:rPrChange>
                  </w:rPr>
                  <w:delText>10</w:delText>
                </w:r>
              </w:del>
            </w:ins>
          </w:p>
        </w:tc>
        <w:tc>
          <w:tcPr>
            <w:tcW w:w="960" w:type="dxa"/>
            <w:noWrap/>
            <w:hideMark/>
            <w:tcPrChange w:id="99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38" w:author="Nick.Tolimieri [2]" w:date="2022-09-27T15:21:00Z"/>
                <w:del w:id="9939" w:author="Nick.Tolimieri" w:date="2022-09-30T14:57:00Z"/>
                <w:rFonts w:asciiTheme="minorHAnsi" w:eastAsiaTheme="minorHAnsi" w:hAnsiTheme="minorHAnsi" w:cstheme="minorBidi"/>
                <w:sz w:val="22"/>
                <w:szCs w:val="22"/>
                <w:rPrChange w:id="9940" w:author="Nick.Tolimieri [2]" w:date="2022-09-27T15:21:00Z">
                  <w:rPr>
                    <w:ins w:id="9941" w:author="Nick.Tolimieri [2]" w:date="2022-09-27T15:21:00Z"/>
                    <w:del w:id="9942" w:author="Nick.Tolimieri" w:date="2022-09-30T14:57:00Z"/>
                    <w:rFonts w:ascii="Calibri" w:hAnsi="Calibri" w:cs="Calibri"/>
                    <w:color w:val="000000"/>
                    <w:sz w:val="22"/>
                    <w:szCs w:val="22"/>
                  </w:rPr>
                </w:rPrChange>
              </w:rPr>
              <w:pPrChange w:id="9943" w:author="Nick.Tolimieri [2]" w:date="2022-09-27T15:21:00Z">
                <w:pPr>
                  <w:jc w:val="right"/>
                </w:pPr>
              </w:pPrChange>
            </w:pPr>
            <w:ins w:id="9944" w:author="Nick.Tolimieri [2]" w:date="2022-09-27T15:21:00Z">
              <w:del w:id="9945" w:author="Nick.Tolimieri" w:date="2022-09-30T14:57:00Z">
                <w:r w:rsidRPr="007772DD" w:rsidDel="0095582C">
                  <w:rPr>
                    <w:rFonts w:asciiTheme="minorHAnsi" w:eastAsiaTheme="minorHAnsi" w:hAnsiTheme="minorHAnsi" w:cstheme="minorBidi"/>
                    <w:sz w:val="22"/>
                    <w:szCs w:val="22"/>
                    <w:rPrChange w:id="9946" w:author="Nick.Tolimieri [2]" w:date="2022-09-27T15:21:00Z">
                      <w:rPr>
                        <w:rFonts w:ascii="Calibri" w:hAnsi="Calibri" w:cs="Calibri"/>
                        <w:color w:val="000000"/>
                        <w:sz w:val="22"/>
                        <w:szCs w:val="22"/>
                      </w:rPr>
                    </w:rPrChange>
                  </w:rPr>
                  <w:delText>1.67</w:delText>
                </w:r>
              </w:del>
            </w:ins>
          </w:p>
        </w:tc>
        <w:tc>
          <w:tcPr>
            <w:tcW w:w="960" w:type="dxa"/>
            <w:noWrap/>
            <w:hideMark/>
            <w:tcPrChange w:id="99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48" w:author="Nick.Tolimieri [2]" w:date="2022-09-27T15:21:00Z"/>
                <w:del w:id="9949" w:author="Nick.Tolimieri" w:date="2022-09-30T14:57:00Z"/>
                <w:rFonts w:asciiTheme="minorHAnsi" w:eastAsiaTheme="minorHAnsi" w:hAnsiTheme="minorHAnsi" w:cstheme="minorBidi"/>
                <w:sz w:val="22"/>
                <w:szCs w:val="22"/>
                <w:rPrChange w:id="9950" w:author="Nick.Tolimieri [2]" w:date="2022-09-27T15:21:00Z">
                  <w:rPr>
                    <w:ins w:id="9951" w:author="Nick.Tolimieri [2]" w:date="2022-09-27T15:21:00Z"/>
                    <w:del w:id="9952" w:author="Nick.Tolimieri" w:date="2022-09-30T14:57:00Z"/>
                    <w:rFonts w:ascii="Calibri" w:hAnsi="Calibri" w:cs="Calibri"/>
                    <w:color w:val="000000"/>
                    <w:sz w:val="22"/>
                    <w:szCs w:val="22"/>
                  </w:rPr>
                </w:rPrChange>
              </w:rPr>
              <w:pPrChange w:id="9953" w:author="Nick.Tolimieri [2]" w:date="2022-09-27T15:21:00Z">
                <w:pPr>
                  <w:jc w:val="right"/>
                </w:pPr>
              </w:pPrChange>
            </w:pPr>
            <w:ins w:id="9954" w:author="Nick.Tolimieri [2]" w:date="2022-09-27T15:21:00Z">
              <w:del w:id="9955" w:author="Nick.Tolimieri" w:date="2022-09-30T14:57:00Z">
                <w:r w:rsidRPr="007772DD" w:rsidDel="0095582C">
                  <w:rPr>
                    <w:rFonts w:asciiTheme="minorHAnsi" w:eastAsiaTheme="minorHAnsi" w:hAnsiTheme="minorHAnsi" w:cstheme="minorBidi"/>
                    <w:sz w:val="22"/>
                    <w:szCs w:val="22"/>
                    <w:rPrChange w:id="9956" w:author="Nick.Tolimieri [2]" w:date="2022-09-27T15:21:00Z">
                      <w:rPr>
                        <w:rFonts w:ascii="Calibri" w:hAnsi="Calibri" w:cs="Calibri"/>
                        <w:color w:val="000000"/>
                        <w:sz w:val="22"/>
                        <w:szCs w:val="22"/>
                      </w:rPr>
                    </w:rPrChange>
                  </w:rPr>
                  <w:delText>0.27</w:delText>
                </w:r>
              </w:del>
            </w:ins>
          </w:p>
        </w:tc>
      </w:tr>
      <w:tr w:rsidR="007772DD" w:rsidRPr="007772DD" w:rsidDel="0095582C" w:rsidTr="007772DD">
        <w:trPr>
          <w:divId w:val="486363627"/>
          <w:trHeight w:val="300"/>
          <w:ins w:id="9957" w:author="Nick.Tolimieri [2]" w:date="2022-09-27T15:21:00Z"/>
          <w:del w:id="9958" w:author="Nick.Tolimieri" w:date="2022-09-30T14:57:00Z"/>
          <w:trPrChange w:id="9959" w:author="Nick.Tolimieri [2]" w:date="2022-09-27T15:21:00Z">
            <w:trPr>
              <w:divId w:val="486363627"/>
              <w:trHeight w:val="300"/>
            </w:trPr>
          </w:trPrChange>
        </w:trPr>
        <w:tc>
          <w:tcPr>
            <w:tcW w:w="960" w:type="dxa"/>
            <w:noWrap/>
            <w:hideMark/>
            <w:tcPrChange w:id="99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61" w:author="Nick.Tolimieri [2]" w:date="2022-09-27T15:21:00Z"/>
                <w:del w:id="9962" w:author="Nick.Tolimieri" w:date="2022-09-30T14:57:00Z"/>
                <w:rFonts w:asciiTheme="minorHAnsi" w:eastAsiaTheme="minorHAnsi" w:hAnsiTheme="minorHAnsi" w:cstheme="minorBidi"/>
                <w:sz w:val="22"/>
                <w:szCs w:val="22"/>
                <w:rPrChange w:id="9963" w:author="Nick.Tolimieri [2]" w:date="2022-09-27T15:21:00Z">
                  <w:rPr>
                    <w:ins w:id="9964" w:author="Nick.Tolimieri [2]" w:date="2022-09-27T15:21:00Z"/>
                    <w:del w:id="9965" w:author="Nick.Tolimieri" w:date="2022-09-30T14:57:00Z"/>
                    <w:rFonts w:ascii="Calibri" w:hAnsi="Calibri" w:cs="Calibri"/>
                    <w:color w:val="000000"/>
                    <w:sz w:val="22"/>
                    <w:szCs w:val="22"/>
                  </w:rPr>
                </w:rPrChange>
              </w:rPr>
              <w:pPrChange w:id="9966" w:author="Nick.Tolimieri [2]" w:date="2022-09-27T15:21:00Z">
                <w:pPr/>
              </w:pPrChange>
            </w:pPr>
            <w:ins w:id="9967" w:author="Nick.Tolimieri [2]" w:date="2022-09-27T15:21:00Z">
              <w:del w:id="9968" w:author="Nick.Tolimieri" w:date="2022-09-30T14:57:00Z">
                <w:r w:rsidRPr="007772DD" w:rsidDel="0095582C">
                  <w:rPr>
                    <w:rFonts w:asciiTheme="minorHAnsi" w:eastAsiaTheme="minorHAnsi" w:hAnsiTheme="minorHAnsi" w:cstheme="minorBidi"/>
                    <w:sz w:val="22"/>
                    <w:szCs w:val="22"/>
                    <w:rPrChange w:id="9969"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99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71" w:author="Nick.Tolimieri [2]" w:date="2022-09-27T15:21:00Z"/>
                <w:del w:id="9972" w:author="Nick.Tolimieri" w:date="2022-09-30T14:57:00Z"/>
                <w:rFonts w:asciiTheme="minorHAnsi" w:eastAsiaTheme="minorHAnsi" w:hAnsiTheme="minorHAnsi" w:cstheme="minorBidi"/>
                <w:sz w:val="22"/>
                <w:szCs w:val="22"/>
                <w:rPrChange w:id="9973" w:author="Nick.Tolimieri [2]" w:date="2022-09-27T15:21:00Z">
                  <w:rPr>
                    <w:ins w:id="9974" w:author="Nick.Tolimieri [2]" w:date="2022-09-27T15:21:00Z"/>
                    <w:del w:id="9975" w:author="Nick.Tolimieri" w:date="2022-09-30T14:57:00Z"/>
                    <w:rFonts w:ascii="Calibri" w:hAnsi="Calibri" w:cs="Calibri"/>
                    <w:color w:val="000000"/>
                    <w:sz w:val="22"/>
                    <w:szCs w:val="22"/>
                  </w:rPr>
                </w:rPrChange>
              </w:rPr>
              <w:pPrChange w:id="9976" w:author="Nick.Tolimieri [2]" w:date="2022-09-27T15:21:00Z">
                <w:pPr>
                  <w:jc w:val="right"/>
                </w:pPr>
              </w:pPrChange>
            </w:pPr>
            <w:ins w:id="9977" w:author="Nick.Tolimieri [2]" w:date="2022-09-27T15:21:00Z">
              <w:del w:id="9978" w:author="Nick.Tolimieri" w:date="2022-09-30T14:57:00Z">
                <w:r w:rsidRPr="007772DD" w:rsidDel="0095582C">
                  <w:rPr>
                    <w:rFonts w:asciiTheme="minorHAnsi" w:eastAsiaTheme="minorHAnsi" w:hAnsiTheme="minorHAnsi" w:cstheme="minorBidi"/>
                    <w:sz w:val="22"/>
                    <w:szCs w:val="22"/>
                    <w:rPrChange w:id="9979" w:author="Nick.Tolimieri [2]" w:date="2022-09-27T15:21:00Z">
                      <w:rPr>
                        <w:rFonts w:ascii="Calibri" w:hAnsi="Calibri" w:cs="Calibri"/>
                        <w:color w:val="000000"/>
                        <w:sz w:val="22"/>
                        <w:szCs w:val="22"/>
                      </w:rPr>
                    </w:rPrChange>
                  </w:rPr>
                  <w:delText>2004</w:delText>
                </w:r>
              </w:del>
            </w:ins>
          </w:p>
        </w:tc>
        <w:tc>
          <w:tcPr>
            <w:tcW w:w="960" w:type="dxa"/>
            <w:noWrap/>
            <w:hideMark/>
            <w:tcPrChange w:id="99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81" w:author="Nick.Tolimieri [2]" w:date="2022-09-27T15:21:00Z"/>
                <w:del w:id="9982" w:author="Nick.Tolimieri" w:date="2022-09-30T14:57:00Z"/>
                <w:rFonts w:asciiTheme="minorHAnsi" w:eastAsiaTheme="minorHAnsi" w:hAnsiTheme="minorHAnsi" w:cstheme="minorBidi"/>
                <w:sz w:val="22"/>
                <w:szCs w:val="22"/>
                <w:rPrChange w:id="9983" w:author="Nick.Tolimieri [2]" w:date="2022-09-27T15:21:00Z">
                  <w:rPr>
                    <w:ins w:id="9984" w:author="Nick.Tolimieri [2]" w:date="2022-09-27T15:21:00Z"/>
                    <w:del w:id="9985" w:author="Nick.Tolimieri" w:date="2022-09-30T14:57:00Z"/>
                    <w:rFonts w:ascii="Calibri" w:hAnsi="Calibri" w:cs="Calibri"/>
                    <w:color w:val="000000"/>
                    <w:sz w:val="22"/>
                    <w:szCs w:val="22"/>
                  </w:rPr>
                </w:rPrChange>
              </w:rPr>
              <w:pPrChange w:id="9986" w:author="Nick.Tolimieri [2]" w:date="2022-09-27T15:21:00Z">
                <w:pPr>
                  <w:jc w:val="right"/>
                </w:pPr>
              </w:pPrChange>
            </w:pPr>
            <w:ins w:id="9987" w:author="Nick.Tolimieri [2]" w:date="2022-09-27T15:21:00Z">
              <w:del w:id="9988" w:author="Nick.Tolimieri" w:date="2022-09-30T14:57:00Z">
                <w:r w:rsidRPr="007772DD" w:rsidDel="0095582C">
                  <w:rPr>
                    <w:rFonts w:asciiTheme="minorHAnsi" w:eastAsiaTheme="minorHAnsi" w:hAnsiTheme="minorHAnsi" w:cstheme="minorBidi"/>
                    <w:sz w:val="22"/>
                    <w:szCs w:val="22"/>
                    <w:rPrChange w:id="9989" w:author="Nick.Tolimieri [2]" w:date="2022-09-27T15:21:00Z">
                      <w:rPr>
                        <w:rFonts w:ascii="Calibri" w:hAnsi="Calibri" w:cs="Calibri"/>
                        <w:color w:val="000000"/>
                        <w:sz w:val="22"/>
                        <w:szCs w:val="22"/>
                      </w:rPr>
                    </w:rPrChange>
                  </w:rPr>
                  <w:delText>0</w:delText>
                </w:r>
              </w:del>
            </w:ins>
          </w:p>
        </w:tc>
        <w:tc>
          <w:tcPr>
            <w:tcW w:w="960" w:type="dxa"/>
            <w:noWrap/>
            <w:hideMark/>
            <w:tcPrChange w:id="99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9991" w:author="Nick.Tolimieri [2]" w:date="2022-09-27T15:21:00Z"/>
                <w:del w:id="9992" w:author="Nick.Tolimieri" w:date="2022-09-30T14:57:00Z"/>
                <w:rFonts w:asciiTheme="minorHAnsi" w:eastAsiaTheme="minorHAnsi" w:hAnsiTheme="minorHAnsi" w:cstheme="minorBidi"/>
                <w:sz w:val="22"/>
                <w:szCs w:val="22"/>
                <w:rPrChange w:id="9993" w:author="Nick.Tolimieri [2]" w:date="2022-09-27T15:21:00Z">
                  <w:rPr>
                    <w:ins w:id="9994" w:author="Nick.Tolimieri [2]" w:date="2022-09-27T15:21:00Z"/>
                    <w:del w:id="9995" w:author="Nick.Tolimieri" w:date="2022-09-30T14:57:00Z"/>
                    <w:rFonts w:ascii="Calibri" w:hAnsi="Calibri" w:cs="Calibri"/>
                    <w:color w:val="000000"/>
                    <w:sz w:val="22"/>
                    <w:szCs w:val="22"/>
                  </w:rPr>
                </w:rPrChange>
              </w:rPr>
              <w:pPrChange w:id="9996" w:author="Nick.Tolimieri [2]" w:date="2022-09-27T15:21:00Z">
                <w:pPr>
                  <w:jc w:val="right"/>
                </w:pPr>
              </w:pPrChange>
            </w:pPr>
            <w:ins w:id="9997" w:author="Nick.Tolimieri [2]" w:date="2022-09-27T15:21:00Z">
              <w:del w:id="9998" w:author="Nick.Tolimieri" w:date="2022-09-30T14:57:00Z">
                <w:r w:rsidRPr="007772DD" w:rsidDel="0095582C">
                  <w:rPr>
                    <w:rFonts w:asciiTheme="minorHAnsi" w:eastAsiaTheme="minorHAnsi" w:hAnsiTheme="minorHAnsi" w:cstheme="minorBidi"/>
                    <w:sz w:val="22"/>
                    <w:szCs w:val="22"/>
                    <w:rPrChange w:id="9999" w:author="Nick.Tolimieri [2]" w:date="2022-09-27T15:21:00Z">
                      <w:rPr>
                        <w:rFonts w:ascii="Calibri" w:hAnsi="Calibri" w:cs="Calibri"/>
                        <w:color w:val="000000"/>
                        <w:sz w:val="22"/>
                        <w:szCs w:val="22"/>
                      </w:rPr>
                    </w:rPrChange>
                  </w:rPr>
                  <w:delText>0</w:delText>
                </w:r>
              </w:del>
            </w:ins>
          </w:p>
        </w:tc>
        <w:tc>
          <w:tcPr>
            <w:tcW w:w="960" w:type="dxa"/>
            <w:noWrap/>
            <w:hideMark/>
            <w:tcPrChange w:id="100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01" w:author="Nick.Tolimieri [2]" w:date="2022-09-27T15:21:00Z"/>
                <w:del w:id="10002" w:author="Nick.Tolimieri" w:date="2022-09-30T14:57:00Z"/>
                <w:rFonts w:asciiTheme="minorHAnsi" w:eastAsiaTheme="minorHAnsi" w:hAnsiTheme="minorHAnsi" w:cstheme="minorBidi"/>
                <w:sz w:val="22"/>
                <w:szCs w:val="22"/>
                <w:rPrChange w:id="10003" w:author="Nick.Tolimieri [2]" w:date="2022-09-27T15:21:00Z">
                  <w:rPr>
                    <w:ins w:id="10004" w:author="Nick.Tolimieri [2]" w:date="2022-09-27T15:21:00Z"/>
                    <w:del w:id="10005" w:author="Nick.Tolimieri" w:date="2022-09-30T14:57:00Z"/>
                    <w:rFonts w:ascii="Calibri" w:hAnsi="Calibri" w:cs="Calibri"/>
                    <w:color w:val="000000"/>
                    <w:sz w:val="22"/>
                    <w:szCs w:val="22"/>
                  </w:rPr>
                </w:rPrChange>
              </w:rPr>
              <w:pPrChange w:id="10006" w:author="Nick.Tolimieri [2]" w:date="2022-09-27T15:21:00Z">
                <w:pPr>
                  <w:jc w:val="right"/>
                </w:pPr>
              </w:pPrChange>
            </w:pPr>
            <w:ins w:id="10007" w:author="Nick.Tolimieri [2]" w:date="2022-09-27T15:21:00Z">
              <w:del w:id="10008" w:author="Nick.Tolimieri" w:date="2022-09-30T14:57:00Z">
                <w:r w:rsidRPr="007772DD" w:rsidDel="0095582C">
                  <w:rPr>
                    <w:rFonts w:asciiTheme="minorHAnsi" w:eastAsiaTheme="minorHAnsi" w:hAnsiTheme="minorHAnsi" w:cstheme="minorBidi"/>
                    <w:sz w:val="22"/>
                    <w:szCs w:val="22"/>
                    <w:rPrChange w:id="10009" w:author="Nick.Tolimieri [2]" w:date="2022-09-27T15:21:00Z">
                      <w:rPr>
                        <w:rFonts w:ascii="Calibri" w:hAnsi="Calibri" w:cs="Calibri"/>
                        <w:color w:val="000000"/>
                        <w:sz w:val="22"/>
                        <w:szCs w:val="22"/>
                      </w:rPr>
                    </w:rPrChange>
                  </w:rPr>
                  <w:delText>0</w:delText>
                </w:r>
              </w:del>
            </w:ins>
          </w:p>
        </w:tc>
        <w:tc>
          <w:tcPr>
            <w:tcW w:w="960" w:type="dxa"/>
            <w:noWrap/>
            <w:hideMark/>
            <w:tcPrChange w:id="100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11" w:author="Nick.Tolimieri [2]" w:date="2022-09-27T15:21:00Z"/>
                <w:del w:id="10012" w:author="Nick.Tolimieri" w:date="2022-09-30T14:57:00Z"/>
                <w:rFonts w:asciiTheme="minorHAnsi" w:eastAsiaTheme="minorHAnsi" w:hAnsiTheme="minorHAnsi" w:cstheme="minorBidi"/>
                <w:sz w:val="22"/>
                <w:szCs w:val="22"/>
                <w:rPrChange w:id="10013" w:author="Nick.Tolimieri [2]" w:date="2022-09-27T15:21:00Z">
                  <w:rPr>
                    <w:ins w:id="10014" w:author="Nick.Tolimieri [2]" w:date="2022-09-27T15:21:00Z"/>
                    <w:del w:id="10015" w:author="Nick.Tolimieri" w:date="2022-09-30T14:57:00Z"/>
                    <w:rFonts w:ascii="Calibri" w:hAnsi="Calibri" w:cs="Calibri"/>
                    <w:color w:val="000000"/>
                    <w:sz w:val="22"/>
                    <w:szCs w:val="22"/>
                  </w:rPr>
                </w:rPrChange>
              </w:rPr>
              <w:pPrChange w:id="10016" w:author="Nick.Tolimieri [2]" w:date="2022-09-27T15:21:00Z">
                <w:pPr>
                  <w:jc w:val="right"/>
                </w:pPr>
              </w:pPrChange>
            </w:pPr>
            <w:ins w:id="10017" w:author="Nick.Tolimieri [2]" w:date="2022-09-27T15:21:00Z">
              <w:del w:id="10018" w:author="Nick.Tolimieri" w:date="2022-09-30T14:57:00Z">
                <w:r w:rsidRPr="007772DD" w:rsidDel="0095582C">
                  <w:rPr>
                    <w:rFonts w:asciiTheme="minorHAnsi" w:eastAsiaTheme="minorHAnsi" w:hAnsiTheme="minorHAnsi" w:cstheme="minorBidi"/>
                    <w:sz w:val="22"/>
                    <w:szCs w:val="22"/>
                    <w:rPrChange w:id="10019" w:author="Nick.Tolimieri [2]" w:date="2022-09-27T15:21:00Z">
                      <w:rPr>
                        <w:rFonts w:ascii="Calibri" w:hAnsi="Calibri" w:cs="Calibri"/>
                        <w:color w:val="000000"/>
                        <w:sz w:val="22"/>
                        <w:szCs w:val="22"/>
                      </w:rPr>
                    </w:rPrChange>
                  </w:rPr>
                  <w:delText>0</w:delText>
                </w:r>
              </w:del>
            </w:ins>
          </w:p>
        </w:tc>
        <w:tc>
          <w:tcPr>
            <w:tcW w:w="960" w:type="dxa"/>
            <w:noWrap/>
            <w:hideMark/>
            <w:tcPrChange w:id="100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21" w:author="Nick.Tolimieri [2]" w:date="2022-09-27T15:21:00Z"/>
                <w:del w:id="10022" w:author="Nick.Tolimieri" w:date="2022-09-30T14:57:00Z"/>
                <w:rFonts w:asciiTheme="minorHAnsi" w:eastAsiaTheme="minorHAnsi" w:hAnsiTheme="minorHAnsi" w:cstheme="minorBidi"/>
                <w:sz w:val="22"/>
                <w:szCs w:val="22"/>
                <w:rPrChange w:id="10023" w:author="Nick.Tolimieri [2]" w:date="2022-09-27T15:21:00Z">
                  <w:rPr>
                    <w:ins w:id="10024" w:author="Nick.Tolimieri [2]" w:date="2022-09-27T15:21:00Z"/>
                    <w:del w:id="10025" w:author="Nick.Tolimieri" w:date="2022-09-30T14:57:00Z"/>
                    <w:rFonts w:ascii="Calibri" w:hAnsi="Calibri" w:cs="Calibri"/>
                    <w:color w:val="000000"/>
                    <w:sz w:val="22"/>
                    <w:szCs w:val="22"/>
                  </w:rPr>
                </w:rPrChange>
              </w:rPr>
              <w:pPrChange w:id="10026" w:author="Nick.Tolimieri [2]" w:date="2022-09-27T15:21:00Z">
                <w:pPr/>
              </w:pPrChange>
            </w:pPr>
            <w:ins w:id="10027" w:author="Nick.Tolimieri [2]" w:date="2022-09-27T15:21:00Z">
              <w:del w:id="10028" w:author="Nick.Tolimieri" w:date="2022-09-30T14:57:00Z">
                <w:r w:rsidRPr="007772DD" w:rsidDel="0095582C">
                  <w:rPr>
                    <w:rFonts w:asciiTheme="minorHAnsi" w:eastAsiaTheme="minorHAnsi" w:hAnsiTheme="minorHAnsi" w:cstheme="minorBidi"/>
                    <w:sz w:val="22"/>
                    <w:szCs w:val="22"/>
                    <w:rPrChange w:id="10029" w:author="Nick.Tolimieri [2]" w:date="2022-09-27T15:21:00Z">
                      <w:rPr>
                        <w:rFonts w:ascii="Calibri" w:hAnsi="Calibri" w:cs="Calibri"/>
                        <w:color w:val="000000"/>
                        <w:sz w:val="22"/>
                        <w:szCs w:val="22"/>
                      </w:rPr>
                    </w:rPrChange>
                  </w:rPr>
                  <w:delText>NA</w:delText>
                </w:r>
              </w:del>
            </w:ins>
          </w:p>
        </w:tc>
        <w:tc>
          <w:tcPr>
            <w:tcW w:w="960" w:type="dxa"/>
            <w:noWrap/>
            <w:hideMark/>
            <w:tcPrChange w:id="100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31" w:author="Nick.Tolimieri [2]" w:date="2022-09-27T15:21:00Z"/>
                <w:del w:id="10032" w:author="Nick.Tolimieri" w:date="2022-09-30T14:57:00Z"/>
                <w:rFonts w:asciiTheme="minorHAnsi" w:eastAsiaTheme="minorHAnsi" w:hAnsiTheme="minorHAnsi" w:cstheme="minorBidi"/>
                <w:sz w:val="22"/>
                <w:szCs w:val="22"/>
                <w:rPrChange w:id="10033" w:author="Nick.Tolimieri [2]" w:date="2022-09-27T15:21:00Z">
                  <w:rPr>
                    <w:ins w:id="10034" w:author="Nick.Tolimieri [2]" w:date="2022-09-27T15:21:00Z"/>
                    <w:del w:id="10035" w:author="Nick.Tolimieri" w:date="2022-09-30T14:57:00Z"/>
                    <w:rFonts w:ascii="Calibri" w:hAnsi="Calibri" w:cs="Calibri"/>
                    <w:color w:val="000000"/>
                    <w:sz w:val="22"/>
                    <w:szCs w:val="22"/>
                  </w:rPr>
                </w:rPrChange>
              </w:rPr>
              <w:pPrChange w:id="10036" w:author="Nick.Tolimieri [2]" w:date="2022-09-27T15:21:00Z">
                <w:pPr/>
              </w:pPrChange>
            </w:pPr>
            <w:ins w:id="10037" w:author="Nick.Tolimieri [2]" w:date="2022-09-27T15:21:00Z">
              <w:del w:id="10038" w:author="Nick.Tolimieri" w:date="2022-09-30T14:57:00Z">
                <w:r w:rsidRPr="007772DD" w:rsidDel="0095582C">
                  <w:rPr>
                    <w:rFonts w:asciiTheme="minorHAnsi" w:eastAsiaTheme="minorHAnsi" w:hAnsiTheme="minorHAnsi" w:cstheme="minorBidi"/>
                    <w:sz w:val="22"/>
                    <w:szCs w:val="22"/>
                    <w:rPrChange w:id="10039" w:author="Nick.Tolimieri [2]" w:date="2022-09-27T15:21:00Z">
                      <w:rPr>
                        <w:rFonts w:ascii="Calibri" w:hAnsi="Calibri" w:cs="Calibri"/>
                        <w:color w:val="000000"/>
                        <w:sz w:val="22"/>
                        <w:szCs w:val="22"/>
                      </w:rPr>
                    </w:rPrChange>
                  </w:rPr>
                  <w:delText>NA</w:delText>
                </w:r>
              </w:del>
            </w:ins>
          </w:p>
        </w:tc>
        <w:tc>
          <w:tcPr>
            <w:tcW w:w="960" w:type="dxa"/>
            <w:noWrap/>
            <w:hideMark/>
            <w:tcPrChange w:id="100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41" w:author="Nick.Tolimieri [2]" w:date="2022-09-27T15:21:00Z"/>
                <w:del w:id="10042" w:author="Nick.Tolimieri" w:date="2022-09-30T14:57:00Z"/>
                <w:rFonts w:asciiTheme="minorHAnsi" w:eastAsiaTheme="minorHAnsi" w:hAnsiTheme="minorHAnsi" w:cstheme="minorBidi"/>
                <w:sz w:val="22"/>
                <w:szCs w:val="22"/>
                <w:rPrChange w:id="10043" w:author="Nick.Tolimieri [2]" w:date="2022-09-27T15:21:00Z">
                  <w:rPr>
                    <w:ins w:id="10044" w:author="Nick.Tolimieri [2]" w:date="2022-09-27T15:21:00Z"/>
                    <w:del w:id="10045" w:author="Nick.Tolimieri" w:date="2022-09-30T14:57:00Z"/>
                    <w:rFonts w:ascii="Calibri" w:hAnsi="Calibri" w:cs="Calibri"/>
                    <w:color w:val="000000"/>
                    <w:sz w:val="22"/>
                    <w:szCs w:val="22"/>
                  </w:rPr>
                </w:rPrChange>
              </w:rPr>
              <w:pPrChange w:id="10046" w:author="Nick.Tolimieri [2]" w:date="2022-09-27T15:21:00Z">
                <w:pPr/>
              </w:pPrChange>
            </w:pPr>
            <w:ins w:id="10047" w:author="Nick.Tolimieri [2]" w:date="2022-09-27T15:21:00Z">
              <w:del w:id="10048" w:author="Nick.Tolimieri" w:date="2022-09-30T14:57:00Z">
                <w:r w:rsidRPr="007772DD" w:rsidDel="0095582C">
                  <w:rPr>
                    <w:rFonts w:asciiTheme="minorHAnsi" w:eastAsiaTheme="minorHAnsi" w:hAnsiTheme="minorHAnsi" w:cstheme="minorBidi"/>
                    <w:sz w:val="22"/>
                    <w:szCs w:val="22"/>
                    <w:rPrChange w:id="10049" w:author="Nick.Tolimieri [2]" w:date="2022-09-27T15:21:00Z">
                      <w:rPr>
                        <w:rFonts w:ascii="Calibri" w:hAnsi="Calibri" w:cs="Calibri"/>
                        <w:color w:val="000000"/>
                        <w:sz w:val="22"/>
                        <w:szCs w:val="22"/>
                      </w:rPr>
                    </w:rPrChange>
                  </w:rPr>
                  <w:delText>NA</w:delText>
                </w:r>
              </w:del>
            </w:ins>
          </w:p>
        </w:tc>
        <w:tc>
          <w:tcPr>
            <w:tcW w:w="960" w:type="dxa"/>
            <w:noWrap/>
            <w:hideMark/>
            <w:tcPrChange w:id="100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51" w:author="Nick.Tolimieri [2]" w:date="2022-09-27T15:21:00Z"/>
                <w:del w:id="10052" w:author="Nick.Tolimieri" w:date="2022-09-30T14:57:00Z"/>
                <w:rFonts w:asciiTheme="minorHAnsi" w:eastAsiaTheme="minorHAnsi" w:hAnsiTheme="minorHAnsi" w:cstheme="minorBidi"/>
                <w:sz w:val="22"/>
                <w:szCs w:val="22"/>
                <w:rPrChange w:id="10053" w:author="Nick.Tolimieri [2]" w:date="2022-09-27T15:21:00Z">
                  <w:rPr>
                    <w:ins w:id="10054" w:author="Nick.Tolimieri [2]" w:date="2022-09-27T15:21:00Z"/>
                    <w:del w:id="10055" w:author="Nick.Tolimieri" w:date="2022-09-30T14:57:00Z"/>
                    <w:rFonts w:ascii="Calibri" w:hAnsi="Calibri" w:cs="Calibri"/>
                    <w:color w:val="000000"/>
                    <w:sz w:val="22"/>
                    <w:szCs w:val="22"/>
                  </w:rPr>
                </w:rPrChange>
              </w:rPr>
              <w:pPrChange w:id="10056" w:author="Nick.Tolimieri [2]" w:date="2022-09-27T15:21:00Z">
                <w:pPr/>
              </w:pPrChange>
            </w:pPr>
            <w:ins w:id="10057" w:author="Nick.Tolimieri [2]" w:date="2022-09-27T15:21:00Z">
              <w:del w:id="10058" w:author="Nick.Tolimieri" w:date="2022-09-30T14:57:00Z">
                <w:r w:rsidRPr="007772DD" w:rsidDel="0095582C">
                  <w:rPr>
                    <w:rFonts w:asciiTheme="minorHAnsi" w:eastAsiaTheme="minorHAnsi" w:hAnsiTheme="minorHAnsi" w:cstheme="minorBidi"/>
                    <w:sz w:val="22"/>
                    <w:szCs w:val="22"/>
                    <w:rPrChange w:id="10059"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0060" w:author="Nick.Tolimieri [2]" w:date="2022-09-27T15:21:00Z"/>
          <w:del w:id="10061" w:author="Nick.Tolimieri" w:date="2022-09-30T14:57:00Z"/>
          <w:trPrChange w:id="10062" w:author="Nick.Tolimieri [2]" w:date="2022-09-27T15:21:00Z">
            <w:trPr>
              <w:divId w:val="486363627"/>
              <w:trHeight w:val="300"/>
            </w:trPr>
          </w:trPrChange>
        </w:trPr>
        <w:tc>
          <w:tcPr>
            <w:tcW w:w="960" w:type="dxa"/>
            <w:noWrap/>
            <w:hideMark/>
            <w:tcPrChange w:id="100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64" w:author="Nick.Tolimieri [2]" w:date="2022-09-27T15:21:00Z"/>
                <w:del w:id="10065" w:author="Nick.Tolimieri" w:date="2022-09-30T14:57:00Z"/>
                <w:rFonts w:asciiTheme="minorHAnsi" w:eastAsiaTheme="minorHAnsi" w:hAnsiTheme="minorHAnsi" w:cstheme="minorBidi"/>
                <w:sz w:val="22"/>
                <w:szCs w:val="22"/>
                <w:rPrChange w:id="10066" w:author="Nick.Tolimieri [2]" w:date="2022-09-27T15:21:00Z">
                  <w:rPr>
                    <w:ins w:id="10067" w:author="Nick.Tolimieri [2]" w:date="2022-09-27T15:21:00Z"/>
                    <w:del w:id="10068" w:author="Nick.Tolimieri" w:date="2022-09-30T14:57:00Z"/>
                    <w:rFonts w:ascii="Calibri" w:hAnsi="Calibri" w:cs="Calibri"/>
                    <w:color w:val="000000"/>
                    <w:sz w:val="22"/>
                    <w:szCs w:val="22"/>
                  </w:rPr>
                </w:rPrChange>
              </w:rPr>
              <w:pPrChange w:id="10069" w:author="Nick.Tolimieri [2]" w:date="2022-09-27T15:21:00Z">
                <w:pPr/>
              </w:pPrChange>
            </w:pPr>
            <w:ins w:id="10070" w:author="Nick.Tolimieri [2]" w:date="2022-09-27T15:21:00Z">
              <w:del w:id="10071" w:author="Nick.Tolimieri" w:date="2022-09-30T14:57:00Z">
                <w:r w:rsidRPr="007772DD" w:rsidDel="0095582C">
                  <w:rPr>
                    <w:rFonts w:asciiTheme="minorHAnsi" w:eastAsiaTheme="minorHAnsi" w:hAnsiTheme="minorHAnsi" w:cstheme="minorBidi"/>
                    <w:sz w:val="22"/>
                    <w:szCs w:val="22"/>
                    <w:rPrChange w:id="10072"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0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74" w:author="Nick.Tolimieri [2]" w:date="2022-09-27T15:21:00Z"/>
                <w:del w:id="10075" w:author="Nick.Tolimieri" w:date="2022-09-30T14:57:00Z"/>
                <w:rFonts w:asciiTheme="minorHAnsi" w:eastAsiaTheme="minorHAnsi" w:hAnsiTheme="minorHAnsi" w:cstheme="minorBidi"/>
                <w:sz w:val="22"/>
                <w:szCs w:val="22"/>
                <w:rPrChange w:id="10076" w:author="Nick.Tolimieri [2]" w:date="2022-09-27T15:21:00Z">
                  <w:rPr>
                    <w:ins w:id="10077" w:author="Nick.Tolimieri [2]" w:date="2022-09-27T15:21:00Z"/>
                    <w:del w:id="10078" w:author="Nick.Tolimieri" w:date="2022-09-30T14:57:00Z"/>
                    <w:rFonts w:ascii="Calibri" w:hAnsi="Calibri" w:cs="Calibri"/>
                    <w:color w:val="000000"/>
                    <w:sz w:val="22"/>
                    <w:szCs w:val="22"/>
                  </w:rPr>
                </w:rPrChange>
              </w:rPr>
              <w:pPrChange w:id="10079" w:author="Nick.Tolimieri [2]" w:date="2022-09-27T15:21:00Z">
                <w:pPr>
                  <w:jc w:val="right"/>
                </w:pPr>
              </w:pPrChange>
            </w:pPr>
            <w:ins w:id="10080" w:author="Nick.Tolimieri [2]" w:date="2022-09-27T15:21:00Z">
              <w:del w:id="10081" w:author="Nick.Tolimieri" w:date="2022-09-30T14:57:00Z">
                <w:r w:rsidRPr="007772DD" w:rsidDel="0095582C">
                  <w:rPr>
                    <w:rFonts w:asciiTheme="minorHAnsi" w:eastAsiaTheme="minorHAnsi" w:hAnsiTheme="minorHAnsi" w:cstheme="minorBidi"/>
                    <w:sz w:val="22"/>
                    <w:szCs w:val="22"/>
                    <w:rPrChange w:id="10082" w:author="Nick.Tolimieri [2]" w:date="2022-09-27T15:21:00Z">
                      <w:rPr>
                        <w:rFonts w:ascii="Calibri" w:hAnsi="Calibri" w:cs="Calibri"/>
                        <w:color w:val="000000"/>
                        <w:sz w:val="22"/>
                        <w:szCs w:val="22"/>
                      </w:rPr>
                    </w:rPrChange>
                  </w:rPr>
                  <w:delText>2005</w:delText>
                </w:r>
              </w:del>
            </w:ins>
          </w:p>
        </w:tc>
        <w:tc>
          <w:tcPr>
            <w:tcW w:w="960" w:type="dxa"/>
            <w:noWrap/>
            <w:hideMark/>
            <w:tcPrChange w:id="100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84" w:author="Nick.Tolimieri [2]" w:date="2022-09-27T15:21:00Z"/>
                <w:del w:id="10085" w:author="Nick.Tolimieri" w:date="2022-09-30T14:57:00Z"/>
                <w:rFonts w:asciiTheme="minorHAnsi" w:eastAsiaTheme="minorHAnsi" w:hAnsiTheme="minorHAnsi" w:cstheme="minorBidi"/>
                <w:sz w:val="22"/>
                <w:szCs w:val="22"/>
                <w:rPrChange w:id="10086" w:author="Nick.Tolimieri [2]" w:date="2022-09-27T15:21:00Z">
                  <w:rPr>
                    <w:ins w:id="10087" w:author="Nick.Tolimieri [2]" w:date="2022-09-27T15:21:00Z"/>
                    <w:del w:id="10088" w:author="Nick.Tolimieri" w:date="2022-09-30T14:57:00Z"/>
                    <w:rFonts w:ascii="Calibri" w:hAnsi="Calibri" w:cs="Calibri"/>
                    <w:color w:val="000000"/>
                    <w:sz w:val="22"/>
                    <w:szCs w:val="22"/>
                  </w:rPr>
                </w:rPrChange>
              </w:rPr>
              <w:pPrChange w:id="10089" w:author="Nick.Tolimieri [2]" w:date="2022-09-27T15:21:00Z">
                <w:pPr>
                  <w:jc w:val="right"/>
                </w:pPr>
              </w:pPrChange>
            </w:pPr>
            <w:ins w:id="10090" w:author="Nick.Tolimieri [2]" w:date="2022-09-27T15:21:00Z">
              <w:del w:id="10091" w:author="Nick.Tolimieri" w:date="2022-09-30T14:57:00Z">
                <w:r w:rsidRPr="007772DD" w:rsidDel="0095582C">
                  <w:rPr>
                    <w:rFonts w:asciiTheme="minorHAnsi" w:eastAsiaTheme="minorHAnsi" w:hAnsiTheme="minorHAnsi" w:cstheme="minorBidi"/>
                    <w:sz w:val="22"/>
                    <w:szCs w:val="22"/>
                    <w:rPrChange w:id="10092" w:author="Nick.Tolimieri [2]" w:date="2022-09-27T15:21:00Z">
                      <w:rPr>
                        <w:rFonts w:ascii="Calibri" w:hAnsi="Calibri" w:cs="Calibri"/>
                        <w:color w:val="000000"/>
                        <w:sz w:val="22"/>
                        <w:szCs w:val="22"/>
                      </w:rPr>
                    </w:rPrChange>
                  </w:rPr>
                  <w:delText>0</w:delText>
                </w:r>
              </w:del>
            </w:ins>
          </w:p>
        </w:tc>
        <w:tc>
          <w:tcPr>
            <w:tcW w:w="960" w:type="dxa"/>
            <w:noWrap/>
            <w:hideMark/>
            <w:tcPrChange w:id="100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094" w:author="Nick.Tolimieri [2]" w:date="2022-09-27T15:21:00Z"/>
                <w:del w:id="10095" w:author="Nick.Tolimieri" w:date="2022-09-30T14:57:00Z"/>
                <w:rFonts w:asciiTheme="minorHAnsi" w:eastAsiaTheme="minorHAnsi" w:hAnsiTheme="minorHAnsi" w:cstheme="minorBidi"/>
                <w:sz w:val="22"/>
                <w:szCs w:val="22"/>
                <w:rPrChange w:id="10096" w:author="Nick.Tolimieri [2]" w:date="2022-09-27T15:21:00Z">
                  <w:rPr>
                    <w:ins w:id="10097" w:author="Nick.Tolimieri [2]" w:date="2022-09-27T15:21:00Z"/>
                    <w:del w:id="10098" w:author="Nick.Tolimieri" w:date="2022-09-30T14:57:00Z"/>
                    <w:rFonts w:ascii="Calibri" w:hAnsi="Calibri" w:cs="Calibri"/>
                    <w:color w:val="000000"/>
                    <w:sz w:val="22"/>
                    <w:szCs w:val="22"/>
                  </w:rPr>
                </w:rPrChange>
              </w:rPr>
              <w:pPrChange w:id="10099" w:author="Nick.Tolimieri [2]" w:date="2022-09-27T15:21:00Z">
                <w:pPr>
                  <w:jc w:val="right"/>
                </w:pPr>
              </w:pPrChange>
            </w:pPr>
            <w:ins w:id="10100" w:author="Nick.Tolimieri [2]" w:date="2022-09-27T15:21:00Z">
              <w:del w:id="10101" w:author="Nick.Tolimieri" w:date="2022-09-30T14:57:00Z">
                <w:r w:rsidRPr="007772DD" w:rsidDel="0095582C">
                  <w:rPr>
                    <w:rFonts w:asciiTheme="minorHAnsi" w:eastAsiaTheme="minorHAnsi" w:hAnsiTheme="minorHAnsi" w:cstheme="minorBidi"/>
                    <w:sz w:val="22"/>
                    <w:szCs w:val="22"/>
                    <w:rPrChange w:id="10102" w:author="Nick.Tolimieri [2]" w:date="2022-09-27T15:21:00Z">
                      <w:rPr>
                        <w:rFonts w:ascii="Calibri" w:hAnsi="Calibri" w:cs="Calibri"/>
                        <w:color w:val="000000"/>
                        <w:sz w:val="22"/>
                        <w:szCs w:val="22"/>
                      </w:rPr>
                    </w:rPrChange>
                  </w:rPr>
                  <w:delText>39</w:delText>
                </w:r>
              </w:del>
            </w:ins>
          </w:p>
        </w:tc>
        <w:tc>
          <w:tcPr>
            <w:tcW w:w="960" w:type="dxa"/>
            <w:noWrap/>
            <w:hideMark/>
            <w:tcPrChange w:id="101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04" w:author="Nick.Tolimieri [2]" w:date="2022-09-27T15:21:00Z"/>
                <w:del w:id="10105" w:author="Nick.Tolimieri" w:date="2022-09-30T14:57:00Z"/>
                <w:rFonts w:asciiTheme="minorHAnsi" w:eastAsiaTheme="minorHAnsi" w:hAnsiTheme="minorHAnsi" w:cstheme="minorBidi"/>
                <w:sz w:val="22"/>
                <w:szCs w:val="22"/>
                <w:rPrChange w:id="10106" w:author="Nick.Tolimieri [2]" w:date="2022-09-27T15:21:00Z">
                  <w:rPr>
                    <w:ins w:id="10107" w:author="Nick.Tolimieri [2]" w:date="2022-09-27T15:21:00Z"/>
                    <w:del w:id="10108" w:author="Nick.Tolimieri" w:date="2022-09-30T14:57:00Z"/>
                    <w:rFonts w:ascii="Calibri" w:hAnsi="Calibri" w:cs="Calibri"/>
                    <w:color w:val="000000"/>
                    <w:sz w:val="22"/>
                    <w:szCs w:val="22"/>
                  </w:rPr>
                </w:rPrChange>
              </w:rPr>
              <w:pPrChange w:id="10109" w:author="Nick.Tolimieri [2]" w:date="2022-09-27T15:21:00Z">
                <w:pPr>
                  <w:jc w:val="right"/>
                </w:pPr>
              </w:pPrChange>
            </w:pPr>
            <w:ins w:id="10110" w:author="Nick.Tolimieri [2]" w:date="2022-09-27T15:21:00Z">
              <w:del w:id="10111" w:author="Nick.Tolimieri" w:date="2022-09-30T14:57:00Z">
                <w:r w:rsidRPr="007772DD" w:rsidDel="0095582C">
                  <w:rPr>
                    <w:rFonts w:asciiTheme="minorHAnsi" w:eastAsiaTheme="minorHAnsi" w:hAnsiTheme="minorHAnsi" w:cstheme="minorBidi"/>
                    <w:sz w:val="22"/>
                    <w:szCs w:val="22"/>
                    <w:rPrChange w:id="10112" w:author="Nick.Tolimieri [2]" w:date="2022-09-27T15:21:00Z">
                      <w:rPr>
                        <w:rFonts w:ascii="Calibri" w:hAnsi="Calibri" w:cs="Calibri"/>
                        <w:color w:val="000000"/>
                        <w:sz w:val="22"/>
                        <w:szCs w:val="22"/>
                      </w:rPr>
                    </w:rPrChange>
                  </w:rPr>
                  <w:delText>1</w:delText>
                </w:r>
              </w:del>
            </w:ins>
          </w:p>
        </w:tc>
        <w:tc>
          <w:tcPr>
            <w:tcW w:w="960" w:type="dxa"/>
            <w:noWrap/>
            <w:hideMark/>
            <w:tcPrChange w:id="101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14" w:author="Nick.Tolimieri [2]" w:date="2022-09-27T15:21:00Z"/>
                <w:del w:id="10115" w:author="Nick.Tolimieri" w:date="2022-09-30T14:57:00Z"/>
                <w:rFonts w:asciiTheme="minorHAnsi" w:eastAsiaTheme="minorHAnsi" w:hAnsiTheme="minorHAnsi" w:cstheme="minorBidi"/>
                <w:sz w:val="22"/>
                <w:szCs w:val="22"/>
                <w:rPrChange w:id="10116" w:author="Nick.Tolimieri [2]" w:date="2022-09-27T15:21:00Z">
                  <w:rPr>
                    <w:ins w:id="10117" w:author="Nick.Tolimieri [2]" w:date="2022-09-27T15:21:00Z"/>
                    <w:del w:id="10118" w:author="Nick.Tolimieri" w:date="2022-09-30T14:57:00Z"/>
                    <w:rFonts w:ascii="Calibri" w:hAnsi="Calibri" w:cs="Calibri"/>
                    <w:color w:val="000000"/>
                    <w:sz w:val="22"/>
                    <w:szCs w:val="22"/>
                  </w:rPr>
                </w:rPrChange>
              </w:rPr>
              <w:pPrChange w:id="10119" w:author="Nick.Tolimieri [2]" w:date="2022-09-27T15:21:00Z">
                <w:pPr>
                  <w:jc w:val="right"/>
                </w:pPr>
              </w:pPrChange>
            </w:pPr>
            <w:ins w:id="10120" w:author="Nick.Tolimieri [2]" w:date="2022-09-27T15:21:00Z">
              <w:del w:id="10121" w:author="Nick.Tolimieri" w:date="2022-09-30T14:57:00Z">
                <w:r w:rsidRPr="007772DD" w:rsidDel="0095582C">
                  <w:rPr>
                    <w:rFonts w:asciiTheme="minorHAnsi" w:eastAsiaTheme="minorHAnsi" w:hAnsiTheme="minorHAnsi" w:cstheme="minorBidi"/>
                    <w:sz w:val="22"/>
                    <w:szCs w:val="22"/>
                    <w:rPrChange w:id="10122" w:author="Nick.Tolimieri [2]" w:date="2022-09-27T15:21:00Z">
                      <w:rPr>
                        <w:rFonts w:ascii="Calibri" w:hAnsi="Calibri" w:cs="Calibri"/>
                        <w:color w:val="000000"/>
                        <w:sz w:val="22"/>
                        <w:szCs w:val="22"/>
                      </w:rPr>
                    </w:rPrChange>
                  </w:rPr>
                  <w:delText>15</w:delText>
                </w:r>
              </w:del>
            </w:ins>
          </w:p>
        </w:tc>
        <w:tc>
          <w:tcPr>
            <w:tcW w:w="960" w:type="dxa"/>
            <w:noWrap/>
            <w:hideMark/>
            <w:tcPrChange w:id="101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24" w:author="Nick.Tolimieri [2]" w:date="2022-09-27T15:21:00Z"/>
                <w:del w:id="10125" w:author="Nick.Tolimieri" w:date="2022-09-30T14:57:00Z"/>
                <w:rFonts w:asciiTheme="minorHAnsi" w:eastAsiaTheme="minorHAnsi" w:hAnsiTheme="minorHAnsi" w:cstheme="minorBidi"/>
                <w:sz w:val="22"/>
                <w:szCs w:val="22"/>
                <w:rPrChange w:id="10126" w:author="Nick.Tolimieri [2]" w:date="2022-09-27T15:21:00Z">
                  <w:rPr>
                    <w:ins w:id="10127" w:author="Nick.Tolimieri [2]" w:date="2022-09-27T15:21:00Z"/>
                    <w:del w:id="10128" w:author="Nick.Tolimieri" w:date="2022-09-30T14:57:00Z"/>
                    <w:rFonts w:ascii="Calibri" w:hAnsi="Calibri" w:cs="Calibri"/>
                    <w:color w:val="000000"/>
                    <w:sz w:val="22"/>
                    <w:szCs w:val="22"/>
                  </w:rPr>
                </w:rPrChange>
              </w:rPr>
              <w:pPrChange w:id="10129" w:author="Nick.Tolimieri [2]" w:date="2022-09-27T15:21:00Z">
                <w:pPr>
                  <w:jc w:val="right"/>
                </w:pPr>
              </w:pPrChange>
            </w:pPr>
            <w:ins w:id="10130" w:author="Nick.Tolimieri [2]" w:date="2022-09-27T15:21:00Z">
              <w:del w:id="10131" w:author="Nick.Tolimieri" w:date="2022-09-30T14:57:00Z">
                <w:r w:rsidRPr="007772DD" w:rsidDel="0095582C">
                  <w:rPr>
                    <w:rFonts w:asciiTheme="minorHAnsi" w:eastAsiaTheme="minorHAnsi" w:hAnsiTheme="minorHAnsi" w:cstheme="minorBidi"/>
                    <w:sz w:val="22"/>
                    <w:szCs w:val="22"/>
                    <w:rPrChange w:id="10132" w:author="Nick.Tolimieri [2]" w:date="2022-09-27T15:21:00Z">
                      <w:rPr>
                        <w:rFonts w:ascii="Calibri" w:hAnsi="Calibri" w:cs="Calibri"/>
                        <w:color w:val="000000"/>
                        <w:sz w:val="22"/>
                        <w:szCs w:val="22"/>
                      </w:rPr>
                    </w:rPrChange>
                  </w:rPr>
                  <w:delText>15</w:delText>
                </w:r>
              </w:del>
            </w:ins>
          </w:p>
        </w:tc>
        <w:tc>
          <w:tcPr>
            <w:tcW w:w="960" w:type="dxa"/>
            <w:noWrap/>
            <w:hideMark/>
            <w:tcPrChange w:id="101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34" w:author="Nick.Tolimieri [2]" w:date="2022-09-27T15:21:00Z"/>
                <w:del w:id="10135" w:author="Nick.Tolimieri" w:date="2022-09-30T14:57:00Z"/>
                <w:rFonts w:asciiTheme="minorHAnsi" w:eastAsiaTheme="minorHAnsi" w:hAnsiTheme="minorHAnsi" w:cstheme="minorBidi"/>
                <w:sz w:val="22"/>
                <w:szCs w:val="22"/>
                <w:rPrChange w:id="10136" w:author="Nick.Tolimieri [2]" w:date="2022-09-27T15:21:00Z">
                  <w:rPr>
                    <w:ins w:id="10137" w:author="Nick.Tolimieri [2]" w:date="2022-09-27T15:21:00Z"/>
                    <w:del w:id="10138" w:author="Nick.Tolimieri" w:date="2022-09-30T14:57:00Z"/>
                    <w:rFonts w:ascii="Calibri" w:hAnsi="Calibri" w:cs="Calibri"/>
                    <w:color w:val="000000"/>
                    <w:sz w:val="22"/>
                    <w:szCs w:val="22"/>
                  </w:rPr>
                </w:rPrChange>
              </w:rPr>
              <w:pPrChange w:id="10139" w:author="Nick.Tolimieri [2]" w:date="2022-09-27T15:21:00Z">
                <w:pPr>
                  <w:jc w:val="right"/>
                </w:pPr>
              </w:pPrChange>
            </w:pPr>
            <w:ins w:id="10140" w:author="Nick.Tolimieri [2]" w:date="2022-09-27T15:21:00Z">
              <w:del w:id="10141" w:author="Nick.Tolimieri" w:date="2022-09-30T14:57:00Z">
                <w:r w:rsidRPr="007772DD" w:rsidDel="0095582C">
                  <w:rPr>
                    <w:rFonts w:asciiTheme="minorHAnsi" w:eastAsiaTheme="minorHAnsi" w:hAnsiTheme="minorHAnsi" w:cstheme="minorBidi"/>
                    <w:sz w:val="22"/>
                    <w:szCs w:val="22"/>
                    <w:rPrChange w:id="10142" w:author="Nick.Tolimieri [2]" w:date="2022-09-27T15:21:00Z">
                      <w:rPr>
                        <w:rFonts w:ascii="Calibri" w:hAnsi="Calibri" w:cs="Calibri"/>
                        <w:color w:val="000000"/>
                        <w:sz w:val="22"/>
                        <w:szCs w:val="22"/>
                      </w:rPr>
                    </w:rPrChange>
                  </w:rPr>
                  <w:delText>15</w:delText>
                </w:r>
              </w:del>
            </w:ins>
          </w:p>
        </w:tc>
        <w:tc>
          <w:tcPr>
            <w:tcW w:w="960" w:type="dxa"/>
            <w:noWrap/>
            <w:hideMark/>
            <w:tcPrChange w:id="101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44" w:author="Nick.Tolimieri [2]" w:date="2022-09-27T15:21:00Z"/>
                <w:del w:id="10145" w:author="Nick.Tolimieri" w:date="2022-09-30T14:57:00Z"/>
                <w:rFonts w:asciiTheme="minorHAnsi" w:eastAsiaTheme="minorHAnsi" w:hAnsiTheme="minorHAnsi" w:cstheme="minorBidi"/>
                <w:sz w:val="22"/>
                <w:szCs w:val="22"/>
                <w:rPrChange w:id="10146" w:author="Nick.Tolimieri [2]" w:date="2022-09-27T15:21:00Z">
                  <w:rPr>
                    <w:ins w:id="10147" w:author="Nick.Tolimieri [2]" w:date="2022-09-27T15:21:00Z"/>
                    <w:del w:id="10148" w:author="Nick.Tolimieri" w:date="2022-09-30T14:57:00Z"/>
                    <w:rFonts w:ascii="Calibri" w:hAnsi="Calibri" w:cs="Calibri"/>
                    <w:color w:val="000000"/>
                    <w:sz w:val="22"/>
                    <w:szCs w:val="22"/>
                  </w:rPr>
                </w:rPrChange>
              </w:rPr>
              <w:pPrChange w:id="10149" w:author="Nick.Tolimieri [2]" w:date="2022-09-27T15:21:00Z">
                <w:pPr>
                  <w:jc w:val="right"/>
                </w:pPr>
              </w:pPrChange>
            </w:pPr>
            <w:ins w:id="10150" w:author="Nick.Tolimieri [2]" w:date="2022-09-27T15:21:00Z">
              <w:del w:id="10151" w:author="Nick.Tolimieri" w:date="2022-09-30T14:57:00Z">
                <w:r w:rsidRPr="007772DD" w:rsidDel="0095582C">
                  <w:rPr>
                    <w:rFonts w:asciiTheme="minorHAnsi" w:eastAsiaTheme="minorHAnsi" w:hAnsiTheme="minorHAnsi" w:cstheme="minorBidi"/>
                    <w:sz w:val="22"/>
                    <w:szCs w:val="22"/>
                    <w:rPrChange w:id="10152" w:author="Nick.Tolimieri [2]" w:date="2022-09-27T15:21:00Z">
                      <w:rPr>
                        <w:rFonts w:ascii="Calibri" w:hAnsi="Calibri" w:cs="Calibri"/>
                        <w:color w:val="000000"/>
                        <w:sz w:val="22"/>
                        <w:szCs w:val="22"/>
                      </w:rPr>
                    </w:rPrChange>
                  </w:rPr>
                  <w:delText>1.96</w:delText>
                </w:r>
              </w:del>
            </w:ins>
          </w:p>
        </w:tc>
        <w:tc>
          <w:tcPr>
            <w:tcW w:w="960" w:type="dxa"/>
            <w:noWrap/>
            <w:hideMark/>
            <w:tcPrChange w:id="101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54" w:author="Nick.Tolimieri [2]" w:date="2022-09-27T15:21:00Z"/>
                <w:del w:id="10155" w:author="Nick.Tolimieri" w:date="2022-09-30T14:57:00Z"/>
                <w:rFonts w:asciiTheme="minorHAnsi" w:eastAsiaTheme="minorHAnsi" w:hAnsiTheme="minorHAnsi" w:cstheme="minorBidi"/>
                <w:sz w:val="22"/>
                <w:szCs w:val="22"/>
                <w:rPrChange w:id="10156" w:author="Nick.Tolimieri [2]" w:date="2022-09-27T15:21:00Z">
                  <w:rPr>
                    <w:ins w:id="10157" w:author="Nick.Tolimieri [2]" w:date="2022-09-27T15:21:00Z"/>
                    <w:del w:id="10158" w:author="Nick.Tolimieri" w:date="2022-09-30T14:57:00Z"/>
                    <w:rFonts w:ascii="Calibri" w:hAnsi="Calibri" w:cs="Calibri"/>
                    <w:color w:val="000000"/>
                    <w:sz w:val="22"/>
                    <w:szCs w:val="22"/>
                  </w:rPr>
                </w:rPrChange>
              </w:rPr>
              <w:pPrChange w:id="10159" w:author="Nick.Tolimieri [2]" w:date="2022-09-27T15:21:00Z">
                <w:pPr>
                  <w:jc w:val="right"/>
                </w:pPr>
              </w:pPrChange>
            </w:pPr>
            <w:ins w:id="10160" w:author="Nick.Tolimieri [2]" w:date="2022-09-27T15:21:00Z">
              <w:del w:id="10161" w:author="Nick.Tolimieri" w:date="2022-09-30T14:57:00Z">
                <w:r w:rsidRPr="007772DD" w:rsidDel="0095582C">
                  <w:rPr>
                    <w:rFonts w:asciiTheme="minorHAnsi" w:eastAsiaTheme="minorHAnsi" w:hAnsiTheme="minorHAnsi" w:cstheme="minorBidi"/>
                    <w:sz w:val="22"/>
                    <w:szCs w:val="22"/>
                    <w:rPrChange w:id="10162" w:author="Nick.Tolimieri [2]" w:date="2022-09-27T15:21:00Z">
                      <w:rPr>
                        <w:rFonts w:ascii="Calibri" w:hAnsi="Calibri" w:cs="Calibri"/>
                        <w:color w:val="000000"/>
                        <w:sz w:val="22"/>
                        <w:szCs w:val="22"/>
                      </w:rPr>
                    </w:rPrChange>
                  </w:rPr>
                  <w:delText>0.32</w:delText>
                </w:r>
              </w:del>
            </w:ins>
          </w:p>
        </w:tc>
      </w:tr>
      <w:tr w:rsidR="007772DD" w:rsidRPr="007772DD" w:rsidDel="0095582C" w:rsidTr="007772DD">
        <w:trPr>
          <w:divId w:val="486363627"/>
          <w:trHeight w:val="300"/>
          <w:ins w:id="10163" w:author="Nick.Tolimieri [2]" w:date="2022-09-27T15:21:00Z"/>
          <w:del w:id="10164" w:author="Nick.Tolimieri" w:date="2022-09-30T14:57:00Z"/>
          <w:trPrChange w:id="10165" w:author="Nick.Tolimieri [2]" w:date="2022-09-27T15:21:00Z">
            <w:trPr>
              <w:divId w:val="486363627"/>
              <w:trHeight w:val="300"/>
            </w:trPr>
          </w:trPrChange>
        </w:trPr>
        <w:tc>
          <w:tcPr>
            <w:tcW w:w="960" w:type="dxa"/>
            <w:noWrap/>
            <w:hideMark/>
            <w:tcPrChange w:id="1016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67" w:author="Nick.Tolimieri [2]" w:date="2022-09-27T15:21:00Z"/>
                <w:del w:id="10168" w:author="Nick.Tolimieri" w:date="2022-09-30T14:57:00Z"/>
                <w:rFonts w:asciiTheme="minorHAnsi" w:eastAsiaTheme="minorHAnsi" w:hAnsiTheme="minorHAnsi" w:cstheme="minorBidi"/>
                <w:sz w:val="22"/>
                <w:szCs w:val="22"/>
                <w:rPrChange w:id="10169" w:author="Nick.Tolimieri [2]" w:date="2022-09-27T15:21:00Z">
                  <w:rPr>
                    <w:ins w:id="10170" w:author="Nick.Tolimieri [2]" w:date="2022-09-27T15:21:00Z"/>
                    <w:del w:id="10171" w:author="Nick.Tolimieri" w:date="2022-09-30T14:57:00Z"/>
                    <w:rFonts w:ascii="Calibri" w:hAnsi="Calibri" w:cs="Calibri"/>
                    <w:color w:val="000000"/>
                    <w:sz w:val="22"/>
                    <w:szCs w:val="22"/>
                  </w:rPr>
                </w:rPrChange>
              </w:rPr>
              <w:pPrChange w:id="10172" w:author="Nick.Tolimieri [2]" w:date="2022-09-27T15:21:00Z">
                <w:pPr/>
              </w:pPrChange>
            </w:pPr>
            <w:ins w:id="10173" w:author="Nick.Tolimieri [2]" w:date="2022-09-27T15:21:00Z">
              <w:del w:id="10174" w:author="Nick.Tolimieri" w:date="2022-09-30T14:57:00Z">
                <w:r w:rsidRPr="007772DD" w:rsidDel="0095582C">
                  <w:rPr>
                    <w:rFonts w:asciiTheme="minorHAnsi" w:eastAsiaTheme="minorHAnsi" w:hAnsiTheme="minorHAnsi" w:cstheme="minorBidi"/>
                    <w:sz w:val="22"/>
                    <w:szCs w:val="22"/>
                    <w:rPrChange w:id="10175"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1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77" w:author="Nick.Tolimieri [2]" w:date="2022-09-27T15:21:00Z"/>
                <w:del w:id="10178" w:author="Nick.Tolimieri" w:date="2022-09-30T14:57:00Z"/>
                <w:rFonts w:asciiTheme="minorHAnsi" w:eastAsiaTheme="minorHAnsi" w:hAnsiTheme="minorHAnsi" w:cstheme="minorBidi"/>
                <w:sz w:val="22"/>
                <w:szCs w:val="22"/>
                <w:rPrChange w:id="10179" w:author="Nick.Tolimieri [2]" w:date="2022-09-27T15:21:00Z">
                  <w:rPr>
                    <w:ins w:id="10180" w:author="Nick.Tolimieri [2]" w:date="2022-09-27T15:21:00Z"/>
                    <w:del w:id="10181" w:author="Nick.Tolimieri" w:date="2022-09-30T14:57:00Z"/>
                    <w:rFonts w:ascii="Calibri" w:hAnsi="Calibri" w:cs="Calibri"/>
                    <w:color w:val="000000"/>
                    <w:sz w:val="22"/>
                    <w:szCs w:val="22"/>
                  </w:rPr>
                </w:rPrChange>
              </w:rPr>
              <w:pPrChange w:id="10182" w:author="Nick.Tolimieri [2]" w:date="2022-09-27T15:21:00Z">
                <w:pPr>
                  <w:jc w:val="right"/>
                </w:pPr>
              </w:pPrChange>
            </w:pPr>
            <w:ins w:id="10183" w:author="Nick.Tolimieri [2]" w:date="2022-09-27T15:21:00Z">
              <w:del w:id="10184" w:author="Nick.Tolimieri" w:date="2022-09-30T14:57:00Z">
                <w:r w:rsidRPr="007772DD" w:rsidDel="0095582C">
                  <w:rPr>
                    <w:rFonts w:asciiTheme="minorHAnsi" w:eastAsiaTheme="minorHAnsi" w:hAnsiTheme="minorHAnsi" w:cstheme="minorBidi"/>
                    <w:sz w:val="22"/>
                    <w:szCs w:val="22"/>
                    <w:rPrChange w:id="10185" w:author="Nick.Tolimieri [2]" w:date="2022-09-27T15:21:00Z">
                      <w:rPr>
                        <w:rFonts w:ascii="Calibri" w:hAnsi="Calibri" w:cs="Calibri"/>
                        <w:color w:val="000000"/>
                        <w:sz w:val="22"/>
                        <w:szCs w:val="22"/>
                      </w:rPr>
                    </w:rPrChange>
                  </w:rPr>
                  <w:delText>2006</w:delText>
                </w:r>
              </w:del>
            </w:ins>
          </w:p>
        </w:tc>
        <w:tc>
          <w:tcPr>
            <w:tcW w:w="960" w:type="dxa"/>
            <w:noWrap/>
            <w:hideMark/>
            <w:tcPrChange w:id="101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87" w:author="Nick.Tolimieri [2]" w:date="2022-09-27T15:21:00Z"/>
                <w:del w:id="10188" w:author="Nick.Tolimieri" w:date="2022-09-30T14:57:00Z"/>
                <w:rFonts w:asciiTheme="minorHAnsi" w:eastAsiaTheme="minorHAnsi" w:hAnsiTheme="minorHAnsi" w:cstheme="minorBidi"/>
                <w:sz w:val="22"/>
                <w:szCs w:val="22"/>
                <w:rPrChange w:id="10189" w:author="Nick.Tolimieri [2]" w:date="2022-09-27T15:21:00Z">
                  <w:rPr>
                    <w:ins w:id="10190" w:author="Nick.Tolimieri [2]" w:date="2022-09-27T15:21:00Z"/>
                    <w:del w:id="10191" w:author="Nick.Tolimieri" w:date="2022-09-30T14:57:00Z"/>
                    <w:rFonts w:ascii="Calibri" w:hAnsi="Calibri" w:cs="Calibri"/>
                    <w:color w:val="000000"/>
                    <w:sz w:val="22"/>
                    <w:szCs w:val="22"/>
                  </w:rPr>
                </w:rPrChange>
              </w:rPr>
              <w:pPrChange w:id="10192" w:author="Nick.Tolimieri [2]" w:date="2022-09-27T15:21:00Z">
                <w:pPr>
                  <w:jc w:val="right"/>
                </w:pPr>
              </w:pPrChange>
            </w:pPr>
            <w:ins w:id="10193" w:author="Nick.Tolimieri [2]" w:date="2022-09-27T15:21:00Z">
              <w:del w:id="10194" w:author="Nick.Tolimieri" w:date="2022-09-30T14:57:00Z">
                <w:r w:rsidRPr="007772DD" w:rsidDel="0095582C">
                  <w:rPr>
                    <w:rFonts w:asciiTheme="minorHAnsi" w:eastAsiaTheme="minorHAnsi" w:hAnsiTheme="minorHAnsi" w:cstheme="minorBidi"/>
                    <w:sz w:val="22"/>
                    <w:szCs w:val="22"/>
                    <w:rPrChange w:id="10195" w:author="Nick.Tolimieri [2]" w:date="2022-09-27T15:21:00Z">
                      <w:rPr>
                        <w:rFonts w:ascii="Calibri" w:hAnsi="Calibri" w:cs="Calibri"/>
                        <w:color w:val="000000"/>
                        <w:sz w:val="22"/>
                        <w:szCs w:val="22"/>
                      </w:rPr>
                    </w:rPrChange>
                  </w:rPr>
                  <w:delText>0</w:delText>
                </w:r>
              </w:del>
            </w:ins>
          </w:p>
        </w:tc>
        <w:tc>
          <w:tcPr>
            <w:tcW w:w="960" w:type="dxa"/>
            <w:noWrap/>
            <w:hideMark/>
            <w:tcPrChange w:id="101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197" w:author="Nick.Tolimieri [2]" w:date="2022-09-27T15:21:00Z"/>
                <w:del w:id="10198" w:author="Nick.Tolimieri" w:date="2022-09-30T14:57:00Z"/>
                <w:rFonts w:asciiTheme="minorHAnsi" w:eastAsiaTheme="minorHAnsi" w:hAnsiTheme="minorHAnsi" w:cstheme="minorBidi"/>
                <w:sz w:val="22"/>
                <w:szCs w:val="22"/>
                <w:rPrChange w:id="10199" w:author="Nick.Tolimieri [2]" w:date="2022-09-27T15:21:00Z">
                  <w:rPr>
                    <w:ins w:id="10200" w:author="Nick.Tolimieri [2]" w:date="2022-09-27T15:21:00Z"/>
                    <w:del w:id="10201" w:author="Nick.Tolimieri" w:date="2022-09-30T14:57:00Z"/>
                    <w:rFonts w:ascii="Calibri" w:hAnsi="Calibri" w:cs="Calibri"/>
                    <w:color w:val="000000"/>
                    <w:sz w:val="22"/>
                    <w:szCs w:val="22"/>
                  </w:rPr>
                </w:rPrChange>
              </w:rPr>
              <w:pPrChange w:id="10202" w:author="Nick.Tolimieri [2]" w:date="2022-09-27T15:21:00Z">
                <w:pPr>
                  <w:jc w:val="right"/>
                </w:pPr>
              </w:pPrChange>
            </w:pPr>
            <w:ins w:id="10203" w:author="Nick.Tolimieri [2]" w:date="2022-09-27T15:21:00Z">
              <w:del w:id="10204" w:author="Nick.Tolimieri" w:date="2022-09-30T14:57:00Z">
                <w:r w:rsidRPr="007772DD" w:rsidDel="0095582C">
                  <w:rPr>
                    <w:rFonts w:asciiTheme="minorHAnsi" w:eastAsiaTheme="minorHAnsi" w:hAnsiTheme="minorHAnsi" w:cstheme="minorBidi"/>
                    <w:sz w:val="22"/>
                    <w:szCs w:val="22"/>
                    <w:rPrChange w:id="10205" w:author="Nick.Tolimieri [2]" w:date="2022-09-27T15:21:00Z">
                      <w:rPr>
                        <w:rFonts w:ascii="Calibri" w:hAnsi="Calibri" w:cs="Calibri"/>
                        <w:color w:val="000000"/>
                        <w:sz w:val="22"/>
                        <w:szCs w:val="22"/>
                      </w:rPr>
                    </w:rPrChange>
                  </w:rPr>
                  <w:delText>22</w:delText>
                </w:r>
              </w:del>
            </w:ins>
          </w:p>
        </w:tc>
        <w:tc>
          <w:tcPr>
            <w:tcW w:w="960" w:type="dxa"/>
            <w:noWrap/>
            <w:hideMark/>
            <w:tcPrChange w:id="1020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07" w:author="Nick.Tolimieri [2]" w:date="2022-09-27T15:21:00Z"/>
                <w:del w:id="10208" w:author="Nick.Tolimieri" w:date="2022-09-30T14:57:00Z"/>
                <w:rFonts w:asciiTheme="minorHAnsi" w:eastAsiaTheme="minorHAnsi" w:hAnsiTheme="minorHAnsi" w:cstheme="minorBidi"/>
                <w:sz w:val="22"/>
                <w:szCs w:val="22"/>
                <w:rPrChange w:id="10209" w:author="Nick.Tolimieri [2]" w:date="2022-09-27T15:21:00Z">
                  <w:rPr>
                    <w:ins w:id="10210" w:author="Nick.Tolimieri [2]" w:date="2022-09-27T15:21:00Z"/>
                    <w:del w:id="10211" w:author="Nick.Tolimieri" w:date="2022-09-30T14:57:00Z"/>
                    <w:rFonts w:ascii="Calibri" w:hAnsi="Calibri" w:cs="Calibri"/>
                    <w:color w:val="000000"/>
                    <w:sz w:val="22"/>
                    <w:szCs w:val="22"/>
                  </w:rPr>
                </w:rPrChange>
              </w:rPr>
              <w:pPrChange w:id="10212" w:author="Nick.Tolimieri [2]" w:date="2022-09-27T15:21:00Z">
                <w:pPr>
                  <w:jc w:val="right"/>
                </w:pPr>
              </w:pPrChange>
            </w:pPr>
            <w:ins w:id="10213" w:author="Nick.Tolimieri [2]" w:date="2022-09-27T15:21:00Z">
              <w:del w:id="10214" w:author="Nick.Tolimieri" w:date="2022-09-30T14:57:00Z">
                <w:r w:rsidRPr="007772DD" w:rsidDel="0095582C">
                  <w:rPr>
                    <w:rFonts w:asciiTheme="minorHAnsi" w:eastAsiaTheme="minorHAnsi" w:hAnsiTheme="minorHAnsi" w:cstheme="minorBidi"/>
                    <w:sz w:val="22"/>
                    <w:szCs w:val="22"/>
                    <w:rPrChange w:id="10215" w:author="Nick.Tolimieri [2]" w:date="2022-09-27T15:21:00Z">
                      <w:rPr>
                        <w:rFonts w:ascii="Calibri" w:hAnsi="Calibri" w:cs="Calibri"/>
                        <w:color w:val="000000"/>
                        <w:sz w:val="22"/>
                        <w:szCs w:val="22"/>
                      </w:rPr>
                    </w:rPrChange>
                  </w:rPr>
                  <w:delText>1</w:delText>
                </w:r>
              </w:del>
            </w:ins>
          </w:p>
        </w:tc>
        <w:tc>
          <w:tcPr>
            <w:tcW w:w="960" w:type="dxa"/>
            <w:noWrap/>
            <w:hideMark/>
            <w:tcPrChange w:id="1021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17" w:author="Nick.Tolimieri [2]" w:date="2022-09-27T15:21:00Z"/>
                <w:del w:id="10218" w:author="Nick.Tolimieri" w:date="2022-09-30T14:57:00Z"/>
                <w:rFonts w:asciiTheme="minorHAnsi" w:eastAsiaTheme="minorHAnsi" w:hAnsiTheme="minorHAnsi" w:cstheme="minorBidi"/>
                <w:sz w:val="22"/>
                <w:szCs w:val="22"/>
                <w:rPrChange w:id="10219" w:author="Nick.Tolimieri [2]" w:date="2022-09-27T15:21:00Z">
                  <w:rPr>
                    <w:ins w:id="10220" w:author="Nick.Tolimieri [2]" w:date="2022-09-27T15:21:00Z"/>
                    <w:del w:id="10221" w:author="Nick.Tolimieri" w:date="2022-09-30T14:57:00Z"/>
                    <w:rFonts w:ascii="Calibri" w:hAnsi="Calibri" w:cs="Calibri"/>
                    <w:color w:val="000000"/>
                    <w:sz w:val="22"/>
                    <w:szCs w:val="22"/>
                  </w:rPr>
                </w:rPrChange>
              </w:rPr>
              <w:pPrChange w:id="10222" w:author="Nick.Tolimieri [2]" w:date="2022-09-27T15:21:00Z">
                <w:pPr>
                  <w:jc w:val="right"/>
                </w:pPr>
              </w:pPrChange>
            </w:pPr>
            <w:ins w:id="10223" w:author="Nick.Tolimieri [2]" w:date="2022-09-27T15:21:00Z">
              <w:del w:id="10224" w:author="Nick.Tolimieri" w:date="2022-09-30T14:57:00Z">
                <w:r w:rsidRPr="007772DD" w:rsidDel="0095582C">
                  <w:rPr>
                    <w:rFonts w:asciiTheme="minorHAnsi" w:eastAsiaTheme="minorHAnsi" w:hAnsiTheme="minorHAnsi" w:cstheme="minorBidi"/>
                    <w:sz w:val="22"/>
                    <w:szCs w:val="22"/>
                    <w:rPrChange w:id="10225" w:author="Nick.Tolimieri [2]" w:date="2022-09-27T15:21:00Z">
                      <w:rPr>
                        <w:rFonts w:ascii="Calibri" w:hAnsi="Calibri" w:cs="Calibri"/>
                        <w:color w:val="000000"/>
                        <w:sz w:val="22"/>
                        <w:szCs w:val="22"/>
                      </w:rPr>
                    </w:rPrChange>
                  </w:rPr>
                  <w:delText>6</w:delText>
                </w:r>
              </w:del>
            </w:ins>
          </w:p>
        </w:tc>
        <w:tc>
          <w:tcPr>
            <w:tcW w:w="960" w:type="dxa"/>
            <w:noWrap/>
            <w:hideMark/>
            <w:tcPrChange w:id="102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27" w:author="Nick.Tolimieri [2]" w:date="2022-09-27T15:21:00Z"/>
                <w:del w:id="10228" w:author="Nick.Tolimieri" w:date="2022-09-30T14:57:00Z"/>
                <w:rFonts w:asciiTheme="minorHAnsi" w:eastAsiaTheme="minorHAnsi" w:hAnsiTheme="minorHAnsi" w:cstheme="minorBidi"/>
                <w:sz w:val="22"/>
                <w:szCs w:val="22"/>
                <w:rPrChange w:id="10229" w:author="Nick.Tolimieri [2]" w:date="2022-09-27T15:21:00Z">
                  <w:rPr>
                    <w:ins w:id="10230" w:author="Nick.Tolimieri [2]" w:date="2022-09-27T15:21:00Z"/>
                    <w:del w:id="10231" w:author="Nick.Tolimieri" w:date="2022-09-30T14:57:00Z"/>
                    <w:rFonts w:ascii="Calibri" w:hAnsi="Calibri" w:cs="Calibri"/>
                    <w:color w:val="000000"/>
                    <w:sz w:val="22"/>
                    <w:szCs w:val="22"/>
                  </w:rPr>
                </w:rPrChange>
              </w:rPr>
              <w:pPrChange w:id="10232" w:author="Nick.Tolimieri [2]" w:date="2022-09-27T15:21:00Z">
                <w:pPr>
                  <w:jc w:val="right"/>
                </w:pPr>
              </w:pPrChange>
            </w:pPr>
            <w:ins w:id="10233" w:author="Nick.Tolimieri [2]" w:date="2022-09-27T15:21:00Z">
              <w:del w:id="10234" w:author="Nick.Tolimieri" w:date="2022-09-30T14:57:00Z">
                <w:r w:rsidRPr="007772DD" w:rsidDel="0095582C">
                  <w:rPr>
                    <w:rFonts w:asciiTheme="minorHAnsi" w:eastAsiaTheme="minorHAnsi" w:hAnsiTheme="minorHAnsi" w:cstheme="minorBidi"/>
                    <w:sz w:val="22"/>
                    <w:szCs w:val="22"/>
                    <w:rPrChange w:id="10235" w:author="Nick.Tolimieri [2]" w:date="2022-09-27T15:21:00Z">
                      <w:rPr>
                        <w:rFonts w:ascii="Calibri" w:hAnsi="Calibri" w:cs="Calibri"/>
                        <w:color w:val="000000"/>
                        <w:sz w:val="22"/>
                        <w:szCs w:val="22"/>
                      </w:rPr>
                    </w:rPrChange>
                  </w:rPr>
                  <w:delText>6</w:delText>
                </w:r>
              </w:del>
            </w:ins>
          </w:p>
        </w:tc>
        <w:tc>
          <w:tcPr>
            <w:tcW w:w="960" w:type="dxa"/>
            <w:noWrap/>
            <w:hideMark/>
            <w:tcPrChange w:id="102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37" w:author="Nick.Tolimieri [2]" w:date="2022-09-27T15:21:00Z"/>
                <w:del w:id="10238" w:author="Nick.Tolimieri" w:date="2022-09-30T14:57:00Z"/>
                <w:rFonts w:asciiTheme="minorHAnsi" w:eastAsiaTheme="minorHAnsi" w:hAnsiTheme="minorHAnsi" w:cstheme="minorBidi"/>
                <w:sz w:val="22"/>
                <w:szCs w:val="22"/>
                <w:rPrChange w:id="10239" w:author="Nick.Tolimieri [2]" w:date="2022-09-27T15:21:00Z">
                  <w:rPr>
                    <w:ins w:id="10240" w:author="Nick.Tolimieri [2]" w:date="2022-09-27T15:21:00Z"/>
                    <w:del w:id="10241" w:author="Nick.Tolimieri" w:date="2022-09-30T14:57:00Z"/>
                    <w:rFonts w:ascii="Calibri" w:hAnsi="Calibri" w:cs="Calibri"/>
                    <w:color w:val="000000"/>
                    <w:sz w:val="22"/>
                    <w:szCs w:val="22"/>
                  </w:rPr>
                </w:rPrChange>
              </w:rPr>
              <w:pPrChange w:id="10242" w:author="Nick.Tolimieri [2]" w:date="2022-09-27T15:21:00Z">
                <w:pPr>
                  <w:jc w:val="right"/>
                </w:pPr>
              </w:pPrChange>
            </w:pPr>
            <w:ins w:id="10243" w:author="Nick.Tolimieri [2]" w:date="2022-09-27T15:21:00Z">
              <w:del w:id="10244" w:author="Nick.Tolimieri" w:date="2022-09-30T14:57:00Z">
                <w:r w:rsidRPr="007772DD" w:rsidDel="0095582C">
                  <w:rPr>
                    <w:rFonts w:asciiTheme="minorHAnsi" w:eastAsiaTheme="minorHAnsi" w:hAnsiTheme="minorHAnsi" w:cstheme="minorBidi"/>
                    <w:sz w:val="22"/>
                    <w:szCs w:val="22"/>
                    <w:rPrChange w:id="10245" w:author="Nick.Tolimieri [2]" w:date="2022-09-27T15:21:00Z">
                      <w:rPr>
                        <w:rFonts w:ascii="Calibri" w:hAnsi="Calibri" w:cs="Calibri"/>
                        <w:color w:val="000000"/>
                        <w:sz w:val="22"/>
                        <w:szCs w:val="22"/>
                      </w:rPr>
                    </w:rPrChange>
                  </w:rPr>
                  <w:delText>6</w:delText>
                </w:r>
              </w:del>
            </w:ins>
          </w:p>
        </w:tc>
        <w:tc>
          <w:tcPr>
            <w:tcW w:w="960" w:type="dxa"/>
            <w:noWrap/>
            <w:hideMark/>
            <w:tcPrChange w:id="1024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47" w:author="Nick.Tolimieri [2]" w:date="2022-09-27T15:21:00Z"/>
                <w:del w:id="10248" w:author="Nick.Tolimieri" w:date="2022-09-30T14:57:00Z"/>
                <w:rFonts w:asciiTheme="minorHAnsi" w:eastAsiaTheme="minorHAnsi" w:hAnsiTheme="minorHAnsi" w:cstheme="minorBidi"/>
                <w:sz w:val="22"/>
                <w:szCs w:val="22"/>
                <w:rPrChange w:id="10249" w:author="Nick.Tolimieri [2]" w:date="2022-09-27T15:21:00Z">
                  <w:rPr>
                    <w:ins w:id="10250" w:author="Nick.Tolimieri [2]" w:date="2022-09-27T15:21:00Z"/>
                    <w:del w:id="10251" w:author="Nick.Tolimieri" w:date="2022-09-30T14:57:00Z"/>
                    <w:rFonts w:ascii="Calibri" w:hAnsi="Calibri" w:cs="Calibri"/>
                    <w:color w:val="000000"/>
                    <w:sz w:val="22"/>
                    <w:szCs w:val="22"/>
                  </w:rPr>
                </w:rPrChange>
              </w:rPr>
              <w:pPrChange w:id="10252" w:author="Nick.Tolimieri [2]" w:date="2022-09-27T15:21:00Z">
                <w:pPr>
                  <w:jc w:val="right"/>
                </w:pPr>
              </w:pPrChange>
            </w:pPr>
            <w:ins w:id="10253" w:author="Nick.Tolimieri [2]" w:date="2022-09-27T15:21:00Z">
              <w:del w:id="10254" w:author="Nick.Tolimieri" w:date="2022-09-30T14:57:00Z">
                <w:r w:rsidRPr="007772DD" w:rsidDel="0095582C">
                  <w:rPr>
                    <w:rFonts w:asciiTheme="minorHAnsi" w:eastAsiaTheme="minorHAnsi" w:hAnsiTheme="minorHAnsi" w:cstheme="minorBidi"/>
                    <w:sz w:val="22"/>
                    <w:szCs w:val="22"/>
                    <w:rPrChange w:id="10255" w:author="Nick.Tolimieri [2]" w:date="2022-09-27T15:21:00Z">
                      <w:rPr>
                        <w:rFonts w:ascii="Calibri" w:hAnsi="Calibri" w:cs="Calibri"/>
                        <w:color w:val="000000"/>
                        <w:sz w:val="22"/>
                        <w:szCs w:val="22"/>
                      </w:rPr>
                    </w:rPrChange>
                  </w:rPr>
                  <w:delText>1.9</w:delText>
                </w:r>
              </w:del>
            </w:ins>
          </w:p>
        </w:tc>
        <w:tc>
          <w:tcPr>
            <w:tcW w:w="960" w:type="dxa"/>
            <w:noWrap/>
            <w:hideMark/>
            <w:tcPrChange w:id="102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57" w:author="Nick.Tolimieri [2]" w:date="2022-09-27T15:21:00Z"/>
                <w:del w:id="10258" w:author="Nick.Tolimieri" w:date="2022-09-30T14:57:00Z"/>
                <w:rFonts w:asciiTheme="minorHAnsi" w:eastAsiaTheme="minorHAnsi" w:hAnsiTheme="minorHAnsi" w:cstheme="minorBidi"/>
                <w:sz w:val="22"/>
                <w:szCs w:val="22"/>
                <w:rPrChange w:id="10259" w:author="Nick.Tolimieri [2]" w:date="2022-09-27T15:21:00Z">
                  <w:rPr>
                    <w:ins w:id="10260" w:author="Nick.Tolimieri [2]" w:date="2022-09-27T15:21:00Z"/>
                    <w:del w:id="10261" w:author="Nick.Tolimieri" w:date="2022-09-30T14:57:00Z"/>
                    <w:rFonts w:ascii="Calibri" w:hAnsi="Calibri" w:cs="Calibri"/>
                    <w:color w:val="000000"/>
                    <w:sz w:val="22"/>
                    <w:szCs w:val="22"/>
                  </w:rPr>
                </w:rPrChange>
              </w:rPr>
              <w:pPrChange w:id="10262" w:author="Nick.Tolimieri [2]" w:date="2022-09-27T15:21:00Z">
                <w:pPr>
                  <w:jc w:val="right"/>
                </w:pPr>
              </w:pPrChange>
            </w:pPr>
            <w:ins w:id="10263" w:author="Nick.Tolimieri [2]" w:date="2022-09-27T15:21:00Z">
              <w:del w:id="10264" w:author="Nick.Tolimieri" w:date="2022-09-30T14:57:00Z">
                <w:r w:rsidRPr="007772DD" w:rsidDel="0095582C">
                  <w:rPr>
                    <w:rFonts w:asciiTheme="minorHAnsi" w:eastAsiaTheme="minorHAnsi" w:hAnsiTheme="minorHAnsi" w:cstheme="minorBidi"/>
                    <w:sz w:val="22"/>
                    <w:szCs w:val="22"/>
                    <w:rPrChange w:id="10265" w:author="Nick.Tolimieri [2]" w:date="2022-09-27T15:21:00Z">
                      <w:rPr>
                        <w:rFonts w:ascii="Calibri" w:hAnsi="Calibri" w:cs="Calibri"/>
                        <w:color w:val="000000"/>
                        <w:sz w:val="22"/>
                        <w:szCs w:val="22"/>
                      </w:rPr>
                    </w:rPrChange>
                  </w:rPr>
                  <w:delText>0.29</w:delText>
                </w:r>
              </w:del>
            </w:ins>
          </w:p>
        </w:tc>
      </w:tr>
      <w:tr w:rsidR="007772DD" w:rsidRPr="007772DD" w:rsidDel="0095582C" w:rsidTr="007772DD">
        <w:trPr>
          <w:divId w:val="486363627"/>
          <w:trHeight w:val="300"/>
          <w:ins w:id="10266" w:author="Nick.Tolimieri [2]" w:date="2022-09-27T15:21:00Z"/>
          <w:del w:id="10267" w:author="Nick.Tolimieri" w:date="2022-09-30T14:57:00Z"/>
          <w:trPrChange w:id="10268" w:author="Nick.Tolimieri [2]" w:date="2022-09-27T15:21:00Z">
            <w:trPr>
              <w:divId w:val="486363627"/>
              <w:trHeight w:val="300"/>
            </w:trPr>
          </w:trPrChange>
        </w:trPr>
        <w:tc>
          <w:tcPr>
            <w:tcW w:w="960" w:type="dxa"/>
            <w:noWrap/>
            <w:hideMark/>
            <w:tcPrChange w:id="102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70" w:author="Nick.Tolimieri [2]" w:date="2022-09-27T15:21:00Z"/>
                <w:del w:id="10271" w:author="Nick.Tolimieri" w:date="2022-09-30T14:57:00Z"/>
                <w:rFonts w:asciiTheme="minorHAnsi" w:eastAsiaTheme="minorHAnsi" w:hAnsiTheme="minorHAnsi" w:cstheme="minorBidi"/>
                <w:sz w:val="22"/>
                <w:szCs w:val="22"/>
                <w:rPrChange w:id="10272" w:author="Nick.Tolimieri [2]" w:date="2022-09-27T15:21:00Z">
                  <w:rPr>
                    <w:ins w:id="10273" w:author="Nick.Tolimieri [2]" w:date="2022-09-27T15:21:00Z"/>
                    <w:del w:id="10274" w:author="Nick.Tolimieri" w:date="2022-09-30T14:57:00Z"/>
                    <w:rFonts w:ascii="Calibri" w:hAnsi="Calibri" w:cs="Calibri"/>
                    <w:color w:val="000000"/>
                    <w:sz w:val="22"/>
                    <w:szCs w:val="22"/>
                  </w:rPr>
                </w:rPrChange>
              </w:rPr>
              <w:pPrChange w:id="10275" w:author="Nick.Tolimieri [2]" w:date="2022-09-27T15:21:00Z">
                <w:pPr/>
              </w:pPrChange>
            </w:pPr>
            <w:ins w:id="10276" w:author="Nick.Tolimieri [2]" w:date="2022-09-27T15:21:00Z">
              <w:del w:id="10277" w:author="Nick.Tolimieri" w:date="2022-09-30T14:57:00Z">
                <w:r w:rsidRPr="007772DD" w:rsidDel="0095582C">
                  <w:rPr>
                    <w:rFonts w:asciiTheme="minorHAnsi" w:eastAsiaTheme="minorHAnsi" w:hAnsiTheme="minorHAnsi" w:cstheme="minorBidi"/>
                    <w:sz w:val="22"/>
                    <w:szCs w:val="22"/>
                    <w:rPrChange w:id="10278"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2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80" w:author="Nick.Tolimieri [2]" w:date="2022-09-27T15:21:00Z"/>
                <w:del w:id="10281" w:author="Nick.Tolimieri" w:date="2022-09-30T14:57:00Z"/>
                <w:rFonts w:asciiTheme="minorHAnsi" w:eastAsiaTheme="minorHAnsi" w:hAnsiTheme="minorHAnsi" w:cstheme="minorBidi"/>
                <w:sz w:val="22"/>
                <w:szCs w:val="22"/>
                <w:rPrChange w:id="10282" w:author="Nick.Tolimieri [2]" w:date="2022-09-27T15:21:00Z">
                  <w:rPr>
                    <w:ins w:id="10283" w:author="Nick.Tolimieri [2]" w:date="2022-09-27T15:21:00Z"/>
                    <w:del w:id="10284" w:author="Nick.Tolimieri" w:date="2022-09-30T14:57:00Z"/>
                    <w:rFonts w:ascii="Calibri" w:hAnsi="Calibri" w:cs="Calibri"/>
                    <w:color w:val="000000"/>
                    <w:sz w:val="22"/>
                    <w:szCs w:val="22"/>
                  </w:rPr>
                </w:rPrChange>
              </w:rPr>
              <w:pPrChange w:id="10285" w:author="Nick.Tolimieri [2]" w:date="2022-09-27T15:21:00Z">
                <w:pPr>
                  <w:jc w:val="right"/>
                </w:pPr>
              </w:pPrChange>
            </w:pPr>
            <w:ins w:id="10286" w:author="Nick.Tolimieri [2]" w:date="2022-09-27T15:21:00Z">
              <w:del w:id="10287" w:author="Nick.Tolimieri" w:date="2022-09-30T14:57:00Z">
                <w:r w:rsidRPr="007772DD" w:rsidDel="0095582C">
                  <w:rPr>
                    <w:rFonts w:asciiTheme="minorHAnsi" w:eastAsiaTheme="minorHAnsi" w:hAnsiTheme="minorHAnsi" w:cstheme="minorBidi"/>
                    <w:sz w:val="22"/>
                    <w:szCs w:val="22"/>
                    <w:rPrChange w:id="10288" w:author="Nick.Tolimieri [2]" w:date="2022-09-27T15:21:00Z">
                      <w:rPr>
                        <w:rFonts w:ascii="Calibri" w:hAnsi="Calibri" w:cs="Calibri"/>
                        <w:color w:val="000000"/>
                        <w:sz w:val="22"/>
                        <w:szCs w:val="22"/>
                      </w:rPr>
                    </w:rPrChange>
                  </w:rPr>
                  <w:delText>2007</w:delText>
                </w:r>
              </w:del>
            </w:ins>
          </w:p>
        </w:tc>
        <w:tc>
          <w:tcPr>
            <w:tcW w:w="960" w:type="dxa"/>
            <w:noWrap/>
            <w:hideMark/>
            <w:tcPrChange w:id="1028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290" w:author="Nick.Tolimieri [2]" w:date="2022-09-27T15:21:00Z"/>
                <w:del w:id="10291" w:author="Nick.Tolimieri" w:date="2022-09-30T14:57:00Z"/>
                <w:rFonts w:asciiTheme="minorHAnsi" w:eastAsiaTheme="minorHAnsi" w:hAnsiTheme="minorHAnsi" w:cstheme="minorBidi"/>
                <w:sz w:val="22"/>
                <w:szCs w:val="22"/>
                <w:rPrChange w:id="10292" w:author="Nick.Tolimieri [2]" w:date="2022-09-27T15:21:00Z">
                  <w:rPr>
                    <w:ins w:id="10293" w:author="Nick.Tolimieri [2]" w:date="2022-09-27T15:21:00Z"/>
                    <w:del w:id="10294" w:author="Nick.Tolimieri" w:date="2022-09-30T14:57:00Z"/>
                    <w:rFonts w:ascii="Calibri" w:hAnsi="Calibri" w:cs="Calibri"/>
                    <w:color w:val="000000"/>
                    <w:sz w:val="22"/>
                    <w:szCs w:val="22"/>
                  </w:rPr>
                </w:rPrChange>
              </w:rPr>
              <w:pPrChange w:id="10295" w:author="Nick.Tolimieri [2]" w:date="2022-09-27T15:21:00Z">
                <w:pPr>
                  <w:jc w:val="right"/>
                </w:pPr>
              </w:pPrChange>
            </w:pPr>
            <w:ins w:id="10296" w:author="Nick.Tolimieri [2]" w:date="2022-09-27T15:21:00Z">
              <w:del w:id="10297" w:author="Nick.Tolimieri" w:date="2022-09-30T14:57:00Z">
                <w:r w:rsidRPr="007772DD" w:rsidDel="0095582C">
                  <w:rPr>
                    <w:rFonts w:asciiTheme="minorHAnsi" w:eastAsiaTheme="minorHAnsi" w:hAnsiTheme="minorHAnsi" w:cstheme="minorBidi"/>
                    <w:sz w:val="22"/>
                    <w:szCs w:val="22"/>
                    <w:rPrChange w:id="10298" w:author="Nick.Tolimieri [2]" w:date="2022-09-27T15:21:00Z">
                      <w:rPr>
                        <w:rFonts w:ascii="Calibri" w:hAnsi="Calibri" w:cs="Calibri"/>
                        <w:color w:val="000000"/>
                        <w:sz w:val="22"/>
                        <w:szCs w:val="22"/>
                      </w:rPr>
                    </w:rPrChange>
                  </w:rPr>
                  <w:delText>5</w:delText>
                </w:r>
              </w:del>
            </w:ins>
          </w:p>
        </w:tc>
        <w:tc>
          <w:tcPr>
            <w:tcW w:w="960" w:type="dxa"/>
            <w:noWrap/>
            <w:hideMark/>
            <w:tcPrChange w:id="102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00" w:author="Nick.Tolimieri [2]" w:date="2022-09-27T15:21:00Z"/>
                <w:del w:id="10301" w:author="Nick.Tolimieri" w:date="2022-09-30T14:57:00Z"/>
                <w:rFonts w:asciiTheme="minorHAnsi" w:eastAsiaTheme="minorHAnsi" w:hAnsiTheme="minorHAnsi" w:cstheme="minorBidi"/>
                <w:sz w:val="22"/>
                <w:szCs w:val="22"/>
                <w:rPrChange w:id="10302" w:author="Nick.Tolimieri [2]" w:date="2022-09-27T15:21:00Z">
                  <w:rPr>
                    <w:ins w:id="10303" w:author="Nick.Tolimieri [2]" w:date="2022-09-27T15:21:00Z"/>
                    <w:del w:id="10304" w:author="Nick.Tolimieri" w:date="2022-09-30T14:57:00Z"/>
                    <w:rFonts w:ascii="Calibri" w:hAnsi="Calibri" w:cs="Calibri"/>
                    <w:color w:val="000000"/>
                    <w:sz w:val="22"/>
                    <w:szCs w:val="22"/>
                  </w:rPr>
                </w:rPrChange>
              </w:rPr>
              <w:pPrChange w:id="10305" w:author="Nick.Tolimieri [2]" w:date="2022-09-27T15:21:00Z">
                <w:pPr>
                  <w:jc w:val="right"/>
                </w:pPr>
              </w:pPrChange>
            </w:pPr>
            <w:ins w:id="10306" w:author="Nick.Tolimieri [2]" w:date="2022-09-27T15:21:00Z">
              <w:del w:id="10307" w:author="Nick.Tolimieri" w:date="2022-09-30T14:57:00Z">
                <w:r w:rsidRPr="007772DD" w:rsidDel="0095582C">
                  <w:rPr>
                    <w:rFonts w:asciiTheme="minorHAnsi" w:eastAsiaTheme="minorHAnsi" w:hAnsiTheme="minorHAnsi" w:cstheme="minorBidi"/>
                    <w:sz w:val="22"/>
                    <w:szCs w:val="22"/>
                    <w:rPrChange w:id="10308" w:author="Nick.Tolimieri [2]" w:date="2022-09-27T15:21:00Z">
                      <w:rPr>
                        <w:rFonts w:ascii="Calibri" w:hAnsi="Calibri" w:cs="Calibri"/>
                        <w:color w:val="000000"/>
                        <w:sz w:val="22"/>
                        <w:szCs w:val="22"/>
                      </w:rPr>
                    </w:rPrChange>
                  </w:rPr>
                  <w:delText>8</w:delText>
                </w:r>
              </w:del>
            </w:ins>
          </w:p>
        </w:tc>
        <w:tc>
          <w:tcPr>
            <w:tcW w:w="960" w:type="dxa"/>
            <w:noWrap/>
            <w:hideMark/>
            <w:tcPrChange w:id="1030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10" w:author="Nick.Tolimieri [2]" w:date="2022-09-27T15:21:00Z"/>
                <w:del w:id="10311" w:author="Nick.Tolimieri" w:date="2022-09-30T14:57:00Z"/>
                <w:rFonts w:asciiTheme="minorHAnsi" w:eastAsiaTheme="minorHAnsi" w:hAnsiTheme="minorHAnsi" w:cstheme="minorBidi"/>
                <w:sz w:val="22"/>
                <w:szCs w:val="22"/>
                <w:rPrChange w:id="10312" w:author="Nick.Tolimieri [2]" w:date="2022-09-27T15:21:00Z">
                  <w:rPr>
                    <w:ins w:id="10313" w:author="Nick.Tolimieri [2]" w:date="2022-09-27T15:21:00Z"/>
                    <w:del w:id="10314" w:author="Nick.Tolimieri" w:date="2022-09-30T14:57:00Z"/>
                    <w:rFonts w:ascii="Calibri" w:hAnsi="Calibri" w:cs="Calibri"/>
                    <w:color w:val="000000"/>
                    <w:sz w:val="22"/>
                    <w:szCs w:val="22"/>
                  </w:rPr>
                </w:rPrChange>
              </w:rPr>
              <w:pPrChange w:id="10315" w:author="Nick.Tolimieri [2]" w:date="2022-09-27T15:21:00Z">
                <w:pPr>
                  <w:jc w:val="right"/>
                </w:pPr>
              </w:pPrChange>
            </w:pPr>
            <w:ins w:id="10316" w:author="Nick.Tolimieri [2]" w:date="2022-09-27T15:21:00Z">
              <w:del w:id="10317" w:author="Nick.Tolimieri" w:date="2022-09-30T14:57:00Z">
                <w:r w:rsidRPr="007772DD" w:rsidDel="0095582C">
                  <w:rPr>
                    <w:rFonts w:asciiTheme="minorHAnsi" w:eastAsiaTheme="minorHAnsi" w:hAnsiTheme="minorHAnsi" w:cstheme="minorBidi"/>
                    <w:sz w:val="22"/>
                    <w:szCs w:val="22"/>
                    <w:rPrChange w:id="10318" w:author="Nick.Tolimieri [2]" w:date="2022-09-27T15:21:00Z">
                      <w:rPr>
                        <w:rFonts w:ascii="Calibri" w:hAnsi="Calibri" w:cs="Calibri"/>
                        <w:color w:val="000000"/>
                        <w:sz w:val="22"/>
                        <w:szCs w:val="22"/>
                      </w:rPr>
                    </w:rPrChange>
                  </w:rPr>
                  <w:delText>1</w:delText>
                </w:r>
              </w:del>
            </w:ins>
          </w:p>
        </w:tc>
        <w:tc>
          <w:tcPr>
            <w:tcW w:w="960" w:type="dxa"/>
            <w:noWrap/>
            <w:hideMark/>
            <w:tcPrChange w:id="103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20" w:author="Nick.Tolimieri [2]" w:date="2022-09-27T15:21:00Z"/>
                <w:del w:id="10321" w:author="Nick.Tolimieri" w:date="2022-09-30T14:57:00Z"/>
                <w:rFonts w:asciiTheme="minorHAnsi" w:eastAsiaTheme="minorHAnsi" w:hAnsiTheme="minorHAnsi" w:cstheme="minorBidi"/>
                <w:sz w:val="22"/>
                <w:szCs w:val="22"/>
                <w:rPrChange w:id="10322" w:author="Nick.Tolimieri [2]" w:date="2022-09-27T15:21:00Z">
                  <w:rPr>
                    <w:ins w:id="10323" w:author="Nick.Tolimieri [2]" w:date="2022-09-27T15:21:00Z"/>
                    <w:del w:id="10324" w:author="Nick.Tolimieri" w:date="2022-09-30T14:57:00Z"/>
                    <w:rFonts w:ascii="Calibri" w:hAnsi="Calibri" w:cs="Calibri"/>
                    <w:color w:val="000000"/>
                    <w:sz w:val="22"/>
                    <w:szCs w:val="22"/>
                  </w:rPr>
                </w:rPrChange>
              </w:rPr>
              <w:pPrChange w:id="10325" w:author="Nick.Tolimieri [2]" w:date="2022-09-27T15:21:00Z">
                <w:pPr>
                  <w:jc w:val="right"/>
                </w:pPr>
              </w:pPrChange>
            </w:pPr>
            <w:ins w:id="10326" w:author="Nick.Tolimieri [2]" w:date="2022-09-27T15:21:00Z">
              <w:del w:id="10327" w:author="Nick.Tolimieri" w:date="2022-09-30T14:57:00Z">
                <w:r w:rsidRPr="007772DD" w:rsidDel="0095582C">
                  <w:rPr>
                    <w:rFonts w:asciiTheme="minorHAnsi" w:eastAsiaTheme="minorHAnsi" w:hAnsiTheme="minorHAnsi" w:cstheme="minorBidi"/>
                    <w:sz w:val="22"/>
                    <w:szCs w:val="22"/>
                    <w:rPrChange w:id="10328" w:author="Nick.Tolimieri [2]" w:date="2022-09-27T15:21:00Z">
                      <w:rPr>
                        <w:rFonts w:ascii="Calibri" w:hAnsi="Calibri" w:cs="Calibri"/>
                        <w:color w:val="000000"/>
                        <w:sz w:val="22"/>
                        <w:szCs w:val="22"/>
                      </w:rPr>
                    </w:rPrChange>
                  </w:rPr>
                  <w:delText>8</w:delText>
                </w:r>
              </w:del>
            </w:ins>
          </w:p>
        </w:tc>
        <w:tc>
          <w:tcPr>
            <w:tcW w:w="960" w:type="dxa"/>
            <w:noWrap/>
            <w:hideMark/>
            <w:tcPrChange w:id="103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30" w:author="Nick.Tolimieri [2]" w:date="2022-09-27T15:21:00Z"/>
                <w:del w:id="10331" w:author="Nick.Tolimieri" w:date="2022-09-30T14:57:00Z"/>
                <w:rFonts w:asciiTheme="minorHAnsi" w:eastAsiaTheme="minorHAnsi" w:hAnsiTheme="minorHAnsi" w:cstheme="minorBidi"/>
                <w:sz w:val="22"/>
                <w:szCs w:val="22"/>
                <w:rPrChange w:id="10332" w:author="Nick.Tolimieri [2]" w:date="2022-09-27T15:21:00Z">
                  <w:rPr>
                    <w:ins w:id="10333" w:author="Nick.Tolimieri [2]" w:date="2022-09-27T15:21:00Z"/>
                    <w:del w:id="10334" w:author="Nick.Tolimieri" w:date="2022-09-30T14:57:00Z"/>
                    <w:rFonts w:ascii="Calibri" w:hAnsi="Calibri" w:cs="Calibri"/>
                    <w:color w:val="000000"/>
                    <w:sz w:val="22"/>
                    <w:szCs w:val="22"/>
                  </w:rPr>
                </w:rPrChange>
              </w:rPr>
              <w:pPrChange w:id="10335" w:author="Nick.Tolimieri [2]" w:date="2022-09-27T15:21:00Z">
                <w:pPr>
                  <w:jc w:val="right"/>
                </w:pPr>
              </w:pPrChange>
            </w:pPr>
            <w:ins w:id="10336" w:author="Nick.Tolimieri [2]" w:date="2022-09-27T15:21:00Z">
              <w:del w:id="10337" w:author="Nick.Tolimieri" w:date="2022-09-30T14:57:00Z">
                <w:r w:rsidRPr="007772DD" w:rsidDel="0095582C">
                  <w:rPr>
                    <w:rFonts w:asciiTheme="minorHAnsi" w:eastAsiaTheme="minorHAnsi" w:hAnsiTheme="minorHAnsi" w:cstheme="minorBidi"/>
                    <w:sz w:val="22"/>
                    <w:szCs w:val="22"/>
                    <w:rPrChange w:id="10338" w:author="Nick.Tolimieri [2]" w:date="2022-09-27T15:21:00Z">
                      <w:rPr>
                        <w:rFonts w:ascii="Calibri" w:hAnsi="Calibri" w:cs="Calibri"/>
                        <w:color w:val="000000"/>
                        <w:sz w:val="22"/>
                        <w:szCs w:val="22"/>
                      </w:rPr>
                    </w:rPrChange>
                  </w:rPr>
                  <w:delText>8</w:delText>
                </w:r>
              </w:del>
            </w:ins>
          </w:p>
        </w:tc>
        <w:tc>
          <w:tcPr>
            <w:tcW w:w="960" w:type="dxa"/>
            <w:noWrap/>
            <w:hideMark/>
            <w:tcPrChange w:id="103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40" w:author="Nick.Tolimieri [2]" w:date="2022-09-27T15:21:00Z"/>
                <w:del w:id="10341" w:author="Nick.Tolimieri" w:date="2022-09-30T14:57:00Z"/>
                <w:rFonts w:asciiTheme="minorHAnsi" w:eastAsiaTheme="minorHAnsi" w:hAnsiTheme="minorHAnsi" w:cstheme="minorBidi"/>
                <w:sz w:val="22"/>
                <w:szCs w:val="22"/>
                <w:rPrChange w:id="10342" w:author="Nick.Tolimieri [2]" w:date="2022-09-27T15:21:00Z">
                  <w:rPr>
                    <w:ins w:id="10343" w:author="Nick.Tolimieri [2]" w:date="2022-09-27T15:21:00Z"/>
                    <w:del w:id="10344" w:author="Nick.Tolimieri" w:date="2022-09-30T14:57:00Z"/>
                    <w:rFonts w:ascii="Calibri" w:hAnsi="Calibri" w:cs="Calibri"/>
                    <w:color w:val="000000"/>
                    <w:sz w:val="22"/>
                    <w:szCs w:val="22"/>
                  </w:rPr>
                </w:rPrChange>
              </w:rPr>
              <w:pPrChange w:id="10345" w:author="Nick.Tolimieri [2]" w:date="2022-09-27T15:21:00Z">
                <w:pPr>
                  <w:jc w:val="right"/>
                </w:pPr>
              </w:pPrChange>
            </w:pPr>
            <w:ins w:id="10346" w:author="Nick.Tolimieri [2]" w:date="2022-09-27T15:21:00Z">
              <w:del w:id="10347" w:author="Nick.Tolimieri" w:date="2022-09-30T14:57:00Z">
                <w:r w:rsidRPr="007772DD" w:rsidDel="0095582C">
                  <w:rPr>
                    <w:rFonts w:asciiTheme="minorHAnsi" w:eastAsiaTheme="minorHAnsi" w:hAnsiTheme="minorHAnsi" w:cstheme="minorBidi"/>
                    <w:sz w:val="22"/>
                    <w:szCs w:val="22"/>
                    <w:rPrChange w:id="10348" w:author="Nick.Tolimieri [2]" w:date="2022-09-27T15:21:00Z">
                      <w:rPr>
                        <w:rFonts w:ascii="Calibri" w:hAnsi="Calibri" w:cs="Calibri"/>
                        <w:color w:val="000000"/>
                        <w:sz w:val="22"/>
                        <w:szCs w:val="22"/>
                      </w:rPr>
                    </w:rPrChange>
                  </w:rPr>
                  <w:delText>8</w:delText>
                </w:r>
              </w:del>
            </w:ins>
          </w:p>
        </w:tc>
        <w:tc>
          <w:tcPr>
            <w:tcW w:w="960" w:type="dxa"/>
            <w:noWrap/>
            <w:hideMark/>
            <w:tcPrChange w:id="1034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50" w:author="Nick.Tolimieri [2]" w:date="2022-09-27T15:21:00Z"/>
                <w:del w:id="10351" w:author="Nick.Tolimieri" w:date="2022-09-30T14:57:00Z"/>
                <w:rFonts w:asciiTheme="minorHAnsi" w:eastAsiaTheme="minorHAnsi" w:hAnsiTheme="minorHAnsi" w:cstheme="minorBidi"/>
                <w:sz w:val="22"/>
                <w:szCs w:val="22"/>
                <w:rPrChange w:id="10352" w:author="Nick.Tolimieri [2]" w:date="2022-09-27T15:21:00Z">
                  <w:rPr>
                    <w:ins w:id="10353" w:author="Nick.Tolimieri [2]" w:date="2022-09-27T15:21:00Z"/>
                    <w:del w:id="10354" w:author="Nick.Tolimieri" w:date="2022-09-30T14:57:00Z"/>
                    <w:rFonts w:ascii="Calibri" w:hAnsi="Calibri" w:cs="Calibri"/>
                    <w:color w:val="000000"/>
                    <w:sz w:val="22"/>
                    <w:szCs w:val="22"/>
                  </w:rPr>
                </w:rPrChange>
              </w:rPr>
              <w:pPrChange w:id="10355" w:author="Nick.Tolimieri [2]" w:date="2022-09-27T15:21:00Z">
                <w:pPr>
                  <w:jc w:val="right"/>
                </w:pPr>
              </w:pPrChange>
            </w:pPr>
            <w:ins w:id="10356" w:author="Nick.Tolimieri [2]" w:date="2022-09-27T15:21:00Z">
              <w:del w:id="10357" w:author="Nick.Tolimieri" w:date="2022-09-30T14:57:00Z">
                <w:r w:rsidRPr="007772DD" w:rsidDel="0095582C">
                  <w:rPr>
                    <w:rFonts w:asciiTheme="minorHAnsi" w:eastAsiaTheme="minorHAnsi" w:hAnsiTheme="minorHAnsi" w:cstheme="minorBidi"/>
                    <w:sz w:val="22"/>
                    <w:szCs w:val="22"/>
                    <w:rPrChange w:id="10358" w:author="Nick.Tolimieri [2]" w:date="2022-09-27T15:21:00Z">
                      <w:rPr>
                        <w:rFonts w:ascii="Calibri" w:hAnsi="Calibri" w:cs="Calibri"/>
                        <w:color w:val="000000"/>
                        <w:sz w:val="22"/>
                        <w:szCs w:val="22"/>
                      </w:rPr>
                    </w:rPrChange>
                  </w:rPr>
                  <w:delText>2.58</w:delText>
                </w:r>
              </w:del>
            </w:ins>
          </w:p>
        </w:tc>
        <w:tc>
          <w:tcPr>
            <w:tcW w:w="960" w:type="dxa"/>
            <w:noWrap/>
            <w:hideMark/>
            <w:tcPrChange w:id="103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60" w:author="Nick.Tolimieri [2]" w:date="2022-09-27T15:21:00Z"/>
                <w:del w:id="10361" w:author="Nick.Tolimieri" w:date="2022-09-30T14:57:00Z"/>
                <w:rFonts w:asciiTheme="minorHAnsi" w:eastAsiaTheme="minorHAnsi" w:hAnsiTheme="minorHAnsi" w:cstheme="minorBidi"/>
                <w:sz w:val="22"/>
                <w:szCs w:val="22"/>
                <w:rPrChange w:id="10362" w:author="Nick.Tolimieri [2]" w:date="2022-09-27T15:21:00Z">
                  <w:rPr>
                    <w:ins w:id="10363" w:author="Nick.Tolimieri [2]" w:date="2022-09-27T15:21:00Z"/>
                    <w:del w:id="10364" w:author="Nick.Tolimieri" w:date="2022-09-30T14:57:00Z"/>
                    <w:rFonts w:ascii="Calibri" w:hAnsi="Calibri" w:cs="Calibri"/>
                    <w:color w:val="000000"/>
                    <w:sz w:val="22"/>
                    <w:szCs w:val="22"/>
                  </w:rPr>
                </w:rPrChange>
              </w:rPr>
              <w:pPrChange w:id="10365" w:author="Nick.Tolimieri [2]" w:date="2022-09-27T15:21:00Z">
                <w:pPr>
                  <w:jc w:val="right"/>
                </w:pPr>
              </w:pPrChange>
            </w:pPr>
            <w:ins w:id="10366" w:author="Nick.Tolimieri [2]" w:date="2022-09-27T15:21:00Z">
              <w:del w:id="10367" w:author="Nick.Tolimieri" w:date="2022-09-30T14:57:00Z">
                <w:r w:rsidRPr="007772DD" w:rsidDel="0095582C">
                  <w:rPr>
                    <w:rFonts w:asciiTheme="minorHAnsi" w:eastAsiaTheme="minorHAnsi" w:hAnsiTheme="minorHAnsi" w:cstheme="minorBidi"/>
                    <w:sz w:val="22"/>
                    <w:szCs w:val="22"/>
                    <w:rPrChange w:id="10368" w:author="Nick.Tolimieri [2]" w:date="2022-09-27T15:21:00Z">
                      <w:rPr>
                        <w:rFonts w:ascii="Calibri" w:hAnsi="Calibri" w:cs="Calibri"/>
                        <w:color w:val="000000"/>
                        <w:sz w:val="22"/>
                        <w:szCs w:val="22"/>
                      </w:rPr>
                    </w:rPrChange>
                  </w:rPr>
                  <w:delText>0.67</w:delText>
                </w:r>
              </w:del>
            </w:ins>
          </w:p>
        </w:tc>
      </w:tr>
      <w:tr w:rsidR="007772DD" w:rsidRPr="007772DD" w:rsidDel="0095582C" w:rsidTr="007772DD">
        <w:trPr>
          <w:divId w:val="486363627"/>
          <w:trHeight w:val="300"/>
          <w:ins w:id="10369" w:author="Nick.Tolimieri [2]" w:date="2022-09-27T15:21:00Z"/>
          <w:del w:id="10370" w:author="Nick.Tolimieri" w:date="2022-09-30T14:57:00Z"/>
          <w:trPrChange w:id="10371" w:author="Nick.Tolimieri [2]" w:date="2022-09-27T15:21:00Z">
            <w:trPr>
              <w:divId w:val="486363627"/>
              <w:trHeight w:val="300"/>
            </w:trPr>
          </w:trPrChange>
        </w:trPr>
        <w:tc>
          <w:tcPr>
            <w:tcW w:w="960" w:type="dxa"/>
            <w:noWrap/>
            <w:hideMark/>
            <w:tcPrChange w:id="103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73" w:author="Nick.Tolimieri [2]" w:date="2022-09-27T15:21:00Z"/>
                <w:del w:id="10374" w:author="Nick.Tolimieri" w:date="2022-09-30T14:57:00Z"/>
                <w:rFonts w:asciiTheme="minorHAnsi" w:eastAsiaTheme="minorHAnsi" w:hAnsiTheme="minorHAnsi" w:cstheme="minorBidi"/>
                <w:sz w:val="22"/>
                <w:szCs w:val="22"/>
                <w:rPrChange w:id="10375" w:author="Nick.Tolimieri [2]" w:date="2022-09-27T15:21:00Z">
                  <w:rPr>
                    <w:ins w:id="10376" w:author="Nick.Tolimieri [2]" w:date="2022-09-27T15:21:00Z"/>
                    <w:del w:id="10377" w:author="Nick.Tolimieri" w:date="2022-09-30T14:57:00Z"/>
                    <w:rFonts w:ascii="Calibri" w:hAnsi="Calibri" w:cs="Calibri"/>
                    <w:color w:val="000000"/>
                    <w:sz w:val="22"/>
                    <w:szCs w:val="22"/>
                  </w:rPr>
                </w:rPrChange>
              </w:rPr>
              <w:pPrChange w:id="10378" w:author="Nick.Tolimieri [2]" w:date="2022-09-27T15:21:00Z">
                <w:pPr/>
              </w:pPrChange>
            </w:pPr>
            <w:ins w:id="10379" w:author="Nick.Tolimieri [2]" w:date="2022-09-27T15:21:00Z">
              <w:del w:id="10380" w:author="Nick.Tolimieri" w:date="2022-09-30T14:57:00Z">
                <w:r w:rsidRPr="007772DD" w:rsidDel="0095582C">
                  <w:rPr>
                    <w:rFonts w:asciiTheme="minorHAnsi" w:eastAsiaTheme="minorHAnsi" w:hAnsiTheme="minorHAnsi" w:cstheme="minorBidi"/>
                    <w:sz w:val="22"/>
                    <w:szCs w:val="22"/>
                    <w:rPrChange w:id="10381"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38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83" w:author="Nick.Tolimieri [2]" w:date="2022-09-27T15:21:00Z"/>
                <w:del w:id="10384" w:author="Nick.Tolimieri" w:date="2022-09-30T14:57:00Z"/>
                <w:rFonts w:asciiTheme="minorHAnsi" w:eastAsiaTheme="minorHAnsi" w:hAnsiTheme="minorHAnsi" w:cstheme="minorBidi"/>
                <w:sz w:val="22"/>
                <w:szCs w:val="22"/>
                <w:rPrChange w:id="10385" w:author="Nick.Tolimieri [2]" w:date="2022-09-27T15:21:00Z">
                  <w:rPr>
                    <w:ins w:id="10386" w:author="Nick.Tolimieri [2]" w:date="2022-09-27T15:21:00Z"/>
                    <w:del w:id="10387" w:author="Nick.Tolimieri" w:date="2022-09-30T14:57:00Z"/>
                    <w:rFonts w:ascii="Calibri" w:hAnsi="Calibri" w:cs="Calibri"/>
                    <w:color w:val="000000"/>
                    <w:sz w:val="22"/>
                    <w:szCs w:val="22"/>
                  </w:rPr>
                </w:rPrChange>
              </w:rPr>
              <w:pPrChange w:id="10388" w:author="Nick.Tolimieri [2]" w:date="2022-09-27T15:21:00Z">
                <w:pPr>
                  <w:jc w:val="right"/>
                </w:pPr>
              </w:pPrChange>
            </w:pPr>
            <w:ins w:id="10389" w:author="Nick.Tolimieri [2]" w:date="2022-09-27T15:21:00Z">
              <w:del w:id="10390" w:author="Nick.Tolimieri" w:date="2022-09-30T14:57:00Z">
                <w:r w:rsidRPr="007772DD" w:rsidDel="0095582C">
                  <w:rPr>
                    <w:rFonts w:asciiTheme="minorHAnsi" w:eastAsiaTheme="minorHAnsi" w:hAnsiTheme="minorHAnsi" w:cstheme="minorBidi"/>
                    <w:sz w:val="22"/>
                    <w:szCs w:val="22"/>
                    <w:rPrChange w:id="10391" w:author="Nick.Tolimieri [2]" w:date="2022-09-27T15:21:00Z">
                      <w:rPr>
                        <w:rFonts w:ascii="Calibri" w:hAnsi="Calibri" w:cs="Calibri"/>
                        <w:color w:val="000000"/>
                        <w:sz w:val="22"/>
                        <w:szCs w:val="22"/>
                      </w:rPr>
                    </w:rPrChange>
                  </w:rPr>
                  <w:delText>2008</w:delText>
                </w:r>
              </w:del>
            </w:ins>
          </w:p>
        </w:tc>
        <w:tc>
          <w:tcPr>
            <w:tcW w:w="960" w:type="dxa"/>
            <w:noWrap/>
            <w:hideMark/>
            <w:tcPrChange w:id="103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393" w:author="Nick.Tolimieri [2]" w:date="2022-09-27T15:21:00Z"/>
                <w:del w:id="10394" w:author="Nick.Tolimieri" w:date="2022-09-30T14:57:00Z"/>
                <w:rFonts w:asciiTheme="minorHAnsi" w:eastAsiaTheme="minorHAnsi" w:hAnsiTheme="minorHAnsi" w:cstheme="minorBidi"/>
                <w:sz w:val="22"/>
                <w:szCs w:val="22"/>
                <w:rPrChange w:id="10395" w:author="Nick.Tolimieri [2]" w:date="2022-09-27T15:21:00Z">
                  <w:rPr>
                    <w:ins w:id="10396" w:author="Nick.Tolimieri [2]" w:date="2022-09-27T15:21:00Z"/>
                    <w:del w:id="10397" w:author="Nick.Tolimieri" w:date="2022-09-30T14:57:00Z"/>
                    <w:rFonts w:ascii="Calibri" w:hAnsi="Calibri" w:cs="Calibri"/>
                    <w:color w:val="000000"/>
                    <w:sz w:val="22"/>
                    <w:szCs w:val="22"/>
                  </w:rPr>
                </w:rPrChange>
              </w:rPr>
              <w:pPrChange w:id="10398" w:author="Nick.Tolimieri [2]" w:date="2022-09-27T15:21:00Z">
                <w:pPr>
                  <w:jc w:val="right"/>
                </w:pPr>
              </w:pPrChange>
            </w:pPr>
            <w:ins w:id="10399" w:author="Nick.Tolimieri [2]" w:date="2022-09-27T15:21:00Z">
              <w:del w:id="10400" w:author="Nick.Tolimieri" w:date="2022-09-30T14:57:00Z">
                <w:r w:rsidRPr="007772DD" w:rsidDel="0095582C">
                  <w:rPr>
                    <w:rFonts w:asciiTheme="minorHAnsi" w:eastAsiaTheme="minorHAnsi" w:hAnsiTheme="minorHAnsi" w:cstheme="minorBidi"/>
                    <w:sz w:val="22"/>
                    <w:szCs w:val="22"/>
                    <w:rPrChange w:id="10401" w:author="Nick.Tolimieri [2]" w:date="2022-09-27T15:21:00Z">
                      <w:rPr>
                        <w:rFonts w:ascii="Calibri" w:hAnsi="Calibri" w:cs="Calibri"/>
                        <w:color w:val="000000"/>
                        <w:sz w:val="22"/>
                        <w:szCs w:val="22"/>
                      </w:rPr>
                    </w:rPrChange>
                  </w:rPr>
                  <w:delText>0</w:delText>
                </w:r>
              </w:del>
            </w:ins>
          </w:p>
        </w:tc>
        <w:tc>
          <w:tcPr>
            <w:tcW w:w="960" w:type="dxa"/>
            <w:noWrap/>
            <w:hideMark/>
            <w:tcPrChange w:id="1040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03" w:author="Nick.Tolimieri [2]" w:date="2022-09-27T15:21:00Z"/>
                <w:del w:id="10404" w:author="Nick.Tolimieri" w:date="2022-09-30T14:57:00Z"/>
                <w:rFonts w:asciiTheme="minorHAnsi" w:eastAsiaTheme="minorHAnsi" w:hAnsiTheme="minorHAnsi" w:cstheme="minorBidi"/>
                <w:sz w:val="22"/>
                <w:szCs w:val="22"/>
                <w:rPrChange w:id="10405" w:author="Nick.Tolimieri [2]" w:date="2022-09-27T15:21:00Z">
                  <w:rPr>
                    <w:ins w:id="10406" w:author="Nick.Tolimieri [2]" w:date="2022-09-27T15:21:00Z"/>
                    <w:del w:id="10407" w:author="Nick.Tolimieri" w:date="2022-09-30T14:57:00Z"/>
                    <w:rFonts w:ascii="Calibri" w:hAnsi="Calibri" w:cs="Calibri"/>
                    <w:color w:val="000000"/>
                    <w:sz w:val="22"/>
                    <w:szCs w:val="22"/>
                  </w:rPr>
                </w:rPrChange>
              </w:rPr>
              <w:pPrChange w:id="10408" w:author="Nick.Tolimieri [2]" w:date="2022-09-27T15:21:00Z">
                <w:pPr>
                  <w:jc w:val="right"/>
                </w:pPr>
              </w:pPrChange>
            </w:pPr>
            <w:ins w:id="10409" w:author="Nick.Tolimieri [2]" w:date="2022-09-27T15:21:00Z">
              <w:del w:id="10410" w:author="Nick.Tolimieri" w:date="2022-09-30T14:57:00Z">
                <w:r w:rsidRPr="007772DD" w:rsidDel="0095582C">
                  <w:rPr>
                    <w:rFonts w:asciiTheme="minorHAnsi" w:eastAsiaTheme="minorHAnsi" w:hAnsiTheme="minorHAnsi" w:cstheme="minorBidi"/>
                    <w:sz w:val="22"/>
                    <w:szCs w:val="22"/>
                    <w:rPrChange w:id="10411" w:author="Nick.Tolimieri [2]" w:date="2022-09-27T15:21:00Z">
                      <w:rPr>
                        <w:rFonts w:ascii="Calibri" w:hAnsi="Calibri" w:cs="Calibri"/>
                        <w:color w:val="000000"/>
                        <w:sz w:val="22"/>
                        <w:szCs w:val="22"/>
                      </w:rPr>
                    </w:rPrChange>
                  </w:rPr>
                  <w:delText>0</w:delText>
                </w:r>
              </w:del>
            </w:ins>
          </w:p>
        </w:tc>
        <w:tc>
          <w:tcPr>
            <w:tcW w:w="960" w:type="dxa"/>
            <w:noWrap/>
            <w:hideMark/>
            <w:tcPrChange w:id="104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13" w:author="Nick.Tolimieri [2]" w:date="2022-09-27T15:21:00Z"/>
                <w:del w:id="10414" w:author="Nick.Tolimieri" w:date="2022-09-30T14:57:00Z"/>
                <w:rFonts w:asciiTheme="minorHAnsi" w:eastAsiaTheme="minorHAnsi" w:hAnsiTheme="minorHAnsi" w:cstheme="minorBidi"/>
                <w:sz w:val="22"/>
                <w:szCs w:val="22"/>
                <w:rPrChange w:id="10415" w:author="Nick.Tolimieri [2]" w:date="2022-09-27T15:21:00Z">
                  <w:rPr>
                    <w:ins w:id="10416" w:author="Nick.Tolimieri [2]" w:date="2022-09-27T15:21:00Z"/>
                    <w:del w:id="10417" w:author="Nick.Tolimieri" w:date="2022-09-30T14:57:00Z"/>
                    <w:rFonts w:ascii="Calibri" w:hAnsi="Calibri" w:cs="Calibri"/>
                    <w:color w:val="000000"/>
                    <w:sz w:val="22"/>
                    <w:szCs w:val="22"/>
                  </w:rPr>
                </w:rPrChange>
              </w:rPr>
              <w:pPrChange w:id="10418" w:author="Nick.Tolimieri [2]" w:date="2022-09-27T15:21:00Z">
                <w:pPr>
                  <w:jc w:val="right"/>
                </w:pPr>
              </w:pPrChange>
            </w:pPr>
            <w:ins w:id="10419" w:author="Nick.Tolimieri [2]" w:date="2022-09-27T15:21:00Z">
              <w:del w:id="10420" w:author="Nick.Tolimieri" w:date="2022-09-30T14:57:00Z">
                <w:r w:rsidRPr="007772DD" w:rsidDel="0095582C">
                  <w:rPr>
                    <w:rFonts w:asciiTheme="minorHAnsi" w:eastAsiaTheme="minorHAnsi" w:hAnsiTheme="minorHAnsi" w:cstheme="minorBidi"/>
                    <w:sz w:val="22"/>
                    <w:szCs w:val="22"/>
                    <w:rPrChange w:id="10421" w:author="Nick.Tolimieri [2]" w:date="2022-09-27T15:21:00Z">
                      <w:rPr>
                        <w:rFonts w:ascii="Calibri" w:hAnsi="Calibri" w:cs="Calibri"/>
                        <w:color w:val="000000"/>
                        <w:sz w:val="22"/>
                        <w:szCs w:val="22"/>
                      </w:rPr>
                    </w:rPrChange>
                  </w:rPr>
                  <w:delText>0</w:delText>
                </w:r>
              </w:del>
            </w:ins>
          </w:p>
        </w:tc>
        <w:tc>
          <w:tcPr>
            <w:tcW w:w="960" w:type="dxa"/>
            <w:noWrap/>
            <w:hideMark/>
            <w:tcPrChange w:id="104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23" w:author="Nick.Tolimieri [2]" w:date="2022-09-27T15:21:00Z"/>
                <w:del w:id="10424" w:author="Nick.Tolimieri" w:date="2022-09-30T14:57:00Z"/>
                <w:rFonts w:asciiTheme="minorHAnsi" w:eastAsiaTheme="minorHAnsi" w:hAnsiTheme="minorHAnsi" w:cstheme="minorBidi"/>
                <w:sz w:val="22"/>
                <w:szCs w:val="22"/>
                <w:rPrChange w:id="10425" w:author="Nick.Tolimieri [2]" w:date="2022-09-27T15:21:00Z">
                  <w:rPr>
                    <w:ins w:id="10426" w:author="Nick.Tolimieri [2]" w:date="2022-09-27T15:21:00Z"/>
                    <w:del w:id="10427" w:author="Nick.Tolimieri" w:date="2022-09-30T14:57:00Z"/>
                    <w:rFonts w:ascii="Calibri" w:hAnsi="Calibri" w:cs="Calibri"/>
                    <w:color w:val="000000"/>
                    <w:sz w:val="22"/>
                    <w:szCs w:val="22"/>
                  </w:rPr>
                </w:rPrChange>
              </w:rPr>
              <w:pPrChange w:id="10428" w:author="Nick.Tolimieri [2]" w:date="2022-09-27T15:21:00Z">
                <w:pPr>
                  <w:jc w:val="right"/>
                </w:pPr>
              </w:pPrChange>
            </w:pPr>
            <w:ins w:id="10429" w:author="Nick.Tolimieri [2]" w:date="2022-09-27T15:21:00Z">
              <w:del w:id="10430" w:author="Nick.Tolimieri" w:date="2022-09-30T14:57:00Z">
                <w:r w:rsidRPr="007772DD" w:rsidDel="0095582C">
                  <w:rPr>
                    <w:rFonts w:asciiTheme="minorHAnsi" w:eastAsiaTheme="minorHAnsi" w:hAnsiTheme="minorHAnsi" w:cstheme="minorBidi"/>
                    <w:sz w:val="22"/>
                    <w:szCs w:val="22"/>
                    <w:rPrChange w:id="10431" w:author="Nick.Tolimieri [2]" w:date="2022-09-27T15:21:00Z">
                      <w:rPr>
                        <w:rFonts w:ascii="Calibri" w:hAnsi="Calibri" w:cs="Calibri"/>
                        <w:color w:val="000000"/>
                        <w:sz w:val="22"/>
                        <w:szCs w:val="22"/>
                      </w:rPr>
                    </w:rPrChange>
                  </w:rPr>
                  <w:delText>0</w:delText>
                </w:r>
              </w:del>
            </w:ins>
          </w:p>
        </w:tc>
        <w:tc>
          <w:tcPr>
            <w:tcW w:w="960" w:type="dxa"/>
            <w:noWrap/>
            <w:hideMark/>
            <w:tcPrChange w:id="104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33" w:author="Nick.Tolimieri [2]" w:date="2022-09-27T15:21:00Z"/>
                <w:del w:id="10434" w:author="Nick.Tolimieri" w:date="2022-09-30T14:57:00Z"/>
                <w:rFonts w:asciiTheme="minorHAnsi" w:eastAsiaTheme="minorHAnsi" w:hAnsiTheme="minorHAnsi" w:cstheme="minorBidi"/>
                <w:sz w:val="22"/>
                <w:szCs w:val="22"/>
                <w:rPrChange w:id="10435" w:author="Nick.Tolimieri [2]" w:date="2022-09-27T15:21:00Z">
                  <w:rPr>
                    <w:ins w:id="10436" w:author="Nick.Tolimieri [2]" w:date="2022-09-27T15:21:00Z"/>
                    <w:del w:id="10437" w:author="Nick.Tolimieri" w:date="2022-09-30T14:57:00Z"/>
                    <w:rFonts w:ascii="Calibri" w:hAnsi="Calibri" w:cs="Calibri"/>
                    <w:color w:val="000000"/>
                    <w:sz w:val="22"/>
                    <w:szCs w:val="22"/>
                  </w:rPr>
                </w:rPrChange>
              </w:rPr>
              <w:pPrChange w:id="10438" w:author="Nick.Tolimieri [2]" w:date="2022-09-27T15:21:00Z">
                <w:pPr/>
              </w:pPrChange>
            </w:pPr>
            <w:ins w:id="10439" w:author="Nick.Tolimieri [2]" w:date="2022-09-27T15:21:00Z">
              <w:del w:id="10440" w:author="Nick.Tolimieri" w:date="2022-09-30T14:57:00Z">
                <w:r w:rsidRPr="007772DD" w:rsidDel="0095582C">
                  <w:rPr>
                    <w:rFonts w:asciiTheme="minorHAnsi" w:eastAsiaTheme="minorHAnsi" w:hAnsiTheme="minorHAnsi" w:cstheme="minorBidi"/>
                    <w:sz w:val="22"/>
                    <w:szCs w:val="22"/>
                    <w:rPrChange w:id="10441" w:author="Nick.Tolimieri [2]" w:date="2022-09-27T15:21:00Z">
                      <w:rPr>
                        <w:rFonts w:ascii="Calibri" w:hAnsi="Calibri" w:cs="Calibri"/>
                        <w:color w:val="000000"/>
                        <w:sz w:val="22"/>
                        <w:szCs w:val="22"/>
                      </w:rPr>
                    </w:rPrChange>
                  </w:rPr>
                  <w:delText>NA</w:delText>
                </w:r>
              </w:del>
            </w:ins>
          </w:p>
        </w:tc>
        <w:tc>
          <w:tcPr>
            <w:tcW w:w="960" w:type="dxa"/>
            <w:noWrap/>
            <w:hideMark/>
            <w:tcPrChange w:id="1044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43" w:author="Nick.Tolimieri [2]" w:date="2022-09-27T15:21:00Z"/>
                <w:del w:id="10444" w:author="Nick.Tolimieri" w:date="2022-09-30T14:57:00Z"/>
                <w:rFonts w:asciiTheme="minorHAnsi" w:eastAsiaTheme="minorHAnsi" w:hAnsiTheme="minorHAnsi" w:cstheme="minorBidi"/>
                <w:sz w:val="22"/>
                <w:szCs w:val="22"/>
                <w:rPrChange w:id="10445" w:author="Nick.Tolimieri [2]" w:date="2022-09-27T15:21:00Z">
                  <w:rPr>
                    <w:ins w:id="10446" w:author="Nick.Tolimieri [2]" w:date="2022-09-27T15:21:00Z"/>
                    <w:del w:id="10447" w:author="Nick.Tolimieri" w:date="2022-09-30T14:57:00Z"/>
                    <w:rFonts w:ascii="Calibri" w:hAnsi="Calibri" w:cs="Calibri"/>
                    <w:color w:val="000000"/>
                    <w:sz w:val="22"/>
                    <w:szCs w:val="22"/>
                  </w:rPr>
                </w:rPrChange>
              </w:rPr>
              <w:pPrChange w:id="10448" w:author="Nick.Tolimieri [2]" w:date="2022-09-27T15:21:00Z">
                <w:pPr/>
              </w:pPrChange>
            </w:pPr>
            <w:ins w:id="10449" w:author="Nick.Tolimieri [2]" w:date="2022-09-27T15:21:00Z">
              <w:del w:id="10450" w:author="Nick.Tolimieri" w:date="2022-09-30T14:57:00Z">
                <w:r w:rsidRPr="007772DD" w:rsidDel="0095582C">
                  <w:rPr>
                    <w:rFonts w:asciiTheme="minorHAnsi" w:eastAsiaTheme="minorHAnsi" w:hAnsiTheme="minorHAnsi" w:cstheme="minorBidi"/>
                    <w:sz w:val="22"/>
                    <w:szCs w:val="22"/>
                    <w:rPrChange w:id="10451" w:author="Nick.Tolimieri [2]" w:date="2022-09-27T15:21:00Z">
                      <w:rPr>
                        <w:rFonts w:ascii="Calibri" w:hAnsi="Calibri" w:cs="Calibri"/>
                        <w:color w:val="000000"/>
                        <w:sz w:val="22"/>
                        <w:szCs w:val="22"/>
                      </w:rPr>
                    </w:rPrChange>
                  </w:rPr>
                  <w:delText>NA</w:delText>
                </w:r>
              </w:del>
            </w:ins>
          </w:p>
        </w:tc>
        <w:tc>
          <w:tcPr>
            <w:tcW w:w="960" w:type="dxa"/>
            <w:noWrap/>
            <w:hideMark/>
            <w:tcPrChange w:id="104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53" w:author="Nick.Tolimieri [2]" w:date="2022-09-27T15:21:00Z"/>
                <w:del w:id="10454" w:author="Nick.Tolimieri" w:date="2022-09-30T14:57:00Z"/>
                <w:rFonts w:asciiTheme="minorHAnsi" w:eastAsiaTheme="minorHAnsi" w:hAnsiTheme="minorHAnsi" w:cstheme="minorBidi"/>
                <w:sz w:val="22"/>
                <w:szCs w:val="22"/>
                <w:rPrChange w:id="10455" w:author="Nick.Tolimieri [2]" w:date="2022-09-27T15:21:00Z">
                  <w:rPr>
                    <w:ins w:id="10456" w:author="Nick.Tolimieri [2]" w:date="2022-09-27T15:21:00Z"/>
                    <w:del w:id="10457" w:author="Nick.Tolimieri" w:date="2022-09-30T14:57:00Z"/>
                    <w:rFonts w:ascii="Calibri" w:hAnsi="Calibri" w:cs="Calibri"/>
                    <w:color w:val="000000"/>
                    <w:sz w:val="22"/>
                    <w:szCs w:val="22"/>
                  </w:rPr>
                </w:rPrChange>
              </w:rPr>
              <w:pPrChange w:id="10458" w:author="Nick.Tolimieri [2]" w:date="2022-09-27T15:21:00Z">
                <w:pPr/>
              </w:pPrChange>
            </w:pPr>
            <w:ins w:id="10459" w:author="Nick.Tolimieri [2]" w:date="2022-09-27T15:21:00Z">
              <w:del w:id="10460" w:author="Nick.Tolimieri" w:date="2022-09-30T14:57:00Z">
                <w:r w:rsidRPr="007772DD" w:rsidDel="0095582C">
                  <w:rPr>
                    <w:rFonts w:asciiTheme="minorHAnsi" w:eastAsiaTheme="minorHAnsi" w:hAnsiTheme="minorHAnsi" w:cstheme="minorBidi"/>
                    <w:sz w:val="22"/>
                    <w:szCs w:val="22"/>
                    <w:rPrChange w:id="10461" w:author="Nick.Tolimieri [2]" w:date="2022-09-27T15:21:00Z">
                      <w:rPr>
                        <w:rFonts w:ascii="Calibri" w:hAnsi="Calibri" w:cs="Calibri"/>
                        <w:color w:val="000000"/>
                        <w:sz w:val="22"/>
                        <w:szCs w:val="22"/>
                      </w:rPr>
                    </w:rPrChange>
                  </w:rPr>
                  <w:delText>NA</w:delText>
                </w:r>
              </w:del>
            </w:ins>
          </w:p>
        </w:tc>
        <w:tc>
          <w:tcPr>
            <w:tcW w:w="960" w:type="dxa"/>
            <w:noWrap/>
            <w:hideMark/>
            <w:tcPrChange w:id="104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63" w:author="Nick.Tolimieri [2]" w:date="2022-09-27T15:21:00Z"/>
                <w:del w:id="10464" w:author="Nick.Tolimieri" w:date="2022-09-30T14:57:00Z"/>
                <w:rFonts w:asciiTheme="minorHAnsi" w:eastAsiaTheme="minorHAnsi" w:hAnsiTheme="minorHAnsi" w:cstheme="minorBidi"/>
                <w:sz w:val="22"/>
                <w:szCs w:val="22"/>
                <w:rPrChange w:id="10465" w:author="Nick.Tolimieri [2]" w:date="2022-09-27T15:21:00Z">
                  <w:rPr>
                    <w:ins w:id="10466" w:author="Nick.Tolimieri [2]" w:date="2022-09-27T15:21:00Z"/>
                    <w:del w:id="10467" w:author="Nick.Tolimieri" w:date="2022-09-30T14:57:00Z"/>
                    <w:rFonts w:ascii="Calibri" w:hAnsi="Calibri" w:cs="Calibri"/>
                    <w:color w:val="000000"/>
                    <w:sz w:val="22"/>
                    <w:szCs w:val="22"/>
                  </w:rPr>
                </w:rPrChange>
              </w:rPr>
              <w:pPrChange w:id="10468" w:author="Nick.Tolimieri [2]" w:date="2022-09-27T15:21:00Z">
                <w:pPr/>
              </w:pPrChange>
            </w:pPr>
            <w:ins w:id="10469" w:author="Nick.Tolimieri [2]" w:date="2022-09-27T15:21:00Z">
              <w:del w:id="10470" w:author="Nick.Tolimieri" w:date="2022-09-30T14:57:00Z">
                <w:r w:rsidRPr="007772DD" w:rsidDel="0095582C">
                  <w:rPr>
                    <w:rFonts w:asciiTheme="minorHAnsi" w:eastAsiaTheme="minorHAnsi" w:hAnsiTheme="minorHAnsi" w:cstheme="minorBidi"/>
                    <w:sz w:val="22"/>
                    <w:szCs w:val="22"/>
                    <w:rPrChange w:id="10471"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0472" w:author="Nick.Tolimieri [2]" w:date="2022-09-27T15:21:00Z"/>
          <w:del w:id="10473" w:author="Nick.Tolimieri" w:date="2022-09-30T14:57:00Z"/>
          <w:trPrChange w:id="10474" w:author="Nick.Tolimieri [2]" w:date="2022-09-27T15:21:00Z">
            <w:trPr>
              <w:divId w:val="486363627"/>
              <w:trHeight w:val="300"/>
            </w:trPr>
          </w:trPrChange>
        </w:trPr>
        <w:tc>
          <w:tcPr>
            <w:tcW w:w="960" w:type="dxa"/>
            <w:noWrap/>
            <w:hideMark/>
            <w:tcPrChange w:id="104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76" w:author="Nick.Tolimieri [2]" w:date="2022-09-27T15:21:00Z"/>
                <w:del w:id="10477" w:author="Nick.Tolimieri" w:date="2022-09-30T14:57:00Z"/>
                <w:rFonts w:asciiTheme="minorHAnsi" w:eastAsiaTheme="minorHAnsi" w:hAnsiTheme="minorHAnsi" w:cstheme="minorBidi"/>
                <w:sz w:val="22"/>
                <w:szCs w:val="22"/>
                <w:rPrChange w:id="10478" w:author="Nick.Tolimieri [2]" w:date="2022-09-27T15:21:00Z">
                  <w:rPr>
                    <w:ins w:id="10479" w:author="Nick.Tolimieri [2]" w:date="2022-09-27T15:21:00Z"/>
                    <w:del w:id="10480" w:author="Nick.Tolimieri" w:date="2022-09-30T14:57:00Z"/>
                    <w:rFonts w:ascii="Calibri" w:hAnsi="Calibri" w:cs="Calibri"/>
                    <w:color w:val="000000"/>
                    <w:sz w:val="22"/>
                    <w:szCs w:val="22"/>
                  </w:rPr>
                </w:rPrChange>
              </w:rPr>
              <w:pPrChange w:id="10481" w:author="Nick.Tolimieri [2]" w:date="2022-09-27T15:21:00Z">
                <w:pPr/>
              </w:pPrChange>
            </w:pPr>
            <w:ins w:id="10482" w:author="Nick.Tolimieri [2]" w:date="2022-09-27T15:21:00Z">
              <w:del w:id="10483" w:author="Nick.Tolimieri" w:date="2022-09-30T14:57:00Z">
                <w:r w:rsidRPr="007772DD" w:rsidDel="0095582C">
                  <w:rPr>
                    <w:rFonts w:asciiTheme="minorHAnsi" w:eastAsiaTheme="minorHAnsi" w:hAnsiTheme="minorHAnsi" w:cstheme="minorBidi"/>
                    <w:sz w:val="22"/>
                    <w:szCs w:val="22"/>
                    <w:rPrChange w:id="10484"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48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86" w:author="Nick.Tolimieri [2]" w:date="2022-09-27T15:21:00Z"/>
                <w:del w:id="10487" w:author="Nick.Tolimieri" w:date="2022-09-30T14:57:00Z"/>
                <w:rFonts w:asciiTheme="minorHAnsi" w:eastAsiaTheme="minorHAnsi" w:hAnsiTheme="minorHAnsi" w:cstheme="minorBidi"/>
                <w:sz w:val="22"/>
                <w:szCs w:val="22"/>
                <w:rPrChange w:id="10488" w:author="Nick.Tolimieri [2]" w:date="2022-09-27T15:21:00Z">
                  <w:rPr>
                    <w:ins w:id="10489" w:author="Nick.Tolimieri [2]" w:date="2022-09-27T15:21:00Z"/>
                    <w:del w:id="10490" w:author="Nick.Tolimieri" w:date="2022-09-30T14:57:00Z"/>
                    <w:rFonts w:ascii="Calibri" w:hAnsi="Calibri" w:cs="Calibri"/>
                    <w:color w:val="000000"/>
                    <w:sz w:val="22"/>
                    <w:szCs w:val="22"/>
                  </w:rPr>
                </w:rPrChange>
              </w:rPr>
              <w:pPrChange w:id="10491" w:author="Nick.Tolimieri [2]" w:date="2022-09-27T15:21:00Z">
                <w:pPr>
                  <w:jc w:val="right"/>
                </w:pPr>
              </w:pPrChange>
            </w:pPr>
            <w:ins w:id="10492" w:author="Nick.Tolimieri [2]" w:date="2022-09-27T15:21:00Z">
              <w:del w:id="10493" w:author="Nick.Tolimieri" w:date="2022-09-30T14:57:00Z">
                <w:r w:rsidRPr="007772DD" w:rsidDel="0095582C">
                  <w:rPr>
                    <w:rFonts w:asciiTheme="minorHAnsi" w:eastAsiaTheme="minorHAnsi" w:hAnsiTheme="minorHAnsi" w:cstheme="minorBidi"/>
                    <w:sz w:val="22"/>
                    <w:szCs w:val="22"/>
                    <w:rPrChange w:id="10494" w:author="Nick.Tolimieri [2]" w:date="2022-09-27T15:21:00Z">
                      <w:rPr>
                        <w:rFonts w:ascii="Calibri" w:hAnsi="Calibri" w:cs="Calibri"/>
                        <w:color w:val="000000"/>
                        <w:sz w:val="22"/>
                        <w:szCs w:val="22"/>
                      </w:rPr>
                    </w:rPrChange>
                  </w:rPr>
                  <w:delText>2009</w:delText>
                </w:r>
              </w:del>
            </w:ins>
          </w:p>
        </w:tc>
        <w:tc>
          <w:tcPr>
            <w:tcW w:w="960" w:type="dxa"/>
            <w:noWrap/>
            <w:hideMark/>
            <w:tcPrChange w:id="104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496" w:author="Nick.Tolimieri [2]" w:date="2022-09-27T15:21:00Z"/>
                <w:del w:id="10497" w:author="Nick.Tolimieri" w:date="2022-09-30T14:57:00Z"/>
                <w:rFonts w:asciiTheme="minorHAnsi" w:eastAsiaTheme="minorHAnsi" w:hAnsiTheme="minorHAnsi" w:cstheme="minorBidi"/>
                <w:sz w:val="22"/>
                <w:szCs w:val="22"/>
                <w:rPrChange w:id="10498" w:author="Nick.Tolimieri [2]" w:date="2022-09-27T15:21:00Z">
                  <w:rPr>
                    <w:ins w:id="10499" w:author="Nick.Tolimieri [2]" w:date="2022-09-27T15:21:00Z"/>
                    <w:del w:id="10500" w:author="Nick.Tolimieri" w:date="2022-09-30T14:57:00Z"/>
                    <w:rFonts w:ascii="Calibri" w:hAnsi="Calibri" w:cs="Calibri"/>
                    <w:color w:val="000000"/>
                    <w:sz w:val="22"/>
                    <w:szCs w:val="22"/>
                  </w:rPr>
                </w:rPrChange>
              </w:rPr>
              <w:pPrChange w:id="10501" w:author="Nick.Tolimieri [2]" w:date="2022-09-27T15:21:00Z">
                <w:pPr>
                  <w:jc w:val="right"/>
                </w:pPr>
              </w:pPrChange>
            </w:pPr>
            <w:ins w:id="10502" w:author="Nick.Tolimieri [2]" w:date="2022-09-27T15:21:00Z">
              <w:del w:id="10503" w:author="Nick.Tolimieri" w:date="2022-09-30T14:57:00Z">
                <w:r w:rsidRPr="007772DD" w:rsidDel="0095582C">
                  <w:rPr>
                    <w:rFonts w:asciiTheme="minorHAnsi" w:eastAsiaTheme="minorHAnsi" w:hAnsiTheme="minorHAnsi" w:cstheme="minorBidi"/>
                    <w:sz w:val="22"/>
                    <w:szCs w:val="22"/>
                    <w:rPrChange w:id="10504" w:author="Nick.Tolimieri [2]" w:date="2022-09-27T15:21:00Z">
                      <w:rPr>
                        <w:rFonts w:ascii="Calibri" w:hAnsi="Calibri" w:cs="Calibri"/>
                        <w:color w:val="000000"/>
                        <w:sz w:val="22"/>
                        <w:szCs w:val="22"/>
                      </w:rPr>
                    </w:rPrChange>
                  </w:rPr>
                  <w:delText>0</w:delText>
                </w:r>
              </w:del>
            </w:ins>
          </w:p>
        </w:tc>
        <w:tc>
          <w:tcPr>
            <w:tcW w:w="960" w:type="dxa"/>
            <w:noWrap/>
            <w:hideMark/>
            <w:tcPrChange w:id="105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06" w:author="Nick.Tolimieri [2]" w:date="2022-09-27T15:21:00Z"/>
                <w:del w:id="10507" w:author="Nick.Tolimieri" w:date="2022-09-30T14:57:00Z"/>
                <w:rFonts w:asciiTheme="minorHAnsi" w:eastAsiaTheme="minorHAnsi" w:hAnsiTheme="minorHAnsi" w:cstheme="minorBidi"/>
                <w:sz w:val="22"/>
                <w:szCs w:val="22"/>
                <w:rPrChange w:id="10508" w:author="Nick.Tolimieri [2]" w:date="2022-09-27T15:21:00Z">
                  <w:rPr>
                    <w:ins w:id="10509" w:author="Nick.Tolimieri [2]" w:date="2022-09-27T15:21:00Z"/>
                    <w:del w:id="10510" w:author="Nick.Tolimieri" w:date="2022-09-30T14:57:00Z"/>
                    <w:rFonts w:ascii="Calibri" w:hAnsi="Calibri" w:cs="Calibri"/>
                    <w:color w:val="000000"/>
                    <w:sz w:val="22"/>
                    <w:szCs w:val="22"/>
                  </w:rPr>
                </w:rPrChange>
              </w:rPr>
              <w:pPrChange w:id="10511" w:author="Nick.Tolimieri [2]" w:date="2022-09-27T15:21:00Z">
                <w:pPr>
                  <w:jc w:val="right"/>
                </w:pPr>
              </w:pPrChange>
            </w:pPr>
            <w:ins w:id="10512" w:author="Nick.Tolimieri [2]" w:date="2022-09-27T15:21:00Z">
              <w:del w:id="10513" w:author="Nick.Tolimieri" w:date="2022-09-30T14:57:00Z">
                <w:r w:rsidRPr="007772DD" w:rsidDel="0095582C">
                  <w:rPr>
                    <w:rFonts w:asciiTheme="minorHAnsi" w:eastAsiaTheme="minorHAnsi" w:hAnsiTheme="minorHAnsi" w:cstheme="minorBidi"/>
                    <w:sz w:val="22"/>
                    <w:szCs w:val="22"/>
                    <w:rPrChange w:id="10514" w:author="Nick.Tolimieri [2]" w:date="2022-09-27T15:21:00Z">
                      <w:rPr>
                        <w:rFonts w:ascii="Calibri" w:hAnsi="Calibri" w:cs="Calibri"/>
                        <w:color w:val="000000"/>
                        <w:sz w:val="22"/>
                        <w:szCs w:val="22"/>
                      </w:rPr>
                    </w:rPrChange>
                  </w:rPr>
                  <w:delText>0</w:delText>
                </w:r>
              </w:del>
            </w:ins>
          </w:p>
        </w:tc>
        <w:tc>
          <w:tcPr>
            <w:tcW w:w="960" w:type="dxa"/>
            <w:noWrap/>
            <w:hideMark/>
            <w:tcPrChange w:id="105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16" w:author="Nick.Tolimieri [2]" w:date="2022-09-27T15:21:00Z"/>
                <w:del w:id="10517" w:author="Nick.Tolimieri" w:date="2022-09-30T14:57:00Z"/>
                <w:rFonts w:asciiTheme="minorHAnsi" w:eastAsiaTheme="minorHAnsi" w:hAnsiTheme="minorHAnsi" w:cstheme="minorBidi"/>
                <w:sz w:val="22"/>
                <w:szCs w:val="22"/>
                <w:rPrChange w:id="10518" w:author="Nick.Tolimieri [2]" w:date="2022-09-27T15:21:00Z">
                  <w:rPr>
                    <w:ins w:id="10519" w:author="Nick.Tolimieri [2]" w:date="2022-09-27T15:21:00Z"/>
                    <w:del w:id="10520" w:author="Nick.Tolimieri" w:date="2022-09-30T14:57:00Z"/>
                    <w:rFonts w:ascii="Calibri" w:hAnsi="Calibri" w:cs="Calibri"/>
                    <w:color w:val="000000"/>
                    <w:sz w:val="22"/>
                    <w:szCs w:val="22"/>
                  </w:rPr>
                </w:rPrChange>
              </w:rPr>
              <w:pPrChange w:id="10521" w:author="Nick.Tolimieri [2]" w:date="2022-09-27T15:21:00Z">
                <w:pPr>
                  <w:jc w:val="right"/>
                </w:pPr>
              </w:pPrChange>
            </w:pPr>
            <w:ins w:id="10522" w:author="Nick.Tolimieri [2]" w:date="2022-09-27T15:21:00Z">
              <w:del w:id="10523" w:author="Nick.Tolimieri" w:date="2022-09-30T14:57:00Z">
                <w:r w:rsidRPr="007772DD" w:rsidDel="0095582C">
                  <w:rPr>
                    <w:rFonts w:asciiTheme="minorHAnsi" w:eastAsiaTheme="minorHAnsi" w:hAnsiTheme="minorHAnsi" w:cstheme="minorBidi"/>
                    <w:sz w:val="22"/>
                    <w:szCs w:val="22"/>
                    <w:rPrChange w:id="10524" w:author="Nick.Tolimieri [2]" w:date="2022-09-27T15:21:00Z">
                      <w:rPr>
                        <w:rFonts w:ascii="Calibri" w:hAnsi="Calibri" w:cs="Calibri"/>
                        <w:color w:val="000000"/>
                        <w:sz w:val="22"/>
                        <w:szCs w:val="22"/>
                      </w:rPr>
                    </w:rPrChange>
                  </w:rPr>
                  <w:delText>0</w:delText>
                </w:r>
              </w:del>
            </w:ins>
          </w:p>
        </w:tc>
        <w:tc>
          <w:tcPr>
            <w:tcW w:w="960" w:type="dxa"/>
            <w:noWrap/>
            <w:hideMark/>
            <w:tcPrChange w:id="1052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26" w:author="Nick.Tolimieri [2]" w:date="2022-09-27T15:21:00Z"/>
                <w:del w:id="10527" w:author="Nick.Tolimieri" w:date="2022-09-30T14:57:00Z"/>
                <w:rFonts w:asciiTheme="minorHAnsi" w:eastAsiaTheme="minorHAnsi" w:hAnsiTheme="minorHAnsi" w:cstheme="minorBidi"/>
                <w:sz w:val="22"/>
                <w:szCs w:val="22"/>
                <w:rPrChange w:id="10528" w:author="Nick.Tolimieri [2]" w:date="2022-09-27T15:21:00Z">
                  <w:rPr>
                    <w:ins w:id="10529" w:author="Nick.Tolimieri [2]" w:date="2022-09-27T15:21:00Z"/>
                    <w:del w:id="10530" w:author="Nick.Tolimieri" w:date="2022-09-30T14:57:00Z"/>
                    <w:rFonts w:ascii="Calibri" w:hAnsi="Calibri" w:cs="Calibri"/>
                    <w:color w:val="000000"/>
                    <w:sz w:val="22"/>
                    <w:szCs w:val="22"/>
                  </w:rPr>
                </w:rPrChange>
              </w:rPr>
              <w:pPrChange w:id="10531" w:author="Nick.Tolimieri [2]" w:date="2022-09-27T15:21:00Z">
                <w:pPr>
                  <w:jc w:val="right"/>
                </w:pPr>
              </w:pPrChange>
            </w:pPr>
            <w:ins w:id="10532" w:author="Nick.Tolimieri [2]" w:date="2022-09-27T15:21:00Z">
              <w:del w:id="10533" w:author="Nick.Tolimieri" w:date="2022-09-30T14:57:00Z">
                <w:r w:rsidRPr="007772DD" w:rsidDel="0095582C">
                  <w:rPr>
                    <w:rFonts w:asciiTheme="minorHAnsi" w:eastAsiaTheme="minorHAnsi" w:hAnsiTheme="minorHAnsi" w:cstheme="minorBidi"/>
                    <w:sz w:val="22"/>
                    <w:szCs w:val="22"/>
                    <w:rPrChange w:id="10534" w:author="Nick.Tolimieri [2]" w:date="2022-09-27T15:21:00Z">
                      <w:rPr>
                        <w:rFonts w:ascii="Calibri" w:hAnsi="Calibri" w:cs="Calibri"/>
                        <w:color w:val="000000"/>
                        <w:sz w:val="22"/>
                        <w:szCs w:val="22"/>
                      </w:rPr>
                    </w:rPrChange>
                  </w:rPr>
                  <w:delText>0</w:delText>
                </w:r>
              </w:del>
            </w:ins>
          </w:p>
        </w:tc>
        <w:tc>
          <w:tcPr>
            <w:tcW w:w="960" w:type="dxa"/>
            <w:noWrap/>
            <w:hideMark/>
            <w:tcPrChange w:id="105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36" w:author="Nick.Tolimieri [2]" w:date="2022-09-27T15:21:00Z"/>
                <w:del w:id="10537" w:author="Nick.Tolimieri" w:date="2022-09-30T14:57:00Z"/>
                <w:rFonts w:asciiTheme="minorHAnsi" w:eastAsiaTheme="minorHAnsi" w:hAnsiTheme="minorHAnsi" w:cstheme="minorBidi"/>
                <w:sz w:val="22"/>
                <w:szCs w:val="22"/>
                <w:rPrChange w:id="10538" w:author="Nick.Tolimieri [2]" w:date="2022-09-27T15:21:00Z">
                  <w:rPr>
                    <w:ins w:id="10539" w:author="Nick.Tolimieri [2]" w:date="2022-09-27T15:21:00Z"/>
                    <w:del w:id="10540" w:author="Nick.Tolimieri" w:date="2022-09-30T14:57:00Z"/>
                    <w:rFonts w:ascii="Calibri" w:hAnsi="Calibri" w:cs="Calibri"/>
                    <w:color w:val="000000"/>
                    <w:sz w:val="22"/>
                    <w:szCs w:val="22"/>
                  </w:rPr>
                </w:rPrChange>
              </w:rPr>
              <w:pPrChange w:id="10541" w:author="Nick.Tolimieri [2]" w:date="2022-09-27T15:21:00Z">
                <w:pPr/>
              </w:pPrChange>
            </w:pPr>
            <w:ins w:id="10542" w:author="Nick.Tolimieri [2]" w:date="2022-09-27T15:21:00Z">
              <w:del w:id="10543" w:author="Nick.Tolimieri" w:date="2022-09-30T14:57:00Z">
                <w:r w:rsidRPr="007772DD" w:rsidDel="0095582C">
                  <w:rPr>
                    <w:rFonts w:asciiTheme="minorHAnsi" w:eastAsiaTheme="minorHAnsi" w:hAnsiTheme="minorHAnsi" w:cstheme="minorBidi"/>
                    <w:sz w:val="22"/>
                    <w:szCs w:val="22"/>
                    <w:rPrChange w:id="10544" w:author="Nick.Tolimieri [2]" w:date="2022-09-27T15:21:00Z">
                      <w:rPr>
                        <w:rFonts w:ascii="Calibri" w:hAnsi="Calibri" w:cs="Calibri"/>
                        <w:color w:val="000000"/>
                        <w:sz w:val="22"/>
                        <w:szCs w:val="22"/>
                      </w:rPr>
                    </w:rPrChange>
                  </w:rPr>
                  <w:delText>NA</w:delText>
                </w:r>
              </w:del>
            </w:ins>
          </w:p>
        </w:tc>
        <w:tc>
          <w:tcPr>
            <w:tcW w:w="960" w:type="dxa"/>
            <w:noWrap/>
            <w:hideMark/>
            <w:tcPrChange w:id="1054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46" w:author="Nick.Tolimieri [2]" w:date="2022-09-27T15:21:00Z"/>
                <w:del w:id="10547" w:author="Nick.Tolimieri" w:date="2022-09-30T14:57:00Z"/>
                <w:rFonts w:asciiTheme="minorHAnsi" w:eastAsiaTheme="minorHAnsi" w:hAnsiTheme="minorHAnsi" w:cstheme="minorBidi"/>
                <w:sz w:val="22"/>
                <w:szCs w:val="22"/>
                <w:rPrChange w:id="10548" w:author="Nick.Tolimieri [2]" w:date="2022-09-27T15:21:00Z">
                  <w:rPr>
                    <w:ins w:id="10549" w:author="Nick.Tolimieri [2]" w:date="2022-09-27T15:21:00Z"/>
                    <w:del w:id="10550" w:author="Nick.Tolimieri" w:date="2022-09-30T14:57:00Z"/>
                    <w:rFonts w:ascii="Calibri" w:hAnsi="Calibri" w:cs="Calibri"/>
                    <w:color w:val="000000"/>
                    <w:sz w:val="22"/>
                    <w:szCs w:val="22"/>
                  </w:rPr>
                </w:rPrChange>
              </w:rPr>
              <w:pPrChange w:id="10551" w:author="Nick.Tolimieri [2]" w:date="2022-09-27T15:21:00Z">
                <w:pPr/>
              </w:pPrChange>
            </w:pPr>
            <w:ins w:id="10552" w:author="Nick.Tolimieri [2]" w:date="2022-09-27T15:21:00Z">
              <w:del w:id="10553" w:author="Nick.Tolimieri" w:date="2022-09-30T14:57:00Z">
                <w:r w:rsidRPr="007772DD" w:rsidDel="0095582C">
                  <w:rPr>
                    <w:rFonts w:asciiTheme="minorHAnsi" w:eastAsiaTheme="minorHAnsi" w:hAnsiTheme="minorHAnsi" w:cstheme="minorBidi"/>
                    <w:sz w:val="22"/>
                    <w:szCs w:val="22"/>
                    <w:rPrChange w:id="10554" w:author="Nick.Tolimieri [2]" w:date="2022-09-27T15:21:00Z">
                      <w:rPr>
                        <w:rFonts w:ascii="Calibri" w:hAnsi="Calibri" w:cs="Calibri"/>
                        <w:color w:val="000000"/>
                        <w:sz w:val="22"/>
                        <w:szCs w:val="22"/>
                      </w:rPr>
                    </w:rPrChange>
                  </w:rPr>
                  <w:delText>NA</w:delText>
                </w:r>
              </w:del>
            </w:ins>
          </w:p>
        </w:tc>
        <w:tc>
          <w:tcPr>
            <w:tcW w:w="960" w:type="dxa"/>
            <w:noWrap/>
            <w:hideMark/>
            <w:tcPrChange w:id="105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56" w:author="Nick.Tolimieri [2]" w:date="2022-09-27T15:21:00Z"/>
                <w:del w:id="10557" w:author="Nick.Tolimieri" w:date="2022-09-30T14:57:00Z"/>
                <w:rFonts w:asciiTheme="minorHAnsi" w:eastAsiaTheme="minorHAnsi" w:hAnsiTheme="minorHAnsi" w:cstheme="minorBidi"/>
                <w:sz w:val="22"/>
                <w:szCs w:val="22"/>
                <w:rPrChange w:id="10558" w:author="Nick.Tolimieri [2]" w:date="2022-09-27T15:21:00Z">
                  <w:rPr>
                    <w:ins w:id="10559" w:author="Nick.Tolimieri [2]" w:date="2022-09-27T15:21:00Z"/>
                    <w:del w:id="10560" w:author="Nick.Tolimieri" w:date="2022-09-30T14:57:00Z"/>
                    <w:rFonts w:ascii="Calibri" w:hAnsi="Calibri" w:cs="Calibri"/>
                    <w:color w:val="000000"/>
                    <w:sz w:val="22"/>
                    <w:szCs w:val="22"/>
                  </w:rPr>
                </w:rPrChange>
              </w:rPr>
              <w:pPrChange w:id="10561" w:author="Nick.Tolimieri [2]" w:date="2022-09-27T15:21:00Z">
                <w:pPr/>
              </w:pPrChange>
            </w:pPr>
            <w:ins w:id="10562" w:author="Nick.Tolimieri [2]" w:date="2022-09-27T15:21:00Z">
              <w:del w:id="10563" w:author="Nick.Tolimieri" w:date="2022-09-30T14:57:00Z">
                <w:r w:rsidRPr="007772DD" w:rsidDel="0095582C">
                  <w:rPr>
                    <w:rFonts w:asciiTheme="minorHAnsi" w:eastAsiaTheme="minorHAnsi" w:hAnsiTheme="minorHAnsi" w:cstheme="minorBidi"/>
                    <w:sz w:val="22"/>
                    <w:szCs w:val="22"/>
                    <w:rPrChange w:id="10564" w:author="Nick.Tolimieri [2]" w:date="2022-09-27T15:21:00Z">
                      <w:rPr>
                        <w:rFonts w:ascii="Calibri" w:hAnsi="Calibri" w:cs="Calibri"/>
                        <w:color w:val="000000"/>
                        <w:sz w:val="22"/>
                        <w:szCs w:val="22"/>
                      </w:rPr>
                    </w:rPrChange>
                  </w:rPr>
                  <w:delText>NA</w:delText>
                </w:r>
              </w:del>
            </w:ins>
          </w:p>
        </w:tc>
        <w:tc>
          <w:tcPr>
            <w:tcW w:w="960" w:type="dxa"/>
            <w:noWrap/>
            <w:hideMark/>
            <w:tcPrChange w:id="105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66" w:author="Nick.Tolimieri [2]" w:date="2022-09-27T15:21:00Z"/>
                <w:del w:id="10567" w:author="Nick.Tolimieri" w:date="2022-09-30T14:57:00Z"/>
                <w:rFonts w:asciiTheme="minorHAnsi" w:eastAsiaTheme="minorHAnsi" w:hAnsiTheme="minorHAnsi" w:cstheme="minorBidi"/>
                <w:sz w:val="22"/>
                <w:szCs w:val="22"/>
                <w:rPrChange w:id="10568" w:author="Nick.Tolimieri [2]" w:date="2022-09-27T15:21:00Z">
                  <w:rPr>
                    <w:ins w:id="10569" w:author="Nick.Tolimieri [2]" w:date="2022-09-27T15:21:00Z"/>
                    <w:del w:id="10570" w:author="Nick.Tolimieri" w:date="2022-09-30T14:57:00Z"/>
                    <w:rFonts w:ascii="Calibri" w:hAnsi="Calibri" w:cs="Calibri"/>
                    <w:color w:val="000000"/>
                    <w:sz w:val="22"/>
                    <w:szCs w:val="22"/>
                  </w:rPr>
                </w:rPrChange>
              </w:rPr>
              <w:pPrChange w:id="10571" w:author="Nick.Tolimieri [2]" w:date="2022-09-27T15:21:00Z">
                <w:pPr/>
              </w:pPrChange>
            </w:pPr>
            <w:ins w:id="10572" w:author="Nick.Tolimieri [2]" w:date="2022-09-27T15:21:00Z">
              <w:del w:id="10573" w:author="Nick.Tolimieri" w:date="2022-09-30T14:57:00Z">
                <w:r w:rsidRPr="007772DD" w:rsidDel="0095582C">
                  <w:rPr>
                    <w:rFonts w:asciiTheme="minorHAnsi" w:eastAsiaTheme="minorHAnsi" w:hAnsiTheme="minorHAnsi" w:cstheme="minorBidi"/>
                    <w:sz w:val="22"/>
                    <w:szCs w:val="22"/>
                    <w:rPrChange w:id="10574"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0575" w:author="Nick.Tolimieri [2]" w:date="2022-09-27T15:21:00Z"/>
          <w:del w:id="10576" w:author="Nick.Tolimieri" w:date="2022-09-30T14:57:00Z"/>
          <w:trPrChange w:id="10577" w:author="Nick.Tolimieri [2]" w:date="2022-09-27T15:21:00Z">
            <w:trPr>
              <w:divId w:val="486363627"/>
              <w:trHeight w:val="300"/>
            </w:trPr>
          </w:trPrChange>
        </w:trPr>
        <w:tc>
          <w:tcPr>
            <w:tcW w:w="960" w:type="dxa"/>
            <w:noWrap/>
            <w:hideMark/>
            <w:tcPrChange w:id="1057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79" w:author="Nick.Tolimieri [2]" w:date="2022-09-27T15:21:00Z"/>
                <w:del w:id="10580" w:author="Nick.Tolimieri" w:date="2022-09-30T14:57:00Z"/>
                <w:rFonts w:asciiTheme="minorHAnsi" w:eastAsiaTheme="minorHAnsi" w:hAnsiTheme="minorHAnsi" w:cstheme="minorBidi"/>
                <w:sz w:val="22"/>
                <w:szCs w:val="22"/>
                <w:rPrChange w:id="10581" w:author="Nick.Tolimieri [2]" w:date="2022-09-27T15:21:00Z">
                  <w:rPr>
                    <w:ins w:id="10582" w:author="Nick.Tolimieri [2]" w:date="2022-09-27T15:21:00Z"/>
                    <w:del w:id="10583" w:author="Nick.Tolimieri" w:date="2022-09-30T14:57:00Z"/>
                    <w:rFonts w:ascii="Calibri" w:hAnsi="Calibri" w:cs="Calibri"/>
                    <w:color w:val="000000"/>
                    <w:sz w:val="22"/>
                    <w:szCs w:val="22"/>
                  </w:rPr>
                </w:rPrChange>
              </w:rPr>
              <w:pPrChange w:id="10584" w:author="Nick.Tolimieri [2]" w:date="2022-09-27T15:21:00Z">
                <w:pPr/>
              </w:pPrChange>
            </w:pPr>
            <w:ins w:id="10585" w:author="Nick.Tolimieri [2]" w:date="2022-09-27T15:21:00Z">
              <w:del w:id="10586" w:author="Nick.Tolimieri" w:date="2022-09-30T14:57:00Z">
                <w:r w:rsidRPr="007772DD" w:rsidDel="0095582C">
                  <w:rPr>
                    <w:rFonts w:asciiTheme="minorHAnsi" w:eastAsiaTheme="minorHAnsi" w:hAnsiTheme="minorHAnsi" w:cstheme="minorBidi"/>
                    <w:sz w:val="22"/>
                    <w:szCs w:val="22"/>
                    <w:rPrChange w:id="10587"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5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89" w:author="Nick.Tolimieri [2]" w:date="2022-09-27T15:21:00Z"/>
                <w:del w:id="10590" w:author="Nick.Tolimieri" w:date="2022-09-30T14:57:00Z"/>
                <w:rFonts w:asciiTheme="minorHAnsi" w:eastAsiaTheme="minorHAnsi" w:hAnsiTheme="minorHAnsi" w:cstheme="minorBidi"/>
                <w:sz w:val="22"/>
                <w:szCs w:val="22"/>
                <w:rPrChange w:id="10591" w:author="Nick.Tolimieri [2]" w:date="2022-09-27T15:21:00Z">
                  <w:rPr>
                    <w:ins w:id="10592" w:author="Nick.Tolimieri [2]" w:date="2022-09-27T15:21:00Z"/>
                    <w:del w:id="10593" w:author="Nick.Tolimieri" w:date="2022-09-30T14:57:00Z"/>
                    <w:rFonts w:ascii="Calibri" w:hAnsi="Calibri" w:cs="Calibri"/>
                    <w:color w:val="000000"/>
                    <w:sz w:val="22"/>
                    <w:szCs w:val="22"/>
                  </w:rPr>
                </w:rPrChange>
              </w:rPr>
              <w:pPrChange w:id="10594" w:author="Nick.Tolimieri [2]" w:date="2022-09-27T15:21:00Z">
                <w:pPr>
                  <w:jc w:val="right"/>
                </w:pPr>
              </w:pPrChange>
            </w:pPr>
            <w:ins w:id="10595" w:author="Nick.Tolimieri [2]" w:date="2022-09-27T15:21:00Z">
              <w:del w:id="10596" w:author="Nick.Tolimieri" w:date="2022-09-30T14:57:00Z">
                <w:r w:rsidRPr="007772DD" w:rsidDel="0095582C">
                  <w:rPr>
                    <w:rFonts w:asciiTheme="minorHAnsi" w:eastAsiaTheme="minorHAnsi" w:hAnsiTheme="minorHAnsi" w:cstheme="minorBidi"/>
                    <w:sz w:val="22"/>
                    <w:szCs w:val="22"/>
                    <w:rPrChange w:id="10597" w:author="Nick.Tolimieri [2]" w:date="2022-09-27T15:21:00Z">
                      <w:rPr>
                        <w:rFonts w:ascii="Calibri" w:hAnsi="Calibri" w:cs="Calibri"/>
                        <w:color w:val="000000"/>
                        <w:sz w:val="22"/>
                        <w:szCs w:val="22"/>
                      </w:rPr>
                    </w:rPrChange>
                  </w:rPr>
                  <w:delText>2010</w:delText>
                </w:r>
              </w:del>
            </w:ins>
          </w:p>
        </w:tc>
        <w:tc>
          <w:tcPr>
            <w:tcW w:w="960" w:type="dxa"/>
            <w:noWrap/>
            <w:hideMark/>
            <w:tcPrChange w:id="105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599" w:author="Nick.Tolimieri [2]" w:date="2022-09-27T15:21:00Z"/>
                <w:del w:id="10600" w:author="Nick.Tolimieri" w:date="2022-09-30T14:57:00Z"/>
                <w:rFonts w:asciiTheme="minorHAnsi" w:eastAsiaTheme="minorHAnsi" w:hAnsiTheme="minorHAnsi" w:cstheme="minorBidi"/>
                <w:sz w:val="22"/>
                <w:szCs w:val="22"/>
                <w:rPrChange w:id="10601" w:author="Nick.Tolimieri [2]" w:date="2022-09-27T15:21:00Z">
                  <w:rPr>
                    <w:ins w:id="10602" w:author="Nick.Tolimieri [2]" w:date="2022-09-27T15:21:00Z"/>
                    <w:del w:id="10603" w:author="Nick.Tolimieri" w:date="2022-09-30T14:57:00Z"/>
                    <w:rFonts w:ascii="Calibri" w:hAnsi="Calibri" w:cs="Calibri"/>
                    <w:color w:val="000000"/>
                    <w:sz w:val="22"/>
                    <w:szCs w:val="22"/>
                  </w:rPr>
                </w:rPrChange>
              </w:rPr>
              <w:pPrChange w:id="10604" w:author="Nick.Tolimieri [2]" w:date="2022-09-27T15:21:00Z">
                <w:pPr>
                  <w:jc w:val="right"/>
                </w:pPr>
              </w:pPrChange>
            </w:pPr>
            <w:ins w:id="10605" w:author="Nick.Tolimieri [2]" w:date="2022-09-27T15:21:00Z">
              <w:del w:id="10606" w:author="Nick.Tolimieri" w:date="2022-09-30T14:57:00Z">
                <w:r w:rsidRPr="007772DD" w:rsidDel="0095582C">
                  <w:rPr>
                    <w:rFonts w:asciiTheme="minorHAnsi" w:eastAsiaTheme="minorHAnsi" w:hAnsiTheme="minorHAnsi" w:cstheme="minorBidi"/>
                    <w:sz w:val="22"/>
                    <w:szCs w:val="22"/>
                    <w:rPrChange w:id="10607" w:author="Nick.Tolimieri [2]" w:date="2022-09-27T15:21:00Z">
                      <w:rPr>
                        <w:rFonts w:ascii="Calibri" w:hAnsi="Calibri" w:cs="Calibri"/>
                        <w:color w:val="000000"/>
                        <w:sz w:val="22"/>
                        <w:szCs w:val="22"/>
                      </w:rPr>
                    </w:rPrChange>
                  </w:rPr>
                  <w:delText>0</w:delText>
                </w:r>
              </w:del>
            </w:ins>
          </w:p>
        </w:tc>
        <w:tc>
          <w:tcPr>
            <w:tcW w:w="960" w:type="dxa"/>
            <w:noWrap/>
            <w:hideMark/>
            <w:tcPrChange w:id="106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09" w:author="Nick.Tolimieri [2]" w:date="2022-09-27T15:21:00Z"/>
                <w:del w:id="10610" w:author="Nick.Tolimieri" w:date="2022-09-30T14:57:00Z"/>
                <w:rFonts w:asciiTheme="minorHAnsi" w:eastAsiaTheme="minorHAnsi" w:hAnsiTheme="minorHAnsi" w:cstheme="minorBidi"/>
                <w:sz w:val="22"/>
                <w:szCs w:val="22"/>
                <w:rPrChange w:id="10611" w:author="Nick.Tolimieri [2]" w:date="2022-09-27T15:21:00Z">
                  <w:rPr>
                    <w:ins w:id="10612" w:author="Nick.Tolimieri [2]" w:date="2022-09-27T15:21:00Z"/>
                    <w:del w:id="10613" w:author="Nick.Tolimieri" w:date="2022-09-30T14:57:00Z"/>
                    <w:rFonts w:ascii="Calibri" w:hAnsi="Calibri" w:cs="Calibri"/>
                    <w:color w:val="000000"/>
                    <w:sz w:val="22"/>
                    <w:szCs w:val="22"/>
                  </w:rPr>
                </w:rPrChange>
              </w:rPr>
              <w:pPrChange w:id="10614" w:author="Nick.Tolimieri [2]" w:date="2022-09-27T15:21:00Z">
                <w:pPr>
                  <w:jc w:val="right"/>
                </w:pPr>
              </w:pPrChange>
            </w:pPr>
            <w:ins w:id="10615" w:author="Nick.Tolimieri [2]" w:date="2022-09-27T15:21:00Z">
              <w:del w:id="10616" w:author="Nick.Tolimieri" w:date="2022-09-30T14:57:00Z">
                <w:r w:rsidRPr="007772DD" w:rsidDel="0095582C">
                  <w:rPr>
                    <w:rFonts w:asciiTheme="minorHAnsi" w:eastAsiaTheme="minorHAnsi" w:hAnsiTheme="minorHAnsi" w:cstheme="minorBidi"/>
                    <w:sz w:val="22"/>
                    <w:szCs w:val="22"/>
                    <w:rPrChange w:id="10617" w:author="Nick.Tolimieri [2]" w:date="2022-09-27T15:21:00Z">
                      <w:rPr>
                        <w:rFonts w:ascii="Calibri" w:hAnsi="Calibri" w:cs="Calibri"/>
                        <w:color w:val="000000"/>
                        <w:sz w:val="22"/>
                        <w:szCs w:val="22"/>
                      </w:rPr>
                    </w:rPrChange>
                  </w:rPr>
                  <w:delText>29</w:delText>
                </w:r>
              </w:del>
            </w:ins>
          </w:p>
        </w:tc>
        <w:tc>
          <w:tcPr>
            <w:tcW w:w="960" w:type="dxa"/>
            <w:noWrap/>
            <w:hideMark/>
            <w:tcPrChange w:id="1061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19" w:author="Nick.Tolimieri [2]" w:date="2022-09-27T15:21:00Z"/>
                <w:del w:id="10620" w:author="Nick.Tolimieri" w:date="2022-09-30T14:57:00Z"/>
                <w:rFonts w:asciiTheme="minorHAnsi" w:eastAsiaTheme="minorHAnsi" w:hAnsiTheme="minorHAnsi" w:cstheme="minorBidi"/>
                <w:sz w:val="22"/>
                <w:szCs w:val="22"/>
                <w:rPrChange w:id="10621" w:author="Nick.Tolimieri [2]" w:date="2022-09-27T15:21:00Z">
                  <w:rPr>
                    <w:ins w:id="10622" w:author="Nick.Tolimieri [2]" w:date="2022-09-27T15:21:00Z"/>
                    <w:del w:id="10623" w:author="Nick.Tolimieri" w:date="2022-09-30T14:57:00Z"/>
                    <w:rFonts w:ascii="Calibri" w:hAnsi="Calibri" w:cs="Calibri"/>
                    <w:color w:val="000000"/>
                    <w:sz w:val="22"/>
                    <w:szCs w:val="22"/>
                  </w:rPr>
                </w:rPrChange>
              </w:rPr>
              <w:pPrChange w:id="10624" w:author="Nick.Tolimieri [2]" w:date="2022-09-27T15:21:00Z">
                <w:pPr>
                  <w:jc w:val="right"/>
                </w:pPr>
              </w:pPrChange>
            </w:pPr>
            <w:ins w:id="10625" w:author="Nick.Tolimieri [2]" w:date="2022-09-27T15:21:00Z">
              <w:del w:id="10626" w:author="Nick.Tolimieri" w:date="2022-09-30T14:57:00Z">
                <w:r w:rsidRPr="007772DD" w:rsidDel="0095582C">
                  <w:rPr>
                    <w:rFonts w:asciiTheme="minorHAnsi" w:eastAsiaTheme="minorHAnsi" w:hAnsiTheme="minorHAnsi" w:cstheme="minorBidi"/>
                    <w:sz w:val="22"/>
                    <w:szCs w:val="22"/>
                    <w:rPrChange w:id="10627" w:author="Nick.Tolimieri [2]" w:date="2022-09-27T15:21:00Z">
                      <w:rPr>
                        <w:rFonts w:ascii="Calibri" w:hAnsi="Calibri" w:cs="Calibri"/>
                        <w:color w:val="000000"/>
                        <w:sz w:val="22"/>
                        <w:szCs w:val="22"/>
                      </w:rPr>
                    </w:rPrChange>
                  </w:rPr>
                  <w:delText>2</w:delText>
                </w:r>
              </w:del>
            </w:ins>
          </w:p>
        </w:tc>
        <w:tc>
          <w:tcPr>
            <w:tcW w:w="960" w:type="dxa"/>
            <w:noWrap/>
            <w:hideMark/>
            <w:tcPrChange w:id="106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29" w:author="Nick.Tolimieri [2]" w:date="2022-09-27T15:21:00Z"/>
                <w:del w:id="10630" w:author="Nick.Tolimieri" w:date="2022-09-30T14:57:00Z"/>
                <w:rFonts w:asciiTheme="minorHAnsi" w:eastAsiaTheme="minorHAnsi" w:hAnsiTheme="minorHAnsi" w:cstheme="minorBidi"/>
                <w:sz w:val="22"/>
                <w:szCs w:val="22"/>
                <w:rPrChange w:id="10631" w:author="Nick.Tolimieri [2]" w:date="2022-09-27T15:21:00Z">
                  <w:rPr>
                    <w:ins w:id="10632" w:author="Nick.Tolimieri [2]" w:date="2022-09-27T15:21:00Z"/>
                    <w:del w:id="10633" w:author="Nick.Tolimieri" w:date="2022-09-30T14:57:00Z"/>
                    <w:rFonts w:ascii="Calibri" w:hAnsi="Calibri" w:cs="Calibri"/>
                    <w:color w:val="000000"/>
                    <w:sz w:val="22"/>
                    <w:szCs w:val="22"/>
                  </w:rPr>
                </w:rPrChange>
              </w:rPr>
              <w:pPrChange w:id="10634" w:author="Nick.Tolimieri [2]" w:date="2022-09-27T15:21:00Z">
                <w:pPr>
                  <w:jc w:val="right"/>
                </w:pPr>
              </w:pPrChange>
            </w:pPr>
            <w:ins w:id="10635" w:author="Nick.Tolimieri [2]" w:date="2022-09-27T15:21:00Z">
              <w:del w:id="10636" w:author="Nick.Tolimieri" w:date="2022-09-30T14:57:00Z">
                <w:r w:rsidRPr="007772DD" w:rsidDel="0095582C">
                  <w:rPr>
                    <w:rFonts w:asciiTheme="minorHAnsi" w:eastAsiaTheme="minorHAnsi" w:hAnsiTheme="minorHAnsi" w:cstheme="minorBidi"/>
                    <w:sz w:val="22"/>
                    <w:szCs w:val="22"/>
                    <w:rPrChange w:id="10637" w:author="Nick.Tolimieri [2]" w:date="2022-09-27T15:21:00Z">
                      <w:rPr>
                        <w:rFonts w:ascii="Calibri" w:hAnsi="Calibri" w:cs="Calibri"/>
                        <w:color w:val="000000"/>
                        <w:sz w:val="22"/>
                        <w:szCs w:val="22"/>
                      </w:rPr>
                    </w:rPrChange>
                  </w:rPr>
                  <w:delText>15</w:delText>
                </w:r>
              </w:del>
            </w:ins>
          </w:p>
        </w:tc>
        <w:tc>
          <w:tcPr>
            <w:tcW w:w="960" w:type="dxa"/>
            <w:noWrap/>
            <w:hideMark/>
            <w:tcPrChange w:id="106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39" w:author="Nick.Tolimieri [2]" w:date="2022-09-27T15:21:00Z"/>
                <w:del w:id="10640" w:author="Nick.Tolimieri" w:date="2022-09-30T14:57:00Z"/>
                <w:rFonts w:asciiTheme="minorHAnsi" w:eastAsiaTheme="minorHAnsi" w:hAnsiTheme="minorHAnsi" w:cstheme="minorBidi"/>
                <w:sz w:val="22"/>
                <w:szCs w:val="22"/>
                <w:rPrChange w:id="10641" w:author="Nick.Tolimieri [2]" w:date="2022-09-27T15:21:00Z">
                  <w:rPr>
                    <w:ins w:id="10642" w:author="Nick.Tolimieri [2]" w:date="2022-09-27T15:21:00Z"/>
                    <w:del w:id="10643" w:author="Nick.Tolimieri" w:date="2022-09-30T14:57:00Z"/>
                    <w:rFonts w:ascii="Calibri" w:hAnsi="Calibri" w:cs="Calibri"/>
                    <w:color w:val="000000"/>
                    <w:sz w:val="22"/>
                    <w:szCs w:val="22"/>
                  </w:rPr>
                </w:rPrChange>
              </w:rPr>
              <w:pPrChange w:id="10644" w:author="Nick.Tolimieri [2]" w:date="2022-09-27T15:21:00Z">
                <w:pPr>
                  <w:jc w:val="right"/>
                </w:pPr>
              </w:pPrChange>
            </w:pPr>
            <w:ins w:id="10645" w:author="Nick.Tolimieri [2]" w:date="2022-09-27T15:21:00Z">
              <w:del w:id="10646" w:author="Nick.Tolimieri" w:date="2022-09-30T14:57:00Z">
                <w:r w:rsidRPr="007772DD" w:rsidDel="0095582C">
                  <w:rPr>
                    <w:rFonts w:asciiTheme="minorHAnsi" w:eastAsiaTheme="minorHAnsi" w:hAnsiTheme="minorHAnsi" w:cstheme="minorBidi"/>
                    <w:sz w:val="22"/>
                    <w:szCs w:val="22"/>
                    <w:rPrChange w:id="10647" w:author="Nick.Tolimieri [2]" w:date="2022-09-27T15:21:00Z">
                      <w:rPr>
                        <w:rFonts w:ascii="Calibri" w:hAnsi="Calibri" w:cs="Calibri"/>
                        <w:color w:val="000000"/>
                        <w:sz w:val="22"/>
                        <w:szCs w:val="22"/>
                      </w:rPr>
                    </w:rPrChange>
                  </w:rPr>
                  <w:delText>7</w:delText>
                </w:r>
              </w:del>
            </w:ins>
          </w:p>
        </w:tc>
        <w:tc>
          <w:tcPr>
            <w:tcW w:w="960" w:type="dxa"/>
            <w:noWrap/>
            <w:hideMark/>
            <w:tcPrChange w:id="106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49" w:author="Nick.Tolimieri [2]" w:date="2022-09-27T15:21:00Z"/>
                <w:del w:id="10650" w:author="Nick.Tolimieri" w:date="2022-09-30T14:57:00Z"/>
                <w:rFonts w:asciiTheme="minorHAnsi" w:eastAsiaTheme="minorHAnsi" w:hAnsiTheme="minorHAnsi" w:cstheme="minorBidi"/>
                <w:sz w:val="22"/>
                <w:szCs w:val="22"/>
                <w:rPrChange w:id="10651" w:author="Nick.Tolimieri [2]" w:date="2022-09-27T15:21:00Z">
                  <w:rPr>
                    <w:ins w:id="10652" w:author="Nick.Tolimieri [2]" w:date="2022-09-27T15:21:00Z"/>
                    <w:del w:id="10653" w:author="Nick.Tolimieri" w:date="2022-09-30T14:57:00Z"/>
                    <w:rFonts w:ascii="Calibri" w:hAnsi="Calibri" w:cs="Calibri"/>
                    <w:color w:val="000000"/>
                    <w:sz w:val="22"/>
                    <w:szCs w:val="22"/>
                  </w:rPr>
                </w:rPrChange>
              </w:rPr>
              <w:pPrChange w:id="10654" w:author="Nick.Tolimieri [2]" w:date="2022-09-27T15:21:00Z">
                <w:pPr>
                  <w:jc w:val="right"/>
                </w:pPr>
              </w:pPrChange>
            </w:pPr>
            <w:ins w:id="10655" w:author="Nick.Tolimieri [2]" w:date="2022-09-27T15:21:00Z">
              <w:del w:id="10656" w:author="Nick.Tolimieri" w:date="2022-09-30T14:57:00Z">
                <w:r w:rsidRPr="007772DD" w:rsidDel="0095582C">
                  <w:rPr>
                    <w:rFonts w:asciiTheme="minorHAnsi" w:eastAsiaTheme="minorHAnsi" w:hAnsiTheme="minorHAnsi" w:cstheme="minorBidi"/>
                    <w:sz w:val="22"/>
                    <w:szCs w:val="22"/>
                    <w:rPrChange w:id="10657" w:author="Nick.Tolimieri [2]" w:date="2022-09-27T15:21:00Z">
                      <w:rPr>
                        <w:rFonts w:ascii="Calibri" w:hAnsi="Calibri" w:cs="Calibri"/>
                        <w:color w:val="000000"/>
                        <w:sz w:val="22"/>
                        <w:szCs w:val="22"/>
                      </w:rPr>
                    </w:rPrChange>
                  </w:rPr>
                  <w:delText>8</w:delText>
                </w:r>
              </w:del>
            </w:ins>
          </w:p>
        </w:tc>
        <w:tc>
          <w:tcPr>
            <w:tcW w:w="960" w:type="dxa"/>
            <w:noWrap/>
            <w:hideMark/>
            <w:tcPrChange w:id="106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59" w:author="Nick.Tolimieri [2]" w:date="2022-09-27T15:21:00Z"/>
                <w:del w:id="10660" w:author="Nick.Tolimieri" w:date="2022-09-30T14:57:00Z"/>
                <w:rFonts w:asciiTheme="minorHAnsi" w:eastAsiaTheme="minorHAnsi" w:hAnsiTheme="minorHAnsi" w:cstheme="minorBidi"/>
                <w:sz w:val="22"/>
                <w:szCs w:val="22"/>
                <w:rPrChange w:id="10661" w:author="Nick.Tolimieri [2]" w:date="2022-09-27T15:21:00Z">
                  <w:rPr>
                    <w:ins w:id="10662" w:author="Nick.Tolimieri [2]" w:date="2022-09-27T15:21:00Z"/>
                    <w:del w:id="10663" w:author="Nick.Tolimieri" w:date="2022-09-30T14:57:00Z"/>
                    <w:rFonts w:ascii="Calibri" w:hAnsi="Calibri" w:cs="Calibri"/>
                    <w:color w:val="000000"/>
                    <w:sz w:val="22"/>
                    <w:szCs w:val="22"/>
                  </w:rPr>
                </w:rPrChange>
              </w:rPr>
              <w:pPrChange w:id="10664" w:author="Nick.Tolimieri [2]" w:date="2022-09-27T15:21:00Z">
                <w:pPr>
                  <w:jc w:val="right"/>
                </w:pPr>
              </w:pPrChange>
            </w:pPr>
            <w:ins w:id="10665" w:author="Nick.Tolimieri [2]" w:date="2022-09-27T15:21:00Z">
              <w:del w:id="10666" w:author="Nick.Tolimieri" w:date="2022-09-30T14:57:00Z">
                <w:r w:rsidRPr="007772DD" w:rsidDel="0095582C">
                  <w:rPr>
                    <w:rFonts w:asciiTheme="minorHAnsi" w:eastAsiaTheme="minorHAnsi" w:hAnsiTheme="minorHAnsi" w:cstheme="minorBidi"/>
                    <w:sz w:val="22"/>
                    <w:szCs w:val="22"/>
                    <w:rPrChange w:id="10667" w:author="Nick.Tolimieri [2]" w:date="2022-09-27T15:21:00Z">
                      <w:rPr>
                        <w:rFonts w:ascii="Calibri" w:hAnsi="Calibri" w:cs="Calibri"/>
                        <w:color w:val="000000"/>
                        <w:sz w:val="22"/>
                        <w:szCs w:val="22"/>
                      </w:rPr>
                    </w:rPrChange>
                  </w:rPr>
                  <w:delText>1.51</w:delText>
                </w:r>
              </w:del>
            </w:ins>
          </w:p>
        </w:tc>
        <w:tc>
          <w:tcPr>
            <w:tcW w:w="960" w:type="dxa"/>
            <w:noWrap/>
            <w:hideMark/>
            <w:tcPrChange w:id="106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69" w:author="Nick.Tolimieri [2]" w:date="2022-09-27T15:21:00Z"/>
                <w:del w:id="10670" w:author="Nick.Tolimieri" w:date="2022-09-30T14:57:00Z"/>
                <w:rFonts w:asciiTheme="minorHAnsi" w:eastAsiaTheme="minorHAnsi" w:hAnsiTheme="minorHAnsi" w:cstheme="minorBidi"/>
                <w:sz w:val="22"/>
                <w:szCs w:val="22"/>
                <w:rPrChange w:id="10671" w:author="Nick.Tolimieri [2]" w:date="2022-09-27T15:21:00Z">
                  <w:rPr>
                    <w:ins w:id="10672" w:author="Nick.Tolimieri [2]" w:date="2022-09-27T15:21:00Z"/>
                    <w:del w:id="10673" w:author="Nick.Tolimieri" w:date="2022-09-30T14:57:00Z"/>
                    <w:rFonts w:ascii="Calibri" w:hAnsi="Calibri" w:cs="Calibri"/>
                    <w:color w:val="000000"/>
                    <w:sz w:val="22"/>
                    <w:szCs w:val="22"/>
                  </w:rPr>
                </w:rPrChange>
              </w:rPr>
              <w:pPrChange w:id="10674" w:author="Nick.Tolimieri [2]" w:date="2022-09-27T15:21:00Z">
                <w:pPr>
                  <w:jc w:val="right"/>
                </w:pPr>
              </w:pPrChange>
            </w:pPr>
            <w:ins w:id="10675" w:author="Nick.Tolimieri [2]" w:date="2022-09-27T15:21:00Z">
              <w:del w:id="10676" w:author="Nick.Tolimieri" w:date="2022-09-30T14:57:00Z">
                <w:r w:rsidRPr="007772DD" w:rsidDel="0095582C">
                  <w:rPr>
                    <w:rFonts w:asciiTheme="minorHAnsi" w:eastAsiaTheme="minorHAnsi" w:hAnsiTheme="minorHAnsi" w:cstheme="minorBidi"/>
                    <w:sz w:val="22"/>
                    <w:szCs w:val="22"/>
                    <w:rPrChange w:id="10677" w:author="Nick.Tolimieri [2]" w:date="2022-09-27T15:21:00Z">
                      <w:rPr>
                        <w:rFonts w:ascii="Calibri" w:hAnsi="Calibri" w:cs="Calibri"/>
                        <w:color w:val="000000"/>
                        <w:sz w:val="22"/>
                        <w:szCs w:val="22"/>
                      </w:rPr>
                    </w:rPrChange>
                  </w:rPr>
                  <w:delText>0.09</w:delText>
                </w:r>
              </w:del>
            </w:ins>
          </w:p>
        </w:tc>
      </w:tr>
      <w:tr w:rsidR="007772DD" w:rsidRPr="007772DD" w:rsidDel="0095582C" w:rsidTr="007772DD">
        <w:trPr>
          <w:divId w:val="486363627"/>
          <w:trHeight w:val="300"/>
          <w:ins w:id="10678" w:author="Nick.Tolimieri [2]" w:date="2022-09-27T15:21:00Z"/>
          <w:del w:id="10679" w:author="Nick.Tolimieri" w:date="2022-09-30T14:57:00Z"/>
          <w:trPrChange w:id="10680" w:author="Nick.Tolimieri [2]" w:date="2022-09-27T15:21:00Z">
            <w:trPr>
              <w:divId w:val="486363627"/>
              <w:trHeight w:val="300"/>
            </w:trPr>
          </w:trPrChange>
        </w:trPr>
        <w:tc>
          <w:tcPr>
            <w:tcW w:w="960" w:type="dxa"/>
            <w:noWrap/>
            <w:hideMark/>
            <w:tcPrChange w:id="106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82" w:author="Nick.Tolimieri [2]" w:date="2022-09-27T15:21:00Z"/>
                <w:del w:id="10683" w:author="Nick.Tolimieri" w:date="2022-09-30T14:57:00Z"/>
                <w:rFonts w:asciiTheme="minorHAnsi" w:eastAsiaTheme="minorHAnsi" w:hAnsiTheme="minorHAnsi" w:cstheme="minorBidi"/>
                <w:sz w:val="22"/>
                <w:szCs w:val="22"/>
                <w:rPrChange w:id="10684" w:author="Nick.Tolimieri [2]" w:date="2022-09-27T15:21:00Z">
                  <w:rPr>
                    <w:ins w:id="10685" w:author="Nick.Tolimieri [2]" w:date="2022-09-27T15:21:00Z"/>
                    <w:del w:id="10686" w:author="Nick.Tolimieri" w:date="2022-09-30T14:57:00Z"/>
                    <w:rFonts w:ascii="Calibri" w:hAnsi="Calibri" w:cs="Calibri"/>
                    <w:color w:val="000000"/>
                    <w:sz w:val="22"/>
                    <w:szCs w:val="22"/>
                  </w:rPr>
                </w:rPrChange>
              </w:rPr>
              <w:pPrChange w:id="10687" w:author="Nick.Tolimieri [2]" w:date="2022-09-27T15:21:00Z">
                <w:pPr/>
              </w:pPrChange>
            </w:pPr>
            <w:ins w:id="10688" w:author="Nick.Tolimieri [2]" w:date="2022-09-27T15:21:00Z">
              <w:del w:id="10689" w:author="Nick.Tolimieri" w:date="2022-09-30T14:57:00Z">
                <w:r w:rsidRPr="007772DD" w:rsidDel="0095582C">
                  <w:rPr>
                    <w:rFonts w:asciiTheme="minorHAnsi" w:eastAsiaTheme="minorHAnsi" w:hAnsiTheme="minorHAnsi" w:cstheme="minorBidi"/>
                    <w:sz w:val="22"/>
                    <w:szCs w:val="22"/>
                    <w:rPrChange w:id="10690"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6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692" w:author="Nick.Tolimieri [2]" w:date="2022-09-27T15:21:00Z"/>
                <w:del w:id="10693" w:author="Nick.Tolimieri" w:date="2022-09-30T14:57:00Z"/>
                <w:rFonts w:asciiTheme="minorHAnsi" w:eastAsiaTheme="minorHAnsi" w:hAnsiTheme="minorHAnsi" w:cstheme="minorBidi"/>
                <w:sz w:val="22"/>
                <w:szCs w:val="22"/>
                <w:rPrChange w:id="10694" w:author="Nick.Tolimieri [2]" w:date="2022-09-27T15:21:00Z">
                  <w:rPr>
                    <w:ins w:id="10695" w:author="Nick.Tolimieri [2]" w:date="2022-09-27T15:21:00Z"/>
                    <w:del w:id="10696" w:author="Nick.Tolimieri" w:date="2022-09-30T14:57:00Z"/>
                    <w:rFonts w:ascii="Calibri" w:hAnsi="Calibri" w:cs="Calibri"/>
                    <w:color w:val="000000"/>
                    <w:sz w:val="22"/>
                    <w:szCs w:val="22"/>
                  </w:rPr>
                </w:rPrChange>
              </w:rPr>
              <w:pPrChange w:id="10697" w:author="Nick.Tolimieri [2]" w:date="2022-09-27T15:21:00Z">
                <w:pPr>
                  <w:jc w:val="right"/>
                </w:pPr>
              </w:pPrChange>
            </w:pPr>
            <w:ins w:id="10698" w:author="Nick.Tolimieri [2]" w:date="2022-09-27T15:21:00Z">
              <w:del w:id="10699" w:author="Nick.Tolimieri" w:date="2022-09-30T14:57:00Z">
                <w:r w:rsidRPr="007772DD" w:rsidDel="0095582C">
                  <w:rPr>
                    <w:rFonts w:asciiTheme="minorHAnsi" w:eastAsiaTheme="minorHAnsi" w:hAnsiTheme="minorHAnsi" w:cstheme="minorBidi"/>
                    <w:sz w:val="22"/>
                    <w:szCs w:val="22"/>
                    <w:rPrChange w:id="10700" w:author="Nick.Tolimieri [2]" w:date="2022-09-27T15:21:00Z">
                      <w:rPr>
                        <w:rFonts w:ascii="Calibri" w:hAnsi="Calibri" w:cs="Calibri"/>
                        <w:color w:val="000000"/>
                        <w:sz w:val="22"/>
                        <w:szCs w:val="22"/>
                      </w:rPr>
                    </w:rPrChange>
                  </w:rPr>
                  <w:delText>2011</w:delText>
                </w:r>
              </w:del>
            </w:ins>
          </w:p>
        </w:tc>
        <w:tc>
          <w:tcPr>
            <w:tcW w:w="960" w:type="dxa"/>
            <w:noWrap/>
            <w:hideMark/>
            <w:tcPrChange w:id="107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02" w:author="Nick.Tolimieri [2]" w:date="2022-09-27T15:21:00Z"/>
                <w:del w:id="10703" w:author="Nick.Tolimieri" w:date="2022-09-30T14:57:00Z"/>
                <w:rFonts w:asciiTheme="minorHAnsi" w:eastAsiaTheme="minorHAnsi" w:hAnsiTheme="minorHAnsi" w:cstheme="minorBidi"/>
                <w:sz w:val="22"/>
                <w:szCs w:val="22"/>
                <w:rPrChange w:id="10704" w:author="Nick.Tolimieri [2]" w:date="2022-09-27T15:21:00Z">
                  <w:rPr>
                    <w:ins w:id="10705" w:author="Nick.Tolimieri [2]" w:date="2022-09-27T15:21:00Z"/>
                    <w:del w:id="10706" w:author="Nick.Tolimieri" w:date="2022-09-30T14:57:00Z"/>
                    <w:rFonts w:ascii="Calibri" w:hAnsi="Calibri" w:cs="Calibri"/>
                    <w:color w:val="000000"/>
                    <w:sz w:val="22"/>
                    <w:szCs w:val="22"/>
                  </w:rPr>
                </w:rPrChange>
              </w:rPr>
              <w:pPrChange w:id="10707" w:author="Nick.Tolimieri [2]" w:date="2022-09-27T15:21:00Z">
                <w:pPr>
                  <w:jc w:val="right"/>
                </w:pPr>
              </w:pPrChange>
            </w:pPr>
            <w:ins w:id="10708" w:author="Nick.Tolimieri [2]" w:date="2022-09-27T15:21:00Z">
              <w:del w:id="10709" w:author="Nick.Tolimieri" w:date="2022-09-30T14:57:00Z">
                <w:r w:rsidRPr="007772DD" w:rsidDel="0095582C">
                  <w:rPr>
                    <w:rFonts w:asciiTheme="minorHAnsi" w:eastAsiaTheme="minorHAnsi" w:hAnsiTheme="minorHAnsi" w:cstheme="minorBidi"/>
                    <w:sz w:val="22"/>
                    <w:szCs w:val="22"/>
                    <w:rPrChange w:id="10710" w:author="Nick.Tolimieri [2]" w:date="2022-09-27T15:21:00Z">
                      <w:rPr>
                        <w:rFonts w:ascii="Calibri" w:hAnsi="Calibri" w:cs="Calibri"/>
                        <w:color w:val="000000"/>
                        <w:sz w:val="22"/>
                        <w:szCs w:val="22"/>
                      </w:rPr>
                    </w:rPrChange>
                  </w:rPr>
                  <w:delText>0</w:delText>
                </w:r>
              </w:del>
            </w:ins>
          </w:p>
        </w:tc>
        <w:tc>
          <w:tcPr>
            <w:tcW w:w="960" w:type="dxa"/>
            <w:noWrap/>
            <w:hideMark/>
            <w:tcPrChange w:id="107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12" w:author="Nick.Tolimieri [2]" w:date="2022-09-27T15:21:00Z"/>
                <w:del w:id="10713" w:author="Nick.Tolimieri" w:date="2022-09-30T14:57:00Z"/>
                <w:rFonts w:asciiTheme="minorHAnsi" w:eastAsiaTheme="minorHAnsi" w:hAnsiTheme="minorHAnsi" w:cstheme="minorBidi"/>
                <w:sz w:val="22"/>
                <w:szCs w:val="22"/>
                <w:rPrChange w:id="10714" w:author="Nick.Tolimieri [2]" w:date="2022-09-27T15:21:00Z">
                  <w:rPr>
                    <w:ins w:id="10715" w:author="Nick.Tolimieri [2]" w:date="2022-09-27T15:21:00Z"/>
                    <w:del w:id="10716" w:author="Nick.Tolimieri" w:date="2022-09-30T14:57:00Z"/>
                    <w:rFonts w:ascii="Calibri" w:hAnsi="Calibri" w:cs="Calibri"/>
                    <w:color w:val="000000"/>
                    <w:sz w:val="22"/>
                    <w:szCs w:val="22"/>
                  </w:rPr>
                </w:rPrChange>
              </w:rPr>
              <w:pPrChange w:id="10717" w:author="Nick.Tolimieri [2]" w:date="2022-09-27T15:21:00Z">
                <w:pPr>
                  <w:jc w:val="right"/>
                </w:pPr>
              </w:pPrChange>
            </w:pPr>
            <w:ins w:id="10718" w:author="Nick.Tolimieri [2]" w:date="2022-09-27T15:21:00Z">
              <w:del w:id="10719" w:author="Nick.Tolimieri" w:date="2022-09-30T14:57:00Z">
                <w:r w:rsidRPr="007772DD" w:rsidDel="0095582C">
                  <w:rPr>
                    <w:rFonts w:asciiTheme="minorHAnsi" w:eastAsiaTheme="minorHAnsi" w:hAnsiTheme="minorHAnsi" w:cstheme="minorBidi"/>
                    <w:sz w:val="22"/>
                    <w:szCs w:val="22"/>
                    <w:rPrChange w:id="10720" w:author="Nick.Tolimieri [2]" w:date="2022-09-27T15:21:00Z">
                      <w:rPr>
                        <w:rFonts w:ascii="Calibri" w:hAnsi="Calibri" w:cs="Calibri"/>
                        <w:color w:val="000000"/>
                        <w:sz w:val="22"/>
                        <w:szCs w:val="22"/>
                      </w:rPr>
                    </w:rPrChange>
                  </w:rPr>
                  <w:delText>7</w:delText>
                </w:r>
              </w:del>
            </w:ins>
          </w:p>
        </w:tc>
        <w:tc>
          <w:tcPr>
            <w:tcW w:w="960" w:type="dxa"/>
            <w:noWrap/>
            <w:hideMark/>
            <w:tcPrChange w:id="107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22" w:author="Nick.Tolimieri [2]" w:date="2022-09-27T15:21:00Z"/>
                <w:del w:id="10723" w:author="Nick.Tolimieri" w:date="2022-09-30T14:57:00Z"/>
                <w:rFonts w:asciiTheme="minorHAnsi" w:eastAsiaTheme="minorHAnsi" w:hAnsiTheme="minorHAnsi" w:cstheme="minorBidi"/>
                <w:sz w:val="22"/>
                <w:szCs w:val="22"/>
                <w:rPrChange w:id="10724" w:author="Nick.Tolimieri [2]" w:date="2022-09-27T15:21:00Z">
                  <w:rPr>
                    <w:ins w:id="10725" w:author="Nick.Tolimieri [2]" w:date="2022-09-27T15:21:00Z"/>
                    <w:del w:id="10726" w:author="Nick.Tolimieri" w:date="2022-09-30T14:57:00Z"/>
                    <w:rFonts w:ascii="Calibri" w:hAnsi="Calibri" w:cs="Calibri"/>
                    <w:color w:val="000000"/>
                    <w:sz w:val="22"/>
                    <w:szCs w:val="22"/>
                  </w:rPr>
                </w:rPrChange>
              </w:rPr>
              <w:pPrChange w:id="10727" w:author="Nick.Tolimieri [2]" w:date="2022-09-27T15:21:00Z">
                <w:pPr>
                  <w:jc w:val="right"/>
                </w:pPr>
              </w:pPrChange>
            </w:pPr>
            <w:ins w:id="10728" w:author="Nick.Tolimieri [2]" w:date="2022-09-27T15:21:00Z">
              <w:del w:id="10729" w:author="Nick.Tolimieri" w:date="2022-09-30T14:57:00Z">
                <w:r w:rsidRPr="007772DD" w:rsidDel="0095582C">
                  <w:rPr>
                    <w:rFonts w:asciiTheme="minorHAnsi" w:eastAsiaTheme="minorHAnsi" w:hAnsiTheme="minorHAnsi" w:cstheme="minorBidi"/>
                    <w:sz w:val="22"/>
                    <w:szCs w:val="22"/>
                    <w:rPrChange w:id="10730" w:author="Nick.Tolimieri [2]" w:date="2022-09-27T15:21:00Z">
                      <w:rPr>
                        <w:rFonts w:ascii="Calibri" w:hAnsi="Calibri" w:cs="Calibri"/>
                        <w:color w:val="000000"/>
                        <w:sz w:val="22"/>
                        <w:szCs w:val="22"/>
                      </w:rPr>
                    </w:rPrChange>
                  </w:rPr>
                  <w:delText>1</w:delText>
                </w:r>
              </w:del>
            </w:ins>
          </w:p>
        </w:tc>
        <w:tc>
          <w:tcPr>
            <w:tcW w:w="960" w:type="dxa"/>
            <w:noWrap/>
            <w:hideMark/>
            <w:tcPrChange w:id="107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32" w:author="Nick.Tolimieri [2]" w:date="2022-09-27T15:21:00Z"/>
                <w:del w:id="10733" w:author="Nick.Tolimieri" w:date="2022-09-30T14:57:00Z"/>
                <w:rFonts w:asciiTheme="minorHAnsi" w:eastAsiaTheme="minorHAnsi" w:hAnsiTheme="minorHAnsi" w:cstheme="minorBidi"/>
                <w:sz w:val="22"/>
                <w:szCs w:val="22"/>
                <w:rPrChange w:id="10734" w:author="Nick.Tolimieri [2]" w:date="2022-09-27T15:21:00Z">
                  <w:rPr>
                    <w:ins w:id="10735" w:author="Nick.Tolimieri [2]" w:date="2022-09-27T15:21:00Z"/>
                    <w:del w:id="10736" w:author="Nick.Tolimieri" w:date="2022-09-30T14:57:00Z"/>
                    <w:rFonts w:ascii="Calibri" w:hAnsi="Calibri" w:cs="Calibri"/>
                    <w:color w:val="000000"/>
                    <w:sz w:val="22"/>
                    <w:szCs w:val="22"/>
                  </w:rPr>
                </w:rPrChange>
              </w:rPr>
              <w:pPrChange w:id="10737" w:author="Nick.Tolimieri [2]" w:date="2022-09-27T15:21:00Z">
                <w:pPr>
                  <w:jc w:val="right"/>
                </w:pPr>
              </w:pPrChange>
            </w:pPr>
            <w:ins w:id="10738" w:author="Nick.Tolimieri [2]" w:date="2022-09-27T15:21:00Z">
              <w:del w:id="10739" w:author="Nick.Tolimieri" w:date="2022-09-30T14:57:00Z">
                <w:r w:rsidRPr="007772DD" w:rsidDel="0095582C">
                  <w:rPr>
                    <w:rFonts w:asciiTheme="minorHAnsi" w:eastAsiaTheme="minorHAnsi" w:hAnsiTheme="minorHAnsi" w:cstheme="minorBidi"/>
                    <w:sz w:val="22"/>
                    <w:szCs w:val="22"/>
                    <w:rPrChange w:id="10740" w:author="Nick.Tolimieri [2]" w:date="2022-09-27T15:21:00Z">
                      <w:rPr>
                        <w:rFonts w:ascii="Calibri" w:hAnsi="Calibri" w:cs="Calibri"/>
                        <w:color w:val="000000"/>
                        <w:sz w:val="22"/>
                        <w:szCs w:val="22"/>
                      </w:rPr>
                    </w:rPrChange>
                  </w:rPr>
                  <w:delText>7</w:delText>
                </w:r>
              </w:del>
            </w:ins>
          </w:p>
        </w:tc>
        <w:tc>
          <w:tcPr>
            <w:tcW w:w="960" w:type="dxa"/>
            <w:noWrap/>
            <w:hideMark/>
            <w:tcPrChange w:id="107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42" w:author="Nick.Tolimieri [2]" w:date="2022-09-27T15:21:00Z"/>
                <w:del w:id="10743" w:author="Nick.Tolimieri" w:date="2022-09-30T14:57:00Z"/>
                <w:rFonts w:asciiTheme="minorHAnsi" w:eastAsiaTheme="minorHAnsi" w:hAnsiTheme="minorHAnsi" w:cstheme="minorBidi"/>
                <w:sz w:val="22"/>
                <w:szCs w:val="22"/>
                <w:rPrChange w:id="10744" w:author="Nick.Tolimieri [2]" w:date="2022-09-27T15:21:00Z">
                  <w:rPr>
                    <w:ins w:id="10745" w:author="Nick.Tolimieri [2]" w:date="2022-09-27T15:21:00Z"/>
                    <w:del w:id="10746" w:author="Nick.Tolimieri" w:date="2022-09-30T14:57:00Z"/>
                    <w:rFonts w:ascii="Calibri" w:hAnsi="Calibri" w:cs="Calibri"/>
                    <w:color w:val="000000"/>
                    <w:sz w:val="22"/>
                    <w:szCs w:val="22"/>
                  </w:rPr>
                </w:rPrChange>
              </w:rPr>
              <w:pPrChange w:id="10747" w:author="Nick.Tolimieri [2]" w:date="2022-09-27T15:21:00Z">
                <w:pPr>
                  <w:jc w:val="right"/>
                </w:pPr>
              </w:pPrChange>
            </w:pPr>
            <w:ins w:id="10748" w:author="Nick.Tolimieri [2]" w:date="2022-09-27T15:21:00Z">
              <w:del w:id="10749" w:author="Nick.Tolimieri" w:date="2022-09-30T14:57:00Z">
                <w:r w:rsidRPr="007772DD" w:rsidDel="0095582C">
                  <w:rPr>
                    <w:rFonts w:asciiTheme="minorHAnsi" w:eastAsiaTheme="minorHAnsi" w:hAnsiTheme="minorHAnsi" w:cstheme="minorBidi"/>
                    <w:sz w:val="22"/>
                    <w:szCs w:val="22"/>
                    <w:rPrChange w:id="10750" w:author="Nick.Tolimieri [2]" w:date="2022-09-27T15:21:00Z">
                      <w:rPr>
                        <w:rFonts w:ascii="Calibri" w:hAnsi="Calibri" w:cs="Calibri"/>
                        <w:color w:val="000000"/>
                        <w:sz w:val="22"/>
                        <w:szCs w:val="22"/>
                      </w:rPr>
                    </w:rPrChange>
                  </w:rPr>
                  <w:delText>7</w:delText>
                </w:r>
              </w:del>
            </w:ins>
          </w:p>
        </w:tc>
        <w:tc>
          <w:tcPr>
            <w:tcW w:w="960" w:type="dxa"/>
            <w:noWrap/>
            <w:hideMark/>
            <w:tcPrChange w:id="107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52" w:author="Nick.Tolimieri [2]" w:date="2022-09-27T15:21:00Z"/>
                <w:del w:id="10753" w:author="Nick.Tolimieri" w:date="2022-09-30T14:57:00Z"/>
                <w:rFonts w:asciiTheme="minorHAnsi" w:eastAsiaTheme="minorHAnsi" w:hAnsiTheme="minorHAnsi" w:cstheme="minorBidi"/>
                <w:sz w:val="22"/>
                <w:szCs w:val="22"/>
                <w:rPrChange w:id="10754" w:author="Nick.Tolimieri [2]" w:date="2022-09-27T15:21:00Z">
                  <w:rPr>
                    <w:ins w:id="10755" w:author="Nick.Tolimieri [2]" w:date="2022-09-27T15:21:00Z"/>
                    <w:del w:id="10756" w:author="Nick.Tolimieri" w:date="2022-09-30T14:57:00Z"/>
                    <w:rFonts w:ascii="Calibri" w:hAnsi="Calibri" w:cs="Calibri"/>
                    <w:color w:val="000000"/>
                    <w:sz w:val="22"/>
                    <w:szCs w:val="22"/>
                  </w:rPr>
                </w:rPrChange>
              </w:rPr>
              <w:pPrChange w:id="10757" w:author="Nick.Tolimieri [2]" w:date="2022-09-27T15:21:00Z">
                <w:pPr>
                  <w:jc w:val="right"/>
                </w:pPr>
              </w:pPrChange>
            </w:pPr>
            <w:ins w:id="10758" w:author="Nick.Tolimieri [2]" w:date="2022-09-27T15:21:00Z">
              <w:del w:id="10759" w:author="Nick.Tolimieri" w:date="2022-09-30T14:57:00Z">
                <w:r w:rsidRPr="007772DD" w:rsidDel="0095582C">
                  <w:rPr>
                    <w:rFonts w:asciiTheme="minorHAnsi" w:eastAsiaTheme="minorHAnsi" w:hAnsiTheme="minorHAnsi" w:cstheme="minorBidi"/>
                    <w:sz w:val="22"/>
                    <w:szCs w:val="22"/>
                    <w:rPrChange w:id="10760" w:author="Nick.Tolimieri [2]" w:date="2022-09-27T15:21:00Z">
                      <w:rPr>
                        <w:rFonts w:ascii="Calibri" w:hAnsi="Calibri" w:cs="Calibri"/>
                        <w:color w:val="000000"/>
                        <w:sz w:val="22"/>
                        <w:szCs w:val="22"/>
                      </w:rPr>
                    </w:rPrChange>
                  </w:rPr>
                  <w:delText>7</w:delText>
                </w:r>
              </w:del>
            </w:ins>
          </w:p>
        </w:tc>
        <w:tc>
          <w:tcPr>
            <w:tcW w:w="960" w:type="dxa"/>
            <w:noWrap/>
            <w:hideMark/>
            <w:tcPrChange w:id="107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62" w:author="Nick.Tolimieri [2]" w:date="2022-09-27T15:21:00Z"/>
                <w:del w:id="10763" w:author="Nick.Tolimieri" w:date="2022-09-30T14:57:00Z"/>
                <w:rFonts w:asciiTheme="minorHAnsi" w:eastAsiaTheme="minorHAnsi" w:hAnsiTheme="minorHAnsi" w:cstheme="minorBidi"/>
                <w:sz w:val="22"/>
                <w:szCs w:val="22"/>
                <w:rPrChange w:id="10764" w:author="Nick.Tolimieri [2]" w:date="2022-09-27T15:21:00Z">
                  <w:rPr>
                    <w:ins w:id="10765" w:author="Nick.Tolimieri [2]" w:date="2022-09-27T15:21:00Z"/>
                    <w:del w:id="10766" w:author="Nick.Tolimieri" w:date="2022-09-30T14:57:00Z"/>
                    <w:rFonts w:ascii="Calibri" w:hAnsi="Calibri" w:cs="Calibri"/>
                    <w:color w:val="000000"/>
                    <w:sz w:val="22"/>
                    <w:szCs w:val="22"/>
                  </w:rPr>
                </w:rPrChange>
              </w:rPr>
              <w:pPrChange w:id="10767" w:author="Nick.Tolimieri [2]" w:date="2022-09-27T15:21:00Z">
                <w:pPr>
                  <w:jc w:val="right"/>
                </w:pPr>
              </w:pPrChange>
            </w:pPr>
            <w:ins w:id="10768" w:author="Nick.Tolimieri [2]" w:date="2022-09-27T15:21:00Z">
              <w:del w:id="10769" w:author="Nick.Tolimieri" w:date="2022-09-30T14:57:00Z">
                <w:r w:rsidRPr="007772DD" w:rsidDel="0095582C">
                  <w:rPr>
                    <w:rFonts w:asciiTheme="minorHAnsi" w:eastAsiaTheme="minorHAnsi" w:hAnsiTheme="minorHAnsi" w:cstheme="minorBidi"/>
                    <w:sz w:val="22"/>
                    <w:szCs w:val="22"/>
                    <w:rPrChange w:id="10770" w:author="Nick.Tolimieri [2]" w:date="2022-09-27T15:21:00Z">
                      <w:rPr>
                        <w:rFonts w:ascii="Calibri" w:hAnsi="Calibri" w:cs="Calibri"/>
                        <w:color w:val="000000"/>
                        <w:sz w:val="22"/>
                        <w:szCs w:val="22"/>
                      </w:rPr>
                    </w:rPrChange>
                  </w:rPr>
                  <w:delText>1.9</w:delText>
                </w:r>
              </w:del>
            </w:ins>
          </w:p>
        </w:tc>
        <w:tc>
          <w:tcPr>
            <w:tcW w:w="960" w:type="dxa"/>
            <w:noWrap/>
            <w:hideMark/>
            <w:tcPrChange w:id="107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72" w:author="Nick.Tolimieri [2]" w:date="2022-09-27T15:21:00Z"/>
                <w:del w:id="10773" w:author="Nick.Tolimieri" w:date="2022-09-30T14:57:00Z"/>
                <w:rFonts w:asciiTheme="minorHAnsi" w:eastAsiaTheme="minorHAnsi" w:hAnsiTheme="minorHAnsi" w:cstheme="minorBidi"/>
                <w:sz w:val="22"/>
                <w:szCs w:val="22"/>
                <w:rPrChange w:id="10774" w:author="Nick.Tolimieri [2]" w:date="2022-09-27T15:21:00Z">
                  <w:rPr>
                    <w:ins w:id="10775" w:author="Nick.Tolimieri [2]" w:date="2022-09-27T15:21:00Z"/>
                    <w:del w:id="10776" w:author="Nick.Tolimieri" w:date="2022-09-30T14:57:00Z"/>
                    <w:rFonts w:ascii="Calibri" w:hAnsi="Calibri" w:cs="Calibri"/>
                    <w:color w:val="000000"/>
                    <w:sz w:val="22"/>
                    <w:szCs w:val="22"/>
                  </w:rPr>
                </w:rPrChange>
              </w:rPr>
              <w:pPrChange w:id="10777" w:author="Nick.Tolimieri [2]" w:date="2022-09-27T15:21:00Z">
                <w:pPr>
                  <w:jc w:val="right"/>
                </w:pPr>
              </w:pPrChange>
            </w:pPr>
            <w:ins w:id="10778" w:author="Nick.Tolimieri [2]" w:date="2022-09-27T15:21:00Z">
              <w:del w:id="10779" w:author="Nick.Tolimieri" w:date="2022-09-30T14:57:00Z">
                <w:r w:rsidRPr="007772DD" w:rsidDel="0095582C">
                  <w:rPr>
                    <w:rFonts w:asciiTheme="minorHAnsi" w:eastAsiaTheme="minorHAnsi" w:hAnsiTheme="minorHAnsi" w:cstheme="minorBidi"/>
                    <w:sz w:val="22"/>
                    <w:szCs w:val="22"/>
                    <w:rPrChange w:id="10780" w:author="Nick.Tolimieri [2]" w:date="2022-09-27T15:21:00Z">
                      <w:rPr>
                        <w:rFonts w:ascii="Calibri" w:hAnsi="Calibri" w:cs="Calibri"/>
                        <w:color w:val="000000"/>
                        <w:sz w:val="22"/>
                        <w:szCs w:val="22"/>
                      </w:rPr>
                    </w:rPrChange>
                  </w:rPr>
                  <w:delText>0.13</w:delText>
                </w:r>
              </w:del>
            </w:ins>
          </w:p>
        </w:tc>
      </w:tr>
      <w:tr w:rsidR="007772DD" w:rsidRPr="007772DD" w:rsidDel="0095582C" w:rsidTr="007772DD">
        <w:trPr>
          <w:divId w:val="486363627"/>
          <w:trHeight w:val="300"/>
          <w:ins w:id="10781" w:author="Nick.Tolimieri [2]" w:date="2022-09-27T15:21:00Z"/>
          <w:del w:id="10782" w:author="Nick.Tolimieri" w:date="2022-09-30T14:57:00Z"/>
          <w:trPrChange w:id="10783" w:author="Nick.Tolimieri [2]" w:date="2022-09-27T15:21:00Z">
            <w:trPr>
              <w:divId w:val="486363627"/>
              <w:trHeight w:val="300"/>
            </w:trPr>
          </w:trPrChange>
        </w:trPr>
        <w:tc>
          <w:tcPr>
            <w:tcW w:w="960" w:type="dxa"/>
            <w:noWrap/>
            <w:hideMark/>
            <w:tcPrChange w:id="107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85" w:author="Nick.Tolimieri [2]" w:date="2022-09-27T15:21:00Z"/>
                <w:del w:id="10786" w:author="Nick.Tolimieri" w:date="2022-09-30T14:57:00Z"/>
                <w:rFonts w:asciiTheme="minorHAnsi" w:eastAsiaTheme="minorHAnsi" w:hAnsiTheme="minorHAnsi" w:cstheme="minorBidi"/>
                <w:sz w:val="22"/>
                <w:szCs w:val="22"/>
                <w:rPrChange w:id="10787" w:author="Nick.Tolimieri [2]" w:date="2022-09-27T15:21:00Z">
                  <w:rPr>
                    <w:ins w:id="10788" w:author="Nick.Tolimieri [2]" w:date="2022-09-27T15:21:00Z"/>
                    <w:del w:id="10789" w:author="Nick.Tolimieri" w:date="2022-09-30T14:57:00Z"/>
                    <w:rFonts w:ascii="Calibri" w:hAnsi="Calibri" w:cs="Calibri"/>
                    <w:color w:val="000000"/>
                    <w:sz w:val="22"/>
                    <w:szCs w:val="22"/>
                  </w:rPr>
                </w:rPrChange>
              </w:rPr>
              <w:pPrChange w:id="10790" w:author="Nick.Tolimieri [2]" w:date="2022-09-27T15:21:00Z">
                <w:pPr/>
              </w:pPrChange>
            </w:pPr>
            <w:ins w:id="10791" w:author="Nick.Tolimieri [2]" w:date="2022-09-27T15:21:00Z">
              <w:del w:id="10792" w:author="Nick.Tolimieri" w:date="2022-09-30T14:57:00Z">
                <w:r w:rsidRPr="007772DD" w:rsidDel="0095582C">
                  <w:rPr>
                    <w:rFonts w:asciiTheme="minorHAnsi" w:eastAsiaTheme="minorHAnsi" w:hAnsiTheme="minorHAnsi" w:cstheme="minorBidi"/>
                    <w:sz w:val="22"/>
                    <w:szCs w:val="22"/>
                    <w:rPrChange w:id="10793"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7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795" w:author="Nick.Tolimieri [2]" w:date="2022-09-27T15:21:00Z"/>
                <w:del w:id="10796" w:author="Nick.Tolimieri" w:date="2022-09-30T14:57:00Z"/>
                <w:rFonts w:asciiTheme="minorHAnsi" w:eastAsiaTheme="minorHAnsi" w:hAnsiTheme="minorHAnsi" w:cstheme="minorBidi"/>
                <w:sz w:val="22"/>
                <w:szCs w:val="22"/>
                <w:rPrChange w:id="10797" w:author="Nick.Tolimieri [2]" w:date="2022-09-27T15:21:00Z">
                  <w:rPr>
                    <w:ins w:id="10798" w:author="Nick.Tolimieri [2]" w:date="2022-09-27T15:21:00Z"/>
                    <w:del w:id="10799" w:author="Nick.Tolimieri" w:date="2022-09-30T14:57:00Z"/>
                    <w:rFonts w:ascii="Calibri" w:hAnsi="Calibri" w:cs="Calibri"/>
                    <w:color w:val="000000"/>
                    <w:sz w:val="22"/>
                    <w:szCs w:val="22"/>
                  </w:rPr>
                </w:rPrChange>
              </w:rPr>
              <w:pPrChange w:id="10800" w:author="Nick.Tolimieri [2]" w:date="2022-09-27T15:21:00Z">
                <w:pPr>
                  <w:jc w:val="right"/>
                </w:pPr>
              </w:pPrChange>
            </w:pPr>
            <w:ins w:id="10801" w:author="Nick.Tolimieri [2]" w:date="2022-09-27T15:21:00Z">
              <w:del w:id="10802" w:author="Nick.Tolimieri" w:date="2022-09-30T14:57:00Z">
                <w:r w:rsidRPr="007772DD" w:rsidDel="0095582C">
                  <w:rPr>
                    <w:rFonts w:asciiTheme="minorHAnsi" w:eastAsiaTheme="minorHAnsi" w:hAnsiTheme="minorHAnsi" w:cstheme="minorBidi"/>
                    <w:sz w:val="22"/>
                    <w:szCs w:val="22"/>
                    <w:rPrChange w:id="10803" w:author="Nick.Tolimieri [2]" w:date="2022-09-27T15:21:00Z">
                      <w:rPr>
                        <w:rFonts w:ascii="Calibri" w:hAnsi="Calibri" w:cs="Calibri"/>
                        <w:color w:val="000000"/>
                        <w:sz w:val="22"/>
                        <w:szCs w:val="22"/>
                      </w:rPr>
                    </w:rPrChange>
                  </w:rPr>
                  <w:delText>2012</w:delText>
                </w:r>
              </w:del>
            </w:ins>
          </w:p>
        </w:tc>
        <w:tc>
          <w:tcPr>
            <w:tcW w:w="960" w:type="dxa"/>
            <w:noWrap/>
            <w:hideMark/>
            <w:tcPrChange w:id="108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05" w:author="Nick.Tolimieri [2]" w:date="2022-09-27T15:21:00Z"/>
                <w:del w:id="10806" w:author="Nick.Tolimieri" w:date="2022-09-30T14:57:00Z"/>
                <w:rFonts w:asciiTheme="minorHAnsi" w:eastAsiaTheme="minorHAnsi" w:hAnsiTheme="minorHAnsi" w:cstheme="minorBidi"/>
                <w:sz w:val="22"/>
                <w:szCs w:val="22"/>
                <w:rPrChange w:id="10807" w:author="Nick.Tolimieri [2]" w:date="2022-09-27T15:21:00Z">
                  <w:rPr>
                    <w:ins w:id="10808" w:author="Nick.Tolimieri [2]" w:date="2022-09-27T15:21:00Z"/>
                    <w:del w:id="10809" w:author="Nick.Tolimieri" w:date="2022-09-30T14:57:00Z"/>
                    <w:rFonts w:ascii="Calibri" w:hAnsi="Calibri" w:cs="Calibri"/>
                    <w:color w:val="000000"/>
                    <w:sz w:val="22"/>
                    <w:szCs w:val="22"/>
                  </w:rPr>
                </w:rPrChange>
              </w:rPr>
              <w:pPrChange w:id="10810" w:author="Nick.Tolimieri [2]" w:date="2022-09-27T15:21:00Z">
                <w:pPr>
                  <w:jc w:val="right"/>
                </w:pPr>
              </w:pPrChange>
            </w:pPr>
            <w:ins w:id="10811" w:author="Nick.Tolimieri [2]" w:date="2022-09-27T15:21:00Z">
              <w:del w:id="10812" w:author="Nick.Tolimieri" w:date="2022-09-30T14:57:00Z">
                <w:r w:rsidRPr="007772DD" w:rsidDel="0095582C">
                  <w:rPr>
                    <w:rFonts w:asciiTheme="minorHAnsi" w:eastAsiaTheme="minorHAnsi" w:hAnsiTheme="minorHAnsi" w:cstheme="minorBidi"/>
                    <w:sz w:val="22"/>
                    <w:szCs w:val="22"/>
                    <w:rPrChange w:id="10813" w:author="Nick.Tolimieri [2]" w:date="2022-09-27T15:21:00Z">
                      <w:rPr>
                        <w:rFonts w:ascii="Calibri" w:hAnsi="Calibri" w:cs="Calibri"/>
                        <w:color w:val="000000"/>
                        <w:sz w:val="22"/>
                        <w:szCs w:val="22"/>
                      </w:rPr>
                    </w:rPrChange>
                  </w:rPr>
                  <w:delText>0</w:delText>
                </w:r>
              </w:del>
            </w:ins>
          </w:p>
        </w:tc>
        <w:tc>
          <w:tcPr>
            <w:tcW w:w="960" w:type="dxa"/>
            <w:noWrap/>
            <w:hideMark/>
            <w:tcPrChange w:id="108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15" w:author="Nick.Tolimieri [2]" w:date="2022-09-27T15:21:00Z"/>
                <w:del w:id="10816" w:author="Nick.Tolimieri" w:date="2022-09-30T14:57:00Z"/>
                <w:rFonts w:asciiTheme="minorHAnsi" w:eastAsiaTheme="minorHAnsi" w:hAnsiTheme="minorHAnsi" w:cstheme="minorBidi"/>
                <w:sz w:val="22"/>
                <w:szCs w:val="22"/>
                <w:rPrChange w:id="10817" w:author="Nick.Tolimieri [2]" w:date="2022-09-27T15:21:00Z">
                  <w:rPr>
                    <w:ins w:id="10818" w:author="Nick.Tolimieri [2]" w:date="2022-09-27T15:21:00Z"/>
                    <w:del w:id="10819" w:author="Nick.Tolimieri" w:date="2022-09-30T14:57:00Z"/>
                    <w:rFonts w:ascii="Calibri" w:hAnsi="Calibri" w:cs="Calibri"/>
                    <w:color w:val="000000"/>
                    <w:sz w:val="22"/>
                    <w:szCs w:val="22"/>
                  </w:rPr>
                </w:rPrChange>
              </w:rPr>
              <w:pPrChange w:id="10820" w:author="Nick.Tolimieri [2]" w:date="2022-09-27T15:21:00Z">
                <w:pPr>
                  <w:jc w:val="right"/>
                </w:pPr>
              </w:pPrChange>
            </w:pPr>
            <w:ins w:id="10821" w:author="Nick.Tolimieri [2]" w:date="2022-09-27T15:21:00Z">
              <w:del w:id="10822" w:author="Nick.Tolimieri" w:date="2022-09-30T14:57:00Z">
                <w:r w:rsidRPr="007772DD" w:rsidDel="0095582C">
                  <w:rPr>
                    <w:rFonts w:asciiTheme="minorHAnsi" w:eastAsiaTheme="minorHAnsi" w:hAnsiTheme="minorHAnsi" w:cstheme="minorBidi"/>
                    <w:sz w:val="22"/>
                    <w:szCs w:val="22"/>
                    <w:rPrChange w:id="10823" w:author="Nick.Tolimieri [2]" w:date="2022-09-27T15:21:00Z">
                      <w:rPr>
                        <w:rFonts w:ascii="Calibri" w:hAnsi="Calibri" w:cs="Calibri"/>
                        <w:color w:val="000000"/>
                        <w:sz w:val="22"/>
                        <w:szCs w:val="22"/>
                      </w:rPr>
                    </w:rPrChange>
                  </w:rPr>
                  <w:delText>0</w:delText>
                </w:r>
              </w:del>
            </w:ins>
          </w:p>
        </w:tc>
        <w:tc>
          <w:tcPr>
            <w:tcW w:w="960" w:type="dxa"/>
            <w:noWrap/>
            <w:hideMark/>
            <w:tcPrChange w:id="108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25" w:author="Nick.Tolimieri [2]" w:date="2022-09-27T15:21:00Z"/>
                <w:del w:id="10826" w:author="Nick.Tolimieri" w:date="2022-09-30T14:57:00Z"/>
                <w:rFonts w:asciiTheme="minorHAnsi" w:eastAsiaTheme="minorHAnsi" w:hAnsiTheme="minorHAnsi" w:cstheme="minorBidi"/>
                <w:sz w:val="22"/>
                <w:szCs w:val="22"/>
                <w:rPrChange w:id="10827" w:author="Nick.Tolimieri [2]" w:date="2022-09-27T15:21:00Z">
                  <w:rPr>
                    <w:ins w:id="10828" w:author="Nick.Tolimieri [2]" w:date="2022-09-27T15:21:00Z"/>
                    <w:del w:id="10829" w:author="Nick.Tolimieri" w:date="2022-09-30T14:57:00Z"/>
                    <w:rFonts w:ascii="Calibri" w:hAnsi="Calibri" w:cs="Calibri"/>
                    <w:color w:val="000000"/>
                    <w:sz w:val="22"/>
                    <w:szCs w:val="22"/>
                  </w:rPr>
                </w:rPrChange>
              </w:rPr>
              <w:pPrChange w:id="10830" w:author="Nick.Tolimieri [2]" w:date="2022-09-27T15:21:00Z">
                <w:pPr>
                  <w:jc w:val="right"/>
                </w:pPr>
              </w:pPrChange>
            </w:pPr>
            <w:ins w:id="10831" w:author="Nick.Tolimieri [2]" w:date="2022-09-27T15:21:00Z">
              <w:del w:id="10832" w:author="Nick.Tolimieri" w:date="2022-09-30T14:57:00Z">
                <w:r w:rsidRPr="007772DD" w:rsidDel="0095582C">
                  <w:rPr>
                    <w:rFonts w:asciiTheme="minorHAnsi" w:eastAsiaTheme="minorHAnsi" w:hAnsiTheme="minorHAnsi" w:cstheme="minorBidi"/>
                    <w:sz w:val="22"/>
                    <w:szCs w:val="22"/>
                    <w:rPrChange w:id="10833" w:author="Nick.Tolimieri [2]" w:date="2022-09-27T15:21:00Z">
                      <w:rPr>
                        <w:rFonts w:ascii="Calibri" w:hAnsi="Calibri" w:cs="Calibri"/>
                        <w:color w:val="000000"/>
                        <w:sz w:val="22"/>
                        <w:szCs w:val="22"/>
                      </w:rPr>
                    </w:rPrChange>
                  </w:rPr>
                  <w:delText>0</w:delText>
                </w:r>
              </w:del>
            </w:ins>
          </w:p>
        </w:tc>
        <w:tc>
          <w:tcPr>
            <w:tcW w:w="960" w:type="dxa"/>
            <w:noWrap/>
            <w:hideMark/>
            <w:tcPrChange w:id="108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35" w:author="Nick.Tolimieri [2]" w:date="2022-09-27T15:21:00Z"/>
                <w:del w:id="10836" w:author="Nick.Tolimieri" w:date="2022-09-30T14:57:00Z"/>
                <w:rFonts w:asciiTheme="minorHAnsi" w:eastAsiaTheme="minorHAnsi" w:hAnsiTheme="minorHAnsi" w:cstheme="minorBidi"/>
                <w:sz w:val="22"/>
                <w:szCs w:val="22"/>
                <w:rPrChange w:id="10837" w:author="Nick.Tolimieri [2]" w:date="2022-09-27T15:21:00Z">
                  <w:rPr>
                    <w:ins w:id="10838" w:author="Nick.Tolimieri [2]" w:date="2022-09-27T15:21:00Z"/>
                    <w:del w:id="10839" w:author="Nick.Tolimieri" w:date="2022-09-30T14:57:00Z"/>
                    <w:rFonts w:ascii="Calibri" w:hAnsi="Calibri" w:cs="Calibri"/>
                    <w:color w:val="000000"/>
                    <w:sz w:val="22"/>
                    <w:szCs w:val="22"/>
                  </w:rPr>
                </w:rPrChange>
              </w:rPr>
              <w:pPrChange w:id="10840" w:author="Nick.Tolimieri [2]" w:date="2022-09-27T15:21:00Z">
                <w:pPr>
                  <w:jc w:val="right"/>
                </w:pPr>
              </w:pPrChange>
            </w:pPr>
            <w:ins w:id="10841" w:author="Nick.Tolimieri [2]" w:date="2022-09-27T15:21:00Z">
              <w:del w:id="10842" w:author="Nick.Tolimieri" w:date="2022-09-30T14:57:00Z">
                <w:r w:rsidRPr="007772DD" w:rsidDel="0095582C">
                  <w:rPr>
                    <w:rFonts w:asciiTheme="minorHAnsi" w:eastAsiaTheme="minorHAnsi" w:hAnsiTheme="minorHAnsi" w:cstheme="minorBidi"/>
                    <w:sz w:val="22"/>
                    <w:szCs w:val="22"/>
                    <w:rPrChange w:id="10843" w:author="Nick.Tolimieri [2]" w:date="2022-09-27T15:21:00Z">
                      <w:rPr>
                        <w:rFonts w:ascii="Calibri" w:hAnsi="Calibri" w:cs="Calibri"/>
                        <w:color w:val="000000"/>
                        <w:sz w:val="22"/>
                        <w:szCs w:val="22"/>
                      </w:rPr>
                    </w:rPrChange>
                  </w:rPr>
                  <w:delText>0</w:delText>
                </w:r>
              </w:del>
            </w:ins>
          </w:p>
        </w:tc>
        <w:tc>
          <w:tcPr>
            <w:tcW w:w="960" w:type="dxa"/>
            <w:noWrap/>
            <w:hideMark/>
            <w:tcPrChange w:id="108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45" w:author="Nick.Tolimieri [2]" w:date="2022-09-27T15:21:00Z"/>
                <w:del w:id="10846" w:author="Nick.Tolimieri" w:date="2022-09-30T14:57:00Z"/>
                <w:rFonts w:asciiTheme="minorHAnsi" w:eastAsiaTheme="minorHAnsi" w:hAnsiTheme="minorHAnsi" w:cstheme="minorBidi"/>
                <w:sz w:val="22"/>
                <w:szCs w:val="22"/>
                <w:rPrChange w:id="10847" w:author="Nick.Tolimieri [2]" w:date="2022-09-27T15:21:00Z">
                  <w:rPr>
                    <w:ins w:id="10848" w:author="Nick.Tolimieri [2]" w:date="2022-09-27T15:21:00Z"/>
                    <w:del w:id="10849" w:author="Nick.Tolimieri" w:date="2022-09-30T14:57:00Z"/>
                    <w:rFonts w:ascii="Calibri" w:hAnsi="Calibri" w:cs="Calibri"/>
                    <w:color w:val="000000"/>
                    <w:sz w:val="22"/>
                    <w:szCs w:val="22"/>
                  </w:rPr>
                </w:rPrChange>
              </w:rPr>
              <w:pPrChange w:id="10850" w:author="Nick.Tolimieri [2]" w:date="2022-09-27T15:21:00Z">
                <w:pPr/>
              </w:pPrChange>
            </w:pPr>
            <w:ins w:id="10851" w:author="Nick.Tolimieri [2]" w:date="2022-09-27T15:21:00Z">
              <w:del w:id="10852" w:author="Nick.Tolimieri" w:date="2022-09-30T14:57:00Z">
                <w:r w:rsidRPr="007772DD" w:rsidDel="0095582C">
                  <w:rPr>
                    <w:rFonts w:asciiTheme="minorHAnsi" w:eastAsiaTheme="minorHAnsi" w:hAnsiTheme="minorHAnsi" w:cstheme="minorBidi"/>
                    <w:sz w:val="22"/>
                    <w:szCs w:val="22"/>
                    <w:rPrChange w:id="10853" w:author="Nick.Tolimieri [2]" w:date="2022-09-27T15:21:00Z">
                      <w:rPr>
                        <w:rFonts w:ascii="Calibri" w:hAnsi="Calibri" w:cs="Calibri"/>
                        <w:color w:val="000000"/>
                        <w:sz w:val="22"/>
                        <w:szCs w:val="22"/>
                      </w:rPr>
                    </w:rPrChange>
                  </w:rPr>
                  <w:delText>NA</w:delText>
                </w:r>
              </w:del>
            </w:ins>
          </w:p>
        </w:tc>
        <w:tc>
          <w:tcPr>
            <w:tcW w:w="960" w:type="dxa"/>
            <w:noWrap/>
            <w:hideMark/>
            <w:tcPrChange w:id="108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55" w:author="Nick.Tolimieri [2]" w:date="2022-09-27T15:21:00Z"/>
                <w:del w:id="10856" w:author="Nick.Tolimieri" w:date="2022-09-30T14:57:00Z"/>
                <w:rFonts w:asciiTheme="minorHAnsi" w:eastAsiaTheme="minorHAnsi" w:hAnsiTheme="minorHAnsi" w:cstheme="minorBidi"/>
                <w:sz w:val="22"/>
                <w:szCs w:val="22"/>
                <w:rPrChange w:id="10857" w:author="Nick.Tolimieri [2]" w:date="2022-09-27T15:21:00Z">
                  <w:rPr>
                    <w:ins w:id="10858" w:author="Nick.Tolimieri [2]" w:date="2022-09-27T15:21:00Z"/>
                    <w:del w:id="10859" w:author="Nick.Tolimieri" w:date="2022-09-30T14:57:00Z"/>
                    <w:rFonts w:ascii="Calibri" w:hAnsi="Calibri" w:cs="Calibri"/>
                    <w:color w:val="000000"/>
                    <w:sz w:val="22"/>
                    <w:szCs w:val="22"/>
                  </w:rPr>
                </w:rPrChange>
              </w:rPr>
              <w:pPrChange w:id="10860" w:author="Nick.Tolimieri [2]" w:date="2022-09-27T15:21:00Z">
                <w:pPr/>
              </w:pPrChange>
            </w:pPr>
            <w:ins w:id="10861" w:author="Nick.Tolimieri [2]" w:date="2022-09-27T15:21:00Z">
              <w:del w:id="10862" w:author="Nick.Tolimieri" w:date="2022-09-30T14:57:00Z">
                <w:r w:rsidRPr="007772DD" w:rsidDel="0095582C">
                  <w:rPr>
                    <w:rFonts w:asciiTheme="minorHAnsi" w:eastAsiaTheme="minorHAnsi" w:hAnsiTheme="minorHAnsi" w:cstheme="minorBidi"/>
                    <w:sz w:val="22"/>
                    <w:szCs w:val="22"/>
                    <w:rPrChange w:id="10863" w:author="Nick.Tolimieri [2]" w:date="2022-09-27T15:21:00Z">
                      <w:rPr>
                        <w:rFonts w:ascii="Calibri" w:hAnsi="Calibri" w:cs="Calibri"/>
                        <w:color w:val="000000"/>
                        <w:sz w:val="22"/>
                        <w:szCs w:val="22"/>
                      </w:rPr>
                    </w:rPrChange>
                  </w:rPr>
                  <w:delText>NA</w:delText>
                </w:r>
              </w:del>
            </w:ins>
          </w:p>
        </w:tc>
        <w:tc>
          <w:tcPr>
            <w:tcW w:w="960" w:type="dxa"/>
            <w:noWrap/>
            <w:hideMark/>
            <w:tcPrChange w:id="108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65" w:author="Nick.Tolimieri [2]" w:date="2022-09-27T15:21:00Z"/>
                <w:del w:id="10866" w:author="Nick.Tolimieri" w:date="2022-09-30T14:57:00Z"/>
                <w:rFonts w:asciiTheme="minorHAnsi" w:eastAsiaTheme="minorHAnsi" w:hAnsiTheme="minorHAnsi" w:cstheme="minorBidi"/>
                <w:sz w:val="22"/>
                <w:szCs w:val="22"/>
                <w:rPrChange w:id="10867" w:author="Nick.Tolimieri [2]" w:date="2022-09-27T15:21:00Z">
                  <w:rPr>
                    <w:ins w:id="10868" w:author="Nick.Tolimieri [2]" w:date="2022-09-27T15:21:00Z"/>
                    <w:del w:id="10869" w:author="Nick.Tolimieri" w:date="2022-09-30T14:57:00Z"/>
                    <w:rFonts w:ascii="Calibri" w:hAnsi="Calibri" w:cs="Calibri"/>
                    <w:color w:val="000000"/>
                    <w:sz w:val="22"/>
                    <w:szCs w:val="22"/>
                  </w:rPr>
                </w:rPrChange>
              </w:rPr>
              <w:pPrChange w:id="10870" w:author="Nick.Tolimieri [2]" w:date="2022-09-27T15:21:00Z">
                <w:pPr/>
              </w:pPrChange>
            </w:pPr>
            <w:ins w:id="10871" w:author="Nick.Tolimieri [2]" w:date="2022-09-27T15:21:00Z">
              <w:del w:id="10872" w:author="Nick.Tolimieri" w:date="2022-09-30T14:57:00Z">
                <w:r w:rsidRPr="007772DD" w:rsidDel="0095582C">
                  <w:rPr>
                    <w:rFonts w:asciiTheme="minorHAnsi" w:eastAsiaTheme="minorHAnsi" w:hAnsiTheme="minorHAnsi" w:cstheme="minorBidi"/>
                    <w:sz w:val="22"/>
                    <w:szCs w:val="22"/>
                    <w:rPrChange w:id="10873" w:author="Nick.Tolimieri [2]" w:date="2022-09-27T15:21:00Z">
                      <w:rPr>
                        <w:rFonts w:ascii="Calibri" w:hAnsi="Calibri" w:cs="Calibri"/>
                        <w:color w:val="000000"/>
                        <w:sz w:val="22"/>
                        <w:szCs w:val="22"/>
                      </w:rPr>
                    </w:rPrChange>
                  </w:rPr>
                  <w:delText>NA</w:delText>
                </w:r>
              </w:del>
            </w:ins>
          </w:p>
        </w:tc>
        <w:tc>
          <w:tcPr>
            <w:tcW w:w="960" w:type="dxa"/>
            <w:noWrap/>
            <w:hideMark/>
            <w:tcPrChange w:id="108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75" w:author="Nick.Tolimieri [2]" w:date="2022-09-27T15:21:00Z"/>
                <w:del w:id="10876" w:author="Nick.Tolimieri" w:date="2022-09-30T14:57:00Z"/>
                <w:rFonts w:asciiTheme="minorHAnsi" w:eastAsiaTheme="minorHAnsi" w:hAnsiTheme="minorHAnsi" w:cstheme="minorBidi"/>
                <w:sz w:val="22"/>
                <w:szCs w:val="22"/>
                <w:rPrChange w:id="10877" w:author="Nick.Tolimieri [2]" w:date="2022-09-27T15:21:00Z">
                  <w:rPr>
                    <w:ins w:id="10878" w:author="Nick.Tolimieri [2]" w:date="2022-09-27T15:21:00Z"/>
                    <w:del w:id="10879" w:author="Nick.Tolimieri" w:date="2022-09-30T14:57:00Z"/>
                    <w:rFonts w:ascii="Calibri" w:hAnsi="Calibri" w:cs="Calibri"/>
                    <w:color w:val="000000"/>
                    <w:sz w:val="22"/>
                    <w:szCs w:val="22"/>
                  </w:rPr>
                </w:rPrChange>
              </w:rPr>
              <w:pPrChange w:id="10880" w:author="Nick.Tolimieri [2]" w:date="2022-09-27T15:21:00Z">
                <w:pPr/>
              </w:pPrChange>
            </w:pPr>
            <w:ins w:id="10881" w:author="Nick.Tolimieri [2]" w:date="2022-09-27T15:21:00Z">
              <w:del w:id="10882" w:author="Nick.Tolimieri" w:date="2022-09-30T14:57:00Z">
                <w:r w:rsidRPr="007772DD" w:rsidDel="0095582C">
                  <w:rPr>
                    <w:rFonts w:asciiTheme="minorHAnsi" w:eastAsiaTheme="minorHAnsi" w:hAnsiTheme="minorHAnsi" w:cstheme="minorBidi"/>
                    <w:sz w:val="22"/>
                    <w:szCs w:val="22"/>
                    <w:rPrChange w:id="10883"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0884" w:author="Nick.Tolimieri [2]" w:date="2022-09-27T15:21:00Z"/>
          <w:del w:id="10885" w:author="Nick.Tolimieri" w:date="2022-09-30T14:57:00Z"/>
          <w:trPrChange w:id="10886" w:author="Nick.Tolimieri [2]" w:date="2022-09-27T15:21:00Z">
            <w:trPr>
              <w:divId w:val="486363627"/>
              <w:trHeight w:val="300"/>
            </w:trPr>
          </w:trPrChange>
        </w:trPr>
        <w:tc>
          <w:tcPr>
            <w:tcW w:w="960" w:type="dxa"/>
            <w:noWrap/>
            <w:hideMark/>
            <w:tcPrChange w:id="108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88" w:author="Nick.Tolimieri [2]" w:date="2022-09-27T15:21:00Z"/>
                <w:del w:id="10889" w:author="Nick.Tolimieri" w:date="2022-09-30T14:57:00Z"/>
                <w:rFonts w:asciiTheme="minorHAnsi" w:eastAsiaTheme="minorHAnsi" w:hAnsiTheme="minorHAnsi" w:cstheme="minorBidi"/>
                <w:sz w:val="22"/>
                <w:szCs w:val="22"/>
                <w:rPrChange w:id="10890" w:author="Nick.Tolimieri [2]" w:date="2022-09-27T15:21:00Z">
                  <w:rPr>
                    <w:ins w:id="10891" w:author="Nick.Tolimieri [2]" w:date="2022-09-27T15:21:00Z"/>
                    <w:del w:id="10892" w:author="Nick.Tolimieri" w:date="2022-09-30T14:57:00Z"/>
                    <w:rFonts w:ascii="Calibri" w:hAnsi="Calibri" w:cs="Calibri"/>
                    <w:color w:val="000000"/>
                    <w:sz w:val="22"/>
                    <w:szCs w:val="22"/>
                  </w:rPr>
                </w:rPrChange>
              </w:rPr>
              <w:pPrChange w:id="10893" w:author="Nick.Tolimieri [2]" w:date="2022-09-27T15:21:00Z">
                <w:pPr/>
              </w:pPrChange>
            </w:pPr>
            <w:ins w:id="10894" w:author="Nick.Tolimieri [2]" w:date="2022-09-27T15:21:00Z">
              <w:del w:id="10895" w:author="Nick.Tolimieri" w:date="2022-09-30T14:57:00Z">
                <w:r w:rsidRPr="007772DD" w:rsidDel="0095582C">
                  <w:rPr>
                    <w:rFonts w:asciiTheme="minorHAnsi" w:eastAsiaTheme="minorHAnsi" w:hAnsiTheme="minorHAnsi" w:cstheme="minorBidi"/>
                    <w:sz w:val="22"/>
                    <w:szCs w:val="22"/>
                    <w:rPrChange w:id="10896"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08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898" w:author="Nick.Tolimieri [2]" w:date="2022-09-27T15:21:00Z"/>
                <w:del w:id="10899" w:author="Nick.Tolimieri" w:date="2022-09-30T14:57:00Z"/>
                <w:rFonts w:asciiTheme="minorHAnsi" w:eastAsiaTheme="minorHAnsi" w:hAnsiTheme="minorHAnsi" w:cstheme="minorBidi"/>
                <w:sz w:val="22"/>
                <w:szCs w:val="22"/>
                <w:rPrChange w:id="10900" w:author="Nick.Tolimieri [2]" w:date="2022-09-27T15:21:00Z">
                  <w:rPr>
                    <w:ins w:id="10901" w:author="Nick.Tolimieri [2]" w:date="2022-09-27T15:21:00Z"/>
                    <w:del w:id="10902" w:author="Nick.Tolimieri" w:date="2022-09-30T14:57:00Z"/>
                    <w:rFonts w:ascii="Calibri" w:hAnsi="Calibri" w:cs="Calibri"/>
                    <w:color w:val="000000"/>
                    <w:sz w:val="22"/>
                    <w:szCs w:val="22"/>
                  </w:rPr>
                </w:rPrChange>
              </w:rPr>
              <w:pPrChange w:id="10903" w:author="Nick.Tolimieri [2]" w:date="2022-09-27T15:21:00Z">
                <w:pPr>
                  <w:jc w:val="right"/>
                </w:pPr>
              </w:pPrChange>
            </w:pPr>
            <w:ins w:id="10904" w:author="Nick.Tolimieri [2]" w:date="2022-09-27T15:21:00Z">
              <w:del w:id="10905" w:author="Nick.Tolimieri" w:date="2022-09-30T14:57:00Z">
                <w:r w:rsidRPr="007772DD" w:rsidDel="0095582C">
                  <w:rPr>
                    <w:rFonts w:asciiTheme="minorHAnsi" w:eastAsiaTheme="minorHAnsi" w:hAnsiTheme="minorHAnsi" w:cstheme="minorBidi"/>
                    <w:sz w:val="22"/>
                    <w:szCs w:val="22"/>
                    <w:rPrChange w:id="10906" w:author="Nick.Tolimieri [2]" w:date="2022-09-27T15:21:00Z">
                      <w:rPr>
                        <w:rFonts w:ascii="Calibri" w:hAnsi="Calibri" w:cs="Calibri"/>
                        <w:color w:val="000000"/>
                        <w:sz w:val="22"/>
                        <w:szCs w:val="22"/>
                      </w:rPr>
                    </w:rPrChange>
                  </w:rPr>
                  <w:delText>2013</w:delText>
                </w:r>
              </w:del>
            </w:ins>
          </w:p>
        </w:tc>
        <w:tc>
          <w:tcPr>
            <w:tcW w:w="960" w:type="dxa"/>
            <w:noWrap/>
            <w:hideMark/>
            <w:tcPrChange w:id="109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08" w:author="Nick.Tolimieri [2]" w:date="2022-09-27T15:21:00Z"/>
                <w:del w:id="10909" w:author="Nick.Tolimieri" w:date="2022-09-30T14:57:00Z"/>
                <w:rFonts w:asciiTheme="minorHAnsi" w:eastAsiaTheme="minorHAnsi" w:hAnsiTheme="minorHAnsi" w:cstheme="minorBidi"/>
                <w:sz w:val="22"/>
                <w:szCs w:val="22"/>
                <w:rPrChange w:id="10910" w:author="Nick.Tolimieri [2]" w:date="2022-09-27T15:21:00Z">
                  <w:rPr>
                    <w:ins w:id="10911" w:author="Nick.Tolimieri [2]" w:date="2022-09-27T15:21:00Z"/>
                    <w:del w:id="10912" w:author="Nick.Tolimieri" w:date="2022-09-30T14:57:00Z"/>
                    <w:rFonts w:ascii="Calibri" w:hAnsi="Calibri" w:cs="Calibri"/>
                    <w:color w:val="000000"/>
                    <w:sz w:val="22"/>
                    <w:szCs w:val="22"/>
                  </w:rPr>
                </w:rPrChange>
              </w:rPr>
              <w:pPrChange w:id="10913" w:author="Nick.Tolimieri [2]" w:date="2022-09-27T15:21:00Z">
                <w:pPr>
                  <w:jc w:val="right"/>
                </w:pPr>
              </w:pPrChange>
            </w:pPr>
            <w:ins w:id="10914" w:author="Nick.Tolimieri [2]" w:date="2022-09-27T15:21:00Z">
              <w:del w:id="10915" w:author="Nick.Tolimieri" w:date="2022-09-30T14:57:00Z">
                <w:r w:rsidRPr="007772DD" w:rsidDel="0095582C">
                  <w:rPr>
                    <w:rFonts w:asciiTheme="minorHAnsi" w:eastAsiaTheme="minorHAnsi" w:hAnsiTheme="minorHAnsi" w:cstheme="minorBidi"/>
                    <w:sz w:val="22"/>
                    <w:szCs w:val="22"/>
                    <w:rPrChange w:id="10916" w:author="Nick.Tolimieri [2]" w:date="2022-09-27T15:21:00Z">
                      <w:rPr>
                        <w:rFonts w:ascii="Calibri" w:hAnsi="Calibri" w:cs="Calibri"/>
                        <w:color w:val="000000"/>
                        <w:sz w:val="22"/>
                        <w:szCs w:val="22"/>
                      </w:rPr>
                    </w:rPrChange>
                  </w:rPr>
                  <w:delText>5</w:delText>
                </w:r>
              </w:del>
            </w:ins>
          </w:p>
        </w:tc>
        <w:tc>
          <w:tcPr>
            <w:tcW w:w="960" w:type="dxa"/>
            <w:noWrap/>
            <w:hideMark/>
            <w:tcPrChange w:id="109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18" w:author="Nick.Tolimieri [2]" w:date="2022-09-27T15:21:00Z"/>
                <w:del w:id="10919" w:author="Nick.Tolimieri" w:date="2022-09-30T14:57:00Z"/>
                <w:rFonts w:asciiTheme="minorHAnsi" w:eastAsiaTheme="minorHAnsi" w:hAnsiTheme="minorHAnsi" w:cstheme="minorBidi"/>
                <w:sz w:val="22"/>
                <w:szCs w:val="22"/>
                <w:rPrChange w:id="10920" w:author="Nick.Tolimieri [2]" w:date="2022-09-27T15:21:00Z">
                  <w:rPr>
                    <w:ins w:id="10921" w:author="Nick.Tolimieri [2]" w:date="2022-09-27T15:21:00Z"/>
                    <w:del w:id="10922" w:author="Nick.Tolimieri" w:date="2022-09-30T14:57:00Z"/>
                    <w:rFonts w:ascii="Calibri" w:hAnsi="Calibri" w:cs="Calibri"/>
                    <w:color w:val="000000"/>
                    <w:sz w:val="22"/>
                    <w:szCs w:val="22"/>
                  </w:rPr>
                </w:rPrChange>
              </w:rPr>
              <w:pPrChange w:id="10923" w:author="Nick.Tolimieri [2]" w:date="2022-09-27T15:21:00Z">
                <w:pPr>
                  <w:jc w:val="right"/>
                </w:pPr>
              </w:pPrChange>
            </w:pPr>
            <w:ins w:id="10924" w:author="Nick.Tolimieri [2]" w:date="2022-09-27T15:21:00Z">
              <w:del w:id="10925" w:author="Nick.Tolimieri" w:date="2022-09-30T14:57:00Z">
                <w:r w:rsidRPr="007772DD" w:rsidDel="0095582C">
                  <w:rPr>
                    <w:rFonts w:asciiTheme="minorHAnsi" w:eastAsiaTheme="minorHAnsi" w:hAnsiTheme="minorHAnsi" w:cstheme="minorBidi"/>
                    <w:sz w:val="22"/>
                    <w:szCs w:val="22"/>
                    <w:rPrChange w:id="10926" w:author="Nick.Tolimieri [2]" w:date="2022-09-27T15:21:00Z">
                      <w:rPr>
                        <w:rFonts w:ascii="Calibri" w:hAnsi="Calibri" w:cs="Calibri"/>
                        <w:color w:val="000000"/>
                        <w:sz w:val="22"/>
                        <w:szCs w:val="22"/>
                      </w:rPr>
                    </w:rPrChange>
                  </w:rPr>
                  <w:delText>26</w:delText>
                </w:r>
              </w:del>
            </w:ins>
          </w:p>
        </w:tc>
        <w:tc>
          <w:tcPr>
            <w:tcW w:w="960" w:type="dxa"/>
            <w:noWrap/>
            <w:hideMark/>
            <w:tcPrChange w:id="109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28" w:author="Nick.Tolimieri [2]" w:date="2022-09-27T15:21:00Z"/>
                <w:del w:id="10929" w:author="Nick.Tolimieri" w:date="2022-09-30T14:57:00Z"/>
                <w:rFonts w:asciiTheme="minorHAnsi" w:eastAsiaTheme="minorHAnsi" w:hAnsiTheme="minorHAnsi" w:cstheme="minorBidi"/>
                <w:sz w:val="22"/>
                <w:szCs w:val="22"/>
                <w:rPrChange w:id="10930" w:author="Nick.Tolimieri [2]" w:date="2022-09-27T15:21:00Z">
                  <w:rPr>
                    <w:ins w:id="10931" w:author="Nick.Tolimieri [2]" w:date="2022-09-27T15:21:00Z"/>
                    <w:del w:id="10932" w:author="Nick.Tolimieri" w:date="2022-09-30T14:57:00Z"/>
                    <w:rFonts w:ascii="Calibri" w:hAnsi="Calibri" w:cs="Calibri"/>
                    <w:color w:val="000000"/>
                    <w:sz w:val="22"/>
                    <w:szCs w:val="22"/>
                  </w:rPr>
                </w:rPrChange>
              </w:rPr>
              <w:pPrChange w:id="10933" w:author="Nick.Tolimieri [2]" w:date="2022-09-27T15:21:00Z">
                <w:pPr>
                  <w:jc w:val="right"/>
                </w:pPr>
              </w:pPrChange>
            </w:pPr>
            <w:ins w:id="10934" w:author="Nick.Tolimieri [2]" w:date="2022-09-27T15:21:00Z">
              <w:del w:id="10935" w:author="Nick.Tolimieri" w:date="2022-09-30T14:57:00Z">
                <w:r w:rsidRPr="007772DD" w:rsidDel="0095582C">
                  <w:rPr>
                    <w:rFonts w:asciiTheme="minorHAnsi" w:eastAsiaTheme="minorHAnsi" w:hAnsiTheme="minorHAnsi" w:cstheme="minorBidi"/>
                    <w:sz w:val="22"/>
                    <w:szCs w:val="22"/>
                    <w:rPrChange w:id="10936" w:author="Nick.Tolimieri [2]" w:date="2022-09-27T15:21:00Z">
                      <w:rPr>
                        <w:rFonts w:ascii="Calibri" w:hAnsi="Calibri" w:cs="Calibri"/>
                        <w:color w:val="000000"/>
                        <w:sz w:val="22"/>
                        <w:szCs w:val="22"/>
                      </w:rPr>
                    </w:rPrChange>
                  </w:rPr>
                  <w:delText>3</w:delText>
                </w:r>
              </w:del>
            </w:ins>
          </w:p>
        </w:tc>
        <w:tc>
          <w:tcPr>
            <w:tcW w:w="960" w:type="dxa"/>
            <w:noWrap/>
            <w:hideMark/>
            <w:tcPrChange w:id="109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38" w:author="Nick.Tolimieri [2]" w:date="2022-09-27T15:21:00Z"/>
                <w:del w:id="10939" w:author="Nick.Tolimieri" w:date="2022-09-30T14:57:00Z"/>
                <w:rFonts w:asciiTheme="minorHAnsi" w:eastAsiaTheme="minorHAnsi" w:hAnsiTheme="minorHAnsi" w:cstheme="minorBidi"/>
                <w:sz w:val="22"/>
                <w:szCs w:val="22"/>
                <w:rPrChange w:id="10940" w:author="Nick.Tolimieri [2]" w:date="2022-09-27T15:21:00Z">
                  <w:rPr>
                    <w:ins w:id="10941" w:author="Nick.Tolimieri [2]" w:date="2022-09-27T15:21:00Z"/>
                    <w:del w:id="10942" w:author="Nick.Tolimieri" w:date="2022-09-30T14:57:00Z"/>
                    <w:rFonts w:ascii="Calibri" w:hAnsi="Calibri" w:cs="Calibri"/>
                    <w:color w:val="000000"/>
                    <w:sz w:val="22"/>
                    <w:szCs w:val="22"/>
                  </w:rPr>
                </w:rPrChange>
              </w:rPr>
              <w:pPrChange w:id="10943" w:author="Nick.Tolimieri [2]" w:date="2022-09-27T15:21:00Z">
                <w:pPr>
                  <w:jc w:val="right"/>
                </w:pPr>
              </w:pPrChange>
            </w:pPr>
            <w:ins w:id="10944" w:author="Nick.Tolimieri [2]" w:date="2022-09-27T15:21:00Z">
              <w:del w:id="10945" w:author="Nick.Tolimieri" w:date="2022-09-30T14:57:00Z">
                <w:r w:rsidRPr="007772DD" w:rsidDel="0095582C">
                  <w:rPr>
                    <w:rFonts w:asciiTheme="minorHAnsi" w:eastAsiaTheme="minorHAnsi" w:hAnsiTheme="minorHAnsi" w:cstheme="minorBidi"/>
                    <w:sz w:val="22"/>
                    <w:szCs w:val="22"/>
                    <w:rPrChange w:id="10946" w:author="Nick.Tolimieri [2]" w:date="2022-09-27T15:21:00Z">
                      <w:rPr>
                        <w:rFonts w:ascii="Calibri" w:hAnsi="Calibri" w:cs="Calibri"/>
                        <w:color w:val="000000"/>
                        <w:sz w:val="22"/>
                        <w:szCs w:val="22"/>
                      </w:rPr>
                    </w:rPrChange>
                  </w:rPr>
                  <w:delText>19</w:delText>
                </w:r>
              </w:del>
            </w:ins>
          </w:p>
        </w:tc>
        <w:tc>
          <w:tcPr>
            <w:tcW w:w="960" w:type="dxa"/>
            <w:noWrap/>
            <w:hideMark/>
            <w:tcPrChange w:id="109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48" w:author="Nick.Tolimieri [2]" w:date="2022-09-27T15:21:00Z"/>
                <w:del w:id="10949" w:author="Nick.Tolimieri" w:date="2022-09-30T14:57:00Z"/>
                <w:rFonts w:asciiTheme="minorHAnsi" w:eastAsiaTheme="minorHAnsi" w:hAnsiTheme="minorHAnsi" w:cstheme="minorBidi"/>
                <w:sz w:val="22"/>
                <w:szCs w:val="22"/>
                <w:rPrChange w:id="10950" w:author="Nick.Tolimieri [2]" w:date="2022-09-27T15:21:00Z">
                  <w:rPr>
                    <w:ins w:id="10951" w:author="Nick.Tolimieri [2]" w:date="2022-09-27T15:21:00Z"/>
                    <w:del w:id="10952" w:author="Nick.Tolimieri" w:date="2022-09-30T14:57:00Z"/>
                    <w:rFonts w:ascii="Calibri" w:hAnsi="Calibri" w:cs="Calibri"/>
                    <w:color w:val="000000"/>
                    <w:sz w:val="22"/>
                    <w:szCs w:val="22"/>
                  </w:rPr>
                </w:rPrChange>
              </w:rPr>
              <w:pPrChange w:id="10953" w:author="Nick.Tolimieri [2]" w:date="2022-09-27T15:21:00Z">
                <w:pPr>
                  <w:jc w:val="right"/>
                </w:pPr>
              </w:pPrChange>
            </w:pPr>
            <w:ins w:id="10954" w:author="Nick.Tolimieri [2]" w:date="2022-09-27T15:21:00Z">
              <w:del w:id="10955" w:author="Nick.Tolimieri" w:date="2022-09-30T14:57:00Z">
                <w:r w:rsidRPr="007772DD" w:rsidDel="0095582C">
                  <w:rPr>
                    <w:rFonts w:asciiTheme="minorHAnsi" w:eastAsiaTheme="minorHAnsi" w:hAnsiTheme="minorHAnsi" w:cstheme="minorBidi"/>
                    <w:sz w:val="22"/>
                    <w:szCs w:val="22"/>
                    <w:rPrChange w:id="10956" w:author="Nick.Tolimieri [2]" w:date="2022-09-27T15:21:00Z">
                      <w:rPr>
                        <w:rFonts w:ascii="Calibri" w:hAnsi="Calibri" w:cs="Calibri"/>
                        <w:color w:val="000000"/>
                        <w:sz w:val="22"/>
                        <w:szCs w:val="22"/>
                      </w:rPr>
                    </w:rPrChange>
                  </w:rPr>
                  <w:delText>5</w:delText>
                </w:r>
              </w:del>
            </w:ins>
          </w:p>
        </w:tc>
        <w:tc>
          <w:tcPr>
            <w:tcW w:w="960" w:type="dxa"/>
            <w:noWrap/>
            <w:hideMark/>
            <w:tcPrChange w:id="109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58" w:author="Nick.Tolimieri [2]" w:date="2022-09-27T15:21:00Z"/>
                <w:del w:id="10959" w:author="Nick.Tolimieri" w:date="2022-09-30T14:57:00Z"/>
                <w:rFonts w:asciiTheme="minorHAnsi" w:eastAsiaTheme="minorHAnsi" w:hAnsiTheme="minorHAnsi" w:cstheme="minorBidi"/>
                <w:sz w:val="22"/>
                <w:szCs w:val="22"/>
                <w:rPrChange w:id="10960" w:author="Nick.Tolimieri [2]" w:date="2022-09-27T15:21:00Z">
                  <w:rPr>
                    <w:ins w:id="10961" w:author="Nick.Tolimieri [2]" w:date="2022-09-27T15:21:00Z"/>
                    <w:del w:id="10962" w:author="Nick.Tolimieri" w:date="2022-09-30T14:57:00Z"/>
                    <w:rFonts w:ascii="Calibri" w:hAnsi="Calibri" w:cs="Calibri"/>
                    <w:color w:val="000000"/>
                    <w:sz w:val="22"/>
                    <w:szCs w:val="22"/>
                  </w:rPr>
                </w:rPrChange>
              </w:rPr>
              <w:pPrChange w:id="10963" w:author="Nick.Tolimieri [2]" w:date="2022-09-27T15:21:00Z">
                <w:pPr>
                  <w:jc w:val="right"/>
                </w:pPr>
              </w:pPrChange>
            </w:pPr>
            <w:ins w:id="10964" w:author="Nick.Tolimieri [2]" w:date="2022-09-27T15:21:00Z">
              <w:del w:id="10965" w:author="Nick.Tolimieri" w:date="2022-09-30T14:57:00Z">
                <w:r w:rsidRPr="007772DD" w:rsidDel="0095582C">
                  <w:rPr>
                    <w:rFonts w:asciiTheme="minorHAnsi" w:eastAsiaTheme="minorHAnsi" w:hAnsiTheme="minorHAnsi" w:cstheme="minorBidi"/>
                    <w:sz w:val="22"/>
                    <w:szCs w:val="22"/>
                    <w:rPrChange w:id="10966" w:author="Nick.Tolimieri [2]" w:date="2022-09-27T15:21:00Z">
                      <w:rPr>
                        <w:rFonts w:ascii="Calibri" w:hAnsi="Calibri" w:cs="Calibri"/>
                        <w:color w:val="000000"/>
                        <w:sz w:val="22"/>
                        <w:szCs w:val="22"/>
                      </w:rPr>
                    </w:rPrChange>
                  </w:rPr>
                  <w:delText>8</w:delText>
                </w:r>
              </w:del>
            </w:ins>
          </w:p>
        </w:tc>
        <w:tc>
          <w:tcPr>
            <w:tcW w:w="960" w:type="dxa"/>
            <w:noWrap/>
            <w:hideMark/>
            <w:tcPrChange w:id="109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68" w:author="Nick.Tolimieri [2]" w:date="2022-09-27T15:21:00Z"/>
                <w:del w:id="10969" w:author="Nick.Tolimieri" w:date="2022-09-30T14:57:00Z"/>
                <w:rFonts w:asciiTheme="minorHAnsi" w:eastAsiaTheme="minorHAnsi" w:hAnsiTheme="minorHAnsi" w:cstheme="minorBidi"/>
                <w:sz w:val="22"/>
                <w:szCs w:val="22"/>
                <w:rPrChange w:id="10970" w:author="Nick.Tolimieri [2]" w:date="2022-09-27T15:21:00Z">
                  <w:rPr>
                    <w:ins w:id="10971" w:author="Nick.Tolimieri [2]" w:date="2022-09-27T15:21:00Z"/>
                    <w:del w:id="10972" w:author="Nick.Tolimieri" w:date="2022-09-30T14:57:00Z"/>
                    <w:rFonts w:ascii="Calibri" w:hAnsi="Calibri" w:cs="Calibri"/>
                    <w:color w:val="000000"/>
                    <w:sz w:val="22"/>
                    <w:szCs w:val="22"/>
                  </w:rPr>
                </w:rPrChange>
              </w:rPr>
              <w:pPrChange w:id="10973" w:author="Nick.Tolimieri [2]" w:date="2022-09-27T15:21:00Z">
                <w:pPr>
                  <w:jc w:val="right"/>
                </w:pPr>
              </w:pPrChange>
            </w:pPr>
            <w:ins w:id="10974" w:author="Nick.Tolimieri [2]" w:date="2022-09-27T15:21:00Z">
              <w:del w:id="10975" w:author="Nick.Tolimieri" w:date="2022-09-30T14:57:00Z">
                <w:r w:rsidRPr="007772DD" w:rsidDel="0095582C">
                  <w:rPr>
                    <w:rFonts w:asciiTheme="minorHAnsi" w:eastAsiaTheme="minorHAnsi" w:hAnsiTheme="minorHAnsi" w:cstheme="minorBidi"/>
                    <w:sz w:val="22"/>
                    <w:szCs w:val="22"/>
                    <w:rPrChange w:id="10976" w:author="Nick.Tolimieri [2]" w:date="2022-09-27T15:21:00Z">
                      <w:rPr>
                        <w:rFonts w:ascii="Calibri" w:hAnsi="Calibri" w:cs="Calibri"/>
                        <w:color w:val="000000"/>
                        <w:sz w:val="22"/>
                        <w:szCs w:val="22"/>
                      </w:rPr>
                    </w:rPrChange>
                  </w:rPr>
                  <w:delText>2.49</w:delText>
                </w:r>
              </w:del>
            </w:ins>
          </w:p>
        </w:tc>
        <w:tc>
          <w:tcPr>
            <w:tcW w:w="960" w:type="dxa"/>
            <w:noWrap/>
            <w:hideMark/>
            <w:tcPrChange w:id="109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78" w:author="Nick.Tolimieri [2]" w:date="2022-09-27T15:21:00Z"/>
                <w:del w:id="10979" w:author="Nick.Tolimieri" w:date="2022-09-30T14:57:00Z"/>
                <w:rFonts w:asciiTheme="minorHAnsi" w:eastAsiaTheme="minorHAnsi" w:hAnsiTheme="minorHAnsi" w:cstheme="minorBidi"/>
                <w:sz w:val="22"/>
                <w:szCs w:val="22"/>
                <w:rPrChange w:id="10980" w:author="Nick.Tolimieri [2]" w:date="2022-09-27T15:21:00Z">
                  <w:rPr>
                    <w:ins w:id="10981" w:author="Nick.Tolimieri [2]" w:date="2022-09-27T15:21:00Z"/>
                    <w:del w:id="10982" w:author="Nick.Tolimieri" w:date="2022-09-30T14:57:00Z"/>
                    <w:rFonts w:ascii="Calibri" w:hAnsi="Calibri" w:cs="Calibri"/>
                    <w:color w:val="000000"/>
                    <w:sz w:val="22"/>
                    <w:szCs w:val="22"/>
                  </w:rPr>
                </w:rPrChange>
              </w:rPr>
              <w:pPrChange w:id="10983" w:author="Nick.Tolimieri [2]" w:date="2022-09-27T15:21:00Z">
                <w:pPr>
                  <w:jc w:val="right"/>
                </w:pPr>
              </w:pPrChange>
            </w:pPr>
            <w:ins w:id="10984" w:author="Nick.Tolimieri [2]" w:date="2022-09-27T15:21:00Z">
              <w:del w:id="10985" w:author="Nick.Tolimieri" w:date="2022-09-30T14:57:00Z">
                <w:r w:rsidRPr="007772DD" w:rsidDel="0095582C">
                  <w:rPr>
                    <w:rFonts w:asciiTheme="minorHAnsi" w:eastAsiaTheme="minorHAnsi" w:hAnsiTheme="minorHAnsi" w:cstheme="minorBidi"/>
                    <w:sz w:val="22"/>
                    <w:szCs w:val="22"/>
                    <w:rPrChange w:id="10986" w:author="Nick.Tolimieri [2]" w:date="2022-09-27T15:21:00Z">
                      <w:rPr>
                        <w:rFonts w:ascii="Calibri" w:hAnsi="Calibri" w:cs="Calibri"/>
                        <w:color w:val="000000"/>
                        <w:sz w:val="22"/>
                        <w:szCs w:val="22"/>
                      </w:rPr>
                    </w:rPrChange>
                  </w:rPr>
                  <w:delText>0.64</w:delText>
                </w:r>
              </w:del>
            </w:ins>
          </w:p>
        </w:tc>
      </w:tr>
      <w:tr w:rsidR="007772DD" w:rsidRPr="007772DD" w:rsidDel="0095582C" w:rsidTr="007772DD">
        <w:trPr>
          <w:divId w:val="486363627"/>
          <w:trHeight w:val="300"/>
          <w:ins w:id="10987" w:author="Nick.Tolimieri [2]" w:date="2022-09-27T15:21:00Z"/>
          <w:del w:id="10988" w:author="Nick.Tolimieri" w:date="2022-09-30T14:57:00Z"/>
          <w:trPrChange w:id="10989" w:author="Nick.Tolimieri [2]" w:date="2022-09-27T15:21:00Z">
            <w:trPr>
              <w:divId w:val="486363627"/>
              <w:trHeight w:val="300"/>
            </w:trPr>
          </w:trPrChange>
        </w:trPr>
        <w:tc>
          <w:tcPr>
            <w:tcW w:w="960" w:type="dxa"/>
            <w:noWrap/>
            <w:hideMark/>
            <w:tcPrChange w:id="109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0991" w:author="Nick.Tolimieri [2]" w:date="2022-09-27T15:21:00Z"/>
                <w:del w:id="10992" w:author="Nick.Tolimieri" w:date="2022-09-30T14:57:00Z"/>
                <w:rFonts w:asciiTheme="minorHAnsi" w:eastAsiaTheme="minorHAnsi" w:hAnsiTheme="minorHAnsi" w:cstheme="minorBidi"/>
                <w:sz w:val="22"/>
                <w:szCs w:val="22"/>
                <w:rPrChange w:id="10993" w:author="Nick.Tolimieri [2]" w:date="2022-09-27T15:21:00Z">
                  <w:rPr>
                    <w:ins w:id="10994" w:author="Nick.Tolimieri [2]" w:date="2022-09-27T15:21:00Z"/>
                    <w:del w:id="10995" w:author="Nick.Tolimieri" w:date="2022-09-30T14:57:00Z"/>
                    <w:rFonts w:ascii="Calibri" w:hAnsi="Calibri" w:cs="Calibri"/>
                    <w:color w:val="000000"/>
                    <w:sz w:val="22"/>
                    <w:szCs w:val="22"/>
                  </w:rPr>
                </w:rPrChange>
              </w:rPr>
              <w:pPrChange w:id="10996" w:author="Nick.Tolimieri [2]" w:date="2022-09-27T15:21:00Z">
                <w:pPr/>
              </w:pPrChange>
            </w:pPr>
            <w:ins w:id="10997" w:author="Nick.Tolimieri [2]" w:date="2022-09-27T15:21:00Z">
              <w:del w:id="10998" w:author="Nick.Tolimieri" w:date="2022-09-30T14:57:00Z">
                <w:r w:rsidRPr="007772DD" w:rsidDel="0095582C">
                  <w:rPr>
                    <w:rFonts w:asciiTheme="minorHAnsi" w:eastAsiaTheme="minorHAnsi" w:hAnsiTheme="minorHAnsi" w:cstheme="minorBidi"/>
                    <w:sz w:val="22"/>
                    <w:szCs w:val="22"/>
                    <w:rPrChange w:id="10999"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0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01" w:author="Nick.Tolimieri [2]" w:date="2022-09-27T15:21:00Z"/>
                <w:del w:id="11002" w:author="Nick.Tolimieri" w:date="2022-09-30T14:57:00Z"/>
                <w:rFonts w:asciiTheme="minorHAnsi" w:eastAsiaTheme="minorHAnsi" w:hAnsiTheme="minorHAnsi" w:cstheme="minorBidi"/>
                <w:sz w:val="22"/>
                <w:szCs w:val="22"/>
                <w:rPrChange w:id="11003" w:author="Nick.Tolimieri [2]" w:date="2022-09-27T15:21:00Z">
                  <w:rPr>
                    <w:ins w:id="11004" w:author="Nick.Tolimieri [2]" w:date="2022-09-27T15:21:00Z"/>
                    <w:del w:id="11005" w:author="Nick.Tolimieri" w:date="2022-09-30T14:57:00Z"/>
                    <w:rFonts w:ascii="Calibri" w:hAnsi="Calibri" w:cs="Calibri"/>
                    <w:color w:val="000000"/>
                    <w:sz w:val="22"/>
                    <w:szCs w:val="22"/>
                  </w:rPr>
                </w:rPrChange>
              </w:rPr>
              <w:pPrChange w:id="11006" w:author="Nick.Tolimieri [2]" w:date="2022-09-27T15:21:00Z">
                <w:pPr>
                  <w:jc w:val="right"/>
                </w:pPr>
              </w:pPrChange>
            </w:pPr>
            <w:ins w:id="11007" w:author="Nick.Tolimieri [2]" w:date="2022-09-27T15:21:00Z">
              <w:del w:id="11008" w:author="Nick.Tolimieri" w:date="2022-09-30T14:57:00Z">
                <w:r w:rsidRPr="007772DD" w:rsidDel="0095582C">
                  <w:rPr>
                    <w:rFonts w:asciiTheme="minorHAnsi" w:eastAsiaTheme="minorHAnsi" w:hAnsiTheme="minorHAnsi" w:cstheme="minorBidi"/>
                    <w:sz w:val="22"/>
                    <w:szCs w:val="22"/>
                    <w:rPrChange w:id="11009" w:author="Nick.Tolimieri [2]" w:date="2022-09-27T15:21:00Z">
                      <w:rPr>
                        <w:rFonts w:ascii="Calibri" w:hAnsi="Calibri" w:cs="Calibri"/>
                        <w:color w:val="000000"/>
                        <w:sz w:val="22"/>
                        <w:szCs w:val="22"/>
                      </w:rPr>
                    </w:rPrChange>
                  </w:rPr>
                  <w:delText>2014</w:delText>
                </w:r>
              </w:del>
            </w:ins>
          </w:p>
        </w:tc>
        <w:tc>
          <w:tcPr>
            <w:tcW w:w="960" w:type="dxa"/>
            <w:noWrap/>
            <w:hideMark/>
            <w:tcPrChange w:id="110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11" w:author="Nick.Tolimieri [2]" w:date="2022-09-27T15:21:00Z"/>
                <w:del w:id="11012" w:author="Nick.Tolimieri" w:date="2022-09-30T14:57:00Z"/>
                <w:rFonts w:asciiTheme="minorHAnsi" w:eastAsiaTheme="minorHAnsi" w:hAnsiTheme="minorHAnsi" w:cstheme="minorBidi"/>
                <w:sz w:val="22"/>
                <w:szCs w:val="22"/>
                <w:rPrChange w:id="11013" w:author="Nick.Tolimieri [2]" w:date="2022-09-27T15:21:00Z">
                  <w:rPr>
                    <w:ins w:id="11014" w:author="Nick.Tolimieri [2]" w:date="2022-09-27T15:21:00Z"/>
                    <w:del w:id="11015" w:author="Nick.Tolimieri" w:date="2022-09-30T14:57:00Z"/>
                    <w:rFonts w:ascii="Calibri" w:hAnsi="Calibri" w:cs="Calibri"/>
                    <w:color w:val="000000"/>
                    <w:sz w:val="22"/>
                    <w:szCs w:val="22"/>
                  </w:rPr>
                </w:rPrChange>
              </w:rPr>
              <w:pPrChange w:id="11016" w:author="Nick.Tolimieri [2]" w:date="2022-09-27T15:21:00Z">
                <w:pPr>
                  <w:jc w:val="right"/>
                </w:pPr>
              </w:pPrChange>
            </w:pPr>
            <w:ins w:id="11017" w:author="Nick.Tolimieri [2]" w:date="2022-09-27T15:21:00Z">
              <w:del w:id="11018" w:author="Nick.Tolimieri" w:date="2022-09-30T14:57:00Z">
                <w:r w:rsidRPr="007772DD" w:rsidDel="0095582C">
                  <w:rPr>
                    <w:rFonts w:asciiTheme="minorHAnsi" w:eastAsiaTheme="minorHAnsi" w:hAnsiTheme="minorHAnsi" w:cstheme="minorBidi"/>
                    <w:sz w:val="22"/>
                    <w:szCs w:val="22"/>
                    <w:rPrChange w:id="11019" w:author="Nick.Tolimieri [2]" w:date="2022-09-27T15:21:00Z">
                      <w:rPr>
                        <w:rFonts w:ascii="Calibri" w:hAnsi="Calibri" w:cs="Calibri"/>
                        <w:color w:val="000000"/>
                        <w:sz w:val="22"/>
                        <w:szCs w:val="22"/>
                      </w:rPr>
                    </w:rPrChange>
                  </w:rPr>
                  <w:delText>2</w:delText>
                </w:r>
              </w:del>
            </w:ins>
          </w:p>
        </w:tc>
        <w:tc>
          <w:tcPr>
            <w:tcW w:w="960" w:type="dxa"/>
            <w:noWrap/>
            <w:hideMark/>
            <w:tcPrChange w:id="110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21" w:author="Nick.Tolimieri [2]" w:date="2022-09-27T15:21:00Z"/>
                <w:del w:id="11022" w:author="Nick.Tolimieri" w:date="2022-09-30T14:57:00Z"/>
                <w:rFonts w:asciiTheme="minorHAnsi" w:eastAsiaTheme="minorHAnsi" w:hAnsiTheme="minorHAnsi" w:cstheme="minorBidi"/>
                <w:sz w:val="22"/>
                <w:szCs w:val="22"/>
                <w:rPrChange w:id="11023" w:author="Nick.Tolimieri [2]" w:date="2022-09-27T15:21:00Z">
                  <w:rPr>
                    <w:ins w:id="11024" w:author="Nick.Tolimieri [2]" w:date="2022-09-27T15:21:00Z"/>
                    <w:del w:id="11025" w:author="Nick.Tolimieri" w:date="2022-09-30T14:57:00Z"/>
                    <w:rFonts w:ascii="Calibri" w:hAnsi="Calibri" w:cs="Calibri"/>
                    <w:color w:val="000000"/>
                    <w:sz w:val="22"/>
                    <w:szCs w:val="22"/>
                  </w:rPr>
                </w:rPrChange>
              </w:rPr>
              <w:pPrChange w:id="11026" w:author="Nick.Tolimieri [2]" w:date="2022-09-27T15:21:00Z">
                <w:pPr>
                  <w:jc w:val="right"/>
                </w:pPr>
              </w:pPrChange>
            </w:pPr>
            <w:ins w:id="11027" w:author="Nick.Tolimieri [2]" w:date="2022-09-27T15:21:00Z">
              <w:del w:id="11028" w:author="Nick.Tolimieri" w:date="2022-09-30T14:57:00Z">
                <w:r w:rsidRPr="007772DD" w:rsidDel="0095582C">
                  <w:rPr>
                    <w:rFonts w:asciiTheme="minorHAnsi" w:eastAsiaTheme="minorHAnsi" w:hAnsiTheme="minorHAnsi" w:cstheme="minorBidi"/>
                    <w:sz w:val="22"/>
                    <w:szCs w:val="22"/>
                    <w:rPrChange w:id="11029" w:author="Nick.Tolimieri [2]" w:date="2022-09-27T15:21:00Z">
                      <w:rPr>
                        <w:rFonts w:ascii="Calibri" w:hAnsi="Calibri" w:cs="Calibri"/>
                        <w:color w:val="000000"/>
                        <w:sz w:val="22"/>
                        <w:szCs w:val="22"/>
                      </w:rPr>
                    </w:rPrChange>
                  </w:rPr>
                  <w:delText>83</w:delText>
                </w:r>
              </w:del>
            </w:ins>
          </w:p>
        </w:tc>
        <w:tc>
          <w:tcPr>
            <w:tcW w:w="960" w:type="dxa"/>
            <w:noWrap/>
            <w:hideMark/>
            <w:tcPrChange w:id="110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31" w:author="Nick.Tolimieri [2]" w:date="2022-09-27T15:21:00Z"/>
                <w:del w:id="11032" w:author="Nick.Tolimieri" w:date="2022-09-30T14:57:00Z"/>
                <w:rFonts w:asciiTheme="minorHAnsi" w:eastAsiaTheme="minorHAnsi" w:hAnsiTheme="minorHAnsi" w:cstheme="minorBidi"/>
                <w:sz w:val="22"/>
                <w:szCs w:val="22"/>
                <w:rPrChange w:id="11033" w:author="Nick.Tolimieri [2]" w:date="2022-09-27T15:21:00Z">
                  <w:rPr>
                    <w:ins w:id="11034" w:author="Nick.Tolimieri [2]" w:date="2022-09-27T15:21:00Z"/>
                    <w:del w:id="11035" w:author="Nick.Tolimieri" w:date="2022-09-30T14:57:00Z"/>
                    <w:rFonts w:ascii="Calibri" w:hAnsi="Calibri" w:cs="Calibri"/>
                    <w:color w:val="000000"/>
                    <w:sz w:val="22"/>
                    <w:szCs w:val="22"/>
                  </w:rPr>
                </w:rPrChange>
              </w:rPr>
              <w:pPrChange w:id="11036" w:author="Nick.Tolimieri [2]" w:date="2022-09-27T15:21:00Z">
                <w:pPr>
                  <w:jc w:val="right"/>
                </w:pPr>
              </w:pPrChange>
            </w:pPr>
            <w:ins w:id="11037" w:author="Nick.Tolimieri [2]" w:date="2022-09-27T15:21:00Z">
              <w:del w:id="11038" w:author="Nick.Tolimieri" w:date="2022-09-30T14:57:00Z">
                <w:r w:rsidRPr="007772DD" w:rsidDel="0095582C">
                  <w:rPr>
                    <w:rFonts w:asciiTheme="minorHAnsi" w:eastAsiaTheme="minorHAnsi" w:hAnsiTheme="minorHAnsi" w:cstheme="minorBidi"/>
                    <w:sz w:val="22"/>
                    <w:szCs w:val="22"/>
                    <w:rPrChange w:id="11039" w:author="Nick.Tolimieri [2]" w:date="2022-09-27T15:21:00Z">
                      <w:rPr>
                        <w:rFonts w:ascii="Calibri" w:hAnsi="Calibri" w:cs="Calibri"/>
                        <w:color w:val="000000"/>
                        <w:sz w:val="22"/>
                        <w:szCs w:val="22"/>
                      </w:rPr>
                    </w:rPrChange>
                  </w:rPr>
                  <w:delText>4</w:delText>
                </w:r>
              </w:del>
            </w:ins>
          </w:p>
        </w:tc>
        <w:tc>
          <w:tcPr>
            <w:tcW w:w="960" w:type="dxa"/>
            <w:noWrap/>
            <w:hideMark/>
            <w:tcPrChange w:id="110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41" w:author="Nick.Tolimieri [2]" w:date="2022-09-27T15:21:00Z"/>
                <w:del w:id="11042" w:author="Nick.Tolimieri" w:date="2022-09-30T14:57:00Z"/>
                <w:rFonts w:asciiTheme="minorHAnsi" w:eastAsiaTheme="minorHAnsi" w:hAnsiTheme="minorHAnsi" w:cstheme="minorBidi"/>
                <w:sz w:val="22"/>
                <w:szCs w:val="22"/>
                <w:rPrChange w:id="11043" w:author="Nick.Tolimieri [2]" w:date="2022-09-27T15:21:00Z">
                  <w:rPr>
                    <w:ins w:id="11044" w:author="Nick.Tolimieri [2]" w:date="2022-09-27T15:21:00Z"/>
                    <w:del w:id="11045" w:author="Nick.Tolimieri" w:date="2022-09-30T14:57:00Z"/>
                    <w:rFonts w:ascii="Calibri" w:hAnsi="Calibri" w:cs="Calibri"/>
                    <w:color w:val="000000"/>
                    <w:sz w:val="22"/>
                    <w:szCs w:val="22"/>
                  </w:rPr>
                </w:rPrChange>
              </w:rPr>
              <w:pPrChange w:id="11046" w:author="Nick.Tolimieri [2]" w:date="2022-09-27T15:21:00Z">
                <w:pPr>
                  <w:jc w:val="right"/>
                </w:pPr>
              </w:pPrChange>
            </w:pPr>
            <w:ins w:id="11047" w:author="Nick.Tolimieri [2]" w:date="2022-09-27T15:21:00Z">
              <w:del w:id="11048" w:author="Nick.Tolimieri" w:date="2022-09-30T14:57:00Z">
                <w:r w:rsidRPr="007772DD" w:rsidDel="0095582C">
                  <w:rPr>
                    <w:rFonts w:asciiTheme="minorHAnsi" w:eastAsiaTheme="minorHAnsi" w:hAnsiTheme="minorHAnsi" w:cstheme="minorBidi"/>
                    <w:sz w:val="22"/>
                    <w:szCs w:val="22"/>
                    <w:rPrChange w:id="11049" w:author="Nick.Tolimieri [2]" w:date="2022-09-27T15:21:00Z">
                      <w:rPr>
                        <w:rFonts w:ascii="Calibri" w:hAnsi="Calibri" w:cs="Calibri"/>
                        <w:color w:val="000000"/>
                        <w:sz w:val="22"/>
                        <w:szCs w:val="22"/>
                      </w:rPr>
                    </w:rPrChange>
                  </w:rPr>
                  <w:delText>77</w:delText>
                </w:r>
              </w:del>
            </w:ins>
          </w:p>
        </w:tc>
        <w:tc>
          <w:tcPr>
            <w:tcW w:w="960" w:type="dxa"/>
            <w:noWrap/>
            <w:hideMark/>
            <w:tcPrChange w:id="110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51" w:author="Nick.Tolimieri [2]" w:date="2022-09-27T15:21:00Z"/>
                <w:del w:id="11052" w:author="Nick.Tolimieri" w:date="2022-09-30T14:57:00Z"/>
                <w:rFonts w:asciiTheme="minorHAnsi" w:eastAsiaTheme="minorHAnsi" w:hAnsiTheme="minorHAnsi" w:cstheme="minorBidi"/>
                <w:sz w:val="22"/>
                <w:szCs w:val="22"/>
                <w:rPrChange w:id="11053" w:author="Nick.Tolimieri [2]" w:date="2022-09-27T15:21:00Z">
                  <w:rPr>
                    <w:ins w:id="11054" w:author="Nick.Tolimieri [2]" w:date="2022-09-27T15:21:00Z"/>
                    <w:del w:id="11055" w:author="Nick.Tolimieri" w:date="2022-09-30T14:57:00Z"/>
                    <w:rFonts w:ascii="Calibri" w:hAnsi="Calibri" w:cs="Calibri"/>
                    <w:color w:val="000000"/>
                    <w:sz w:val="22"/>
                    <w:szCs w:val="22"/>
                  </w:rPr>
                </w:rPrChange>
              </w:rPr>
              <w:pPrChange w:id="11056" w:author="Nick.Tolimieri [2]" w:date="2022-09-27T15:21:00Z">
                <w:pPr>
                  <w:jc w:val="right"/>
                </w:pPr>
              </w:pPrChange>
            </w:pPr>
            <w:ins w:id="11057" w:author="Nick.Tolimieri [2]" w:date="2022-09-27T15:21:00Z">
              <w:del w:id="11058" w:author="Nick.Tolimieri" w:date="2022-09-30T14:57:00Z">
                <w:r w:rsidRPr="007772DD" w:rsidDel="0095582C">
                  <w:rPr>
                    <w:rFonts w:asciiTheme="minorHAnsi" w:eastAsiaTheme="minorHAnsi" w:hAnsiTheme="minorHAnsi" w:cstheme="minorBidi"/>
                    <w:sz w:val="22"/>
                    <w:szCs w:val="22"/>
                    <w:rPrChange w:id="11059" w:author="Nick.Tolimieri [2]" w:date="2022-09-27T15:21:00Z">
                      <w:rPr>
                        <w:rFonts w:ascii="Calibri" w:hAnsi="Calibri" w:cs="Calibri"/>
                        <w:color w:val="000000"/>
                        <w:sz w:val="22"/>
                        <w:szCs w:val="22"/>
                      </w:rPr>
                    </w:rPrChange>
                  </w:rPr>
                  <w:delText>6</w:delText>
                </w:r>
              </w:del>
            </w:ins>
          </w:p>
        </w:tc>
        <w:tc>
          <w:tcPr>
            <w:tcW w:w="960" w:type="dxa"/>
            <w:noWrap/>
            <w:hideMark/>
            <w:tcPrChange w:id="110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61" w:author="Nick.Tolimieri [2]" w:date="2022-09-27T15:21:00Z"/>
                <w:del w:id="11062" w:author="Nick.Tolimieri" w:date="2022-09-30T14:57:00Z"/>
                <w:rFonts w:asciiTheme="minorHAnsi" w:eastAsiaTheme="minorHAnsi" w:hAnsiTheme="minorHAnsi" w:cstheme="minorBidi"/>
                <w:sz w:val="22"/>
                <w:szCs w:val="22"/>
                <w:rPrChange w:id="11063" w:author="Nick.Tolimieri [2]" w:date="2022-09-27T15:21:00Z">
                  <w:rPr>
                    <w:ins w:id="11064" w:author="Nick.Tolimieri [2]" w:date="2022-09-27T15:21:00Z"/>
                    <w:del w:id="11065" w:author="Nick.Tolimieri" w:date="2022-09-30T14:57:00Z"/>
                    <w:rFonts w:ascii="Calibri" w:hAnsi="Calibri" w:cs="Calibri"/>
                    <w:color w:val="000000"/>
                    <w:sz w:val="22"/>
                    <w:szCs w:val="22"/>
                  </w:rPr>
                </w:rPrChange>
              </w:rPr>
              <w:pPrChange w:id="11066" w:author="Nick.Tolimieri [2]" w:date="2022-09-27T15:21:00Z">
                <w:pPr>
                  <w:jc w:val="right"/>
                </w:pPr>
              </w:pPrChange>
            </w:pPr>
            <w:ins w:id="11067" w:author="Nick.Tolimieri [2]" w:date="2022-09-27T15:21:00Z">
              <w:del w:id="11068" w:author="Nick.Tolimieri" w:date="2022-09-30T14:57:00Z">
                <w:r w:rsidRPr="007772DD" w:rsidDel="0095582C">
                  <w:rPr>
                    <w:rFonts w:asciiTheme="minorHAnsi" w:eastAsiaTheme="minorHAnsi" w:hAnsiTheme="minorHAnsi" w:cstheme="minorBidi"/>
                    <w:sz w:val="22"/>
                    <w:szCs w:val="22"/>
                    <w:rPrChange w:id="11069" w:author="Nick.Tolimieri [2]" w:date="2022-09-27T15:21:00Z">
                      <w:rPr>
                        <w:rFonts w:ascii="Calibri" w:hAnsi="Calibri" w:cs="Calibri"/>
                        <w:color w:val="000000"/>
                        <w:sz w:val="22"/>
                        <w:szCs w:val="22"/>
                      </w:rPr>
                    </w:rPrChange>
                  </w:rPr>
                  <w:delText>29</w:delText>
                </w:r>
              </w:del>
            </w:ins>
          </w:p>
        </w:tc>
        <w:tc>
          <w:tcPr>
            <w:tcW w:w="960" w:type="dxa"/>
            <w:noWrap/>
            <w:hideMark/>
            <w:tcPrChange w:id="110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71" w:author="Nick.Tolimieri [2]" w:date="2022-09-27T15:21:00Z"/>
                <w:del w:id="11072" w:author="Nick.Tolimieri" w:date="2022-09-30T14:57:00Z"/>
                <w:rFonts w:asciiTheme="minorHAnsi" w:eastAsiaTheme="minorHAnsi" w:hAnsiTheme="minorHAnsi" w:cstheme="minorBidi"/>
                <w:sz w:val="22"/>
                <w:szCs w:val="22"/>
                <w:rPrChange w:id="11073" w:author="Nick.Tolimieri [2]" w:date="2022-09-27T15:21:00Z">
                  <w:rPr>
                    <w:ins w:id="11074" w:author="Nick.Tolimieri [2]" w:date="2022-09-27T15:21:00Z"/>
                    <w:del w:id="11075" w:author="Nick.Tolimieri" w:date="2022-09-30T14:57:00Z"/>
                    <w:rFonts w:ascii="Calibri" w:hAnsi="Calibri" w:cs="Calibri"/>
                    <w:color w:val="000000"/>
                    <w:sz w:val="22"/>
                    <w:szCs w:val="22"/>
                  </w:rPr>
                </w:rPrChange>
              </w:rPr>
              <w:pPrChange w:id="11076" w:author="Nick.Tolimieri [2]" w:date="2022-09-27T15:21:00Z">
                <w:pPr>
                  <w:jc w:val="right"/>
                </w:pPr>
              </w:pPrChange>
            </w:pPr>
            <w:ins w:id="11077" w:author="Nick.Tolimieri [2]" w:date="2022-09-27T15:21:00Z">
              <w:del w:id="11078" w:author="Nick.Tolimieri" w:date="2022-09-30T14:57:00Z">
                <w:r w:rsidRPr="007772DD" w:rsidDel="0095582C">
                  <w:rPr>
                    <w:rFonts w:asciiTheme="minorHAnsi" w:eastAsiaTheme="minorHAnsi" w:hAnsiTheme="minorHAnsi" w:cstheme="minorBidi"/>
                    <w:sz w:val="22"/>
                    <w:szCs w:val="22"/>
                    <w:rPrChange w:id="11079" w:author="Nick.Tolimieri [2]" w:date="2022-09-27T15:21:00Z">
                      <w:rPr>
                        <w:rFonts w:ascii="Calibri" w:hAnsi="Calibri" w:cs="Calibri"/>
                        <w:color w:val="000000"/>
                        <w:sz w:val="22"/>
                        <w:szCs w:val="22"/>
                      </w:rPr>
                    </w:rPrChange>
                  </w:rPr>
                  <w:delText>2.59</w:delText>
                </w:r>
              </w:del>
            </w:ins>
          </w:p>
        </w:tc>
        <w:tc>
          <w:tcPr>
            <w:tcW w:w="960" w:type="dxa"/>
            <w:noWrap/>
            <w:hideMark/>
            <w:tcPrChange w:id="110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81" w:author="Nick.Tolimieri [2]" w:date="2022-09-27T15:21:00Z"/>
                <w:del w:id="11082" w:author="Nick.Tolimieri" w:date="2022-09-30T14:57:00Z"/>
                <w:rFonts w:asciiTheme="minorHAnsi" w:eastAsiaTheme="minorHAnsi" w:hAnsiTheme="minorHAnsi" w:cstheme="minorBidi"/>
                <w:sz w:val="22"/>
                <w:szCs w:val="22"/>
                <w:rPrChange w:id="11083" w:author="Nick.Tolimieri [2]" w:date="2022-09-27T15:21:00Z">
                  <w:rPr>
                    <w:ins w:id="11084" w:author="Nick.Tolimieri [2]" w:date="2022-09-27T15:21:00Z"/>
                    <w:del w:id="11085" w:author="Nick.Tolimieri" w:date="2022-09-30T14:57:00Z"/>
                    <w:rFonts w:ascii="Calibri" w:hAnsi="Calibri" w:cs="Calibri"/>
                    <w:color w:val="000000"/>
                    <w:sz w:val="22"/>
                    <w:szCs w:val="22"/>
                  </w:rPr>
                </w:rPrChange>
              </w:rPr>
              <w:pPrChange w:id="11086" w:author="Nick.Tolimieri [2]" w:date="2022-09-27T15:21:00Z">
                <w:pPr>
                  <w:jc w:val="right"/>
                </w:pPr>
              </w:pPrChange>
            </w:pPr>
            <w:ins w:id="11087" w:author="Nick.Tolimieri [2]" w:date="2022-09-27T15:21:00Z">
              <w:del w:id="11088" w:author="Nick.Tolimieri" w:date="2022-09-30T14:57:00Z">
                <w:r w:rsidRPr="007772DD" w:rsidDel="0095582C">
                  <w:rPr>
                    <w:rFonts w:asciiTheme="minorHAnsi" w:eastAsiaTheme="minorHAnsi" w:hAnsiTheme="minorHAnsi" w:cstheme="minorBidi"/>
                    <w:sz w:val="22"/>
                    <w:szCs w:val="22"/>
                    <w:rPrChange w:id="11089" w:author="Nick.Tolimieri [2]" w:date="2022-09-27T15:21:00Z">
                      <w:rPr>
                        <w:rFonts w:ascii="Calibri" w:hAnsi="Calibri" w:cs="Calibri"/>
                        <w:color w:val="000000"/>
                        <w:sz w:val="22"/>
                        <w:szCs w:val="22"/>
                      </w:rPr>
                    </w:rPrChange>
                  </w:rPr>
                  <w:delText>0.5</w:delText>
                </w:r>
              </w:del>
            </w:ins>
          </w:p>
        </w:tc>
      </w:tr>
      <w:tr w:rsidR="007772DD" w:rsidRPr="007772DD" w:rsidDel="0095582C" w:rsidTr="007772DD">
        <w:trPr>
          <w:divId w:val="486363627"/>
          <w:trHeight w:val="300"/>
          <w:ins w:id="11090" w:author="Nick.Tolimieri [2]" w:date="2022-09-27T15:21:00Z"/>
          <w:del w:id="11091" w:author="Nick.Tolimieri" w:date="2022-09-30T14:57:00Z"/>
          <w:trPrChange w:id="11092" w:author="Nick.Tolimieri [2]" w:date="2022-09-27T15:21:00Z">
            <w:trPr>
              <w:divId w:val="486363627"/>
              <w:trHeight w:val="300"/>
            </w:trPr>
          </w:trPrChange>
        </w:trPr>
        <w:tc>
          <w:tcPr>
            <w:tcW w:w="960" w:type="dxa"/>
            <w:noWrap/>
            <w:hideMark/>
            <w:tcPrChange w:id="110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094" w:author="Nick.Tolimieri [2]" w:date="2022-09-27T15:21:00Z"/>
                <w:del w:id="11095" w:author="Nick.Tolimieri" w:date="2022-09-30T14:57:00Z"/>
                <w:rFonts w:asciiTheme="minorHAnsi" w:eastAsiaTheme="minorHAnsi" w:hAnsiTheme="minorHAnsi" w:cstheme="minorBidi"/>
                <w:sz w:val="22"/>
                <w:szCs w:val="22"/>
                <w:rPrChange w:id="11096" w:author="Nick.Tolimieri [2]" w:date="2022-09-27T15:21:00Z">
                  <w:rPr>
                    <w:ins w:id="11097" w:author="Nick.Tolimieri [2]" w:date="2022-09-27T15:21:00Z"/>
                    <w:del w:id="11098" w:author="Nick.Tolimieri" w:date="2022-09-30T14:57:00Z"/>
                    <w:rFonts w:ascii="Calibri" w:hAnsi="Calibri" w:cs="Calibri"/>
                    <w:color w:val="000000"/>
                    <w:sz w:val="22"/>
                    <w:szCs w:val="22"/>
                  </w:rPr>
                </w:rPrChange>
              </w:rPr>
              <w:pPrChange w:id="11099" w:author="Nick.Tolimieri [2]" w:date="2022-09-27T15:21:00Z">
                <w:pPr/>
              </w:pPrChange>
            </w:pPr>
            <w:ins w:id="11100" w:author="Nick.Tolimieri [2]" w:date="2022-09-27T15:21:00Z">
              <w:del w:id="11101" w:author="Nick.Tolimieri" w:date="2022-09-30T14:57:00Z">
                <w:r w:rsidRPr="007772DD" w:rsidDel="0095582C">
                  <w:rPr>
                    <w:rFonts w:asciiTheme="minorHAnsi" w:eastAsiaTheme="minorHAnsi" w:hAnsiTheme="minorHAnsi" w:cstheme="minorBidi"/>
                    <w:sz w:val="22"/>
                    <w:szCs w:val="22"/>
                    <w:rPrChange w:id="11102"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1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04" w:author="Nick.Tolimieri [2]" w:date="2022-09-27T15:21:00Z"/>
                <w:del w:id="11105" w:author="Nick.Tolimieri" w:date="2022-09-30T14:57:00Z"/>
                <w:rFonts w:asciiTheme="minorHAnsi" w:eastAsiaTheme="minorHAnsi" w:hAnsiTheme="minorHAnsi" w:cstheme="minorBidi"/>
                <w:sz w:val="22"/>
                <w:szCs w:val="22"/>
                <w:rPrChange w:id="11106" w:author="Nick.Tolimieri [2]" w:date="2022-09-27T15:21:00Z">
                  <w:rPr>
                    <w:ins w:id="11107" w:author="Nick.Tolimieri [2]" w:date="2022-09-27T15:21:00Z"/>
                    <w:del w:id="11108" w:author="Nick.Tolimieri" w:date="2022-09-30T14:57:00Z"/>
                    <w:rFonts w:ascii="Calibri" w:hAnsi="Calibri" w:cs="Calibri"/>
                    <w:color w:val="000000"/>
                    <w:sz w:val="22"/>
                    <w:szCs w:val="22"/>
                  </w:rPr>
                </w:rPrChange>
              </w:rPr>
              <w:pPrChange w:id="11109" w:author="Nick.Tolimieri [2]" w:date="2022-09-27T15:21:00Z">
                <w:pPr>
                  <w:jc w:val="right"/>
                </w:pPr>
              </w:pPrChange>
            </w:pPr>
            <w:ins w:id="11110" w:author="Nick.Tolimieri [2]" w:date="2022-09-27T15:21:00Z">
              <w:del w:id="11111" w:author="Nick.Tolimieri" w:date="2022-09-30T14:57:00Z">
                <w:r w:rsidRPr="007772DD" w:rsidDel="0095582C">
                  <w:rPr>
                    <w:rFonts w:asciiTheme="minorHAnsi" w:eastAsiaTheme="minorHAnsi" w:hAnsiTheme="minorHAnsi" w:cstheme="minorBidi"/>
                    <w:sz w:val="22"/>
                    <w:szCs w:val="22"/>
                    <w:rPrChange w:id="11112" w:author="Nick.Tolimieri [2]" w:date="2022-09-27T15:21:00Z">
                      <w:rPr>
                        <w:rFonts w:ascii="Calibri" w:hAnsi="Calibri" w:cs="Calibri"/>
                        <w:color w:val="000000"/>
                        <w:sz w:val="22"/>
                        <w:szCs w:val="22"/>
                      </w:rPr>
                    </w:rPrChange>
                  </w:rPr>
                  <w:delText>2015</w:delText>
                </w:r>
              </w:del>
            </w:ins>
          </w:p>
        </w:tc>
        <w:tc>
          <w:tcPr>
            <w:tcW w:w="960" w:type="dxa"/>
            <w:noWrap/>
            <w:hideMark/>
            <w:tcPrChange w:id="111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14" w:author="Nick.Tolimieri [2]" w:date="2022-09-27T15:21:00Z"/>
                <w:del w:id="11115" w:author="Nick.Tolimieri" w:date="2022-09-30T14:57:00Z"/>
                <w:rFonts w:asciiTheme="minorHAnsi" w:eastAsiaTheme="minorHAnsi" w:hAnsiTheme="minorHAnsi" w:cstheme="minorBidi"/>
                <w:sz w:val="22"/>
                <w:szCs w:val="22"/>
                <w:rPrChange w:id="11116" w:author="Nick.Tolimieri [2]" w:date="2022-09-27T15:21:00Z">
                  <w:rPr>
                    <w:ins w:id="11117" w:author="Nick.Tolimieri [2]" w:date="2022-09-27T15:21:00Z"/>
                    <w:del w:id="11118" w:author="Nick.Tolimieri" w:date="2022-09-30T14:57:00Z"/>
                    <w:rFonts w:ascii="Calibri" w:hAnsi="Calibri" w:cs="Calibri"/>
                    <w:color w:val="000000"/>
                    <w:sz w:val="22"/>
                    <w:szCs w:val="22"/>
                  </w:rPr>
                </w:rPrChange>
              </w:rPr>
              <w:pPrChange w:id="11119" w:author="Nick.Tolimieri [2]" w:date="2022-09-27T15:21:00Z">
                <w:pPr>
                  <w:jc w:val="right"/>
                </w:pPr>
              </w:pPrChange>
            </w:pPr>
            <w:ins w:id="11120" w:author="Nick.Tolimieri [2]" w:date="2022-09-27T15:21:00Z">
              <w:del w:id="11121" w:author="Nick.Tolimieri" w:date="2022-09-30T14:57:00Z">
                <w:r w:rsidRPr="007772DD" w:rsidDel="0095582C">
                  <w:rPr>
                    <w:rFonts w:asciiTheme="minorHAnsi" w:eastAsiaTheme="minorHAnsi" w:hAnsiTheme="minorHAnsi" w:cstheme="minorBidi"/>
                    <w:sz w:val="22"/>
                    <w:szCs w:val="22"/>
                    <w:rPrChange w:id="11122" w:author="Nick.Tolimieri [2]" w:date="2022-09-27T15:21:00Z">
                      <w:rPr>
                        <w:rFonts w:ascii="Calibri" w:hAnsi="Calibri" w:cs="Calibri"/>
                        <w:color w:val="000000"/>
                        <w:sz w:val="22"/>
                        <w:szCs w:val="22"/>
                      </w:rPr>
                    </w:rPrChange>
                  </w:rPr>
                  <w:delText>0</w:delText>
                </w:r>
              </w:del>
            </w:ins>
          </w:p>
        </w:tc>
        <w:tc>
          <w:tcPr>
            <w:tcW w:w="960" w:type="dxa"/>
            <w:noWrap/>
            <w:hideMark/>
            <w:tcPrChange w:id="111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24" w:author="Nick.Tolimieri [2]" w:date="2022-09-27T15:21:00Z"/>
                <w:del w:id="11125" w:author="Nick.Tolimieri" w:date="2022-09-30T14:57:00Z"/>
                <w:rFonts w:asciiTheme="minorHAnsi" w:eastAsiaTheme="minorHAnsi" w:hAnsiTheme="minorHAnsi" w:cstheme="minorBidi"/>
                <w:sz w:val="22"/>
                <w:szCs w:val="22"/>
                <w:rPrChange w:id="11126" w:author="Nick.Tolimieri [2]" w:date="2022-09-27T15:21:00Z">
                  <w:rPr>
                    <w:ins w:id="11127" w:author="Nick.Tolimieri [2]" w:date="2022-09-27T15:21:00Z"/>
                    <w:del w:id="11128" w:author="Nick.Tolimieri" w:date="2022-09-30T14:57:00Z"/>
                    <w:rFonts w:ascii="Calibri" w:hAnsi="Calibri" w:cs="Calibri"/>
                    <w:color w:val="000000"/>
                    <w:sz w:val="22"/>
                    <w:szCs w:val="22"/>
                  </w:rPr>
                </w:rPrChange>
              </w:rPr>
              <w:pPrChange w:id="11129" w:author="Nick.Tolimieri [2]" w:date="2022-09-27T15:21:00Z">
                <w:pPr>
                  <w:jc w:val="right"/>
                </w:pPr>
              </w:pPrChange>
            </w:pPr>
            <w:ins w:id="11130" w:author="Nick.Tolimieri [2]" w:date="2022-09-27T15:21:00Z">
              <w:del w:id="11131" w:author="Nick.Tolimieri" w:date="2022-09-30T14:57:00Z">
                <w:r w:rsidRPr="007772DD" w:rsidDel="0095582C">
                  <w:rPr>
                    <w:rFonts w:asciiTheme="minorHAnsi" w:eastAsiaTheme="minorHAnsi" w:hAnsiTheme="minorHAnsi" w:cstheme="minorBidi"/>
                    <w:sz w:val="22"/>
                    <w:szCs w:val="22"/>
                    <w:rPrChange w:id="11132" w:author="Nick.Tolimieri [2]" w:date="2022-09-27T15:21:00Z">
                      <w:rPr>
                        <w:rFonts w:ascii="Calibri" w:hAnsi="Calibri" w:cs="Calibri"/>
                        <w:color w:val="000000"/>
                        <w:sz w:val="22"/>
                        <w:szCs w:val="22"/>
                      </w:rPr>
                    </w:rPrChange>
                  </w:rPr>
                  <w:delText>98</w:delText>
                </w:r>
              </w:del>
            </w:ins>
          </w:p>
        </w:tc>
        <w:tc>
          <w:tcPr>
            <w:tcW w:w="960" w:type="dxa"/>
            <w:noWrap/>
            <w:hideMark/>
            <w:tcPrChange w:id="111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34" w:author="Nick.Tolimieri [2]" w:date="2022-09-27T15:21:00Z"/>
                <w:del w:id="11135" w:author="Nick.Tolimieri" w:date="2022-09-30T14:57:00Z"/>
                <w:rFonts w:asciiTheme="minorHAnsi" w:eastAsiaTheme="minorHAnsi" w:hAnsiTheme="minorHAnsi" w:cstheme="minorBidi"/>
                <w:sz w:val="22"/>
                <w:szCs w:val="22"/>
                <w:rPrChange w:id="11136" w:author="Nick.Tolimieri [2]" w:date="2022-09-27T15:21:00Z">
                  <w:rPr>
                    <w:ins w:id="11137" w:author="Nick.Tolimieri [2]" w:date="2022-09-27T15:21:00Z"/>
                    <w:del w:id="11138" w:author="Nick.Tolimieri" w:date="2022-09-30T14:57:00Z"/>
                    <w:rFonts w:ascii="Calibri" w:hAnsi="Calibri" w:cs="Calibri"/>
                    <w:color w:val="000000"/>
                    <w:sz w:val="22"/>
                    <w:szCs w:val="22"/>
                  </w:rPr>
                </w:rPrChange>
              </w:rPr>
              <w:pPrChange w:id="11139" w:author="Nick.Tolimieri [2]" w:date="2022-09-27T15:21:00Z">
                <w:pPr>
                  <w:jc w:val="right"/>
                </w:pPr>
              </w:pPrChange>
            </w:pPr>
            <w:ins w:id="11140" w:author="Nick.Tolimieri [2]" w:date="2022-09-27T15:21:00Z">
              <w:del w:id="11141" w:author="Nick.Tolimieri" w:date="2022-09-30T14:57:00Z">
                <w:r w:rsidRPr="007772DD" w:rsidDel="0095582C">
                  <w:rPr>
                    <w:rFonts w:asciiTheme="minorHAnsi" w:eastAsiaTheme="minorHAnsi" w:hAnsiTheme="minorHAnsi" w:cstheme="minorBidi"/>
                    <w:sz w:val="22"/>
                    <w:szCs w:val="22"/>
                    <w:rPrChange w:id="11142" w:author="Nick.Tolimieri [2]" w:date="2022-09-27T15:21:00Z">
                      <w:rPr>
                        <w:rFonts w:ascii="Calibri" w:hAnsi="Calibri" w:cs="Calibri"/>
                        <w:color w:val="000000"/>
                        <w:sz w:val="22"/>
                        <w:szCs w:val="22"/>
                      </w:rPr>
                    </w:rPrChange>
                  </w:rPr>
                  <w:delText>6</w:delText>
                </w:r>
              </w:del>
            </w:ins>
          </w:p>
        </w:tc>
        <w:tc>
          <w:tcPr>
            <w:tcW w:w="960" w:type="dxa"/>
            <w:noWrap/>
            <w:hideMark/>
            <w:tcPrChange w:id="111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44" w:author="Nick.Tolimieri [2]" w:date="2022-09-27T15:21:00Z"/>
                <w:del w:id="11145" w:author="Nick.Tolimieri" w:date="2022-09-30T14:57:00Z"/>
                <w:rFonts w:asciiTheme="minorHAnsi" w:eastAsiaTheme="minorHAnsi" w:hAnsiTheme="minorHAnsi" w:cstheme="minorBidi"/>
                <w:sz w:val="22"/>
                <w:szCs w:val="22"/>
                <w:rPrChange w:id="11146" w:author="Nick.Tolimieri [2]" w:date="2022-09-27T15:21:00Z">
                  <w:rPr>
                    <w:ins w:id="11147" w:author="Nick.Tolimieri [2]" w:date="2022-09-27T15:21:00Z"/>
                    <w:del w:id="11148" w:author="Nick.Tolimieri" w:date="2022-09-30T14:57:00Z"/>
                    <w:rFonts w:ascii="Calibri" w:hAnsi="Calibri" w:cs="Calibri"/>
                    <w:color w:val="000000"/>
                    <w:sz w:val="22"/>
                    <w:szCs w:val="22"/>
                  </w:rPr>
                </w:rPrChange>
              </w:rPr>
              <w:pPrChange w:id="11149" w:author="Nick.Tolimieri [2]" w:date="2022-09-27T15:21:00Z">
                <w:pPr>
                  <w:jc w:val="right"/>
                </w:pPr>
              </w:pPrChange>
            </w:pPr>
            <w:ins w:id="11150" w:author="Nick.Tolimieri [2]" w:date="2022-09-27T15:21:00Z">
              <w:del w:id="11151" w:author="Nick.Tolimieri" w:date="2022-09-30T14:57:00Z">
                <w:r w:rsidRPr="007772DD" w:rsidDel="0095582C">
                  <w:rPr>
                    <w:rFonts w:asciiTheme="minorHAnsi" w:eastAsiaTheme="minorHAnsi" w:hAnsiTheme="minorHAnsi" w:cstheme="minorBidi"/>
                    <w:sz w:val="22"/>
                    <w:szCs w:val="22"/>
                    <w:rPrChange w:id="11152" w:author="Nick.Tolimieri [2]" w:date="2022-09-27T15:21:00Z">
                      <w:rPr>
                        <w:rFonts w:ascii="Calibri" w:hAnsi="Calibri" w:cs="Calibri"/>
                        <w:color w:val="000000"/>
                        <w:sz w:val="22"/>
                        <w:szCs w:val="22"/>
                      </w:rPr>
                    </w:rPrChange>
                  </w:rPr>
                  <w:delText>77</w:delText>
                </w:r>
              </w:del>
            </w:ins>
          </w:p>
        </w:tc>
        <w:tc>
          <w:tcPr>
            <w:tcW w:w="960" w:type="dxa"/>
            <w:noWrap/>
            <w:hideMark/>
            <w:tcPrChange w:id="111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54" w:author="Nick.Tolimieri [2]" w:date="2022-09-27T15:21:00Z"/>
                <w:del w:id="11155" w:author="Nick.Tolimieri" w:date="2022-09-30T14:57:00Z"/>
                <w:rFonts w:asciiTheme="minorHAnsi" w:eastAsiaTheme="minorHAnsi" w:hAnsiTheme="minorHAnsi" w:cstheme="minorBidi"/>
                <w:sz w:val="22"/>
                <w:szCs w:val="22"/>
                <w:rPrChange w:id="11156" w:author="Nick.Tolimieri [2]" w:date="2022-09-27T15:21:00Z">
                  <w:rPr>
                    <w:ins w:id="11157" w:author="Nick.Tolimieri [2]" w:date="2022-09-27T15:21:00Z"/>
                    <w:del w:id="11158" w:author="Nick.Tolimieri" w:date="2022-09-30T14:57:00Z"/>
                    <w:rFonts w:ascii="Calibri" w:hAnsi="Calibri" w:cs="Calibri"/>
                    <w:color w:val="000000"/>
                    <w:sz w:val="22"/>
                    <w:szCs w:val="22"/>
                  </w:rPr>
                </w:rPrChange>
              </w:rPr>
              <w:pPrChange w:id="11159" w:author="Nick.Tolimieri [2]" w:date="2022-09-27T15:21:00Z">
                <w:pPr>
                  <w:jc w:val="right"/>
                </w:pPr>
              </w:pPrChange>
            </w:pPr>
            <w:ins w:id="11160" w:author="Nick.Tolimieri [2]" w:date="2022-09-27T15:21:00Z">
              <w:del w:id="11161" w:author="Nick.Tolimieri" w:date="2022-09-30T14:57:00Z">
                <w:r w:rsidRPr="007772DD" w:rsidDel="0095582C">
                  <w:rPr>
                    <w:rFonts w:asciiTheme="minorHAnsi" w:eastAsiaTheme="minorHAnsi" w:hAnsiTheme="minorHAnsi" w:cstheme="minorBidi"/>
                    <w:sz w:val="22"/>
                    <w:szCs w:val="22"/>
                    <w:rPrChange w:id="11162" w:author="Nick.Tolimieri [2]" w:date="2022-09-27T15:21:00Z">
                      <w:rPr>
                        <w:rFonts w:ascii="Calibri" w:hAnsi="Calibri" w:cs="Calibri"/>
                        <w:color w:val="000000"/>
                        <w:sz w:val="22"/>
                        <w:szCs w:val="22"/>
                      </w:rPr>
                    </w:rPrChange>
                  </w:rPr>
                  <w:delText>5</w:delText>
                </w:r>
              </w:del>
            </w:ins>
          </w:p>
        </w:tc>
        <w:tc>
          <w:tcPr>
            <w:tcW w:w="960" w:type="dxa"/>
            <w:noWrap/>
            <w:hideMark/>
            <w:tcPrChange w:id="111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64" w:author="Nick.Tolimieri [2]" w:date="2022-09-27T15:21:00Z"/>
                <w:del w:id="11165" w:author="Nick.Tolimieri" w:date="2022-09-30T14:57:00Z"/>
                <w:rFonts w:asciiTheme="minorHAnsi" w:eastAsiaTheme="minorHAnsi" w:hAnsiTheme="minorHAnsi" w:cstheme="minorBidi"/>
                <w:sz w:val="22"/>
                <w:szCs w:val="22"/>
                <w:rPrChange w:id="11166" w:author="Nick.Tolimieri [2]" w:date="2022-09-27T15:21:00Z">
                  <w:rPr>
                    <w:ins w:id="11167" w:author="Nick.Tolimieri [2]" w:date="2022-09-27T15:21:00Z"/>
                    <w:del w:id="11168" w:author="Nick.Tolimieri" w:date="2022-09-30T14:57:00Z"/>
                    <w:rFonts w:ascii="Calibri" w:hAnsi="Calibri" w:cs="Calibri"/>
                    <w:color w:val="000000"/>
                    <w:sz w:val="22"/>
                    <w:szCs w:val="22"/>
                  </w:rPr>
                </w:rPrChange>
              </w:rPr>
              <w:pPrChange w:id="11169" w:author="Nick.Tolimieri [2]" w:date="2022-09-27T15:21:00Z">
                <w:pPr>
                  <w:jc w:val="right"/>
                </w:pPr>
              </w:pPrChange>
            </w:pPr>
            <w:ins w:id="11170" w:author="Nick.Tolimieri [2]" w:date="2022-09-27T15:21:00Z">
              <w:del w:id="11171" w:author="Nick.Tolimieri" w:date="2022-09-30T14:57:00Z">
                <w:r w:rsidRPr="007772DD" w:rsidDel="0095582C">
                  <w:rPr>
                    <w:rFonts w:asciiTheme="minorHAnsi" w:eastAsiaTheme="minorHAnsi" w:hAnsiTheme="minorHAnsi" w:cstheme="minorBidi"/>
                    <w:sz w:val="22"/>
                    <w:szCs w:val="22"/>
                    <w:rPrChange w:id="11172" w:author="Nick.Tolimieri [2]" w:date="2022-09-27T15:21:00Z">
                      <w:rPr>
                        <w:rFonts w:ascii="Calibri" w:hAnsi="Calibri" w:cs="Calibri"/>
                        <w:color w:val="000000"/>
                        <w:sz w:val="22"/>
                        <w:szCs w:val="22"/>
                      </w:rPr>
                    </w:rPrChange>
                  </w:rPr>
                  <w:delText>22</w:delText>
                </w:r>
              </w:del>
            </w:ins>
          </w:p>
        </w:tc>
        <w:tc>
          <w:tcPr>
            <w:tcW w:w="960" w:type="dxa"/>
            <w:noWrap/>
            <w:hideMark/>
            <w:tcPrChange w:id="111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74" w:author="Nick.Tolimieri [2]" w:date="2022-09-27T15:21:00Z"/>
                <w:del w:id="11175" w:author="Nick.Tolimieri" w:date="2022-09-30T14:57:00Z"/>
                <w:rFonts w:asciiTheme="minorHAnsi" w:eastAsiaTheme="minorHAnsi" w:hAnsiTheme="minorHAnsi" w:cstheme="minorBidi"/>
                <w:sz w:val="22"/>
                <w:szCs w:val="22"/>
                <w:rPrChange w:id="11176" w:author="Nick.Tolimieri [2]" w:date="2022-09-27T15:21:00Z">
                  <w:rPr>
                    <w:ins w:id="11177" w:author="Nick.Tolimieri [2]" w:date="2022-09-27T15:21:00Z"/>
                    <w:del w:id="11178" w:author="Nick.Tolimieri" w:date="2022-09-30T14:57:00Z"/>
                    <w:rFonts w:ascii="Calibri" w:hAnsi="Calibri" w:cs="Calibri"/>
                    <w:color w:val="000000"/>
                    <w:sz w:val="22"/>
                    <w:szCs w:val="22"/>
                  </w:rPr>
                </w:rPrChange>
              </w:rPr>
              <w:pPrChange w:id="11179" w:author="Nick.Tolimieri [2]" w:date="2022-09-27T15:21:00Z">
                <w:pPr>
                  <w:jc w:val="right"/>
                </w:pPr>
              </w:pPrChange>
            </w:pPr>
            <w:ins w:id="11180" w:author="Nick.Tolimieri [2]" w:date="2022-09-27T15:21:00Z">
              <w:del w:id="11181" w:author="Nick.Tolimieri" w:date="2022-09-30T14:57:00Z">
                <w:r w:rsidRPr="007772DD" w:rsidDel="0095582C">
                  <w:rPr>
                    <w:rFonts w:asciiTheme="minorHAnsi" w:eastAsiaTheme="minorHAnsi" w:hAnsiTheme="minorHAnsi" w:cstheme="minorBidi"/>
                    <w:sz w:val="22"/>
                    <w:szCs w:val="22"/>
                    <w:rPrChange w:id="11182" w:author="Nick.Tolimieri [2]" w:date="2022-09-27T15:21:00Z">
                      <w:rPr>
                        <w:rFonts w:ascii="Calibri" w:hAnsi="Calibri" w:cs="Calibri"/>
                        <w:color w:val="000000"/>
                        <w:sz w:val="22"/>
                        <w:szCs w:val="22"/>
                      </w:rPr>
                    </w:rPrChange>
                  </w:rPr>
                  <w:delText>1.73</w:delText>
                </w:r>
              </w:del>
            </w:ins>
          </w:p>
        </w:tc>
        <w:tc>
          <w:tcPr>
            <w:tcW w:w="960" w:type="dxa"/>
            <w:noWrap/>
            <w:hideMark/>
            <w:tcPrChange w:id="111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84" w:author="Nick.Tolimieri [2]" w:date="2022-09-27T15:21:00Z"/>
                <w:del w:id="11185" w:author="Nick.Tolimieri" w:date="2022-09-30T14:57:00Z"/>
                <w:rFonts w:asciiTheme="minorHAnsi" w:eastAsiaTheme="minorHAnsi" w:hAnsiTheme="minorHAnsi" w:cstheme="minorBidi"/>
                <w:sz w:val="22"/>
                <w:szCs w:val="22"/>
                <w:rPrChange w:id="11186" w:author="Nick.Tolimieri [2]" w:date="2022-09-27T15:21:00Z">
                  <w:rPr>
                    <w:ins w:id="11187" w:author="Nick.Tolimieri [2]" w:date="2022-09-27T15:21:00Z"/>
                    <w:del w:id="11188" w:author="Nick.Tolimieri" w:date="2022-09-30T14:57:00Z"/>
                    <w:rFonts w:ascii="Calibri" w:hAnsi="Calibri" w:cs="Calibri"/>
                    <w:color w:val="000000"/>
                    <w:sz w:val="22"/>
                    <w:szCs w:val="22"/>
                  </w:rPr>
                </w:rPrChange>
              </w:rPr>
              <w:pPrChange w:id="11189" w:author="Nick.Tolimieri [2]" w:date="2022-09-27T15:21:00Z">
                <w:pPr>
                  <w:jc w:val="right"/>
                </w:pPr>
              </w:pPrChange>
            </w:pPr>
            <w:ins w:id="11190" w:author="Nick.Tolimieri [2]" w:date="2022-09-27T15:21:00Z">
              <w:del w:id="11191" w:author="Nick.Tolimieri" w:date="2022-09-30T14:57:00Z">
                <w:r w:rsidRPr="007772DD" w:rsidDel="0095582C">
                  <w:rPr>
                    <w:rFonts w:asciiTheme="minorHAnsi" w:eastAsiaTheme="minorHAnsi" w:hAnsiTheme="minorHAnsi" w:cstheme="minorBidi"/>
                    <w:sz w:val="22"/>
                    <w:szCs w:val="22"/>
                    <w:rPrChange w:id="11192" w:author="Nick.Tolimieri [2]" w:date="2022-09-27T15:21:00Z">
                      <w:rPr>
                        <w:rFonts w:ascii="Calibri" w:hAnsi="Calibri" w:cs="Calibri"/>
                        <w:color w:val="000000"/>
                        <w:sz w:val="22"/>
                        <w:szCs w:val="22"/>
                      </w:rPr>
                    </w:rPrChange>
                  </w:rPr>
                  <w:delText>0.26</w:delText>
                </w:r>
              </w:del>
            </w:ins>
          </w:p>
        </w:tc>
      </w:tr>
      <w:tr w:rsidR="007772DD" w:rsidRPr="007772DD" w:rsidDel="0095582C" w:rsidTr="007772DD">
        <w:trPr>
          <w:divId w:val="486363627"/>
          <w:trHeight w:val="300"/>
          <w:ins w:id="11193" w:author="Nick.Tolimieri [2]" w:date="2022-09-27T15:21:00Z"/>
          <w:del w:id="11194" w:author="Nick.Tolimieri" w:date="2022-09-30T14:57:00Z"/>
          <w:trPrChange w:id="11195" w:author="Nick.Tolimieri [2]" w:date="2022-09-27T15:21:00Z">
            <w:trPr>
              <w:divId w:val="486363627"/>
              <w:trHeight w:val="300"/>
            </w:trPr>
          </w:trPrChange>
        </w:trPr>
        <w:tc>
          <w:tcPr>
            <w:tcW w:w="960" w:type="dxa"/>
            <w:noWrap/>
            <w:hideMark/>
            <w:tcPrChange w:id="111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197" w:author="Nick.Tolimieri [2]" w:date="2022-09-27T15:21:00Z"/>
                <w:del w:id="11198" w:author="Nick.Tolimieri" w:date="2022-09-30T14:57:00Z"/>
                <w:rFonts w:asciiTheme="minorHAnsi" w:eastAsiaTheme="minorHAnsi" w:hAnsiTheme="minorHAnsi" w:cstheme="minorBidi"/>
                <w:sz w:val="22"/>
                <w:szCs w:val="22"/>
                <w:rPrChange w:id="11199" w:author="Nick.Tolimieri [2]" w:date="2022-09-27T15:21:00Z">
                  <w:rPr>
                    <w:ins w:id="11200" w:author="Nick.Tolimieri [2]" w:date="2022-09-27T15:21:00Z"/>
                    <w:del w:id="11201" w:author="Nick.Tolimieri" w:date="2022-09-30T14:57:00Z"/>
                    <w:rFonts w:ascii="Calibri" w:hAnsi="Calibri" w:cs="Calibri"/>
                    <w:color w:val="000000"/>
                    <w:sz w:val="22"/>
                    <w:szCs w:val="22"/>
                  </w:rPr>
                </w:rPrChange>
              </w:rPr>
              <w:pPrChange w:id="11202" w:author="Nick.Tolimieri [2]" w:date="2022-09-27T15:21:00Z">
                <w:pPr/>
              </w:pPrChange>
            </w:pPr>
            <w:ins w:id="11203" w:author="Nick.Tolimieri [2]" w:date="2022-09-27T15:21:00Z">
              <w:del w:id="11204" w:author="Nick.Tolimieri" w:date="2022-09-30T14:57:00Z">
                <w:r w:rsidRPr="007772DD" w:rsidDel="0095582C">
                  <w:rPr>
                    <w:rFonts w:asciiTheme="minorHAnsi" w:eastAsiaTheme="minorHAnsi" w:hAnsiTheme="minorHAnsi" w:cstheme="minorBidi"/>
                    <w:sz w:val="22"/>
                    <w:szCs w:val="22"/>
                    <w:rPrChange w:id="11205"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20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07" w:author="Nick.Tolimieri [2]" w:date="2022-09-27T15:21:00Z"/>
                <w:del w:id="11208" w:author="Nick.Tolimieri" w:date="2022-09-30T14:57:00Z"/>
                <w:rFonts w:asciiTheme="minorHAnsi" w:eastAsiaTheme="minorHAnsi" w:hAnsiTheme="minorHAnsi" w:cstheme="minorBidi"/>
                <w:sz w:val="22"/>
                <w:szCs w:val="22"/>
                <w:rPrChange w:id="11209" w:author="Nick.Tolimieri [2]" w:date="2022-09-27T15:21:00Z">
                  <w:rPr>
                    <w:ins w:id="11210" w:author="Nick.Tolimieri [2]" w:date="2022-09-27T15:21:00Z"/>
                    <w:del w:id="11211" w:author="Nick.Tolimieri" w:date="2022-09-30T14:57:00Z"/>
                    <w:rFonts w:ascii="Calibri" w:hAnsi="Calibri" w:cs="Calibri"/>
                    <w:color w:val="000000"/>
                    <w:sz w:val="22"/>
                    <w:szCs w:val="22"/>
                  </w:rPr>
                </w:rPrChange>
              </w:rPr>
              <w:pPrChange w:id="11212" w:author="Nick.Tolimieri [2]" w:date="2022-09-27T15:21:00Z">
                <w:pPr>
                  <w:jc w:val="right"/>
                </w:pPr>
              </w:pPrChange>
            </w:pPr>
            <w:ins w:id="11213" w:author="Nick.Tolimieri [2]" w:date="2022-09-27T15:21:00Z">
              <w:del w:id="11214" w:author="Nick.Tolimieri" w:date="2022-09-30T14:57:00Z">
                <w:r w:rsidRPr="007772DD" w:rsidDel="0095582C">
                  <w:rPr>
                    <w:rFonts w:asciiTheme="minorHAnsi" w:eastAsiaTheme="minorHAnsi" w:hAnsiTheme="minorHAnsi" w:cstheme="minorBidi"/>
                    <w:sz w:val="22"/>
                    <w:szCs w:val="22"/>
                    <w:rPrChange w:id="11215" w:author="Nick.Tolimieri [2]" w:date="2022-09-27T15:21:00Z">
                      <w:rPr>
                        <w:rFonts w:ascii="Calibri" w:hAnsi="Calibri" w:cs="Calibri"/>
                        <w:color w:val="000000"/>
                        <w:sz w:val="22"/>
                        <w:szCs w:val="22"/>
                      </w:rPr>
                    </w:rPrChange>
                  </w:rPr>
                  <w:delText>2016</w:delText>
                </w:r>
              </w:del>
            </w:ins>
          </w:p>
        </w:tc>
        <w:tc>
          <w:tcPr>
            <w:tcW w:w="960" w:type="dxa"/>
            <w:noWrap/>
            <w:hideMark/>
            <w:tcPrChange w:id="1121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17" w:author="Nick.Tolimieri [2]" w:date="2022-09-27T15:21:00Z"/>
                <w:del w:id="11218" w:author="Nick.Tolimieri" w:date="2022-09-30T14:57:00Z"/>
                <w:rFonts w:asciiTheme="minorHAnsi" w:eastAsiaTheme="minorHAnsi" w:hAnsiTheme="minorHAnsi" w:cstheme="minorBidi"/>
                <w:sz w:val="22"/>
                <w:szCs w:val="22"/>
                <w:rPrChange w:id="11219" w:author="Nick.Tolimieri [2]" w:date="2022-09-27T15:21:00Z">
                  <w:rPr>
                    <w:ins w:id="11220" w:author="Nick.Tolimieri [2]" w:date="2022-09-27T15:21:00Z"/>
                    <w:del w:id="11221" w:author="Nick.Tolimieri" w:date="2022-09-30T14:57:00Z"/>
                    <w:rFonts w:ascii="Calibri" w:hAnsi="Calibri" w:cs="Calibri"/>
                    <w:color w:val="000000"/>
                    <w:sz w:val="22"/>
                    <w:szCs w:val="22"/>
                  </w:rPr>
                </w:rPrChange>
              </w:rPr>
              <w:pPrChange w:id="11222" w:author="Nick.Tolimieri [2]" w:date="2022-09-27T15:21:00Z">
                <w:pPr>
                  <w:jc w:val="right"/>
                </w:pPr>
              </w:pPrChange>
            </w:pPr>
            <w:ins w:id="11223" w:author="Nick.Tolimieri [2]" w:date="2022-09-27T15:21:00Z">
              <w:del w:id="11224" w:author="Nick.Tolimieri" w:date="2022-09-30T14:57:00Z">
                <w:r w:rsidRPr="007772DD" w:rsidDel="0095582C">
                  <w:rPr>
                    <w:rFonts w:asciiTheme="minorHAnsi" w:eastAsiaTheme="minorHAnsi" w:hAnsiTheme="minorHAnsi" w:cstheme="minorBidi"/>
                    <w:sz w:val="22"/>
                    <w:szCs w:val="22"/>
                    <w:rPrChange w:id="11225" w:author="Nick.Tolimieri [2]" w:date="2022-09-27T15:21:00Z">
                      <w:rPr>
                        <w:rFonts w:ascii="Calibri" w:hAnsi="Calibri" w:cs="Calibri"/>
                        <w:color w:val="000000"/>
                        <w:sz w:val="22"/>
                        <w:szCs w:val="22"/>
                      </w:rPr>
                    </w:rPrChange>
                  </w:rPr>
                  <w:delText>0</w:delText>
                </w:r>
              </w:del>
            </w:ins>
          </w:p>
        </w:tc>
        <w:tc>
          <w:tcPr>
            <w:tcW w:w="960" w:type="dxa"/>
            <w:noWrap/>
            <w:hideMark/>
            <w:tcPrChange w:id="112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27" w:author="Nick.Tolimieri [2]" w:date="2022-09-27T15:21:00Z"/>
                <w:del w:id="11228" w:author="Nick.Tolimieri" w:date="2022-09-30T14:57:00Z"/>
                <w:rFonts w:asciiTheme="minorHAnsi" w:eastAsiaTheme="minorHAnsi" w:hAnsiTheme="minorHAnsi" w:cstheme="minorBidi"/>
                <w:sz w:val="22"/>
                <w:szCs w:val="22"/>
                <w:rPrChange w:id="11229" w:author="Nick.Tolimieri [2]" w:date="2022-09-27T15:21:00Z">
                  <w:rPr>
                    <w:ins w:id="11230" w:author="Nick.Tolimieri [2]" w:date="2022-09-27T15:21:00Z"/>
                    <w:del w:id="11231" w:author="Nick.Tolimieri" w:date="2022-09-30T14:57:00Z"/>
                    <w:rFonts w:ascii="Calibri" w:hAnsi="Calibri" w:cs="Calibri"/>
                    <w:color w:val="000000"/>
                    <w:sz w:val="22"/>
                    <w:szCs w:val="22"/>
                  </w:rPr>
                </w:rPrChange>
              </w:rPr>
              <w:pPrChange w:id="11232" w:author="Nick.Tolimieri [2]" w:date="2022-09-27T15:21:00Z">
                <w:pPr>
                  <w:jc w:val="right"/>
                </w:pPr>
              </w:pPrChange>
            </w:pPr>
            <w:ins w:id="11233" w:author="Nick.Tolimieri [2]" w:date="2022-09-27T15:21:00Z">
              <w:del w:id="11234" w:author="Nick.Tolimieri" w:date="2022-09-30T14:57:00Z">
                <w:r w:rsidRPr="007772DD" w:rsidDel="0095582C">
                  <w:rPr>
                    <w:rFonts w:asciiTheme="minorHAnsi" w:eastAsiaTheme="minorHAnsi" w:hAnsiTheme="minorHAnsi" w:cstheme="minorBidi"/>
                    <w:sz w:val="22"/>
                    <w:szCs w:val="22"/>
                    <w:rPrChange w:id="11235" w:author="Nick.Tolimieri [2]" w:date="2022-09-27T15:21:00Z">
                      <w:rPr>
                        <w:rFonts w:ascii="Calibri" w:hAnsi="Calibri" w:cs="Calibri"/>
                        <w:color w:val="000000"/>
                        <w:sz w:val="22"/>
                        <w:szCs w:val="22"/>
                      </w:rPr>
                    </w:rPrChange>
                  </w:rPr>
                  <w:delText>116</w:delText>
                </w:r>
              </w:del>
            </w:ins>
          </w:p>
        </w:tc>
        <w:tc>
          <w:tcPr>
            <w:tcW w:w="960" w:type="dxa"/>
            <w:noWrap/>
            <w:hideMark/>
            <w:tcPrChange w:id="112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37" w:author="Nick.Tolimieri [2]" w:date="2022-09-27T15:21:00Z"/>
                <w:del w:id="11238" w:author="Nick.Tolimieri" w:date="2022-09-30T14:57:00Z"/>
                <w:rFonts w:asciiTheme="minorHAnsi" w:eastAsiaTheme="minorHAnsi" w:hAnsiTheme="minorHAnsi" w:cstheme="minorBidi"/>
                <w:sz w:val="22"/>
                <w:szCs w:val="22"/>
                <w:rPrChange w:id="11239" w:author="Nick.Tolimieri [2]" w:date="2022-09-27T15:21:00Z">
                  <w:rPr>
                    <w:ins w:id="11240" w:author="Nick.Tolimieri [2]" w:date="2022-09-27T15:21:00Z"/>
                    <w:del w:id="11241" w:author="Nick.Tolimieri" w:date="2022-09-30T14:57:00Z"/>
                    <w:rFonts w:ascii="Calibri" w:hAnsi="Calibri" w:cs="Calibri"/>
                    <w:color w:val="000000"/>
                    <w:sz w:val="22"/>
                    <w:szCs w:val="22"/>
                  </w:rPr>
                </w:rPrChange>
              </w:rPr>
              <w:pPrChange w:id="11242" w:author="Nick.Tolimieri [2]" w:date="2022-09-27T15:21:00Z">
                <w:pPr>
                  <w:jc w:val="right"/>
                </w:pPr>
              </w:pPrChange>
            </w:pPr>
            <w:ins w:id="11243" w:author="Nick.Tolimieri [2]" w:date="2022-09-27T15:21:00Z">
              <w:del w:id="11244" w:author="Nick.Tolimieri" w:date="2022-09-30T14:57:00Z">
                <w:r w:rsidRPr="007772DD" w:rsidDel="0095582C">
                  <w:rPr>
                    <w:rFonts w:asciiTheme="minorHAnsi" w:eastAsiaTheme="minorHAnsi" w:hAnsiTheme="minorHAnsi" w:cstheme="minorBidi"/>
                    <w:sz w:val="22"/>
                    <w:szCs w:val="22"/>
                    <w:rPrChange w:id="11245" w:author="Nick.Tolimieri [2]" w:date="2022-09-27T15:21:00Z">
                      <w:rPr>
                        <w:rFonts w:ascii="Calibri" w:hAnsi="Calibri" w:cs="Calibri"/>
                        <w:color w:val="000000"/>
                        <w:sz w:val="22"/>
                        <w:szCs w:val="22"/>
                      </w:rPr>
                    </w:rPrChange>
                  </w:rPr>
                  <w:delText>5</w:delText>
                </w:r>
              </w:del>
            </w:ins>
          </w:p>
        </w:tc>
        <w:tc>
          <w:tcPr>
            <w:tcW w:w="960" w:type="dxa"/>
            <w:noWrap/>
            <w:hideMark/>
            <w:tcPrChange w:id="1124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47" w:author="Nick.Tolimieri [2]" w:date="2022-09-27T15:21:00Z"/>
                <w:del w:id="11248" w:author="Nick.Tolimieri" w:date="2022-09-30T14:57:00Z"/>
                <w:rFonts w:asciiTheme="minorHAnsi" w:eastAsiaTheme="minorHAnsi" w:hAnsiTheme="minorHAnsi" w:cstheme="minorBidi"/>
                <w:sz w:val="22"/>
                <w:szCs w:val="22"/>
                <w:rPrChange w:id="11249" w:author="Nick.Tolimieri [2]" w:date="2022-09-27T15:21:00Z">
                  <w:rPr>
                    <w:ins w:id="11250" w:author="Nick.Tolimieri [2]" w:date="2022-09-27T15:21:00Z"/>
                    <w:del w:id="11251" w:author="Nick.Tolimieri" w:date="2022-09-30T14:57:00Z"/>
                    <w:rFonts w:ascii="Calibri" w:hAnsi="Calibri" w:cs="Calibri"/>
                    <w:color w:val="000000"/>
                    <w:sz w:val="22"/>
                    <w:szCs w:val="22"/>
                  </w:rPr>
                </w:rPrChange>
              </w:rPr>
              <w:pPrChange w:id="11252" w:author="Nick.Tolimieri [2]" w:date="2022-09-27T15:21:00Z">
                <w:pPr>
                  <w:jc w:val="right"/>
                </w:pPr>
              </w:pPrChange>
            </w:pPr>
            <w:ins w:id="11253" w:author="Nick.Tolimieri [2]" w:date="2022-09-27T15:21:00Z">
              <w:del w:id="11254" w:author="Nick.Tolimieri" w:date="2022-09-30T14:57:00Z">
                <w:r w:rsidRPr="007772DD" w:rsidDel="0095582C">
                  <w:rPr>
                    <w:rFonts w:asciiTheme="minorHAnsi" w:eastAsiaTheme="minorHAnsi" w:hAnsiTheme="minorHAnsi" w:cstheme="minorBidi"/>
                    <w:sz w:val="22"/>
                    <w:szCs w:val="22"/>
                    <w:rPrChange w:id="11255" w:author="Nick.Tolimieri [2]" w:date="2022-09-27T15:21:00Z">
                      <w:rPr>
                        <w:rFonts w:ascii="Calibri" w:hAnsi="Calibri" w:cs="Calibri"/>
                        <w:color w:val="000000"/>
                        <w:sz w:val="22"/>
                        <w:szCs w:val="22"/>
                      </w:rPr>
                    </w:rPrChange>
                  </w:rPr>
                  <w:delText>108</w:delText>
                </w:r>
              </w:del>
            </w:ins>
          </w:p>
        </w:tc>
        <w:tc>
          <w:tcPr>
            <w:tcW w:w="960" w:type="dxa"/>
            <w:noWrap/>
            <w:hideMark/>
            <w:tcPrChange w:id="112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57" w:author="Nick.Tolimieri [2]" w:date="2022-09-27T15:21:00Z"/>
                <w:del w:id="11258" w:author="Nick.Tolimieri" w:date="2022-09-30T14:57:00Z"/>
                <w:rFonts w:asciiTheme="minorHAnsi" w:eastAsiaTheme="minorHAnsi" w:hAnsiTheme="minorHAnsi" w:cstheme="minorBidi"/>
                <w:sz w:val="22"/>
                <w:szCs w:val="22"/>
                <w:rPrChange w:id="11259" w:author="Nick.Tolimieri [2]" w:date="2022-09-27T15:21:00Z">
                  <w:rPr>
                    <w:ins w:id="11260" w:author="Nick.Tolimieri [2]" w:date="2022-09-27T15:21:00Z"/>
                    <w:del w:id="11261" w:author="Nick.Tolimieri" w:date="2022-09-30T14:57:00Z"/>
                    <w:rFonts w:ascii="Calibri" w:hAnsi="Calibri" w:cs="Calibri"/>
                    <w:color w:val="000000"/>
                    <w:sz w:val="22"/>
                    <w:szCs w:val="22"/>
                  </w:rPr>
                </w:rPrChange>
              </w:rPr>
              <w:pPrChange w:id="11262" w:author="Nick.Tolimieri [2]" w:date="2022-09-27T15:21:00Z">
                <w:pPr>
                  <w:jc w:val="right"/>
                </w:pPr>
              </w:pPrChange>
            </w:pPr>
            <w:ins w:id="11263" w:author="Nick.Tolimieri [2]" w:date="2022-09-27T15:21:00Z">
              <w:del w:id="11264" w:author="Nick.Tolimieri" w:date="2022-09-30T14:57:00Z">
                <w:r w:rsidRPr="007772DD" w:rsidDel="0095582C">
                  <w:rPr>
                    <w:rFonts w:asciiTheme="minorHAnsi" w:eastAsiaTheme="minorHAnsi" w:hAnsiTheme="minorHAnsi" w:cstheme="minorBidi"/>
                    <w:sz w:val="22"/>
                    <w:szCs w:val="22"/>
                    <w:rPrChange w:id="11265" w:author="Nick.Tolimieri [2]" w:date="2022-09-27T15:21:00Z">
                      <w:rPr>
                        <w:rFonts w:ascii="Calibri" w:hAnsi="Calibri" w:cs="Calibri"/>
                        <w:color w:val="000000"/>
                        <w:sz w:val="22"/>
                        <w:szCs w:val="22"/>
                      </w:rPr>
                    </w:rPrChange>
                  </w:rPr>
                  <w:delText>5</w:delText>
                </w:r>
              </w:del>
            </w:ins>
          </w:p>
        </w:tc>
        <w:tc>
          <w:tcPr>
            <w:tcW w:w="960" w:type="dxa"/>
            <w:noWrap/>
            <w:hideMark/>
            <w:tcPrChange w:id="1126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67" w:author="Nick.Tolimieri [2]" w:date="2022-09-27T15:21:00Z"/>
                <w:del w:id="11268" w:author="Nick.Tolimieri" w:date="2022-09-30T14:57:00Z"/>
                <w:rFonts w:asciiTheme="minorHAnsi" w:eastAsiaTheme="minorHAnsi" w:hAnsiTheme="minorHAnsi" w:cstheme="minorBidi"/>
                <w:sz w:val="22"/>
                <w:szCs w:val="22"/>
                <w:rPrChange w:id="11269" w:author="Nick.Tolimieri [2]" w:date="2022-09-27T15:21:00Z">
                  <w:rPr>
                    <w:ins w:id="11270" w:author="Nick.Tolimieri [2]" w:date="2022-09-27T15:21:00Z"/>
                    <w:del w:id="11271" w:author="Nick.Tolimieri" w:date="2022-09-30T14:57:00Z"/>
                    <w:rFonts w:ascii="Calibri" w:hAnsi="Calibri" w:cs="Calibri"/>
                    <w:color w:val="000000"/>
                    <w:sz w:val="22"/>
                    <w:szCs w:val="22"/>
                  </w:rPr>
                </w:rPrChange>
              </w:rPr>
              <w:pPrChange w:id="11272" w:author="Nick.Tolimieri [2]" w:date="2022-09-27T15:21:00Z">
                <w:pPr>
                  <w:jc w:val="right"/>
                </w:pPr>
              </w:pPrChange>
            </w:pPr>
            <w:ins w:id="11273" w:author="Nick.Tolimieri [2]" w:date="2022-09-27T15:21:00Z">
              <w:del w:id="11274" w:author="Nick.Tolimieri" w:date="2022-09-30T14:57:00Z">
                <w:r w:rsidRPr="007772DD" w:rsidDel="0095582C">
                  <w:rPr>
                    <w:rFonts w:asciiTheme="minorHAnsi" w:eastAsiaTheme="minorHAnsi" w:hAnsiTheme="minorHAnsi" w:cstheme="minorBidi"/>
                    <w:sz w:val="22"/>
                    <w:szCs w:val="22"/>
                    <w:rPrChange w:id="11275" w:author="Nick.Tolimieri [2]" w:date="2022-09-27T15:21:00Z">
                      <w:rPr>
                        <w:rFonts w:ascii="Calibri" w:hAnsi="Calibri" w:cs="Calibri"/>
                        <w:color w:val="000000"/>
                        <w:sz w:val="22"/>
                        <w:szCs w:val="22"/>
                      </w:rPr>
                    </w:rPrChange>
                  </w:rPr>
                  <w:delText>38</w:delText>
                </w:r>
              </w:del>
            </w:ins>
          </w:p>
        </w:tc>
        <w:tc>
          <w:tcPr>
            <w:tcW w:w="960" w:type="dxa"/>
            <w:noWrap/>
            <w:hideMark/>
            <w:tcPrChange w:id="112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77" w:author="Nick.Tolimieri [2]" w:date="2022-09-27T15:21:00Z"/>
                <w:del w:id="11278" w:author="Nick.Tolimieri" w:date="2022-09-30T14:57:00Z"/>
                <w:rFonts w:asciiTheme="minorHAnsi" w:eastAsiaTheme="minorHAnsi" w:hAnsiTheme="minorHAnsi" w:cstheme="minorBidi"/>
                <w:sz w:val="22"/>
                <w:szCs w:val="22"/>
                <w:rPrChange w:id="11279" w:author="Nick.Tolimieri [2]" w:date="2022-09-27T15:21:00Z">
                  <w:rPr>
                    <w:ins w:id="11280" w:author="Nick.Tolimieri [2]" w:date="2022-09-27T15:21:00Z"/>
                    <w:del w:id="11281" w:author="Nick.Tolimieri" w:date="2022-09-30T14:57:00Z"/>
                    <w:rFonts w:ascii="Calibri" w:hAnsi="Calibri" w:cs="Calibri"/>
                    <w:color w:val="000000"/>
                    <w:sz w:val="22"/>
                    <w:szCs w:val="22"/>
                  </w:rPr>
                </w:rPrChange>
              </w:rPr>
              <w:pPrChange w:id="11282" w:author="Nick.Tolimieri [2]" w:date="2022-09-27T15:21:00Z">
                <w:pPr>
                  <w:jc w:val="right"/>
                </w:pPr>
              </w:pPrChange>
            </w:pPr>
            <w:ins w:id="11283" w:author="Nick.Tolimieri [2]" w:date="2022-09-27T15:21:00Z">
              <w:del w:id="11284" w:author="Nick.Tolimieri" w:date="2022-09-30T14:57:00Z">
                <w:r w:rsidRPr="007772DD" w:rsidDel="0095582C">
                  <w:rPr>
                    <w:rFonts w:asciiTheme="minorHAnsi" w:eastAsiaTheme="minorHAnsi" w:hAnsiTheme="minorHAnsi" w:cstheme="minorBidi"/>
                    <w:sz w:val="22"/>
                    <w:szCs w:val="22"/>
                    <w:rPrChange w:id="11285" w:author="Nick.Tolimieri [2]" w:date="2022-09-27T15:21:00Z">
                      <w:rPr>
                        <w:rFonts w:ascii="Calibri" w:hAnsi="Calibri" w:cs="Calibri"/>
                        <w:color w:val="000000"/>
                        <w:sz w:val="22"/>
                        <w:szCs w:val="22"/>
                      </w:rPr>
                    </w:rPrChange>
                  </w:rPr>
                  <w:delText>1.72</w:delText>
                </w:r>
              </w:del>
            </w:ins>
          </w:p>
        </w:tc>
        <w:tc>
          <w:tcPr>
            <w:tcW w:w="960" w:type="dxa"/>
            <w:noWrap/>
            <w:hideMark/>
            <w:tcPrChange w:id="112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287" w:author="Nick.Tolimieri [2]" w:date="2022-09-27T15:21:00Z"/>
                <w:del w:id="11288" w:author="Nick.Tolimieri" w:date="2022-09-30T14:57:00Z"/>
                <w:rFonts w:asciiTheme="minorHAnsi" w:eastAsiaTheme="minorHAnsi" w:hAnsiTheme="minorHAnsi" w:cstheme="minorBidi"/>
                <w:sz w:val="22"/>
                <w:szCs w:val="22"/>
                <w:rPrChange w:id="11289" w:author="Nick.Tolimieri [2]" w:date="2022-09-27T15:21:00Z">
                  <w:rPr>
                    <w:ins w:id="11290" w:author="Nick.Tolimieri [2]" w:date="2022-09-27T15:21:00Z"/>
                    <w:del w:id="11291" w:author="Nick.Tolimieri" w:date="2022-09-30T14:57:00Z"/>
                    <w:rFonts w:ascii="Calibri" w:hAnsi="Calibri" w:cs="Calibri"/>
                    <w:color w:val="000000"/>
                    <w:sz w:val="22"/>
                    <w:szCs w:val="22"/>
                  </w:rPr>
                </w:rPrChange>
              </w:rPr>
              <w:pPrChange w:id="11292" w:author="Nick.Tolimieri [2]" w:date="2022-09-27T15:21:00Z">
                <w:pPr>
                  <w:jc w:val="right"/>
                </w:pPr>
              </w:pPrChange>
            </w:pPr>
            <w:ins w:id="11293" w:author="Nick.Tolimieri [2]" w:date="2022-09-27T15:21:00Z">
              <w:del w:id="11294" w:author="Nick.Tolimieri" w:date="2022-09-30T14:57:00Z">
                <w:r w:rsidRPr="007772DD" w:rsidDel="0095582C">
                  <w:rPr>
                    <w:rFonts w:asciiTheme="minorHAnsi" w:eastAsiaTheme="minorHAnsi" w:hAnsiTheme="minorHAnsi" w:cstheme="minorBidi"/>
                    <w:sz w:val="22"/>
                    <w:szCs w:val="22"/>
                    <w:rPrChange w:id="11295" w:author="Nick.Tolimieri [2]" w:date="2022-09-27T15:21:00Z">
                      <w:rPr>
                        <w:rFonts w:ascii="Calibri" w:hAnsi="Calibri" w:cs="Calibri"/>
                        <w:color w:val="000000"/>
                        <w:sz w:val="22"/>
                        <w:szCs w:val="22"/>
                      </w:rPr>
                    </w:rPrChange>
                  </w:rPr>
                  <w:delText>0.27</w:delText>
                </w:r>
              </w:del>
            </w:ins>
          </w:p>
        </w:tc>
      </w:tr>
      <w:tr w:rsidR="007772DD" w:rsidRPr="007772DD" w:rsidDel="0095582C" w:rsidTr="007772DD">
        <w:trPr>
          <w:divId w:val="486363627"/>
          <w:trHeight w:val="300"/>
          <w:ins w:id="11296" w:author="Nick.Tolimieri [2]" w:date="2022-09-27T15:21:00Z"/>
          <w:del w:id="11297" w:author="Nick.Tolimieri" w:date="2022-09-30T14:57:00Z"/>
          <w:trPrChange w:id="11298" w:author="Nick.Tolimieri [2]" w:date="2022-09-27T15:21:00Z">
            <w:trPr>
              <w:divId w:val="486363627"/>
              <w:trHeight w:val="300"/>
            </w:trPr>
          </w:trPrChange>
        </w:trPr>
        <w:tc>
          <w:tcPr>
            <w:tcW w:w="960" w:type="dxa"/>
            <w:noWrap/>
            <w:hideMark/>
            <w:tcPrChange w:id="112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00" w:author="Nick.Tolimieri [2]" w:date="2022-09-27T15:21:00Z"/>
                <w:del w:id="11301" w:author="Nick.Tolimieri" w:date="2022-09-30T14:57:00Z"/>
                <w:rFonts w:asciiTheme="minorHAnsi" w:eastAsiaTheme="minorHAnsi" w:hAnsiTheme="minorHAnsi" w:cstheme="minorBidi"/>
                <w:sz w:val="22"/>
                <w:szCs w:val="22"/>
                <w:rPrChange w:id="11302" w:author="Nick.Tolimieri [2]" w:date="2022-09-27T15:21:00Z">
                  <w:rPr>
                    <w:ins w:id="11303" w:author="Nick.Tolimieri [2]" w:date="2022-09-27T15:21:00Z"/>
                    <w:del w:id="11304" w:author="Nick.Tolimieri" w:date="2022-09-30T14:57:00Z"/>
                    <w:rFonts w:ascii="Calibri" w:hAnsi="Calibri" w:cs="Calibri"/>
                    <w:color w:val="000000"/>
                    <w:sz w:val="22"/>
                    <w:szCs w:val="22"/>
                  </w:rPr>
                </w:rPrChange>
              </w:rPr>
              <w:pPrChange w:id="11305" w:author="Nick.Tolimieri [2]" w:date="2022-09-27T15:21:00Z">
                <w:pPr/>
              </w:pPrChange>
            </w:pPr>
            <w:ins w:id="11306" w:author="Nick.Tolimieri [2]" w:date="2022-09-27T15:21:00Z">
              <w:del w:id="11307" w:author="Nick.Tolimieri" w:date="2022-09-30T14:57:00Z">
                <w:r w:rsidRPr="007772DD" w:rsidDel="0095582C">
                  <w:rPr>
                    <w:rFonts w:asciiTheme="minorHAnsi" w:eastAsiaTheme="minorHAnsi" w:hAnsiTheme="minorHAnsi" w:cstheme="minorBidi"/>
                    <w:sz w:val="22"/>
                    <w:szCs w:val="22"/>
                    <w:rPrChange w:id="11308"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30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10" w:author="Nick.Tolimieri [2]" w:date="2022-09-27T15:21:00Z"/>
                <w:del w:id="11311" w:author="Nick.Tolimieri" w:date="2022-09-30T14:57:00Z"/>
                <w:rFonts w:asciiTheme="minorHAnsi" w:eastAsiaTheme="minorHAnsi" w:hAnsiTheme="minorHAnsi" w:cstheme="minorBidi"/>
                <w:sz w:val="22"/>
                <w:szCs w:val="22"/>
                <w:rPrChange w:id="11312" w:author="Nick.Tolimieri [2]" w:date="2022-09-27T15:21:00Z">
                  <w:rPr>
                    <w:ins w:id="11313" w:author="Nick.Tolimieri [2]" w:date="2022-09-27T15:21:00Z"/>
                    <w:del w:id="11314" w:author="Nick.Tolimieri" w:date="2022-09-30T14:57:00Z"/>
                    <w:rFonts w:ascii="Calibri" w:hAnsi="Calibri" w:cs="Calibri"/>
                    <w:color w:val="000000"/>
                    <w:sz w:val="22"/>
                    <w:szCs w:val="22"/>
                  </w:rPr>
                </w:rPrChange>
              </w:rPr>
              <w:pPrChange w:id="11315" w:author="Nick.Tolimieri [2]" w:date="2022-09-27T15:21:00Z">
                <w:pPr>
                  <w:jc w:val="right"/>
                </w:pPr>
              </w:pPrChange>
            </w:pPr>
            <w:ins w:id="11316" w:author="Nick.Tolimieri [2]" w:date="2022-09-27T15:21:00Z">
              <w:del w:id="11317" w:author="Nick.Tolimieri" w:date="2022-09-30T14:57:00Z">
                <w:r w:rsidRPr="007772DD" w:rsidDel="0095582C">
                  <w:rPr>
                    <w:rFonts w:asciiTheme="minorHAnsi" w:eastAsiaTheme="minorHAnsi" w:hAnsiTheme="minorHAnsi" w:cstheme="minorBidi"/>
                    <w:sz w:val="22"/>
                    <w:szCs w:val="22"/>
                    <w:rPrChange w:id="11318" w:author="Nick.Tolimieri [2]" w:date="2022-09-27T15:21:00Z">
                      <w:rPr>
                        <w:rFonts w:ascii="Calibri" w:hAnsi="Calibri" w:cs="Calibri"/>
                        <w:color w:val="000000"/>
                        <w:sz w:val="22"/>
                        <w:szCs w:val="22"/>
                      </w:rPr>
                    </w:rPrChange>
                  </w:rPr>
                  <w:delText>2017</w:delText>
                </w:r>
              </w:del>
            </w:ins>
          </w:p>
        </w:tc>
        <w:tc>
          <w:tcPr>
            <w:tcW w:w="960" w:type="dxa"/>
            <w:noWrap/>
            <w:hideMark/>
            <w:tcPrChange w:id="113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20" w:author="Nick.Tolimieri [2]" w:date="2022-09-27T15:21:00Z"/>
                <w:del w:id="11321" w:author="Nick.Tolimieri" w:date="2022-09-30T14:57:00Z"/>
                <w:rFonts w:asciiTheme="minorHAnsi" w:eastAsiaTheme="minorHAnsi" w:hAnsiTheme="minorHAnsi" w:cstheme="minorBidi"/>
                <w:sz w:val="22"/>
                <w:szCs w:val="22"/>
                <w:rPrChange w:id="11322" w:author="Nick.Tolimieri [2]" w:date="2022-09-27T15:21:00Z">
                  <w:rPr>
                    <w:ins w:id="11323" w:author="Nick.Tolimieri [2]" w:date="2022-09-27T15:21:00Z"/>
                    <w:del w:id="11324" w:author="Nick.Tolimieri" w:date="2022-09-30T14:57:00Z"/>
                    <w:rFonts w:ascii="Calibri" w:hAnsi="Calibri" w:cs="Calibri"/>
                    <w:color w:val="000000"/>
                    <w:sz w:val="22"/>
                    <w:szCs w:val="22"/>
                  </w:rPr>
                </w:rPrChange>
              </w:rPr>
              <w:pPrChange w:id="11325" w:author="Nick.Tolimieri [2]" w:date="2022-09-27T15:21:00Z">
                <w:pPr>
                  <w:jc w:val="right"/>
                </w:pPr>
              </w:pPrChange>
            </w:pPr>
            <w:ins w:id="11326" w:author="Nick.Tolimieri [2]" w:date="2022-09-27T15:21:00Z">
              <w:del w:id="11327" w:author="Nick.Tolimieri" w:date="2022-09-30T14:57:00Z">
                <w:r w:rsidRPr="007772DD" w:rsidDel="0095582C">
                  <w:rPr>
                    <w:rFonts w:asciiTheme="minorHAnsi" w:eastAsiaTheme="minorHAnsi" w:hAnsiTheme="minorHAnsi" w:cstheme="minorBidi"/>
                    <w:sz w:val="22"/>
                    <w:szCs w:val="22"/>
                    <w:rPrChange w:id="11328" w:author="Nick.Tolimieri [2]" w:date="2022-09-27T15:21:00Z">
                      <w:rPr>
                        <w:rFonts w:ascii="Calibri" w:hAnsi="Calibri" w:cs="Calibri"/>
                        <w:color w:val="000000"/>
                        <w:sz w:val="22"/>
                        <w:szCs w:val="22"/>
                      </w:rPr>
                    </w:rPrChange>
                  </w:rPr>
                  <w:delText>0</w:delText>
                </w:r>
              </w:del>
            </w:ins>
          </w:p>
        </w:tc>
        <w:tc>
          <w:tcPr>
            <w:tcW w:w="960" w:type="dxa"/>
            <w:noWrap/>
            <w:hideMark/>
            <w:tcPrChange w:id="113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30" w:author="Nick.Tolimieri [2]" w:date="2022-09-27T15:21:00Z"/>
                <w:del w:id="11331" w:author="Nick.Tolimieri" w:date="2022-09-30T14:57:00Z"/>
                <w:rFonts w:asciiTheme="minorHAnsi" w:eastAsiaTheme="minorHAnsi" w:hAnsiTheme="minorHAnsi" w:cstheme="minorBidi"/>
                <w:sz w:val="22"/>
                <w:szCs w:val="22"/>
                <w:rPrChange w:id="11332" w:author="Nick.Tolimieri [2]" w:date="2022-09-27T15:21:00Z">
                  <w:rPr>
                    <w:ins w:id="11333" w:author="Nick.Tolimieri [2]" w:date="2022-09-27T15:21:00Z"/>
                    <w:del w:id="11334" w:author="Nick.Tolimieri" w:date="2022-09-30T14:57:00Z"/>
                    <w:rFonts w:ascii="Calibri" w:hAnsi="Calibri" w:cs="Calibri"/>
                    <w:color w:val="000000"/>
                    <w:sz w:val="22"/>
                    <w:szCs w:val="22"/>
                  </w:rPr>
                </w:rPrChange>
              </w:rPr>
              <w:pPrChange w:id="11335" w:author="Nick.Tolimieri [2]" w:date="2022-09-27T15:21:00Z">
                <w:pPr>
                  <w:jc w:val="right"/>
                </w:pPr>
              </w:pPrChange>
            </w:pPr>
            <w:ins w:id="11336" w:author="Nick.Tolimieri [2]" w:date="2022-09-27T15:21:00Z">
              <w:del w:id="11337" w:author="Nick.Tolimieri" w:date="2022-09-30T14:57:00Z">
                <w:r w:rsidRPr="007772DD" w:rsidDel="0095582C">
                  <w:rPr>
                    <w:rFonts w:asciiTheme="minorHAnsi" w:eastAsiaTheme="minorHAnsi" w:hAnsiTheme="minorHAnsi" w:cstheme="minorBidi"/>
                    <w:sz w:val="22"/>
                    <w:szCs w:val="22"/>
                    <w:rPrChange w:id="11338" w:author="Nick.Tolimieri [2]" w:date="2022-09-27T15:21:00Z">
                      <w:rPr>
                        <w:rFonts w:ascii="Calibri" w:hAnsi="Calibri" w:cs="Calibri"/>
                        <w:color w:val="000000"/>
                        <w:sz w:val="22"/>
                        <w:szCs w:val="22"/>
                      </w:rPr>
                    </w:rPrChange>
                  </w:rPr>
                  <w:delText>0</w:delText>
                </w:r>
              </w:del>
            </w:ins>
          </w:p>
        </w:tc>
        <w:tc>
          <w:tcPr>
            <w:tcW w:w="960" w:type="dxa"/>
            <w:noWrap/>
            <w:hideMark/>
            <w:tcPrChange w:id="113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40" w:author="Nick.Tolimieri [2]" w:date="2022-09-27T15:21:00Z"/>
                <w:del w:id="11341" w:author="Nick.Tolimieri" w:date="2022-09-30T14:57:00Z"/>
                <w:rFonts w:asciiTheme="minorHAnsi" w:eastAsiaTheme="minorHAnsi" w:hAnsiTheme="minorHAnsi" w:cstheme="minorBidi"/>
                <w:sz w:val="22"/>
                <w:szCs w:val="22"/>
                <w:rPrChange w:id="11342" w:author="Nick.Tolimieri [2]" w:date="2022-09-27T15:21:00Z">
                  <w:rPr>
                    <w:ins w:id="11343" w:author="Nick.Tolimieri [2]" w:date="2022-09-27T15:21:00Z"/>
                    <w:del w:id="11344" w:author="Nick.Tolimieri" w:date="2022-09-30T14:57:00Z"/>
                    <w:rFonts w:ascii="Calibri" w:hAnsi="Calibri" w:cs="Calibri"/>
                    <w:color w:val="000000"/>
                    <w:sz w:val="22"/>
                    <w:szCs w:val="22"/>
                  </w:rPr>
                </w:rPrChange>
              </w:rPr>
              <w:pPrChange w:id="11345" w:author="Nick.Tolimieri [2]" w:date="2022-09-27T15:21:00Z">
                <w:pPr>
                  <w:jc w:val="right"/>
                </w:pPr>
              </w:pPrChange>
            </w:pPr>
            <w:ins w:id="11346" w:author="Nick.Tolimieri [2]" w:date="2022-09-27T15:21:00Z">
              <w:del w:id="11347" w:author="Nick.Tolimieri" w:date="2022-09-30T14:57:00Z">
                <w:r w:rsidRPr="007772DD" w:rsidDel="0095582C">
                  <w:rPr>
                    <w:rFonts w:asciiTheme="minorHAnsi" w:eastAsiaTheme="minorHAnsi" w:hAnsiTheme="minorHAnsi" w:cstheme="minorBidi"/>
                    <w:sz w:val="22"/>
                    <w:szCs w:val="22"/>
                    <w:rPrChange w:id="11348" w:author="Nick.Tolimieri [2]" w:date="2022-09-27T15:21:00Z">
                      <w:rPr>
                        <w:rFonts w:ascii="Calibri" w:hAnsi="Calibri" w:cs="Calibri"/>
                        <w:color w:val="000000"/>
                        <w:sz w:val="22"/>
                        <w:szCs w:val="22"/>
                      </w:rPr>
                    </w:rPrChange>
                  </w:rPr>
                  <w:delText>0</w:delText>
                </w:r>
              </w:del>
            </w:ins>
          </w:p>
        </w:tc>
        <w:tc>
          <w:tcPr>
            <w:tcW w:w="960" w:type="dxa"/>
            <w:noWrap/>
            <w:hideMark/>
            <w:tcPrChange w:id="1134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50" w:author="Nick.Tolimieri [2]" w:date="2022-09-27T15:21:00Z"/>
                <w:del w:id="11351" w:author="Nick.Tolimieri" w:date="2022-09-30T14:57:00Z"/>
                <w:rFonts w:asciiTheme="minorHAnsi" w:eastAsiaTheme="minorHAnsi" w:hAnsiTheme="minorHAnsi" w:cstheme="minorBidi"/>
                <w:sz w:val="22"/>
                <w:szCs w:val="22"/>
                <w:rPrChange w:id="11352" w:author="Nick.Tolimieri [2]" w:date="2022-09-27T15:21:00Z">
                  <w:rPr>
                    <w:ins w:id="11353" w:author="Nick.Tolimieri [2]" w:date="2022-09-27T15:21:00Z"/>
                    <w:del w:id="11354" w:author="Nick.Tolimieri" w:date="2022-09-30T14:57:00Z"/>
                    <w:rFonts w:ascii="Calibri" w:hAnsi="Calibri" w:cs="Calibri"/>
                    <w:color w:val="000000"/>
                    <w:sz w:val="22"/>
                    <w:szCs w:val="22"/>
                  </w:rPr>
                </w:rPrChange>
              </w:rPr>
              <w:pPrChange w:id="11355" w:author="Nick.Tolimieri [2]" w:date="2022-09-27T15:21:00Z">
                <w:pPr>
                  <w:jc w:val="right"/>
                </w:pPr>
              </w:pPrChange>
            </w:pPr>
            <w:ins w:id="11356" w:author="Nick.Tolimieri [2]" w:date="2022-09-27T15:21:00Z">
              <w:del w:id="11357" w:author="Nick.Tolimieri" w:date="2022-09-30T14:57:00Z">
                <w:r w:rsidRPr="007772DD" w:rsidDel="0095582C">
                  <w:rPr>
                    <w:rFonts w:asciiTheme="minorHAnsi" w:eastAsiaTheme="minorHAnsi" w:hAnsiTheme="minorHAnsi" w:cstheme="minorBidi"/>
                    <w:sz w:val="22"/>
                    <w:szCs w:val="22"/>
                    <w:rPrChange w:id="11358" w:author="Nick.Tolimieri [2]" w:date="2022-09-27T15:21:00Z">
                      <w:rPr>
                        <w:rFonts w:ascii="Calibri" w:hAnsi="Calibri" w:cs="Calibri"/>
                        <w:color w:val="000000"/>
                        <w:sz w:val="22"/>
                        <w:szCs w:val="22"/>
                      </w:rPr>
                    </w:rPrChange>
                  </w:rPr>
                  <w:delText>0</w:delText>
                </w:r>
              </w:del>
            </w:ins>
          </w:p>
        </w:tc>
        <w:tc>
          <w:tcPr>
            <w:tcW w:w="960" w:type="dxa"/>
            <w:noWrap/>
            <w:hideMark/>
            <w:tcPrChange w:id="113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60" w:author="Nick.Tolimieri [2]" w:date="2022-09-27T15:21:00Z"/>
                <w:del w:id="11361" w:author="Nick.Tolimieri" w:date="2022-09-30T14:57:00Z"/>
                <w:rFonts w:asciiTheme="minorHAnsi" w:eastAsiaTheme="minorHAnsi" w:hAnsiTheme="minorHAnsi" w:cstheme="minorBidi"/>
                <w:sz w:val="22"/>
                <w:szCs w:val="22"/>
                <w:rPrChange w:id="11362" w:author="Nick.Tolimieri [2]" w:date="2022-09-27T15:21:00Z">
                  <w:rPr>
                    <w:ins w:id="11363" w:author="Nick.Tolimieri [2]" w:date="2022-09-27T15:21:00Z"/>
                    <w:del w:id="11364" w:author="Nick.Tolimieri" w:date="2022-09-30T14:57:00Z"/>
                    <w:rFonts w:ascii="Calibri" w:hAnsi="Calibri" w:cs="Calibri"/>
                    <w:color w:val="000000"/>
                    <w:sz w:val="22"/>
                    <w:szCs w:val="22"/>
                  </w:rPr>
                </w:rPrChange>
              </w:rPr>
              <w:pPrChange w:id="11365" w:author="Nick.Tolimieri [2]" w:date="2022-09-27T15:21:00Z">
                <w:pPr/>
              </w:pPrChange>
            </w:pPr>
            <w:ins w:id="11366" w:author="Nick.Tolimieri [2]" w:date="2022-09-27T15:21:00Z">
              <w:del w:id="11367" w:author="Nick.Tolimieri" w:date="2022-09-30T14:57:00Z">
                <w:r w:rsidRPr="007772DD" w:rsidDel="0095582C">
                  <w:rPr>
                    <w:rFonts w:asciiTheme="minorHAnsi" w:eastAsiaTheme="minorHAnsi" w:hAnsiTheme="minorHAnsi" w:cstheme="minorBidi"/>
                    <w:sz w:val="22"/>
                    <w:szCs w:val="22"/>
                    <w:rPrChange w:id="11368" w:author="Nick.Tolimieri [2]" w:date="2022-09-27T15:21:00Z">
                      <w:rPr>
                        <w:rFonts w:ascii="Calibri" w:hAnsi="Calibri" w:cs="Calibri"/>
                        <w:color w:val="000000"/>
                        <w:sz w:val="22"/>
                        <w:szCs w:val="22"/>
                      </w:rPr>
                    </w:rPrChange>
                  </w:rPr>
                  <w:delText>NA</w:delText>
                </w:r>
              </w:del>
            </w:ins>
          </w:p>
        </w:tc>
        <w:tc>
          <w:tcPr>
            <w:tcW w:w="960" w:type="dxa"/>
            <w:noWrap/>
            <w:hideMark/>
            <w:tcPrChange w:id="113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70" w:author="Nick.Tolimieri [2]" w:date="2022-09-27T15:21:00Z"/>
                <w:del w:id="11371" w:author="Nick.Tolimieri" w:date="2022-09-30T14:57:00Z"/>
                <w:rFonts w:asciiTheme="minorHAnsi" w:eastAsiaTheme="minorHAnsi" w:hAnsiTheme="minorHAnsi" w:cstheme="minorBidi"/>
                <w:sz w:val="22"/>
                <w:szCs w:val="22"/>
                <w:rPrChange w:id="11372" w:author="Nick.Tolimieri [2]" w:date="2022-09-27T15:21:00Z">
                  <w:rPr>
                    <w:ins w:id="11373" w:author="Nick.Tolimieri [2]" w:date="2022-09-27T15:21:00Z"/>
                    <w:del w:id="11374" w:author="Nick.Tolimieri" w:date="2022-09-30T14:57:00Z"/>
                    <w:rFonts w:ascii="Calibri" w:hAnsi="Calibri" w:cs="Calibri"/>
                    <w:color w:val="000000"/>
                    <w:sz w:val="22"/>
                    <w:szCs w:val="22"/>
                  </w:rPr>
                </w:rPrChange>
              </w:rPr>
              <w:pPrChange w:id="11375" w:author="Nick.Tolimieri [2]" w:date="2022-09-27T15:21:00Z">
                <w:pPr/>
              </w:pPrChange>
            </w:pPr>
            <w:ins w:id="11376" w:author="Nick.Tolimieri [2]" w:date="2022-09-27T15:21:00Z">
              <w:del w:id="11377" w:author="Nick.Tolimieri" w:date="2022-09-30T14:57:00Z">
                <w:r w:rsidRPr="007772DD" w:rsidDel="0095582C">
                  <w:rPr>
                    <w:rFonts w:asciiTheme="minorHAnsi" w:eastAsiaTheme="minorHAnsi" w:hAnsiTheme="minorHAnsi" w:cstheme="minorBidi"/>
                    <w:sz w:val="22"/>
                    <w:szCs w:val="22"/>
                    <w:rPrChange w:id="11378" w:author="Nick.Tolimieri [2]" w:date="2022-09-27T15:21:00Z">
                      <w:rPr>
                        <w:rFonts w:ascii="Calibri" w:hAnsi="Calibri" w:cs="Calibri"/>
                        <w:color w:val="000000"/>
                        <w:sz w:val="22"/>
                        <w:szCs w:val="22"/>
                      </w:rPr>
                    </w:rPrChange>
                  </w:rPr>
                  <w:delText>NA</w:delText>
                </w:r>
              </w:del>
            </w:ins>
          </w:p>
        </w:tc>
        <w:tc>
          <w:tcPr>
            <w:tcW w:w="960" w:type="dxa"/>
            <w:noWrap/>
            <w:hideMark/>
            <w:tcPrChange w:id="113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80" w:author="Nick.Tolimieri [2]" w:date="2022-09-27T15:21:00Z"/>
                <w:del w:id="11381" w:author="Nick.Tolimieri" w:date="2022-09-30T14:57:00Z"/>
                <w:rFonts w:asciiTheme="minorHAnsi" w:eastAsiaTheme="minorHAnsi" w:hAnsiTheme="minorHAnsi" w:cstheme="minorBidi"/>
                <w:sz w:val="22"/>
                <w:szCs w:val="22"/>
                <w:rPrChange w:id="11382" w:author="Nick.Tolimieri [2]" w:date="2022-09-27T15:21:00Z">
                  <w:rPr>
                    <w:ins w:id="11383" w:author="Nick.Tolimieri [2]" w:date="2022-09-27T15:21:00Z"/>
                    <w:del w:id="11384" w:author="Nick.Tolimieri" w:date="2022-09-30T14:57:00Z"/>
                    <w:rFonts w:ascii="Calibri" w:hAnsi="Calibri" w:cs="Calibri"/>
                    <w:color w:val="000000"/>
                    <w:sz w:val="22"/>
                    <w:szCs w:val="22"/>
                  </w:rPr>
                </w:rPrChange>
              </w:rPr>
              <w:pPrChange w:id="11385" w:author="Nick.Tolimieri [2]" w:date="2022-09-27T15:21:00Z">
                <w:pPr/>
              </w:pPrChange>
            </w:pPr>
            <w:ins w:id="11386" w:author="Nick.Tolimieri [2]" w:date="2022-09-27T15:21:00Z">
              <w:del w:id="11387" w:author="Nick.Tolimieri" w:date="2022-09-30T14:57:00Z">
                <w:r w:rsidRPr="007772DD" w:rsidDel="0095582C">
                  <w:rPr>
                    <w:rFonts w:asciiTheme="minorHAnsi" w:eastAsiaTheme="minorHAnsi" w:hAnsiTheme="minorHAnsi" w:cstheme="minorBidi"/>
                    <w:sz w:val="22"/>
                    <w:szCs w:val="22"/>
                    <w:rPrChange w:id="11388" w:author="Nick.Tolimieri [2]" w:date="2022-09-27T15:21:00Z">
                      <w:rPr>
                        <w:rFonts w:ascii="Calibri" w:hAnsi="Calibri" w:cs="Calibri"/>
                        <w:color w:val="000000"/>
                        <w:sz w:val="22"/>
                        <w:szCs w:val="22"/>
                      </w:rPr>
                    </w:rPrChange>
                  </w:rPr>
                  <w:delText>NA</w:delText>
                </w:r>
              </w:del>
            </w:ins>
          </w:p>
        </w:tc>
        <w:tc>
          <w:tcPr>
            <w:tcW w:w="960" w:type="dxa"/>
            <w:noWrap/>
            <w:hideMark/>
            <w:tcPrChange w:id="1138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390" w:author="Nick.Tolimieri [2]" w:date="2022-09-27T15:21:00Z"/>
                <w:del w:id="11391" w:author="Nick.Tolimieri" w:date="2022-09-30T14:57:00Z"/>
                <w:rFonts w:asciiTheme="minorHAnsi" w:eastAsiaTheme="minorHAnsi" w:hAnsiTheme="minorHAnsi" w:cstheme="minorBidi"/>
                <w:sz w:val="22"/>
                <w:szCs w:val="22"/>
                <w:rPrChange w:id="11392" w:author="Nick.Tolimieri [2]" w:date="2022-09-27T15:21:00Z">
                  <w:rPr>
                    <w:ins w:id="11393" w:author="Nick.Tolimieri [2]" w:date="2022-09-27T15:21:00Z"/>
                    <w:del w:id="11394" w:author="Nick.Tolimieri" w:date="2022-09-30T14:57:00Z"/>
                    <w:rFonts w:ascii="Calibri" w:hAnsi="Calibri" w:cs="Calibri"/>
                    <w:color w:val="000000"/>
                    <w:sz w:val="22"/>
                    <w:szCs w:val="22"/>
                  </w:rPr>
                </w:rPrChange>
              </w:rPr>
              <w:pPrChange w:id="11395" w:author="Nick.Tolimieri [2]" w:date="2022-09-27T15:21:00Z">
                <w:pPr/>
              </w:pPrChange>
            </w:pPr>
            <w:ins w:id="11396" w:author="Nick.Tolimieri [2]" w:date="2022-09-27T15:21:00Z">
              <w:del w:id="11397" w:author="Nick.Tolimieri" w:date="2022-09-30T14:57:00Z">
                <w:r w:rsidRPr="007772DD" w:rsidDel="0095582C">
                  <w:rPr>
                    <w:rFonts w:asciiTheme="minorHAnsi" w:eastAsiaTheme="minorHAnsi" w:hAnsiTheme="minorHAnsi" w:cstheme="minorBidi"/>
                    <w:sz w:val="22"/>
                    <w:szCs w:val="22"/>
                    <w:rPrChange w:id="11398"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1399" w:author="Nick.Tolimieri [2]" w:date="2022-09-27T15:21:00Z"/>
          <w:del w:id="11400" w:author="Nick.Tolimieri" w:date="2022-09-30T14:57:00Z"/>
          <w:trPrChange w:id="11401" w:author="Nick.Tolimieri [2]" w:date="2022-09-27T15:21:00Z">
            <w:trPr>
              <w:divId w:val="486363627"/>
              <w:trHeight w:val="300"/>
            </w:trPr>
          </w:trPrChange>
        </w:trPr>
        <w:tc>
          <w:tcPr>
            <w:tcW w:w="960" w:type="dxa"/>
            <w:noWrap/>
            <w:hideMark/>
            <w:tcPrChange w:id="1140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03" w:author="Nick.Tolimieri [2]" w:date="2022-09-27T15:21:00Z"/>
                <w:del w:id="11404" w:author="Nick.Tolimieri" w:date="2022-09-30T14:57:00Z"/>
                <w:rFonts w:asciiTheme="minorHAnsi" w:eastAsiaTheme="minorHAnsi" w:hAnsiTheme="minorHAnsi" w:cstheme="minorBidi"/>
                <w:sz w:val="22"/>
                <w:szCs w:val="22"/>
                <w:rPrChange w:id="11405" w:author="Nick.Tolimieri [2]" w:date="2022-09-27T15:21:00Z">
                  <w:rPr>
                    <w:ins w:id="11406" w:author="Nick.Tolimieri [2]" w:date="2022-09-27T15:21:00Z"/>
                    <w:del w:id="11407" w:author="Nick.Tolimieri" w:date="2022-09-30T14:57:00Z"/>
                    <w:rFonts w:ascii="Calibri" w:hAnsi="Calibri" w:cs="Calibri"/>
                    <w:color w:val="000000"/>
                    <w:sz w:val="22"/>
                    <w:szCs w:val="22"/>
                  </w:rPr>
                </w:rPrChange>
              </w:rPr>
              <w:pPrChange w:id="11408" w:author="Nick.Tolimieri [2]" w:date="2022-09-27T15:21:00Z">
                <w:pPr/>
              </w:pPrChange>
            </w:pPr>
            <w:ins w:id="11409" w:author="Nick.Tolimieri [2]" w:date="2022-09-27T15:21:00Z">
              <w:del w:id="11410" w:author="Nick.Tolimieri" w:date="2022-09-30T14:57:00Z">
                <w:r w:rsidRPr="007772DD" w:rsidDel="0095582C">
                  <w:rPr>
                    <w:rFonts w:asciiTheme="minorHAnsi" w:eastAsiaTheme="minorHAnsi" w:hAnsiTheme="minorHAnsi" w:cstheme="minorBidi"/>
                    <w:sz w:val="22"/>
                    <w:szCs w:val="22"/>
                    <w:rPrChange w:id="11411"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4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13" w:author="Nick.Tolimieri [2]" w:date="2022-09-27T15:21:00Z"/>
                <w:del w:id="11414" w:author="Nick.Tolimieri" w:date="2022-09-30T14:57:00Z"/>
                <w:rFonts w:asciiTheme="minorHAnsi" w:eastAsiaTheme="minorHAnsi" w:hAnsiTheme="minorHAnsi" w:cstheme="minorBidi"/>
                <w:sz w:val="22"/>
                <w:szCs w:val="22"/>
                <w:rPrChange w:id="11415" w:author="Nick.Tolimieri [2]" w:date="2022-09-27T15:21:00Z">
                  <w:rPr>
                    <w:ins w:id="11416" w:author="Nick.Tolimieri [2]" w:date="2022-09-27T15:21:00Z"/>
                    <w:del w:id="11417" w:author="Nick.Tolimieri" w:date="2022-09-30T14:57:00Z"/>
                    <w:rFonts w:ascii="Calibri" w:hAnsi="Calibri" w:cs="Calibri"/>
                    <w:color w:val="000000"/>
                    <w:sz w:val="22"/>
                    <w:szCs w:val="22"/>
                  </w:rPr>
                </w:rPrChange>
              </w:rPr>
              <w:pPrChange w:id="11418" w:author="Nick.Tolimieri [2]" w:date="2022-09-27T15:21:00Z">
                <w:pPr>
                  <w:jc w:val="right"/>
                </w:pPr>
              </w:pPrChange>
            </w:pPr>
            <w:ins w:id="11419" w:author="Nick.Tolimieri [2]" w:date="2022-09-27T15:21:00Z">
              <w:del w:id="11420" w:author="Nick.Tolimieri" w:date="2022-09-30T14:57:00Z">
                <w:r w:rsidRPr="007772DD" w:rsidDel="0095582C">
                  <w:rPr>
                    <w:rFonts w:asciiTheme="minorHAnsi" w:eastAsiaTheme="minorHAnsi" w:hAnsiTheme="minorHAnsi" w:cstheme="minorBidi"/>
                    <w:sz w:val="22"/>
                    <w:szCs w:val="22"/>
                    <w:rPrChange w:id="11421" w:author="Nick.Tolimieri [2]" w:date="2022-09-27T15:21:00Z">
                      <w:rPr>
                        <w:rFonts w:ascii="Calibri" w:hAnsi="Calibri" w:cs="Calibri"/>
                        <w:color w:val="000000"/>
                        <w:sz w:val="22"/>
                        <w:szCs w:val="22"/>
                      </w:rPr>
                    </w:rPrChange>
                  </w:rPr>
                  <w:delText>2018</w:delText>
                </w:r>
              </w:del>
            </w:ins>
          </w:p>
        </w:tc>
        <w:tc>
          <w:tcPr>
            <w:tcW w:w="960" w:type="dxa"/>
            <w:noWrap/>
            <w:hideMark/>
            <w:tcPrChange w:id="114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23" w:author="Nick.Tolimieri [2]" w:date="2022-09-27T15:21:00Z"/>
                <w:del w:id="11424" w:author="Nick.Tolimieri" w:date="2022-09-30T14:57:00Z"/>
                <w:rFonts w:asciiTheme="minorHAnsi" w:eastAsiaTheme="minorHAnsi" w:hAnsiTheme="minorHAnsi" w:cstheme="minorBidi"/>
                <w:sz w:val="22"/>
                <w:szCs w:val="22"/>
                <w:rPrChange w:id="11425" w:author="Nick.Tolimieri [2]" w:date="2022-09-27T15:21:00Z">
                  <w:rPr>
                    <w:ins w:id="11426" w:author="Nick.Tolimieri [2]" w:date="2022-09-27T15:21:00Z"/>
                    <w:del w:id="11427" w:author="Nick.Tolimieri" w:date="2022-09-30T14:57:00Z"/>
                    <w:rFonts w:ascii="Calibri" w:hAnsi="Calibri" w:cs="Calibri"/>
                    <w:color w:val="000000"/>
                    <w:sz w:val="22"/>
                    <w:szCs w:val="22"/>
                  </w:rPr>
                </w:rPrChange>
              </w:rPr>
              <w:pPrChange w:id="11428" w:author="Nick.Tolimieri [2]" w:date="2022-09-27T15:21:00Z">
                <w:pPr>
                  <w:jc w:val="right"/>
                </w:pPr>
              </w:pPrChange>
            </w:pPr>
            <w:ins w:id="11429" w:author="Nick.Tolimieri [2]" w:date="2022-09-27T15:21:00Z">
              <w:del w:id="11430" w:author="Nick.Tolimieri" w:date="2022-09-30T14:57:00Z">
                <w:r w:rsidRPr="007772DD" w:rsidDel="0095582C">
                  <w:rPr>
                    <w:rFonts w:asciiTheme="minorHAnsi" w:eastAsiaTheme="minorHAnsi" w:hAnsiTheme="minorHAnsi" w:cstheme="minorBidi"/>
                    <w:sz w:val="22"/>
                    <w:szCs w:val="22"/>
                    <w:rPrChange w:id="11431" w:author="Nick.Tolimieri [2]" w:date="2022-09-27T15:21:00Z">
                      <w:rPr>
                        <w:rFonts w:ascii="Calibri" w:hAnsi="Calibri" w:cs="Calibri"/>
                        <w:color w:val="000000"/>
                        <w:sz w:val="22"/>
                        <w:szCs w:val="22"/>
                      </w:rPr>
                    </w:rPrChange>
                  </w:rPr>
                  <w:delText>0</w:delText>
                </w:r>
              </w:del>
            </w:ins>
          </w:p>
        </w:tc>
        <w:tc>
          <w:tcPr>
            <w:tcW w:w="960" w:type="dxa"/>
            <w:noWrap/>
            <w:hideMark/>
            <w:tcPrChange w:id="114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33" w:author="Nick.Tolimieri [2]" w:date="2022-09-27T15:21:00Z"/>
                <w:del w:id="11434" w:author="Nick.Tolimieri" w:date="2022-09-30T14:57:00Z"/>
                <w:rFonts w:asciiTheme="minorHAnsi" w:eastAsiaTheme="minorHAnsi" w:hAnsiTheme="minorHAnsi" w:cstheme="minorBidi"/>
                <w:sz w:val="22"/>
                <w:szCs w:val="22"/>
                <w:rPrChange w:id="11435" w:author="Nick.Tolimieri [2]" w:date="2022-09-27T15:21:00Z">
                  <w:rPr>
                    <w:ins w:id="11436" w:author="Nick.Tolimieri [2]" w:date="2022-09-27T15:21:00Z"/>
                    <w:del w:id="11437" w:author="Nick.Tolimieri" w:date="2022-09-30T14:57:00Z"/>
                    <w:rFonts w:ascii="Calibri" w:hAnsi="Calibri" w:cs="Calibri"/>
                    <w:color w:val="000000"/>
                    <w:sz w:val="22"/>
                    <w:szCs w:val="22"/>
                  </w:rPr>
                </w:rPrChange>
              </w:rPr>
              <w:pPrChange w:id="11438" w:author="Nick.Tolimieri [2]" w:date="2022-09-27T15:21:00Z">
                <w:pPr>
                  <w:jc w:val="right"/>
                </w:pPr>
              </w:pPrChange>
            </w:pPr>
            <w:ins w:id="11439" w:author="Nick.Tolimieri [2]" w:date="2022-09-27T15:21:00Z">
              <w:del w:id="11440" w:author="Nick.Tolimieri" w:date="2022-09-30T14:57:00Z">
                <w:r w:rsidRPr="007772DD" w:rsidDel="0095582C">
                  <w:rPr>
                    <w:rFonts w:asciiTheme="minorHAnsi" w:eastAsiaTheme="minorHAnsi" w:hAnsiTheme="minorHAnsi" w:cstheme="minorBidi"/>
                    <w:sz w:val="22"/>
                    <w:szCs w:val="22"/>
                    <w:rPrChange w:id="11441" w:author="Nick.Tolimieri [2]" w:date="2022-09-27T15:21:00Z">
                      <w:rPr>
                        <w:rFonts w:ascii="Calibri" w:hAnsi="Calibri" w:cs="Calibri"/>
                        <w:color w:val="000000"/>
                        <w:sz w:val="22"/>
                        <w:szCs w:val="22"/>
                      </w:rPr>
                    </w:rPrChange>
                  </w:rPr>
                  <w:delText>0</w:delText>
                </w:r>
              </w:del>
            </w:ins>
          </w:p>
        </w:tc>
        <w:tc>
          <w:tcPr>
            <w:tcW w:w="960" w:type="dxa"/>
            <w:noWrap/>
            <w:hideMark/>
            <w:tcPrChange w:id="1144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43" w:author="Nick.Tolimieri [2]" w:date="2022-09-27T15:21:00Z"/>
                <w:del w:id="11444" w:author="Nick.Tolimieri" w:date="2022-09-30T14:57:00Z"/>
                <w:rFonts w:asciiTheme="minorHAnsi" w:eastAsiaTheme="minorHAnsi" w:hAnsiTheme="minorHAnsi" w:cstheme="minorBidi"/>
                <w:sz w:val="22"/>
                <w:szCs w:val="22"/>
                <w:rPrChange w:id="11445" w:author="Nick.Tolimieri [2]" w:date="2022-09-27T15:21:00Z">
                  <w:rPr>
                    <w:ins w:id="11446" w:author="Nick.Tolimieri [2]" w:date="2022-09-27T15:21:00Z"/>
                    <w:del w:id="11447" w:author="Nick.Tolimieri" w:date="2022-09-30T14:57:00Z"/>
                    <w:rFonts w:ascii="Calibri" w:hAnsi="Calibri" w:cs="Calibri"/>
                    <w:color w:val="000000"/>
                    <w:sz w:val="22"/>
                    <w:szCs w:val="22"/>
                  </w:rPr>
                </w:rPrChange>
              </w:rPr>
              <w:pPrChange w:id="11448" w:author="Nick.Tolimieri [2]" w:date="2022-09-27T15:21:00Z">
                <w:pPr>
                  <w:jc w:val="right"/>
                </w:pPr>
              </w:pPrChange>
            </w:pPr>
            <w:ins w:id="11449" w:author="Nick.Tolimieri [2]" w:date="2022-09-27T15:21:00Z">
              <w:del w:id="11450" w:author="Nick.Tolimieri" w:date="2022-09-30T14:57:00Z">
                <w:r w:rsidRPr="007772DD" w:rsidDel="0095582C">
                  <w:rPr>
                    <w:rFonts w:asciiTheme="minorHAnsi" w:eastAsiaTheme="minorHAnsi" w:hAnsiTheme="minorHAnsi" w:cstheme="minorBidi"/>
                    <w:sz w:val="22"/>
                    <w:szCs w:val="22"/>
                    <w:rPrChange w:id="11451" w:author="Nick.Tolimieri [2]" w:date="2022-09-27T15:21:00Z">
                      <w:rPr>
                        <w:rFonts w:ascii="Calibri" w:hAnsi="Calibri" w:cs="Calibri"/>
                        <w:color w:val="000000"/>
                        <w:sz w:val="22"/>
                        <w:szCs w:val="22"/>
                      </w:rPr>
                    </w:rPrChange>
                  </w:rPr>
                  <w:delText>0</w:delText>
                </w:r>
              </w:del>
            </w:ins>
          </w:p>
        </w:tc>
        <w:tc>
          <w:tcPr>
            <w:tcW w:w="960" w:type="dxa"/>
            <w:noWrap/>
            <w:hideMark/>
            <w:tcPrChange w:id="114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53" w:author="Nick.Tolimieri [2]" w:date="2022-09-27T15:21:00Z"/>
                <w:del w:id="11454" w:author="Nick.Tolimieri" w:date="2022-09-30T14:57:00Z"/>
                <w:rFonts w:asciiTheme="minorHAnsi" w:eastAsiaTheme="minorHAnsi" w:hAnsiTheme="minorHAnsi" w:cstheme="minorBidi"/>
                <w:sz w:val="22"/>
                <w:szCs w:val="22"/>
                <w:rPrChange w:id="11455" w:author="Nick.Tolimieri [2]" w:date="2022-09-27T15:21:00Z">
                  <w:rPr>
                    <w:ins w:id="11456" w:author="Nick.Tolimieri [2]" w:date="2022-09-27T15:21:00Z"/>
                    <w:del w:id="11457" w:author="Nick.Tolimieri" w:date="2022-09-30T14:57:00Z"/>
                    <w:rFonts w:ascii="Calibri" w:hAnsi="Calibri" w:cs="Calibri"/>
                    <w:color w:val="000000"/>
                    <w:sz w:val="22"/>
                    <w:szCs w:val="22"/>
                  </w:rPr>
                </w:rPrChange>
              </w:rPr>
              <w:pPrChange w:id="11458" w:author="Nick.Tolimieri [2]" w:date="2022-09-27T15:21:00Z">
                <w:pPr>
                  <w:jc w:val="right"/>
                </w:pPr>
              </w:pPrChange>
            </w:pPr>
            <w:ins w:id="11459" w:author="Nick.Tolimieri [2]" w:date="2022-09-27T15:21:00Z">
              <w:del w:id="11460" w:author="Nick.Tolimieri" w:date="2022-09-30T14:57:00Z">
                <w:r w:rsidRPr="007772DD" w:rsidDel="0095582C">
                  <w:rPr>
                    <w:rFonts w:asciiTheme="minorHAnsi" w:eastAsiaTheme="minorHAnsi" w:hAnsiTheme="minorHAnsi" w:cstheme="minorBidi"/>
                    <w:sz w:val="22"/>
                    <w:szCs w:val="22"/>
                    <w:rPrChange w:id="11461" w:author="Nick.Tolimieri [2]" w:date="2022-09-27T15:21:00Z">
                      <w:rPr>
                        <w:rFonts w:ascii="Calibri" w:hAnsi="Calibri" w:cs="Calibri"/>
                        <w:color w:val="000000"/>
                        <w:sz w:val="22"/>
                        <w:szCs w:val="22"/>
                      </w:rPr>
                    </w:rPrChange>
                  </w:rPr>
                  <w:delText>0</w:delText>
                </w:r>
              </w:del>
            </w:ins>
          </w:p>
        </w:tc>
        <w:tc>
          <w:tcPr>
            <w:tcW w:w="960" w:type="dxa"/>
            <w:noWrap/>
            <w:hideMark/>
            <w:tcPrChange w:id="114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63" w:author="Nick.Tolimieri [2]" w:date="2022-09-27T15:21:00Z"/>
                <w:del w:id="11464" w:author="Nick.Tolimieri" w:date="2022-09-30T14:57:00Z"/>
                <w:rFonts w:asciiTheme="minorHAnsi" w:eastAsiaTheme="minorHAnsi" w:hAnsiTheme="minorHAnsi" w:cstheme="minorBidi"/>
                <w:sz w:val="22"/>
                <w:szCs w:val="22"/>
                <w:rPrChange w:id="11465" w:author="Nick.Tolimieri [2]" w:date="2022-09-27T15:21:00Z">
                  <w:rPr>
                    <w:ins w:id="11466" w:author="Nick.Tolimieri [2]" w:date="2022-09-27T15:21:00Z"/>
                    <w:del w:id="11467" w:author="Nick.Tolimieri" w:date="2022-09-30T14:57:00Z"/>
                    <w:rFonts w:ascii="Calibri" w:hAnsi="Calibri" w:cs="Calibri"/>
                    <w:color w:val="000000"/>
                    <w:sz w:val="22"/>
                    <w:szCs w:val="22"/>
                  </w:rPr>
                </w:rPrChange>
              </w:rPr>
              <w:pPrChange w:id="11468" w:author="Nick.Tolimieri [2]" w:date="2022-09-27T15:21:00Z">
                <w:pPr/>
              </w:pPrChange>
            </w:pPr>
            <w:ins w:id="11469" w:author="Nick.Tolimieri [2]" w:date="2022-09-27T15:21:00Z">
              <w:del w:id="11470" w:author="Nick.Tolimieri" w:date="2022-09-30T14:57:00Z">
                <w:r w:rsidRPr="007772DD" w:rsidDel="0095582C">
                  <w:rPr>
                    <w:rFonts w:asciiTheme="minorHAnsi" w:eastAsiaTheme="minorHAnsi" w:hAnsiTheme="minorHAnsi" w:cstheme="minorBidi"/>
                    <w:sz w:val="22"/>
                    <w:szCs w:val="22"/>
                    <w:rPrChange w:id="11471" w:author="Nick.Tolimieri [2]" w:date="2022-09-27T15:21:00Z">
                      <w:rPr>
                        <w:rFonts w:ascii="Calibri" w:hAnsi="Calibri" w:cs="Calibri"/>
                        <w:color w:val="000000"/>
                        <w:sz w:val="22"/>
                        <w:szCs w:val="22"/>
                      </w:rPr>
                    </w:rPrChange>
                  </w:rPr>
                  <w:delText>NA</w:delText>
                </w:r>
              </w:del>
            </w:ins>
          </w:p>
        </w:tc>
        <w:tc>
          <w:tcPr>
            <w:tcW w:w="960" w:type="dxa"/>
            <w:noWrap/>
            <w:hideMark/>
            <w:tcPrChange w:id="114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73" w:author="Nick.Tolimieri [2]" w:date="2022-09-27T15:21:00Z"/>
                <w:del w:id="11474" w:author="Nick.Tolimieri" w:date="2022-09-30T14:57:00Z"/>
                <w:rFonts w:asciiTheme="minorHAnsi" w:eastAsiaTheme="minorHAnsi" w:hAnsiTheme="minorHAnsi" w:cstheme="minorBidi"/>
                <w:sz w:val="22"/>
                <w:szCs w:val="22"/>
                <w:rPrChange w:id="11475" w:author="Nick.Tolimieri [2]" w:date="2022-09-27T15:21:00Z">
                  <w:rPr>
                    <w:ins w:id="11476" w:author="Nick.Tolimieri [2]" w:date="2022-09-27T15:21:00Z"/>
                    <w:del w:id="11477" w:author="Nick.Tolimieri" w:date="2022-09-30T14:57:00Z"/>
                    <w:rFonts w:ascii="Calibri" w:hAnsi="Calibri" w:cs="Calibri"/>
                    <w:color w:val="000000"/>
                    <w:sz w:val="22"/>
                    <w:szCs w:val="22"/>
                  </w:rPr>
                </w:rPrChange>
              </w:rPr>
              <w:pPrChange w:id="11478" w:author="Nick.Tolimieri [2]" w:date="2022-09-27T15:21:00Z">
                <w:pPr/>
              </w:pPrChange>
            </w:pPr>
            <w:ins w:id="11479" w:author="Nick.Tolimieri [2]" w:date="2022-09-27T15:21:00Z">
              <w:del w:id="11480" w:author="Nick.Tolimieri" w:date="2022-09-30T14:57:00Z">
                <w:r w:rsidRPr="007772DD" w:rsidDel="0095582C">
                  <w:rPr>
                    <w:rFonts w:asciiTheme="minorHAnsi" w:eastAsiaTheme="minorHAnsi" w:hAnsiTheme="minorHAnsi" w:cstheme="minorBidi"/>
                    <w:sz w:val="22"/>
                    <w:szCs w:val="22"/>
                    <w:rPrChange w:id="11481" w:author="Nick.Tolimieri [2]" w:date="2022-09-27T15:21:00Z">
                      <w:rPr>
                        <w:rFonts w:ascii="Calibri" w:hAnsi="Calibri" w:cs="Calibri"/>
                        <w:color w:val="000000"/>
                        <w:sz w:val="22"/>
                        <w:szCs w:val="22"/>
                      </w:rPr>
                    </w:rPrChange>
                  </w:rPr>
                  <w:delText>NA</w:delText>
                </w:r>
              </w:del>
            </w:ins>
          </w:p>
        </w:tc>
        <w:tc>
          <w:tcPr>
            <w:tcW w:w="960" w:type="dxa"/>
            <w:noWrap/>
            <w:hideMark/>
            <w:tcPrChange w:id="1148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83" w:author="Nick.Tolimieri [2]" w:date="2022-09-27T15:21:00Z"/>
                <w:del w:id="11484" w:author="Nick.Tolimieri" w:date="2022-09-30T14:57:00Z"/>
                <w:rFonts w:asciiTheme="minorHAnsi" w:eastAsiaTheme="minorHAnsi" w:hAnsiTheme="minorHAnsi" w:cstheme="minorBidi"/>
                <w:sz w:val="22"/>
                <w:szCs w:val="22"/>
                <w:rPrChange w:id="11485" w:author="Nick.Tolimieri [2]" w:date="2022-09-27T15:21:00Z">
                  <w:rPr>
                    <w:ins w:id="11486" w:author="Nick.Tolimieri [2]" w:date="2022-09-27T15:21:00Z"/>
                    <w:del w:id="11487" w:author="Nick.Tolimieri" w:date="2022-09-30T14:57:00Z"/>
                    <w:rFonts w:ascii="Calibri" w:hAnsi="Calibri" w:cs="Calibri"/>
                    <w:color w:val="000000"/>
                    <w:sz w:val="22"/>
                    <w:szCs w:val="22"/>
                  </w:rPr>
                </w:rPrChange>
              </w:rPr>
              <w:pPrChange w:id="11488" w:author="Nick.Tolimieri [2]" w:date="2022-09-27T15:21:00Z">
                <w:pPr/>
              </w:pPrChange>
            </w:pPr>
            <w:ins w:id="11489" w:author="Nick.Tolimieri [2]" w:date="2022-09-27T15:21:00Z">
              <w:del w:id="11490" w:author="Nick.Tolimieri" w:date="2022-09-30T14:57:00Z">
                <w:r w:rsidRPr="007772DD" w:rsidDel="0095582C">
                  <w:rPr>
                    <w:rFonts w:asciiTheme="minorHAnsi" w:eastAsiaTheme="minorHAnsi" w:hAnsiTheme="minorHAnsi" w:cstheme="minorBidi"/>
                    <w:sz w:val="22"/>
                    <w:szCs w:val="22"/>
                    <w:rPrChange w:id="11491" w:author="Nick.Tolimieri [2]" w:date="2022-09-27T15:21:00Z">
                      <w:rPr>
                        <w:rFonts w:ascii="Calibri" w:hAnsi="Calibri" w:cs="Calibri"/>
                        <w:color w:val="000000"/>
                        <w:sz w:val="22"/>
                        <w:szCs w:val="22"/>
                      </w:rPr>
                    </w:rPrChange>
                  </w:rPr>
                  <w:delText>NA</w:delText>
                </w:r>
              </w:del>
            </w:ins>
          </w:p>
        </w:tc>
        <w:tc>
          <w:tcPr>
            <w:tcW w:w="960" w:type="dxa"/>
            <w:noWrap/>
            <w:hideMark/>
            <w:tcPrChange w:id="114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493" w:author="Nick.Tolimieri [2]" w:date="2022-09-27T15:21:00Z"/>
                <w:del w:id="11494" w:author="Nick.Tolimieri" w:date="2022-09-30T14:57:00Z"/>
                <w:rFonts w:asciiTheme="minorHAnsi" w:eastAsiaTheme="minorHAnsi" w:hAnsiTheme="minorHAnsi" w:cstheme="minorBidi"/>
                <w:sz w:val="22"/>
                <w:szCs w:val="22"/>
                <w:rPrChange w:id="11495" w:author="Nick.Tolimieri [2]" w:date="2022-09-27T15:21:00Z">
                  <w:rPr>
                    <w:ins w:id="11496" w:author="Nick.Tolimieri [2]" w:date="2022-09-27T15:21:00Z"/>
                    <w:del w:id="11497" w:author="Nick.Tolimieri" w:date="2022-09-30T14:57:00Z"/>
                    <w:rFonts w:ascii="Calibri" w:hAnsi="Calibri" w:cs="Calibri"/>
                    <w:color w:val="000000"/>
                    <w:sz w:val="22"/>
                    <w:szCs w:val="22"/>
                  </w:rPr>
                </w:rPrChange>
              </w:rPr>
              <w:pPrChange w:id="11498" w:author="Nick.Tolimieri [2]" w:date="2022-09-27T15:21:00Z">
                <w:pPr/>
              </w:pPrChange>
            </w:pPr>
            <w:ins w:id="11499" w:author="Nick.Tolimieri [2]" w:date="2022-09-27T15:21:00Z">
              <w:del w:id="11500" w:author="Nick.Tolimieri" w:date="2022-09-30T14:57:00Z">
                <w:r w:rsidRPr="007772DD" w:rsidDel="0095582C">
                  <w:rPr>
                    <w:rFonts w:asciiTheme="minorHAnsi" w:eastAsiaTheme="minorHAnsi" w:hAnsiTheme="minorHAnsi" w:cstheme="minorBidi"/>
                    <w:sz w:val="22"/>
                    <w:szCs w:val="22"/>
                    <w:rPrChange w:id="11501"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1502" w:author="Nick.Tolimieri [2]" w:date="2022-09-27T15:21:00Z"/>
          <w:del w:id="11503" w:author="Nick.Tolimieri" w:date="2022-09-30T14:57:00Z"/>
          <w:trPrChange w:id="11504" w:author="Nick.Tolimieri [2]" w:date="2022-09-27T15:21:00Z">
            <w:trPr>
              <w:divId w:val="486363627"/>
              <w:trHeight w:val="300"/>
            </w:trPr>
          </w:trPrChange>
        </w:trPr>
        <w:tc>
          <w:tcPr>
            <w:tcW w:w="960" w:type="dxa"/>
            <w:noWrap/>
            <w:hideMark/>
            <w:tcPrChange w:id="115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06" w:author="Nick.Tolimieri [2]" w:date="2022-09-27T15:21:00Z"/>
                <w:del w:id="11507" w:author="Nick.Tolimieri" w:date="2022-09-30T14:57:00Z"/>
                <w:rFonts w:asciiTheme="minorHAnsi" w:eastAsiaTheme="minorHAnsi" w:hAnsiTheme="minorHAnsi" w:cstheme="minorBidi"/>
                <w:sz w:val="22"/>
                <w:szCs w:val="22"/>
                <w:rPrChange w:id="11508" w:author="Nick.Tolimieri [2]" w:date="2022-09-27T15:21:00Z">
                  <w:rPr>
                    <w:ins w:id="11509" w:author="Nick.Tolimieri [2]" w:date="2022-09-27T15:21:00Z"/>
                    <w:del w:id="11510" w:author="Nick.Tolimieri" w:date="2022-09-30T14:57:00Z"/>
                    <w:rFonts w:ascii="Calibri" w:hAnsi="Calibri" w:cs="Calibri"/>
                    <w:color w:val="000000"/>
                    <w:sz w:val="22"/>
                    <w:szCs w:val="22"/>
                  </w:rPr>
                </w:rPrChange>
              </w:rPr>
              <w:pPrChange w:id="11511" w:author="Nick.Tolimieri [2]" w:date="2022-09-27T15:21:00Z">
                <w:pPr/>
              </w:pPrChange>
            </w:pPr>
            <w:ins w:id="11512" w:author="Nick.Tolimieri [2]" w:date="2022-09-27T15:21:00Z">
              <w:del w:id="11513" w:author="Nick.Tolimieri" w:date="2022-09-30T14:57:00Z">
                <w:r w:rsidRPr="007772DD" w:rsidDel="0095582C">
                  <w:rPr>
                    <w:rFonts w:asciiTheme="minorHAnsi" w:eastAsiaTheme="minorHAnsi" w:hAnsiTheme="minorHAnsi" w:cstheme="minorBidi"/>
                    <w:sz w:val="22"/>
                    <w:szCs w:val="22"/>
                    <w:rPrChange w:id="11514"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5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16" w:author="Nick.Tolimieri [2]" w:date="2022-09-27T15:21:00Z"/>
                <w:del w:id="11517" w:author="Nick.Tolimieri" w:date="2022-09-30T14:57:00Z"/>
                <w:rFonts w:asciiTheme="minorHAnsi" w:eastAsiaTheme="minorHAnsi" w:hAnsiTheme="minorHAnsi" w:cstheme="minorBidi"/>
                <w:sz w:val="22"/>
                <w:szCs w:val="22"/>
                <w:rPrChange w:id="11518" w:author="Nick.Tolimieri [2]" w:date="2022-09-27T15:21:00Z">
                  <w:rPr>
                    <w:ins w:id="11519" w:author="Nick.Tolimieri [2]" w:date="2022-09-27T15:21:00Z"/>
                    <w:del w:id="11520" w:author="Nick.Tolimieri" w:date="2022-09-30T14:57:00Z"/>
                    <w:rFonts w:ascii="Calibri" w:hAnsi="Calibri" w:cs="Calibri"/>
                    <w:color w:val="000000"/>
                    <w:sz w:val="22"/>
                    <w:szCs w:val="22"/>
                  </w:rPr>
                </w:rPrChange>
              </w:rPr>
              <w:pPrChange w:id="11521" w:author="Nick.Tolimieri [2]" w:date="2022-09-27T15:21:00Z">
                <w:pPr>
                  <w:jc w:val="right"/>
                </w:pPr>
              </w:pPrChange>
            </w:pPr>
            <w:ins w:id="11522" w:author="Nick.Tolimieri [2]" w:date="2022-09-27T15:21:00Z">
              <w:del w:id="11523" w:author="Nick.Tolimieri" w:date="2022-09-30T14:57:00Z">
                <w:r w:rsidRPr="007772DD" w:rsidDel="0095582C">
                  <w:rPr>
                    <w:rFonts w:asciiTheme="minorHAnsi" w:eastAsiaTheme="minorHAnsi" w:hAnsiTheme="minorHAnsi" w:cstheme="minorBidi"/>
                    <w:sz w:val="22"/>
                    <w:szCs w:val="22"/>
                    <w:rPrChange w:id="11524" w:author="Nick.Tolimieri [2]" w:date="2022-09-27T15:21:00Z">
                      <w:rPr>
                        <w:rFonts w:ascii="Calibri" w:hAnsi="Calibri" w:cs="Calibri"/>
                        <w:color w:val="000000"/>
                        <w:sz w:val="22"/>
                        <w:szCs w:val="22"/>
                      </w:rPr>
                    </w:rPrChange>
                  </w:rPr>
                  <w:delText>2019</w:delText>
                </w:r>
              </w:del>
            </w:ins>
          </w:p>
        </w:tc>
        <w:tc>
          <w:tcPr>
            <w:tcW w:w="960" w:type="dxa"/>
            <w:noWrap/>
            <w:hideMark/>
            <w:tcPrChange w:id="1152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26" w:author="Nick.Tolimieri [2]" w:date="2022-09-27T15:21:00Z"/>
                <w:del w:id="11527" w:author="Nick.Tolimieri" w:date="2022-09-30T14:57:00Z"/>
                <w:rFonts w:asciiTheme="minorHAnsi" w:eastAsiaTheme="minorHAnsi" w:hAnsiTheme="minorHAnsi" w:cstheme="minorBidi"/>
                <w:sz w:val="22"/>
                <w:szCs w:val="22"/>
                <w:rPrChange w:id="11528" w:author="Nick.Tolimieri [2]" w:date="2022-09-27T15:21:00Z">
                  <w:rPr>
                    <w:ins w:id="11529" w:author="Nick.Tolimieri [2]" w:date="2022-09-27T15:21:00Z"/>
                    <w:del w:id="11530" w:author="Nick.Tolimieri" w:date="2022-09-30T14:57:00Z"/>
                    <w:rFonts w:ascii="Calibri" w:hAnsi="Calibri" w:cs="Calibri"/>
                    <w:color w:val="000000"/>
                    <w:sz w:val="22"/>
                    <w:szCs w:val="22"/>
                  </w:rPr>
                </w:rPrChange>
              </w:rPr>
              <w:pPrChange w:id="11531" w:author="Nick.Tolimieri [2]" w:date="2022-09-27T15:21:00Z">
                <w:pPr>
                  <w:jc w:val="right"/>
                </w:pPr>
              </w:pPrChange>
            </w:pPr>
            <w:ins w:id="11532" w:author="Nick.Tolimieri [2]" w:date="2022-09-27T15:21:00Z">
              <w:del w:id="11533" w:author="Nick.Tolimieri" w:date="2022-09-30T14:57:00Z">
                <w:r w:rsidRPr="007772DD" w:rsidDel="0095582C">
                  <w:rPr>
                    <w:rFonts w:asciiTheme="minorHAnsi" w:eastAsiaTheme="minorHAnsi" w:hAnsiTheme="minorHAnsi" w:cstheme="minorBidi"/>
                    <w:sz w:val="22"/>
                    <w:szCs w:val="22"/>
                    <w:rPrChange w:id="11534" w:author="Nick.Tolimieri [2]" w:date="2022-09-27T15:21:00Z">
                      <w:rPr>
                        <w:rFonts w:ascii="Calibri" w:hAnsi="Calibri" w:cs="Calibri"/>
                        <w:color w:val="000000"/>
                        <w:sz w:val="22"/>
                        <w:szCs w:val="22"/>
                      </w:rPr>
                    </w:rPrChange>
                  </w:rPr>
                  <w:delText>9</w:delText>
                </w:r>
              </w:del>
            </w:ins>
          </w:p>
        </w:tc>
        <w:tc>
          <w:tcPr>
            <w:tcW w:w="960" w:type="dxa"/>
            <w:noWrap/>
            <w:hideMark/>
            <w:tcPrChange w:id="115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36" w:author="Nick.Tolimieri [2]" w:date="2022-09-27T15:21:00Z"/>
                <w:del w:id="11537" w:author="Nick.Tolimieri" w:date="2022-09-30T14:57:00Z"/>
                <w:rFonts w:asciiTheme="minorHAnsi" w:eastAsiaTheme="minorHAnsi" w:hAnsiTheme="minorHAnsi" w:cstheme="minorBidi"/>
                <w:sz w:val="22"/>
                <w:szCs w:val="22"/>
                <w:rPrChange w:id="11538" w:author="Nick.Tolimieri [2]" w:date="2022-09-27T15:21:00Z">
                  <w:rPr>
                    <w:ins w:id="11539" w:author="Nick.Tolimieri [2]" w:date="2022-09-27T15:21:00Z"/>
                    <w:del w:id="11540" w:author="Nick.Tolimieri" w:date="2022-09-30T14:57:00Z"/>
                    <w:rFonts w:ascii="Calibri" w:hAnsi="Calibri" w:cs="Calibri"/>
                    <w:color w:val="000000"/>
                    <w:sz w:val="22"/>
                    <w:szCs w:val="22"/>
                  </w:rPr>
                </w:rPrChange>
              </w:rPr>
              <w:pPrChange w:id="11541" w:author="Nick.Tolimieri [2]" w:date="2022-09-27T15:21:00Z">
                <w:pPr>
                  <w:jc w:val="right"/>
                </w:pPr>
              </w:pPrChange>
            </w:pPr>
            <w:ins w:id="11542" w:author="Nick.Tolimieri [2]" w:date="2022-09-27T15:21:00Z">
              <w:del w:id="11543" w:author="Nick.Tolimieri" w:date="2022-09-30T14:57:00Z">
                <w:r w:rsidRPr="007772DD" w:rsidDel="0095582C">
                  <w:rPr>
                    <w:rFonts w:asciiTheme="minorHAnsi" w:eastAsiaTheme="minorHAnsi" w:hAnsiTheme="minorHAnsi" w:cstheme="minorBidi"/>
                    <w:sz w:val="22"/>
                    <w:szCs w:val="22"/>
                    <w:rPrChange w:id="11544" w:author="Nick.Tolimieri [2]" w:date="2022-09-27T15:21:00Z">
                      <w:rPr>
                        <w:rFonts w:ascii="Calibri" w:hAnsi="Calibri" w:cs="Calibri"/>
                        <w:color w:val="000000"/>
                        <w:sz w:val="22"/>
                        <w:szCs w:val="22"/>
                      </w:rPr>
                    </w:rPrChange>
                  </w:rPr>
                  <w:delText>43</w:delText>
                </w:r>
              </w:del>
            </w:ins>
          </w:p>
        </w:tc>
        <w:tc>
          <w:tcPr>
            <w:tcW w:w="960" w:type="dxa"/>
            <w:noWrap/>
            <w:hideMark/>
            <w:tcPrChange w:id="1154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46" w:author="Nick.Tolimieri [2]" w:date="2022-09-27T15:21:00Z"/>
                <w:del w:id="11547" w:author="Nick.Tolimieri" w:date="2022-09-30T14:57:00Z"/>
                <w:rFonts w:asciiTheme="minorHAnsi" w:eastAsiaTheme="minorHAnsi" w:hAnsiTheme="minorHAnsi" w:cstheme="minorBidi"/>
                <w:sz w:val="22"/>
                <w:szCs w:val="22"/>
                <w:rPrChange w:id="11548" w:author="Nick.Tolimieri [2]" w:date="2022-09-27T15:21:00Z">
                  <w:rPr>
                    <w:ins w:id="11549" w:author="Nick.Tolimieri [2]" w:date="2022-09-27T15:21:00Z"/>
                    <w:del w:id="11550" w:author="Nick.Tolimieri" w:date="2022-09-30T14:57:00Z"/>
                    <w:rFonts w:ascii="Calibri" w:hAnsi="Calibri" w:cs="Calibri"/>
                    <w:color w:val="000000"/>
                    <w:sz w:val="22"/>
                    <w:szCs w:val="22"/>
                  </w:rPr>
                </w:rPrChange>
              </w:rPr>
              <w:pPrChange w:id="11551" w:author="Nick.Tolimieri [2]" w:date="2022-09-27T15:21:00Z">
                <w:pPr>
                  <w:jc w:val="right"/>
                </w:pPr>
              </w:pPrChange>
            </w:pPr>
            <w:ins w:id="11552" w:author="Nick.Tolimieri [2]" w:date="2022-09-27T15:21:00Z">
              <w:del w:id="11553" w:author="Nick.Tolimieri" w:date="2022-09-30T14:57:00Z">
                <w:r w:rsidRPr="007772DD" w:rsidDel="0095582C">
                  <w:rPr>
                    <w:rFonts w:asciiTheme="minorHAnsi" w:eastAsiaTheme="minorHAnsi" w:hAnsiTheme="minorHAnsi" w:cstheme="minorBidi"/>
                    <w:sz w:val="22"/>
                    <w:szCs w:val="22"/>
                    <w:rPrChange w:id="11554" w:author="Nick.Tolimieri [2]" w:date="2022-09-27T15:21:00Z">
                      <w:rPr>
                        <w:rFonts w:ascii="Calibri" w:hAnsi="Calibri" w:cs="Calibri"/>
                        <w:color w:val="000000"/>
                        <w:sz w:val="22"/>
                        <w:szCs w:val="22"/>
                      </w:rPr>
                    </w:rPrChange>
                  </w:rPr>
                  <w:delText>3</w:delText>
                </w:r>
              </w:del>
            </w:ins>
          </w:p>
        </w:tc>
        <w:tc>
          <w:tcPr>
            <w:tcW w:w="960" w:type="dxa"/>
            <w:noWrap/>
            <w:hideMark/>
            <w:tcPrChange w:id="115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56" w:author="Nick.Tolimieri [2]" w:date="2022-09-27T15:21:00Z"/>
                <w:del w:id="11557" w:author="Nick.Tolimieri" w:date="2022-09-30T14:57:00Z"/>
                <w:rFonts w:asciiTheme="minorHAnsi" w:eastAsiaTheme="minorHAnsi" w:hAnsiTheme="minorHAnsi" w:cstheme="minorBidi"/>
                <w:sz w:val="22"/>
                <w:szCs w:val="22"/>
                <w:rPrChange w:id="11558" w:author="Nick.Tolimieri [2]" w:date="2022-09-27T15:21:00Z">
                  <w:rPr>
                    <w:ins w:id="11559" w:author="Nick.Tolimieri [2]" w:date="2022-09-27T15:21:00Z"/>
                    <w:del w:id="11560" w:author="Nick.Tolimieri" w:date="2022-09-30T14:57:00Z"/>
                    <w:rFonts w:ascii="Calibri" w:hAnsi="Calibri" w:cs="Calibri"/>
                    <w:color w:val="000000"/>
                    <w:sz w:val="22"/>
                    <w:szCs w:val="22"/>
                  </w:rPr>
                </w:rPrChange>
              </w:rPr>
              <w:pPrChange w:id="11561" w:author="Nick.Tolimieri [2]" w:date="2022-09-27T15:21:00Z">
                <w:pPr>
                  <w:jc w:val="right"/>
                </w:pPr>
              </w:pPrChange>
            </w:pPr>
            <w:ins w:id="11562" w:author="Nick.Tolimieri [2]" w:date="2022-09-27T15:21:00Z">
              <w:del w:id="11563" w:author="Nick.Tolimieri" w:date="2022-09-30T14:57:00Z">
                <w:r w:rsidRPr="007772DD" w:rsidDel="0095582C">
                  <w:rPr>
                    <w:rFonts w:asciiTheme="minorHAnsi" w:eastAsiaTheme="minorHAnsi" w:hAnsiTheme="minorHAnsi" w:cstheme="minorBidi"/>
                    <w:sz w:val="22"/>
                    <w:szCs w:val="22"/>
                    <w:rPrChange w:id="11564" w:author="Nick.Tolimieri [2]" w:date="2022-09-27T15:21:00Z">
                      <w:rPr>
                        <w:rFonts w:ascii="Calibri" w:hAnsi="Calibri" w:cs="Calibri"/>
                        <w:color w:val="000000"/>
                        <w:sz w:val="22"/>
                        <w:szCs w:val="22"/>
                      </w:rPr>
                    </w:rPrChange>
                  </w:rPr>
                  <w:delText>26</w:delText>
                </w:r>
              </w:del>
            </w:ins>
          </w:p>
        </w:tc>
        <w:tc>
          <w:tcPr>
            <w:tcW w:w="960" w:type="dxa"/>
            <w:noWrap/>
            <w:hideMark/>
            <w:tcPrChange w:id="115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66" w:author="Nick.Tolimieri [2]" w:date="2022-09-27T15:21:00Z"/>
                <w:del w:id="11567" w:author="Nick.Tolimieri" w:date="2022-09-30T14:57:00Z"/>
                <w:rFonts w:asciiTheme="minorHAnsi" w:eastAsiaTheme="minorHAnsi" w:hAnsiTheme="minorHAnsi" w:cstheme="minorBidi"/>
                <w:sz w:val="22"/>
                <w:szCs w:val="22"/>
                <w:rPrChange w:id="11568" w:author="Nick.Tolimieri [2]" w:date="2022-09-27T15:21:00Z">
                  <w:rPr>
                    <w:ins w:id="11569" w:author="Nick.Tolimieri [2]" w:date="2022-09-27T15:21:00Z"/>
                    <w:del w:id="11570" w:author="Nick.Tolimieri" w:date="2022-09-30T14:57:00Z"/>
                    <w:rFonts w:ascii="Calibri" w:hAnsi="Calibri" w:cs="Calibri"/>
                    <w:color w:val="000000"/>
                    <w:sz w:val="22"/>
                    <w:szCs w:val="22"/>
                  </w:rPr>
                </w:rPrChange>
              </w:rPr>
              <w:pPrChange w:id="11571" w:author="Nick.Tolimieri [2]" w:date="2022-09-27T15:21:00Z">
                <w:pPr>
                  <w:jc w:val="right"/>
                </w:pPr>
              </w:pPrChange>
            </w:pPr>
            <w:ins w:id="11572" w:author="Nick.Tolimieri [2]" w:date="2022-09-27T15:21:00Z">
              <w:del w:id="11573" w:author="Nick.Tolimieri" w:date="2022-09-30T14:57:00Z">
                <w:r w:rsidRPr="007772DD" w:rsidDel="0095582C">
                  <w:rPr>
                    <w:rFonts w:asciiTheme="minorHAnsi" w:eastAsiaTheme="minorHAnsi" w:hAnsiTheme="minorHAnsi" w:cstheme="minorBidi"/>
                    <w:sz w:val="22"/>
                    <w:szCs w:val="22"/>
                    <w:rPrChange w:id="11574" w:author="Nick.Tolimieri [2]" w:date="2022-09-27T15:21:00Z">
                      <w:rPr>
                        <w:rFonts w:ascii="Calibri" w:hAnsi="Calibri" w:cs="Calibri"/>
                        <w:color w:val="000000"/>
                        <w:sz w:val="22"/>
                        <w:szCs w:val="22"/>
                      </w:rPr>
                    </w:rPrChange>
                  </w:rPr>
                  <w:delText>5</w:delText>
                </w:r>
              </w:del>
            </w:ins>
          </w:p>
        </w:tc>
        <w:tc>
          <w:tcPr>
            <w:tcW w:w="960" w:type="dxa"/>
            <w:noWrap/>
            <w:hideMark/>
            <w:tcPrChange w:id="115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76" w:author="Nick.Tolimieri [2]" w:date="2022-09-27T15:21:00Z"/>
                <w:del w:id="11577" w:author="Nick.Tolimieri" w:date="2022-09-30T14:57:00Z"/>
                <w:rFonts w:asciiTheme="minorHAnsi" w:eastAsiaTheme="minorHAnsi" w:hAnsiTheme="minorHAnsi" w:cstheme="minorBidi"/>
                <w:sz w:val="22"/>
                <w:szCs w:val="22"/>
                <w:rPrChange w:id="11578" w:author="Nick.Tolimieri [2]" w:date="2022-09-27T15:21:00Z">
                  <w:rPr>
                    <w:ins w:id="11579" w:author="Nick.Tolimieri [2]" w:date="2022-09-27T15:21:00Z"/>
                    <w:del w:id="11580" w:author="Nick.Tolimieri" w:date="2022-09-30T14:57:00Z"/>
                    <w:rFonts w:ascii="Calibri" w:hAnsi="Calibri" w:cs="Calibri"/>
                    <w:color w:val="000000"/>
                    <w:sz w:val="22"/>
                    <w:szCs w:val="22"/>
                  </w:rPr>
                </w:rPrChange>
              </w:rPr>
              <w:pPrChange w:id="11581" w:author="Nick.Tolimieri [2]" w:date="2022-09-27T15:21:00Z">
                <w:pPr>
                  <w:jc w:val="right"/>
                </w:pPr>
              </w:pPrChange>
            </w:pPr>
            <w:ins w:id="11582" w:author="Nick.Tolimieri [2]" w:date="2022-09-27T15:21:00Z">
              <w:del w:id="11583" w:author="Nick.Tolimieri" w:date="2022-09-30T14:57:00Z">
                <w:r w:rsidRPr="007772DD" w:rsidDel="0095582C">
                  <w:rPr>
                    <w:rFonts w:asciiTheme="minorHAnsi" w:eastAsiaTheme="minorHAnsi" w:hAnsiTheme="minorHAnsi" w:cstheme="minorBidi"/>
                    <w:sz w:val="22"/>
                    <w:szCs w:val="22"/>
                    <w:rPrChange w:id="11584" w:author="Nick.Tolimieri [2]" w:date="2022-09-27T15:21:00Z">
                      <w:rPr>
                        <w:rFonts w:ascii="Calibri" w:hAnsi="Calibri" w:cs="Calibri"/>
                        <w:color w:val="000000"/>
                        <w:sz w:val="22"/>
                        <w:szCs w:val="22"/>
                      </w:rPr>
                    </w:rPrChange>
                  </w:rPr>
                  <w:delText>13</w:delText>
                </w:r>
              </w:del>
            </w:ins>
          </w:p>
        </w:tc>
        <w:tc>
          <w:tcPr>
            <w:tcW w:w="960" w:type="dxa"/>
            <w:noWrap/>
            <w:hideMark/>
            <w:tcPrChange w:id="1158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86" w:author="Nick.Tolimieri [2]" w:date="2022-09-27T15:21:00Z"/>
                <w:del w:id="11587" w:author="Nick.Tolimieri" w:date="2022-09-30T14:57:00Z"/>
                <w:rFonts w:asciiTheme="minorHAnsi" w:eastAsiaTheme="minorHAnsi" w:hAnsiTheme="minorHAnsi" w:cstheme="minorBidi"/>
                <w:sz w:val="22"/>
                <w:szCs w:val="22"/>
                <w:rPrChange w:id="11588" w:author="Nick.Tolimieri [2]" w:date="2022-09-27T15:21:00Z">
                  <w:rPr>
                    <w:ins w:id="11589" w:author="Nick.Tolimieri [2]" w:date="2022-09-27T15:21:00Z"/>
                    <w:del w:id="11590" w:author="Nick.Tolimieri" w:date="2022-09-30T14:57:00Z"/>
                    <w:rFonts w:ascii="Calibri" w:hAnsi="Calibri" w:cs="Calibri"/>
                    <w:color w:val="000000"/>
                    <w:sz w:val="22"/>
                    <w:szCs w:val="22"/>
                  </w:rPr>
                </w:rPrChange>
              </w:rPr>
              <w:pPrChange w:id="11591" w:author="Nick.Tolimieri [2]" w:date="2022-09-27T15:21:00Z">
                <w:pPr>
                  <w:jc w:val="right"/>
                </w:pPr>
              </w:pPrChange>
            </w:pPr>
            <w:ins w:id="11592" w:author="Nick.Tolimieri [2]" w:date="2022-09-27T15:21:00Z">
              <w:del w:id="11593" w:author="Nick.Tolimieri" w:date="2022-09-30T14:57:00Z">
                <w:r w:rsidRPr="007772DD" w:rsidDel="0095582C">
                  <w:rPr>
                    <w:rFonts w:asciiTheme="minorHAnsi" w:eastAsiaTheme="minorHAnsi" w:hAnsiTheme="minorHAnsi" w:cstheme="minorBidi"/>
                    <w:sz w:val="22"/>
                    <w:szCs w:val="22"/>
                    <w:rPrChange w:id="11594" w:author="Nick.Tolimieri [2]" w:date="2022-09-27T15:21:00Z">
                      <w:rPr>
                        <w:rFonts w:ascii="Calibri" w:hAnsi="Calibri" w:cs="Calibri"/>
                        <w:color w:val="000000"/>
                        <w:sz w:val="22"/>
                        <w:szCs w:val="22"/>
                      </w:rPr>
                    </w:rPrChange>
                  </w:rPr>
                  <w:delText>1.93</w:delText>
                </w:r>
              </w:del>
            </w:ins>
          </w:p>
        </w:tc>
        <w:tc>
          <w:tcPr>
            <w:tcW w:w="960" w:type="dxa"/>
            <w:noWrap/>
            <w:hideMark/>
            <w:tcPrChange w:id="115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596" w:author="Nick.Tolimieri [2]" w:date="2022-09-27T15:21:00Z"/>
                <w:del w:id="11597" w:author="Nick.Tolimieri" w:date="2022-09-30T14:57:00Z"/>
                <w:rFonts w:asciiTheme="minorHAnsi" w:eastAsiaTheme="minorHAnsi" w:hAnsiTheme="minorHAnsi" w:cstheme="minorBidi"/>
                <w:sz w:val="22"/>
                <w:szCs w:val="22"/>
                <w:rPrChange w:id="11598" w:author="Nick.Tolimieri [2]" w:date="2022-09-27T15:21:00Z">
                  <w:rPr>
                    <w:ins w:id="11599" w:author="Nick.Tolimieri [2]" w:date="2022-09-27T15:21:00Z"/>
                    <w:del w:id="11600" w:author="Nick.Tolimieri" w:date="2022-09-30T14:57:00Z"/>
                    <w:rFonts w:ascii="Calibri" w:hAnsi="Calibri" w:cs="Calibri"/>
                    <w:color w:val="000000"/>
                    <w:sz w:val="22"/>
                    <w:szCs w:val="22"/>
                  </w:rPr>
                </w:rPrChange>
              </w:rPr>
              <w:pPrChange w:id="11601" w:author="Nick.Tolimieri [2]" w:date="2022-09-27T15:21:00Z">
                <w:pPr>
                  <w:jc w:val="right"/>
                </w:pPr>
              </w:pPrChange>
            </w:pPr>
            <w:ins w:id="11602" w:author="Nick.Tolimieri [2]" w:date="2022-09-27T15:21:00Z">
              <w:del w:id="11603" w:author="Nick.Tolimieri" w:date="2022-09-30T14:57:00Z">
                <w:r w:rsidRPr="007772DD" w:rsidDel="0095582C">
                  <w:rPr>
                    <w:rFonts w:asciiTheme="minorHAnsi" w:eastAsiaTheme="minorHAnsi" w:hAnsiTheme="minorHAnsi" w:cstheme="minorBidi"/>
                    <w:sz w:val="22"/>
                    <w:szCs w:val="22"/>
                    <w:rPrChange w:id="11604" w:author="Nick.Tolimieri [2]" w:date="2022-09-27T15:21:00Z">
                      <w:rPr>
                        <w:rFonts w:ascii="Calibri" w:hAnsi="Calibri" w:cs="Calibri"/>
                        <w:color w:val="000000"/>
                        <w:sz w:val="22"/>
                        <w:szCs w:val="22"/>
                      </w:rPr>
                    </w:rPrChange>
                  </w:rPr>
                  <w:delText>0.32</w:delText>
                </w:r>
              </w:del>
            </w:ins>
          </w:p>
        </w:tc>
      </w:tr>
      <w:tr w:rsidR="007772DD" w:rsidRPr="007772DD" w:rsidDel="0095582C" w:rsidTr="007772DD">
        <w:trPr>
          <w:divId w:val="486363627"/>
          <w:trHeight w:val="300"/>
          <w:ins w:id="11605" w:author="Nick.Tolimieri [2]" w:date="2022-09-27T15:21:00Z"/>
          <w:del w:id="11606" w:author="Nick.Tolimieri" w:date="2022-09-30T14:57:00Z"/>
          <w:trPrChange w:id="11607" w:author="Nick.Tolimieri [2]" w:date="2022-09-27T15:21:00Z">
            <w:trPr>
              <w:divId w:val="486363627"/>
              <w:trHeight w:val="300"/>
            </w:trPr>
          </w:trPrChange>
        </w:trPr>
        <w:tc>
          <w:tcPr>
            <w:tcW w:w="960" w:type="dxa"/>
            <w:noWrap/>
            <w:hideMark/>
            <w:tcPrChange w:id="116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09" w:author="Nick.Tolimieri [2]" w:date="2022-09-27T15:21:00Z"/>
                <w:del w:id="11610" w:author="Nick.Tolimieri" w:date="2022-09-30T14:57:00Z"/>
                <w:rFonts w:asciiTheme="minorHAnsi" w:eastAsiaTheme="minorHAnsi" w:hAnsiTheme="minorHAnsi" w:cstheme="minorBidi"/>
                <w:sz w:val="22"/>
                <w:szCs w:val="22"/>
                <w:rPrChange w:id="11611" w:author="Nick.Tolimieri [2]" w:date="2022-09-27T15:21:00Z">
                  <w:rPr>
                    <w:ins w:id="11612" w:author="Nick.Tolimieri [2]" w:date="2022-09-27T15:21:00Z"/>
                    <w:del w:id="11613" w:author="Nick.Tolimieri" w:date="2022-09-30T14:57:00Z"/>
                    <w:rFonts w:ascii="Calibri" w:hAnsi="Calibri" w:cs="Calibri"/>
                    <w:color w:val="000000"/>
                    <w:sz w:val="22"/>
                    <w:szCs w:val="22"/>
                  </w:rPr>
                </w:rPrChange>
              </w:rPr>
              <w:pPrChange w:id="11614" w:author="Nick.Tolimieri [2]" w:date="2022-09-27T15:21:00Z">
                <w:pPr/>
              </w:pPrChange>
            </w:pPr>
            <w:ins w:id="11615" w:author="Nick.Tolimieri [2]" w:date="2022-09-27T15:21:00Z">
              <w:del w:id="11616" w:author="Nick.Tolimieri" w:date="2022-09-30T14:57:00Z">
                <w:r w:rsidRPr="007772DD" w:rsidDel="0095582C">
                  <w:rPr>
                    <w:rFonts w:asciiTheme="minorHAnsi" w:eastAsiaTheme="minorHAnsi" w:hAnsiTheme="minorHAnsi" w:cstheme="minorBidi"/>
                    <w:sz w:val="22"/>
                    <w:szCs w:val="22"/>
                    <w:rPrChange w:id="11617"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61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19" w:author="Nick.Tolimieri [2]" w:date="2022-09-27T15:21:00Z"/>
                <w:del w:id="11620" w:author="Nick.Tolimieri" w:date="2022-09-30T14:57:00Z"/>
                <w:rFonts w:asciiTheme="minorHAnsi" w:eastAsiaTheme="minorHAnsi" w:hAnsiTheme="minorHAnsi" w:cstheme="minorBidi"/>
                <w:sz w:val="22"/>
                <w:szCs w:val="22"/>
                <w:rPrChange w:id="11621" w:author="Nick.Tolimieri [2]" w:date="2022-09-27T15:21:00Z">
                  <w:rPr>
                    <w:ins w:id="11622" w:author="Nick.Tolimieri [2]" w:date="2022-09-27T15:21:00Z"/>
                    <w:del w:id="11623" w:author="Nick.Tolimieri" w:date="2022-09-30T14:57:00Z"/>
                    <w:rFonts w:ascii="Calibri" w:hAnsi="Calibri" w:cs="Calibri"/>
                    <w:color w:val="000000"/>
                    <w:sz w:val="22"/>
                    <w:szCs w:val="22"/>
                  </w:rPr>
                </w:rPrChange>
              </w:rPr>
              <w:pPrChange w:id="11624" w:author="Nick.Tolimieri [2]" w:date="2022-09-27T15:21:00Z">
                <w:pPr>
                  <w:jc w:val="right"/>
                </w:pPr>
              </w:pPrChange>
            </w:pPr>
            <w:ins w:id="11625" w:author="Nick.Tolimieri [2]" w:date="2022-09-27T15:21:00Z">
              <w:del w:id="11626" w:author="Nick.Tolimieri" w:date="2022-09-30T14:57:00Z">
                <w:r w:rsidRPr="007772DD" w:rsidDel="0095582C">
                  <w:rPr>
                    <w:rFonts w:asciiTheme="minorHAnsi" w:eastAsiaTheme="minorHAnsi" w:hAnsiTheme="minorHAnsi" w:cstheme="minorBidi"/>
                    <w:sz w:val="22"/>
                    <w:szCs w:val="22"/>
                    <w:rPrChange w:id="11627" w:author="Nick.Tolimieri [2]" w:date="2022-09-27T15:21:00Z">
                      <w:rPr>
                        <w:rFonts w:ascii="Calibri" w:hAnsi="Calibri" w:cs="Calibri"/>
                        <w:color w:val="000000"/>
                        <w:sz w:val="22"/>
                        <w:szCs w:val="22"/>
                      </w:rPr>
                    </w:rPrChange>
                  </w:rPr>
                  <w:delText>2020</w:delText>
                </w:r>
              </w:del>
            </w:ins>
          </w:p>
        </w:tc>
        <w:tc>
          <w:tcPr>
            <w:tcW w:w="960" w:type="dxa"/>
            <w:noWrap/>
            <w:hideMark/>
            <w:tcPrChange w:id="116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29" w:author="Nick.Tolimieri [2]" w:date="2022-09-27T15:21:00Z"/>
                <w:del w:id="11630" w:author="Nick.Tolimieri" w:date="2022-09-30T14:57:00Z"/>
                <w:rFonts w:asciiTheme="minorHAnsi" w:eastAsiaTheme="minorHAnsi" w:hAnsiTheme="minorHAnsi" w:cstheme="minorBidi"/>
                <w:sz w:val="22"/>
                <w:szCs w:val="22"/>
                <w:rPrChange w:id="11631" w:author="Nick.Tolimieri [2]" w:date="2022-09-27T15:21:00Z">
                  <w:rPr>
                    <w:ins w:id="11632" w:author="Nick.Tolimieri [2]" w:date="2022-09-27T15:21:00Z"/>
                    <w:del w:id="11633" w:author="Nick.Tolimieri" w:date="2022-09-30T14:57:00Z"/>
                    <w:rFonts w:ascii="Calibri" w:hAnsi="Calibri" w:cs="Calibri"/>
                    <w:color w:val="000000"/>
                    <w:sz w:val="22"/>
                    <w:szCs w:val="22"/>
                  </w:rPr>
                </w:rPrChange>
              </w:rPr>
              <w:pPrChange w:id="11634" w:author="Nick.Tolimieri [2]" w:date="2022-09-27T15:21:00Z">
                <w:pPr>
                  <w:jc w:val="right"/>
                </w:pPr>
              </w:pPrChange>
            </w:pPr>
            <w:ins w:id="11635" w:author="Nick.Tolimieri [2]" w:date="2022-09-27T15:21:00Z">
              <w:del w:id="11636" w:author="Nick.Tolimieri" w:date="2022-09-30T14:57:00Z">
                <w:r w:rsidRPr="007772DD" w:rsidDel="0095582C">
                  <w:rPr>
                    <w:rFonts w:asciiTheme="minorHAnsi" w:eastAsiaTheme="minorHAnsi" w:hAnsiTheme="minorHAnsi" w:cstheme="minorBidi"/>
                    <w:sz w:val="22"/>
                    <w:szCs w:val="22"/>
                    <w:rPrChange w:id="11637" w:author="Nick.Tolimieri [2]" w:date="2022-09-27T15:21:00Z">
                      <w:rPr>
                        <w:rFonts w:ascii="Calibri" w:hAnsi="Calibri" w:cs="Calibri"/>
                        <w:color w:val="000000"/>
                        <w:sz w:val="22"/>
                        <w:szCs w:val="22"/>
                      </w:rPr>
                    </w:rPrChange>
                  </w:rPr>
                  <w:delText>0</w:delText>
                </w:r>
              </w:del>
            </w:ins>
          </w:p>
        </w:tc>
        <w:tc>
          <w:tcPr>
            <w:tcW w:w="960" w:type="dxa"/>
            <w:noWrap/>
            <w:hideMark/>
            <w:tcPrChange w:id="116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39" w:author="Nick.Tolimieri [2]" w:date="2022-09-27T15:21:00Z"/>
                <w:del w:id="11640" w:author="Nick.Tolimieri" w:date="2022-09-30T14:57:00Z"/>
                <w:rFonts w:asciiTheme="minorHAnsi" w:eastAsiaTheme="minorHAnsi" w:hAnsiTheme="minorHAnsi" w:cstheme="minorBidi"/>
                <w:sz w:val="22"/>
                <w:szCs w:val="22"/>
                <w:rPrChange w:id="11641" w:author="Nick.Tolimieri [2]" w:date="2022-09-27T15:21:00Z">
                  <w:rPr>
                    <w:ins w:id="11642" w:author="Nick.Tolimieri [2]" w:date="2022-09-27T15:21:00Z"/>
                    <w:del w:id="11643" w:author="Nick.Tolimieri" w:date="2022-09-30T14:57:00Z"/>
                    <w:rFonts w:ascii="Calibri" w:hAnsi="Calibri" w:cs="Calibri"/>
                    <w:color w:val="000000"/>
                    <w:sz w:val="22"/>
                    <w:szCs w:val="22"/>
                  </w:rPr>
                </w:rPrChange>
              </w:rPr>
              <w:pPrChange w:id="11644" w:author="Nick.Tolimieri [2]" w:date="2022-09-27T15:21:00Z">
                <w:pPr>
                  <w:jc w:val="right"/>
                </w:pPr>
              </w:pPrChange>
            </w:pPr>
            <w:ins w:id="11645" w:author="Nick.Tolimieri [2]" w:date="2022-09-27T15:21:00Z">
              <w:del w:id="11646" w:author="Nick.Tolimieri" w:date="2022-09-30T14:57:00Z">
                <w:r w:rsidRPr="007772DD" w:rsidDel="0095582C">
                  <w:rPr>
                    <w:rFonts w:asciiTheme="minorHAnsi" w:eastAsiaTheme="minorHAnsi" w:hAnsiTheme="minorHAnsi" w:cstheme="minorBidi"/>
                    <w:sz w:val="22"/>
                    <w:szCs w:val="22"/>
                    <w:rPrChange w:id="11647" w:author="Nick.Tolimieri [2]" w:date="2022-09-27T15:21:00Z">
                      <w:rPr>
                        <w:rFonts w:ascii="Calibri" w:hAnsi="Calibri" w:cs="Calibri"/>
                        <w:color w:val="000000"/>
                        <w:sz w:val="22"/>
                        <w:szCs w:val="22"/>
                      </w:rPr>
                    </w:rPrChange>
                  </w:rPr>
                  <w:delText>27</w:delText>
                </w:r>
              </w:del>
            </w:ins>
          </w:p>
        </w:tc>
        <w:tc>
          <w:tcPr>
            <w:tcW w:w="960" w:type="dxa"/>
            <w:noWrap/>
            <w:hideMark/>
            <w:tcPrChange w:id="116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49" w:author="Nick.Tolimieri [2]" w:date="2022-09-27T15:21:00Z"/>
                <w:del w:id="11650" w:author="Nick.Tolimieri" w:date="2022-09-30T14:57:00Z"/>
                <w:rFonts w:asciiTheme="minorHAnsi" w:eastAsiaTheme="minorHAnsi" w:hAnsiTheme="minorHAnsi" w:cstheme="minorBidi"/>
                <w:sz w:val="22"/>
                <w:szCs w:val="22"/>
                <w:rPrChange w:id="11651" w:author="Nick.Tolimieri [2]" w:date="2022-09-27T15:21:00Z">
                  <w:rPr>
                    <w:ins w:id="11652" w:author="Nick.Tolimieri [2]" w:date="2022-09-27T15:21:00Z"/>
                    <w:del w:id="11653" w:author="Nick.Tolimieri" w:date="2022-09-30T14:57:00Z"/>
                    <w:rFonts w:ascii="Calibri" w:hAnsi="Calibri" w:cs="Calibri"/>
                    <w:color w:val="000000"/>
                    <w:sz w:val="22"/>
                    <w:szCs w:val="22"/>
                  </w:rPr>
                </w:rPrChange>
              </w:rPr>
              <w:pPrChange w:id="11654" w:author="Nick.Tolimieri [2]" w:date="2022-09-27T15:21:00Z">
                <w:pPr>
                  <w:jc w:val="right"/>
                </w:pPr>
              </w:pPrChange>
            </w:pPr>
            <w:ins w:id="11655" w:author="Nick.Tolimieri [2]" w:date="2022-09-27T15:21:00Z">
              <w:del w:id="11656" w:author="Nick.Tolimieri" w:date="2022-09-30T14:57:00Z">
                <w:r w:rsidRPr="007772DD" w:rsidDel="0095582C">
                  <w:rPr>
                    <w:rFonts w:asciiTheme="minorHAnsi" w:eastAsiaTheme="minorHAnsi" w:hAnsiTheme="minorHAnsi" w:cstheme="minorBidi"/>
                    <w:sz w:val="22"/>
                    <w:szCs w:val="22"/>
                    <w:rPrChange w:id="11657" w:author="Nick.Tolimieri [2]" w:date="2022-09-27T15:21:00Z">
                      <w:rPr>
                        <w:rFonts w:ascii="Calibri" w:hAnsi="Calibri" w:cs="Calibri"/>
                        <w:color w:val="000000"/>
                        <w:sz w:val="22"/>
                        <w:szCs w:val="22"/>
                      </w:rPr>
                    </w:rPrChange>
                  </w:rPr>
                  <w:delText>1</w:delText>
                </w:r>
              </w:del>
            </w:ins>
          </w:p>
        </w:tc>
        <w:tc>
          <w:tcPr>
            <w:tcW w:w="960" w:type="dxa"/>
            <w:noWrap/>
            <w:hideMark/>
            <w:tcPrChange w:id="116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59" w:author="Nick.Tolimieri [2]" w:date="2022-09-27T15:21:00Z"/>
                <w:del w:id="11660" w:author="Nick.Tolimieri" w:date="2022-09-30T14:57:00Z"/>
                <w:rFonts w:asciiTheme="minorHAnsi" w:eastAsiaTheme="minorHAnsi" w:hAnsiTheme="minorHAnsi" w:cstheme="minorBidi"/>
                <w:sz w:val="22"/>
                <w:szCs w:val="22"/>
                <w:rPrChange w:id="11661" w:author="Nick.Tolimieri [2]" w:date="2022-09-27T15:21:00Z">
                  <w:rPr>
                    <w:ins w:id="11662" w:author="Nick.Tolimieri [2]" w:date="2022-09-27T15:21:00Z"/>
                    <w:del w:id="11663" w:author="Nick.Tolimieri" w:date="2022-09-30T14:57:00Z"/>
                    <w:rFonts w:ascii="Calibri" w:hAnsi="Calibri" w:cs="Calibri"/>
                    <w:color w:val="000000"/>
                    <w:sz w:val="22"/>
                    <w:szCs w:val="22"/>
                  </w:rPr>
                </w:rPrChange>
              </w:rPr>
              <w:pPrChange w:id="11664" w:author="Nick.Tolimieri [2]" w:date="2022-09-27T15:21:00Z">
                <w:pPr>
                  <w:jc w:val="right"/>
                </w:pPr>
              </w:pPrChange>
            </w:pPr>
            <w:ins w:id="11665" w:author="Nick.Tolimieri [2]" w:date="2022-09-27T15:21:00Z">
              <w:del w:id="11666" w:author="Nick.Tolimieri" w:date="2022-09-30T14:57:00Z">
                <w:r w:rsidRPr="007772DD" w:rsidDel="0095582C">
                  <w:rPr>
                    <w:rFonts w:asciiTheme="minorHAnsi" w:eastAsiaTheme="minorHAnsi" w:hAnsiTheme="minorHAnsi" w:cstheme="minorBidi"/>
                    <w:sz w:val="22"/>
                    <w:szCs w:val="22"/>
                    <w:rPrChange w:id="11667" w:author="Nick.Tolimieri [2]" w:date="2022-09-27T15:21:00Z">
                      <w:rPr>
                        <w:rFonts w:ascii="Calibri" w:hAnsi="Calibri" w:cs="Calibri"/>
                        <w:color w:val="000000"/>
                        <w:sz w:val="22"/>
                        <w:szCs w:val="22"/>
                      </w:rPr>
                    </w:rPrChange>
                  </w:rPr>
                  <w:delText>21</w:delText>
                </w:r>
              </w:del>
            </w:ins>
          </w:p>
        </w:tc>
        <w:tc>
          <w:tcPr>
            <w:tcW w:w="960" w:type="dxa"/>
            <w:noWrap/>
            <w:hideMark/>
            <w:tcPrChange w:id="116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69" w:author="Nick.Tolimieri [2]" w:date="2022-09-27T15:21:00Z"/>
                <w:del w:id="11670" w:author="Nick.Tolimieri" w:date="2022-09-30T14:57:00Z"/>
                <w:rFonts w:asciiTheme="minorHAnsi" w:eastAsiaTheme="minorHAnsi" w:hAnsiTheme="minorHAnsi" w:cstheme="minorBidi"/>
                <w:sz w:val="22"/>
                <w:szCs w:val="22"/>
                <w:rPrChange w:id="11671" w:author="Nick.Tolimieri [2]" w:date="2022-09-27T15:21:00Z">
                  <w:rPr>
                    <w:ins w:id="11672" w:author="Nick.Tolimieri [2]" w:date="2022-09-27T15:21:00Z"/>
                    <w:del w:id="11673" w:author="Nick.Tolimieri" w:date="2022-09-30T14:57:00Z"/>
                    <w:rFonts w:ascii="Calibri" w:hAnsi="Calibri" w:cs="Calibri"/>
                    <w:color w:val="000000"/>
                    <w:sz w:val="22"/>
                    <w:szCs w:val="22"/>
                  </w:rPr>
                </w:rPrChange>
              </w:rPr>
              <w:pPrChange w:id="11674" w:author="Nick.Tolimieri [2]" w:date="2022-09-27T15:21:00Z">
                <w:pPr>
                  <w:jc w:val="right"/>
                </w:pPr>
              </w:pPrChange>
            </w:pPr>
            <w:ins w:id="11675" w:author="Nick.Tolimieri [2]" w:date="2022-09-27T15:21:00Z">
              <w:del w:id="11676" w:author="Nick.Tolimieri" w:date="2022-09-30T14:57:00Z">
                <w:r w:rsidRPr="007772DD" w:rsidDel="0095582C">
                  <w:rPr>
                    <w:rFonts w:asciiTheme="minorHAnsi" w:eastAsiaTheme="minorHAnsi" w:hAnsiTheme="minorHAnsi" w:cstheme="minorBidi"/>
                    <w:sz w:val="22"/>
                    <w:szCs w:val="22"/>
                    <w:rPrChange w:id="11677" w:author="Nick.Tolimieri [2]" w:date="2022-09-27T15:21:00Z">
                      <w:rPr>
                        <w:rFonts w:ascii="Calibri" w:hAnsi="Calibri" w:cs="Calibri"/>
                        <w:color w:val="000000"/>
                        <w:sz w:val="22"/>
                        <w:szCs w:val="22"/>
                      </w:rPr>
                    </w:rPrChange>
                  </w:rPr>
                  <w:delText>21</w:delText>
                </w:r>
              </w:del>
            </w:ins>
          </w:p>
        </w:tc>
        <w:tc>
          <w:tcPr>
            <w:tcW w:w="960" w:type="dxa"/>
            <w:noWrap/>
            <w:hideMark/>
            <w:tcPrChange w:id="1167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79" w:author="Nick.Tolimieri [2]" w:date="2022-09-27T15:21:00Z"/>
                <w:del w:id="11680" w:author="Nick.Tolimieri" w:date="2022-09-30T14:57:00Z"/>
                <w:rFonts w:asciiTheme="minorHAnsi" w:eastAsiaTheme="minorHAnsi" w:hAnsiTheme="minorHAnsi" w:cstheme="minorBidi"/>
                <w:sz w:val="22"/>
                <w:szCs w:val="22"/>
                <w:rPrChange w:id="11681" w:author="Nick.Tolimieri [2]" w:date="2022-09-27T15:21:00Z">
                  <w:rPr>
                    <w:ins w:id="11682" w:author="Nick.Tolimieri [2]" w:date="2022-09-27T15:21:00Z"/>
                    <w:del w:id="11683" w:author="Nick.Tolimieri" w:date="2022-09-30T14:57:00Z"/>
                    <w:rFonts w:ascii="Calibri" w:hAnsi="Calibri" w:cs="Calibri"/>
                    <w:color w:val="000000"/>
                    <w:sz w:val="22"/>
                    <w:szCs w:val="22"/>
                  </w:rPr>
                </w:rPrChange>
              </w:rPr>
              <w:pPrChange w:id="11684" w:author="Nick.Tolimieri [2]" w:date="2022-09-27T15:21:00Z">
                <w:pPr>
                  <w:jc w:val="right"/>
                </w:pPr>
              </w:pPrChange>
            </w:pPr>
            <w:ins w:id="11685" w:author="Nick.Tolimieri [2]" w:date="2022-09-27T15:21:00Z">
              <w:del w:id="11686" w:author="Nick.Tolimieri" w:date="2022-09-30T14:57:00Z">
                <w:r w:rsidRPr="007772DD" w:rsidDel="0095582C">
                  <w:rPr>
                    <w:rFonts w:asciiTheme="minorHAnsi" w:eastAsiaTheme="minorHAnsi" w:hAnsiTheme="minorHAnsi" w:cstheme="minorBidi"/>
                    <w:sz w:val="22"/>
                    <w:szCs w:val="22"/>
                    <w:rPrChange w:id="11687" w:author="Nick.Tolimieri [2]" w:date="2022-09-27T15:21:00Z">
                      <w:rPr>
                        <w:rFonts w:ascii="Calibri" w:hAnsi="Calibri" w:cs="Calibri"/>
                        <w:color w:val="000000"/>
                        <w:sz w:val="22"/>
                        <w:szCs w:val="22"/>
                      </w:rPr>
                    </w:rPrChange>
                  </w:rPr>
                  <w:delText>21</w:delText>
                </w:r>
              </w:del>
            </w:ins>
          </w:p>
        </w:tc>
        <w:tc>
          <w:tcPr>
            <w:tcW w:w="960" w:type="dxa"/>
            <w:noWrap/>
            <w:hideMark/>
            <w:tcPrChange w:id="116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89" w:author="Nick.Tolimieri [2]" w:date="2022-09-27T15:21:00Z"/>
                <w:del w:id="11690" w:author="Nick.Tolimieri" w:date="2022-09-30T14:57:00Z"/>
                <w:rFonts w:asciiTheme="minorHAnsi" w:eastAsiaTheme="minorHAnsi" w:hAnsiTheme="minorHAnsi" w:cstheme="minorBidi"/>
                <w:sz w:val="22"/>
                <w:szCs w:val="22"/>
                <w:rPrChange w:id="11691" w:author="Nick.Tolimieri [2]" w:date="2022-09-27T15:21:00Z">
                  <w:rPr>
                    <w:ins w:id="11692" w:author="Nick.Tolimieri [2]" w:date="2022-09-27T15:21:00Z"/>
                    <w:del w:id="11693" w:author="Nick.Tolimieri" w:date="2022-09-30T14:57:00Z"/>
                    <w:rFonts w:ascii="Calibri" w:hAnsi="Calibri" w:cs="Calibri"/>
                    <w:color w:val="000000"/>
                    <w:sz w:val="22"/>
                    <w:szCs w:val="22"/>
                  </w:rPr>
                </w:rPrChange>
              </w:rPr>
              <w:pPrChange w:id="11694" w:author="Nick.Tolimieri [2]" w:date="2022-09-27T15:21:00Z">
                <w:pPr>
                  <w:jc w:val="right"/>
                </w:pPr>
              </w:pPrChange>
            </w:pPr>
            <w:ins w:id="11695" w:author="Nick.Tolimieri [2]" w:date="2022-09-27T15:21:00Z">
              <w:del w:id="11696" w:author="Nick.Tolimieri" w:date="2022-09-30T14:57:00Z">
                <w:r w:rsidRPr="007772DD" w:rsidDel="0095582C">
                  <w:rPr>
                    <w:rFonts w:asciiTheme="minorHAnsi" w:eastAsiaTheme="minorHAnsi" w:hAnsiTheme="minorHAnsi" w:cstheme="minorBidi"/>
                    <w:sz w:val="22"/>
                    <w:szCs w:val="22"/>
                    <w:rPrChange w:id="11697" w:author="Nick.Tolimieri [2]" w:date="2022-09-27T15:21:00Z">
                      <w:rPr>
                        <w:rFonts w:ascii="Calibri" w:hAnsi="Calibri" w:cs="Calibri"/>
                        <w:color w:val="000000"/>
                        <w:sz w:val="22"/>
                        <w:szCs w:val="22"/>
                      </w:rPr>
                    </w:rPrChange>
                  </w:rPr>
                  <w:delText>1.89</w:delText>
                </w:r>
              </w:del>
            </w:ins>
          </w:p>
        </w:tc>
        <w:tc>
          <w:tcPr>
            <w:tcW w:w="960" w:type="dxa"/>
            <w:noWrap/>
            <w:hideMark/>
            <w:tcPrChange w:id="116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699" w:author="Nick.Tolimieri [2]" w:date="2022-09-27T15:21:00Z"/>
                <w:del w:id="11700" w:author="Nick.Tolimieri" w:date="2022-09-30T14:57:00Z"/>
                <w:rFonts w:asciiTheme="minorHAnsi" w:eastAsiaTheme="minorHAnsi" w:hAnsiTheme="minorHAnsi" w:cstheme="minorBidi"/>
                <w:sz w:val="22"/>
                <w:szCs w:val="22"/>
                <w:rPrChange w:id="11701" w:author="Nick.Tolimieri [2]" w:date="2022-09-27T15:21:00Z">
                  <w:rPr>
                    <w:ins w:id="11702" w:author="Nick.Tolimieri [2]" w:date="2022-09-27T15:21:00Z"/>
                    <w:del w:id="11703" w:author="Nick.Tolimieri" w:date="2022-09-30T14:57:00Z"/>
                    <w:rFonts w:ascii="Calibri" w:hAnsi="Calibri" w:cs="Calibri"/>
                    <w:color w:val="000000"/>
                    <w:sz w:val="22"/>
                    <w:szCs w:val="22"/>
                  </w:rPr>
                </w:rPrChange>
              </w:rPr>
              <w:pPrChange w:id="11704" w:author="Nick.Tolimieri [2]" w:date="2022-09-27T15:21:00Z">
                <w:pPr>
                  <w:jc w:val="right"/>
                </w:pPr>
              </w:pPrChange>
            </w:pPr>
            <w:ins w:id="11705" w:author="Nick.Tolimieri [2]" w:date="2022-09-27T15:21:00Z">
              <w:del w:id="11706" w:author="Nick.Tolimieri" w:date="2022-09-30T14:57:00Z">
                <w:r w:rsidRPr="007772DD" w:rsidDel="0095582C">
                  <w:rPr>
                    <w:rFonts w:asciiTheme="minorHAnsi" w:eastAsiaTheme="minorHAnsi" w:hAnsiTheme="minorHAnsi" w:cstheme="minorBidi"/>
                    <w:sz w:val="22"/>
                    <w:szCs w:val="22"/>
                    <w:rPrChange w:id="11707" w:author="Nick.Tolimieri [2]" w:date="2022-09-27T15:21:00Z">
                      <w:rPr>
                        <w:rFonts w:ascii="Calibri" w:hAnsi="Calibri" w:cs="Calibri"/>
                        <w:color w:val="000000"/>
                        <w:sz w:val="22"/>
                        <w:szCs w:val="22"/>
                      </w:rPr>
                    </w:rPrChange>
                  </w:rPr>
                  <w:delText>0.64</w:delText>
                </w:r>
              </w:del>
            </w:ins>
          </w:p>
        </w:tc>
      </w:tr>
      <w:tr w:rsidR="007772DD" w:rsidRPr="007772DD" w:rsidDel="0095582C" w:rsidTr="007772DD">
        <w:trPr>
          <w:divId w:val="486363627"/>
          <w:trHeight w:val="300"/>
          <w:ins w:id="11708" w:author="Nick.Tolimieri [2]" w:date="2022-09-27T15:21:00Z"/>
          <w:del w:id="11709" w:author="Nick.Tolimieri" w:date="2022-09-30T14:57:00Z"/>
          <w:trPrChange w:id="11710" w:author="Nick.Tolimieri [2]" w:date="2022-09-27T15:21:00Z">
            <w:trPr>
              <w:divId w:val="486363627"/>
              <w:trHeight w:val="300"/>
            </w:trPr>
          </w:trPrChange>
        </w:trPr>
        <w:tc>
          <w:tcPr>
            <w:tcW w:w="960" w:type="dxa"/>
            <w:noWrap/>
            <w:hideMark/>
            <w:tcPrChange w:id="117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12" w:author="Nick.Tolimieri [2]" w:date="2022-09-27T15:21:00Z"/>
                <w:del w:id="11713" w:author="Nick.Tolimieri" w:date="2022-09-30T14:57:00Z"/>
                <w:rFonts w:asciiTheme="minorHAnsi" w:eastAsiaTheme="minorHAnsi" w:hAnsiTheme="minorHAnsi" w:cstheme="minorBidi"/>
                <w:sz w:val="22"/>
                <w:szCs w:val="22"/>
                <w:rPrChange w:id="11714" w:author="Nick.Tolimieri [2]" w:date="2022-09-27T15:21:00Z">
                  <w:rPr>
                    <w:ins w:id="11715" w:author="Nick.Tolimieri [2]" w:date="2022-09-27T15:21:00Z"/>
                    <w:del w:id="11716" w:author="Nick.Tolimieri" w:date="2022-09-30T14:57:00Z"/>
                    <w:rFonts w:ascii="Calibri" w:hAnsi="Calibri" w:cs="Calibri"/>
                    <w:color w:val="000000"/>
                    <w:sz w:val="22"/>
                    <w:szCs w:val="22"/>
                  </w:rPr>
                </w:rPrChange>
              </w:rPr>
              <w:pPrChange w:id="11717" w:author="Nick.Tolimieri [2]" w:date="2022-09-27T15:21:00Z">
                <w:pPr/>
              </w:pPrChange>
            </w:pPr>
            <w:ins w:id="11718" w:author="Nick.Tolimieri [2]" w:date="2022-09-27T15:21:00Z">
              <w:del w:id="11719" w:author="Nick.Tolimieri" w:date="2022-09-30T14:57:00Z">
                <w:r w:rsidRPr="007772DD" w:rsidDel="0095582C">
                  <w:rPr>
                    <w:rFonts w:asciiTheme="minorHAnsi" w:eastAsiaTheme="minorHAnsi" w:hAnsiTheme="minorHAnsi" w:cstheme="minorBidi"/>
                    <w:sz w:val="22"/>
                    <w:szCs w:val="22"/>
                    <w:rPrChange w:id="11720" w:author="Nick.Tolimieri [2]" w:date="2022-09-27T15:21:00Z">
                      <w:rPr>
                        <w:rFonts w:ascii="Calibri" w:hAnsi="Calibri" w:cs="Calibri"/>
                        <w:color w:val="000000"/>
                        <w:sz w:val="22"/>
                        <w:szCs w:val="22"/>
                      </w:rPr>
                    </w:rPrChange>
                  </w:rPr>
                  <w:delText>Tatoosh Is. &amp; Neah B.</w:delText>
                </w:r>
              </w:del>
            </w:ins>
          </w:p>
        </w:tc>
        <w:tc>
          <w:tcPr>
            <w:tcW w:w="960" w:type="dxa"/>
            <w:noWrap/>
            <w:hideMark/>
            <w:tcPrChange w:id="117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22" w:author="Nick.Tolimieri [2]" w:date="2022-09-27T15:21:00Z"/>
                <w:del w:id="11723" w:author="Nick.Tolimieri" w:date="2022-09-30T14:57:00Z"/>
                <w:rFonts w:asciiTheme="minorHAnsi" w:eastAsiaTheme="minorHAnsi" w:hAnsiTheme="minorHAnsi" w:cstheme="minorBidi"/>
                <w:sz w:val="22"/>
                <w:szCs w:val="22"/>
                <w:rPrChange w:id="11724" w:author="Nick.Tolimieri [2]" w:date="2022-09-27T15:21:00Z">
                  <w:rPr>
                    <w:ins w:id="11725" w:author="Nick.Tolimieri [2]" w:date="2022-09-27T15:21:00Z"/>
                    <w:del w:id="11726" w:author="Nick.Tolimieri" w:date="2022-09-30T14:57:00Z"/>
                    <w:rFonts w:ascii="Calibri" w:hAnsi="Calibri" w:cs="Calibri"/>
                    <w:color w:val="000000"/>
                    <w:sz w:val="22"/>
                    <w:szCs w:val="22"/>
                  </w:rPr>
                </w:rPrChange>
              </w:rPr>
              <w:pPrChange w:id="11727" w:author="Nick.Tolimieri [2]" w:date="2022-09-27T15:21:00Z">
                <w:pPr>
                  <w:jc w:val="right"/>
                </w:pPr>
              </w:pPrChange>
            </w:pPr>
            <w:ins w:id="11728" w:author="Nick.Tolimieri [2]" w:date="2022-09-27T15:21:00Z">
              <w:del w:id="11729" w:author="Nick.Tolimieri" w:date="2022-09-30T14:57:00Z">
                <w:r w:rsidRPr="007772DD" w:rsidDel="0095582C">
                  <w:rPr>
                    <w:rFonts w:asciiTheme="minorHAnsi" w:eastAsiaTheme="minorHAnsi" w:hAnsiTheme="minorHAnsi" w:cstheme="minorBidi"/>
                    <w:sz w:val="22"/>
                    <w:szCs w:val="22"/>
                    <w:rPrChange w:id="11730" w:author="Nick.Tolimieri [2]" w:date="2022-09-27T15:21:00Z">
                      <w:rPr>
                        <w:rFonts w:ascii="Calibri" w:hAnsi="Calibri" w:cs="Calibri"/>
                        <w:color w:val="000000"/>
                        <w:sz w:val="22"/>
                        <w:szCs w:val="22"/>
                      </w:rPr>
                    </w:rPrChange>
                  </w:rPr>
                  <w:delText>2021</w:delText>
                </w:r>
              </w:del>
            </w:ins>
          </w:p>
        </w:tc>
        <w:tc>
          <w:tcPr>
            <w:tcW w:w="960" w:type="dxa"/>
            <w:noWrap/>
            <w:hideMark/>
            <w:tcPrChange w:id="117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32" w:author="Nick.Tolimieri [2]" w:date="2022-09-27T15:21:00Z"/>
                <w:del w:id="11733" w:author="Nick.Tolimieri" w:date="2022-09-30T14:57:00Z"/>
                <w:rFonts w:asciiTheme="minorHAnsi" w:eastAsiaTheme="minorHAnsi" w:hAnsiTheme="minorHAnsi" w:cstheme="minorBidi"/>
                <w:sz w:val="22"/>
                <w:szCs w:val="22"/>
                <w:rPrChange w:id="11734" w:author="Nick.Tolimieri [2]" w:date="2022-09-27T15:21:00Z">
                  <w:rPr>
                    <w:ins w:id="11735" w:author="Nick.Tolimieri [2]" w:date="2022-09-27T15:21:00Z"/>
                    <w:del w:id="11736" w:author="Nick.Tolimieri" w:date="2022-09-30T14:57:00Z"/>
                    <w:rFonts w:ascii="Calibri" w:hAnsi="Calibri" w:cs="Calibri"/>
                    <w:color w:val="000000"/>
                    <w:sz w:val="22"/>
                    <w:szCs w:val="22"/>
                  </w:rPr>
                </w:rPrChange>
              </w:rPr>
              <w:pPrChange w:id="11737" w:author="Nick.Tolimieri [2]" w:date="2022-09-27T15:21:00Z">
                <w:pPr>
                  <w:jc w:val="right"/>
                </w:pPr>
              </w:pPrChange>
            </w:pPr>
            <w:ins w:id="11738" w:author="Nick.Tolimieri [2]" w:date="2022-09-27T15:21:00Z">
              <w:del w:id="11739" w:author="Nick.Tolimieri" w:date="2022-09-30T14:57:00Z">
                <w:r w:rsidRPr="007772DD" w:rsidDel="0095582C">
                  <w:rPr>
                    <w:rFonts w:asciiTheme="minorHAnsi" w:eastAsiaTheme="minorHAnsi" w:hAnsiTheme="minorHAnsi" w:cstheme="minorBidi"/>
                    <w:sz w:val="22"/>
                    <w:szCs w:val="22"/>
                    <w:rPrChange w:id="11740" w:author="Nick.Tolimieri [2]" w:date="2022-09-27T15:21:00Z">
                      <w:rPr>
                        <w:rFonts w:ascii="Calibri" w:hAnsi="Calibri" w:cs="Calibri"/>
                        <w:color w:val="000000"/>
                        <w:sz w:val="22"/>
                        <w:szCs w:val="22"/>
                      </w:rPr>
                    </w:rPrChange>
                  </w:rPr>
                  <w:delText>0</w:delText>
                </w:r>
              </w:del>
            </w:ins>
          </w:p>
        </w:tc>
        <w:tc>
          <w:tcPr>
            <w:tcW w:w="960" w:type="dxa"/>
            <w:noWrap/>
            <w:hideMark/>
            <w:tcPrChange w:id="117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42" w:author="Nick.Tolimieri [2]" w:date="2022-09-27T15:21:00Z"/>
                <w:del w:id="11743" w:author="Nick.Tolimieri" w:date="2022-09-30T14:57:00Z"/>
                <w:rFonts w:asciiTheme="minorHAnsi" w:eastAsiaTheme="minorHAnsi" w:hAnsiTheme="minorHAnsi" w:cstheme="minorBidi"/>
                <w:sz w:val="22"/>
                <w:szCs w:val="22"/>
                <w:rPrChange w:id="11744" w:author="Nick.Tolimieri [2]" w:date="2022-09-27T15:21:00Z">
                  <w:rPr>
                    <w:ins w:id="11745" w:author="Nick.Tolimieri [2]" w:date="2022-09-27T15:21:00Z"/>
                    <w:del w:id="11746" w:author="Nick.Tolimieri" w:date="2022-09-30T14:57:00Z"/>
                    <w:rFonts w:ascii="Calibri" w:hAnsi="Calibri" w:cs="Calibri"/>
                    <w:color w:val="000000"/>
                    <w:sz w:val="22"/>
                    <w:szCs w:val="22"/>
                  </w:rPr>
                </w:rPrChange>
              </w:rPr>
              <w:pPrChange w:id="11747" w:author="Nick.Tolimieri [2]" w:date="2022-09-27T15:21:00Z">
                <w:pPr>
                  <w:jc w:val="right"/>
                </w:pPr>
              </w:pPrChange>
            </w:pPr>
            <w:ins w:id="11748" w:author="Nick.Tolimieri [2]" w:date="2022-09-27T15:21:00Z">
              <w:del w:id="11749" w:author="Nick.Tolimieri" w:date="2022-09-30T14:57:00Z">
                <w:r w:rsidRPr="007772DD" w:rsidDel="0095582C">
                  <w:rPr>
                    <w:rFonts w:asciiTheme="minorHAnsi" w:eastAsiaTheme="minorHAnsi" w:hAnsiTheme="minorHAnsi" w:cstheme="minorBidi"/>
                    <w:sz w:val="22"/>
                    <w:szCs w:val="22"/>
                    <w:rPrChange w:id="11750" w:author="Nick.Tolimieri [2]" w:date="2022-09-27T15:21:00Z">
                      <w:rPr>
                        <w:rFonts w:ascii="Calibri" w:hAnsi="Calibri" w:cs="Calibri"/>
                        <w:color w:val="000000"/>
                        <w:sz w:val="22"/>
                        <w:szCs w:val="22"/>
                      </w:rPr>
                    </w:rPrChange>
                  </w:rPr>
                  <w:delText>28</w:delText>
                </w:r>
              </w:del>
            </w:ins>
          </w:p>
        </w:tc>
        <w:tc>
          <w:tcPr>
            <w:tcW w:w="960" w:type="dxa"/>
            <w:noWrap/>
            <w:hideMark/>
            <w:tcPrChange w:id="117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52" w:author="Nick.Tolimieri [2]" w:date="2022-09-27T15:21:00Z"/>
                <w:del w:id="11753" w:author="Nick.Tolimieri" w:date="2022-09-30T14:57:00Z"/>
                <w:rFonts w:asciiTheme="minorHAnsi" w:eastAsiaTheme="minorHAnsi" w:hAnsiTheme="minorHAnsi" w:cstheme="minorBidi"/>
                <w:sz w:val="22"/>
                <w:szCs w:val="22"/>
                <w:rPrChange w:id="11754" w:author="Nick.Tolimieri [2]" w:date="2022-09-27T15:21:00Z">
                  <w:rPr>
                    <w:ins w:id="11755" w:author="Nick.Tolimieri [2]" w:date="2022-09-27T15:21:00Z"/>
                    <w:del w:id="11756" w:author="Nick.Tolimieri" w:date="2022-09-30T14:57:00Z"/>
                    <w:rFonts w:ascii="Calibri" w:hAnsi="Calibri" w:cs="Calibri"/>
                    <w:color w:val="000000"/>
                    <w:sz w:val="22"/>
                    <w:szCs w:val="22"/>
                  </w:rPr>
                </w:rPrChange>
              </w:rPr>
              <w:pPrChange w:id="11757" w:author="Nick.Tolimieri [2]" w:date="2022-09-27T15:21:00Z">
                <w:pPr>
                  <w:jc w:val="right"/>
                </w:pPr>
              </w:pPrChange>
            </w:pPr>
            <w:ins w:id="11758" w:author="Nick.Tolimieri [2]" w:date="2022-09-27T15:21:00Z">
              <w:del w:id="11759" w:author="Nick.Tolimieri" w:date="2022-09-30T14:57:00Z">
                <w:r w:rsidRPr="007772DD" w:rsidDel="0095582C">
                  <w:rPr>
                    <w:rFonts w:asciiTheme="minorHAnsi" w:eastAsiaTheme="minorHAnsi" w:hAnsiTheme="minorHAnsi" w:cstheme="minorBidi"/>
                    <w:sz w:val="22"/>
                    <w:szCs w:val="22"/>
                    <w:rPrChange w:id="11760" w:author="Nick.Tolimieri [2]" w:date="2022-09-27T15:21:00Z">
                      <w:rPr>
                        <w:rFonts w:ascii="Calibri" w:hAnsi="Calibri" w:cs="Calibri"/>
                        <w:color w:val="000000"/>
                        <w:sz w:val="22"/>
                        <w:szCs w:val="22"/>
                      </w:rPr>
                    </w:rPrChange>
                  </w:rPr>
                  <w:delText>2</w:delText>
                </w:r>
              </w:del>
            </w:ins>
          </w:p>
        </w:tc>
        <w:tc>
          <w:tcPr>
            <w:tcW w:w="960" w:type="dxa"/>
            <w:noWrap/>
            <w:hideMark/>
            <w:tcPrChange w:id="117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62" w:author="Nick.Tolimieri [2]" w:date="2022-09-27T15:21:00Z"/>
                <w:del w:id="11763" w:author="Nick.Tolimieri" w:date="2022-09-30T14:57:00Z"/>
                <w:rFonts w:asciiTheme="minorHAnsi" w:eastAsiaTheme="minorHAnsi" w:hAnsiTheme="minorHAnsi" w:cstheme="minorBidi"/>
                <w:sz w:val="22"/>
                <w:szCs w:val="22"/>
                <w:rPrChange w:id="11764" w:author="Nick.Tolimieri [2]" w:date="2022-09-27T15:21:00Z">
                  <w:rPr>
                    <w:ins w:id="11765" w:author="Nick.Tolimieri [2]" w:date="2022-09-27T15:21:00Z"/>
                    <w:del w:id="11766" w:author="Nick.Tolimieri" w:date="2022-09-30T14:57:00Z"/>
                    <w:rFonts w:ascii="Calibri" w:hAnsi="Calibri" w:cs="Calibri"/>
                    <w:color w:val="000000"/>
                    <w:sz w:val="22"/>
                    <w:szCs w:val="22"/>
                  </w:rPr>
                </w:rPrChange>
              </w:rPr>
              <w:pPrChange w:id="11767" w:author="Nick.Tolimieri [2]" w:date="2022-09-27T15:21:00Z">
                <w:pPr>
                  <w:jc w:val="right"/>
                </w:pPr>
              </w:pPrChange>
            </w:pPr>
            <w:ins w:id="11768" w:author="Nick.Tolimieri [2]" w:date="2022-09-27T15:21:00Z">
              <w:del w:id="11769" w:author="Nick.Tolimieri" w:date="2022-09-30T14:57:00Z">
                <w:r w:rsidRPr="007772DD" w:rsidDel="0095582C">
                  <w:rPr>
                    <w:rFonts w:asciiTheme="minorHAnsi" w:eastAsiaTheme="minorHAnsi" w:hAnsiTheme="minorHAnsi" w:cstheme="minorBidi"/>
                    <w:sz w:val="22"/>
                    <w:szCs w:val="22"/>
                    <w:rPrChange w:id="11770" w:author="Nick.Tolimieri [2]" w:date="2022-09-27T15:21:00Z">
                      <w:rPr>
                        <w:rFonts w:ascii="Calibri" w:hAnsi="Calibri" w:cs="Calibri"/>
                        <w:color w:val="000000"/>
                        <w:sz w:val="22"/>
                        <w:szCs w:val="22"/>
                      </w:rPr>
                    </w:rPrChange>
                  </w:rPr>
                  <w:delText>20</w:delText>
                </w:r>
              </w:del>
            </w:ins>
          </w:p>
        </w:tc>
        <w:tc>
          <w:tcPr>
            <w:tcW w:w="960" w:type="dxa"/>
            <w:noWrap/>
            <w:hideMark/>
            <w:tcPrChange w:id="117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72" w:author="Nick.Tolimieri [2]" w:date="2022-09-27T15:21:00Z"/>
                <w:del w:id="11773" w:author="Nick.Tolimieri" w:date="2022-09-30T14:57:00Z"/>
                <w:rFonts w:asciiTheme="minorHAnsi" w:eastAsiaTheme="minorHAnsi" w:hAnsiTheme="minorHAnsi" w:cstheme="minorBidi"/>
                <w:sz w:val="22"/>
                <w:szCs w:val="22"/>
                <w:rPrChange w:id="11774" w:author="Nick.Tolimieri [2]" w:date="2022-09-27T15:21:00Z">
                  <w:rPr>
                    <w:ins w:id="11775" w:author="Nick.Tolimieri [2]" w:date="2022-09-27T15:21:00Z"/>
                    <w:del w:id="11776" w:author="Nick.Tolimieri" w:date="2022-09-30T14:57:00Z"/>
                    <w:rFonts w:ascii="Calibri" w:hAnsi="Calibri" w:cs="Calibri"/>
                    <w:color w:val="000000"/>
                    <w:sz w:val="22"/>
                    <w:szCs w:val="22"/>
                  </w:rPr>
                </w:rPrChange>
              </w:rPr>
              <w:pPrChange w:id="11777" w:author="Nick.Tolimieri [2]" w:date="2022-09-27T15:21:00Z">
                <w:pPr>
                  <w:jc w:val="right"/>
                </w:pPr>
              </w:pPrChange>
            </w:pPr>
            <w:ins w:id="11778" w:author="Nick.Tolimieri [2]" w:date="2022-09-27T15:21:00Z">
              <w:del w:id="11779" w:author="Nick.Tolimieri" w:date="2022-09-30T14:57:00Z">
                <w:r w:rsidRPr="007772DD" w:rsidDel="0095582C">
                  <w:rPr>
                    <w:rFonts w:asciiTheme="minorHAnsi" w:eastAsiaTheme="minorHAnsi" w:hAnsiTheme="minorHAnsi" w:cstheme="minorBidi"/>
                    <w:sz w:val="22"/>
                    <w:szCs w:val="22"/>
                    <w:rPrChange w:id="11780" w:author="Nick.Tolimieri [2]" w:date="2022-09-27T15:21:00Z">
                      <w:rPr>
                        <w:rFonts w:ascii="Calibri" w:hAnsi="Calibri" w:cs="Calibri"/>
                        <w:color w:val="000000"/>
                        <w:sz w:val="22"/>
                        <w:szCs w:val="22"/>
                      </w:rPr>
                    </w:rPrChange>
                  </w:rPr>
                  <w:delText>5</w:delText>
                </w:r>
              </w:del>
            </w:ins>
          </w:p>
        </w:tc>
        <w:tc>
          <w:tcPr>
            <w:tcW w:w="960" w:type="dxa"/>
            <w:noWrap/>
            <w:hideMark/>
            <w:tcPrChange w:id="117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82" w:author="Nick.Tolimieri [2]" w:date="2022-09-27T15:21:00Z"/>
                <w:del w:id="11783" w:author="Nick.Tolimieri" w:date="2022-09-30T14:57:00Z"/>
                <w:rFonts w:asciiTheme="minorHAnsi" w:eastAsiaTheme="minorHAnsi" w:hAnsiTheme="minorHAnsi" w:cstheme="minorBidi"/>
                <w:sz w:val="22"/>
                <w:szCs w:val="22"/>
                <w:rPrChange w:id="11784" w:author="Nick.Tolimieri [2]" w:date="2022-09-27T15:21:00Z">
                  <w:rPr>
                    <w:ins w:id="11785" w:author="Nick.Tolimieri [2]" w:date="2022-09-27T15:21:00Z"/>
                    <w:del w:id="11786" w:author="Nick.Tolimieri" w:date="2022-09-30T14:57:00Z"/>
                    <w:rFonts w:ascii="Calibri" w:hAnsi="Calibri" w:cs="Calibri"/>
                    <w:color w:val="000000"/>
                    <w:sz w:val="22"/>
                    <w:szCs w:val="22"/>
                  </w:rPr>
                </w:rPrChange>
              </w:rPr>
              <w:pPrChange w:id="11787" w:author="Nick.Tolimieri [2]" w:date="2022-09-27T15:21:00Z">
                <w:pPr>
                  <w:jc w:val="right"/>
                </w:pPr>
              </w:pPrChange>
            </w:pPr>
            <w:ins w:id="11788" w:author="Nick.Tolimieri [2]" w:date="2022-09-27T15:21:00Z">
              <w:del w:id="11789" w:author="Nick.Tolimieri" w:date="2022-09-30T14:57:00Z">
                <w:r w:rsidRPr="007772DD" w:rsidDel="0095582C">
                  <w:rPr>
                    <w:rFonts w:asciiTheme="minorHAnsi" w:eastAsiaTheme="minorHAnsi" w:hAnsiTheme="minorHAnsi" w:cstheme="minorBidi"/>
                    <w:sz w:val="22"/>
                    <w:szCs w:val="22"/>
                    <w:rPrChange w:id="11790" w:author="Nick.Tolimieri [2]" w:date="2022-09-27T15:21:00Z">
                      <w:rPr>
                        <w:rFonts w:ascii="Calibri" w:hAnsi="Calibri" w:cs="Calibri"/>
                        <w:color w:val="000000"/>
                        <w:sz w:val="22"/>
                        <w:szCs w:val="22"/>
                      </w:rPr>
                    </w:rPrChange>
                  </w:rPr>
                  <w:delText>15</w:delText>
                </w:r>
              </w:del>
            </w:ins>
          </w:p>
        </w:tc>
        <w:tc>
          <w:tcPr>
            <w:tcW w:w="960" w:type="dxa"/>
            <w:noWrap/>
            <w:hideMark/>
            <w:tcPrChange w:id="117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792" w:author="Nick.Tolimieri [2]" w:date="2022-09-27T15:21:00Z"/>
                <w:del w:id="11793" w:author="Nick.Tolimieri" w:date="2022-09-30T14:57:00Z"/>
                <w:rFonts w:asciiTheme="minorHAnsi" w:eastAsiaTheme="minorHAnsi" w:hAnsiTheme="minorHAnsi" w:cstheme="minorBidi"/>
                <w:sz w:val="22"/>
                <w:szCs w:val="22"/>
                <w:rPrChange w:id="11794" w:author="Nick.Tolimieri [2]" w:date="2022-09-27T15:21:00Z">
                  <w:rPr>
                    <w:ins w:id="11795" w:author="Nick.Tolimieri [2]" w:date="2022-09-27T15:21:00Z"/>
                    <w:del w:id="11796" w:author="Nick.Tolimieri" w:date="2022-09-30T14:57:00Z"/>
                    <w:rFonts w:ascii="Calibri" w:hAnsi="Calibri" w:cs="Calibri"/>
                    <w:color w:val="000000"/>
                    <w:sz w:val="22"/>
                    <w:szCs w:val="22"/>
                  </w:rPr>
                </w:rPrChange>
              </w:rPr>
              <w:pPrChange w:id="11797" w:author="Nick.Tolimieri [2]" w:date="2022-09-27T15:21:00Z">
                <w:pPr>
                  <w:jc w:val="right"/>
                </w:pPr>
              </w:pPrChange>
            </w:pPr>
            <w:ins w:id="11798" w:author="Nick.Tolimieri [2]" w:date="2022-09-27T15:21:00Z">
              <w:del w:id="11799" w:author="Nick.Tolimieri" w:date="2022-09-30T14:57:00Z">
                <w:r w:rsidRPr="007772DD" w:rsidDel="0095582C">
                  <w:rPr>
                    <w:rFonts w:asciiTheme="minorHAnsi" w:eastAsiaTheme="minorHAnsi" w:hAnsiTheme="minorHAnsi" w:cstheme="minorBidi"/>
                    <w:sz w:val="22"/>
                    <w:szCs w:val="22"/>
                    <w:rPrChange w:id="11800" w:author="Nick.Tolimieri [2]" w:date="2022-09-27T15:21:00Z">
                      <w:rPr>
                        <w:rFonts w:ascii="Calibri" w:hAnsi="Calibri" w:cs="Calibri"/>
                        <w:color w:val="000000"/>
                        <w:sz w:val="22"/>
                        <w:szCs w:val="22"/>
                      </w:rPr>
                    </w:rPrChange>
                  </w:rPr>
                  <w:delText>1.67</w:delText>
                </w:r>
              </w:del>
            </w:ins>
          </w:p>
        </w:tc>
        <w:tc>
          <w:tcPr>
            <w:tcW w:w="960" w:type="dxa"/>
            <w:noWrap/>
            <w:hideMark/>
            <w:tcPrChange w:id="118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02" w:author="Nick.Tolimieri [2]" w:date="2022-09-27T15:21:00Z"/>
                <w:del w:id="11803" w:author="Nick.Tolimieri" w:date="2022-09-30T14:57:00Z"/>
                <w:rFonts w:asciiTheme="minorHAnsi" w:eastAsiaTheme="minorHAnsi" w:hAnsiTheme="minorHAnsi" w:cstheme="minorBidi"/>
                <w:sz w:val="22"/>
                <w:szCs w:val="22"/>
                <w:rPrChange w:id="11804" w:author="Nick.Tolimieri [2]" w:date="2022-09-27T15:21:00Z">
                  <w:rPr>
                    <w:ins w:id="11805" w:author="Nick.Tolimieri [2]" w:date="2022-09-27T15:21:00Z"/>
                    <w:del w:id="11806" w:author="Nick.Tolimieri" w:date="2022-09-30T14:57:00Z"/>
                    <w:rFonts w:ascii="Calibri" w:hAnsi="Calibri" w:cs="Calibri"/>
                    <w:color w:val="000000"/>
                    <w:sz w:val="22"/>
                    <w:szCs w:val="22"/>
                  </w:rPr>
                </w:rPrChange>
              </w:rPr>
              <w:pPrChange w:id="11807" w:author="Nick.Tolimieri [2]" w:date="2022-09-27T15:21:00Z">
                <w:pPr>
                  <w:jc w:val="right"/>
                </w:pPr>
              </w:pPrChange>
            </w:pPr>
            <w:ins w:id="11808" w:author="Nick.Tolimieri [2]" w:date="2022-09-27T15:21:00Z">
              <w:del w:id="11809" w:author="Nick.Tolimieri" w:date="2022-09-30T14:57:00Z">
                <w:r w:rsidRPr="007772DD" w:rsidDel="0095582C">
                  <w:rPr>
                    <w:rFonts w:asciiTheme="minorHAnsi" w:eastAsiaTheme="minorHAnsi" w:hAnsiTheme="minorHAnsi" w:cstheme="minorBidi"/>
                    <w:sz w:val="22"/>
                    <w:szCs w:val="22"/>
                    <w:rPrChange w:id="11810" w:author="Nick.Tolimieri [2]" w:date="2022-09-27T15:21:00Z">
                      <w:rPr>
                        <w:rFonts w:ascii="Calibri" w:hAnsi="Calibri" w:cs="Calibri"/>
                        <w:color w:val="000000"/>
                        <w:sz w:val="22"/>
                        <w:szCs w:val="22"/>
                      </w:rPr>
                    </w:rPrChange>
                  </w:rPr>
                  <w:delText>0.18</w:delText>
                </w:r>
              </w:del>
            </w:ins>
          </w:p>
        </w:tc>
      </w:tr>
      <w:tr w:rsidR="007772DD" w:rsidRPr="007772DD" w:rsidDel="0095582C" w:rsidTr="007772DD">
        <w:trPr>
          <w:divId w:val="486363627"/>
          <w:trHeight w:val="300"/>
          <w:ins w:id="11811" w:author="Nick.Tolimieri [2]" w:date="2022-09-27T15:21:00Z"/>
          <w:del w:id="11812" w:author="Nick.Tolimieri" w:date="2022-09-30T14:57:00Z"/>
          <w:trPrChange w:id="11813" w:author="Nick.Tolimieri [2]" w:date="2022-09-27T15:21:00Z">
            <w:trPr>
              <w:divId w:val="486363627"/>
              <w:trHeight w:val="300"/>
            </w:trPr>
          </w:trPrChange>
        </w:trPr>
        <w:tc>
          <w:tcPr>
            <w:tcW w:w="960" w:type="dxa"/>
            <w:noWrap/>
            <w:hideMark/>
            <w:tcPrChange w:id="118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15" w:author="Nick.Tolimieri [2]" w:date="2022-09-27T15:21:00Z"/>
                <w:del w:id="11816" w:author="Nick.Tolimieri" w:date="2022-09-30T14:57:00Z"/>
                <w:rFonts w:asciiTheme="minorHAnsi" w:eastAsiaTheme="minorHAnsi" w:hAnsiTheme="minorHAnsi" w:cstheme="minorBidi"/>
                <w:sz w:val="22"/>
                <w:szCs w:val="22"/>
                <w:rPrChange w:id="11817" w:author="Nick.Tolimieri [2]" w:date="2022-09-27T15:21:00Z">
                  <w:rPr>
                    <w:ins w:id="11818" w:author="Nick.Tolimieri [2]" w:date="2022-09-27T15:21:00Z"/>
                    <w:del w:id="11819" w:author="Nick.Tolimieri" w:date="2022-09-30T14:57:00Z"/>
                    <w:rFonts w:ascii="Calibri" w:hAnsi="Calibri" w:cs="Calibri"/>
                    <w:color w:val="000000"/>
                    <w:sz w:val="22"/>
                    <w:szCs w:val="22"/>
                  </w:rPr>
                </w:rPrChange>
              </w:rPr>
              <w:pPrChange w:id="11820" w:author="Nick.Tolimieri [2]" w:date="2022-09-27T15:21:00Z">
                <w:pPr/>
              </w:pPrChange>
            </w:pPr>
            <w:ins w:id="11821" w:author="Nick.Tolimieri [2]" w:date="2022-09-27T15:21:00Z">
              <w:del w:id="11822" w:author="Nick.Tolimieri" w:date="2022-09-30T14:57:00Z">
                <w:r w:rsidRPr="007772DD" w:rsidDel="0095582C">
                  <w:rPr>
                    <w:rFonts w:asciiTheme="minorHAnsi" w:eastAsiaTheme="minorHAnsi" w:hAnsiTheme="minorHAnsi" w:cstheme="minorBidi"/>
                    <w:sz w:val="22"/>
                    <w:szCs w:val="22"/>
                    <w:rPrChange w:id="11823" w:author="Nick.Tolimieri [2]" w:date="2022-09-27T15:21:00Z">
                      <w:rPr>
                        <w:rFonts w:ascii="Calibri" w:hAnsi="Calibri" w:cs="Calibri"/>
                        <w:color w:val="000000"/>
                        <w:sz w:val="22"/>
                        <w:szCs w:val="22"/>
                      </w:rPr>
                    </w:rPrChange>
                  </w:rPr>
                  <w:delText>Cape Alava</w:delText>
                </w:r>
              </w:del>
            </w:ins>
          </w:p>
        </w:tc>
        <w:tc>
          <w:tcPr>
            <w:tcW w:w="960" w:type="dxa"/>
            <w:noWrap/>
            <w:hideMark/>
            <w:tcPrChange w:id="118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25" w:author="Nick.Tolimieri [2]" w:date="2022-09-27T15:21:00Z"/>
                <w:del w:id="11826" w:author="Nick.Tolimieri" w:date="2022-09-30T14:57:00Z"/>
                <w:rFonts w:asciiTheme="minorHAnsi" w:eastAsiaTheme="minorHAnsi" w:hAnsiTheme="minorHAnsi" w:cstheme="minorBidi"/>
                <w:sz w:val="22"/>
                <w:szCs w:val="22"/>
                <w:rPrChange w:id="11827" w:author="Nick.Tolimieri [2]" w:date="2022-09-27T15:21:00Z">
                  <w:rPr>
                    <w:ins w:id="11828" w:author="Nick.Tolimieri [2]" w:date="2022-09-27T15:21:00Z"/>
                    <w:del w:id="11829" w:author="Nick.Tolimieri" w:date="2022-09-30T14:57:00Z"/>
                    <w:rFonts w:ascii="Calibri" w:hAnsi="Calibri" w:cs="Calibri"/>
                    <w:color w:val="000000"/>
                    <w:sz w:val="22"/>
                    <w:szCs w:val="22"/>
                  </w:rPr>
                </w:rPrChange>
              </w:rPr>
              <w:pPrChange w:id="11830" w:author="Nick.Tolimieri [2]" w:date="2022-09-27T15:21:00Z">
                <w:pPr>
                  <w:jc w:val="right"/>
                </w:pPr>
              </w:pPrChange>
            </w:pPr>
            <w:ins w:id="11831" w:author="Nick.Tolimieri [2]" w:date="2022-09-27T15:21:00Z">
              <w:del w:id="11832" w:author="Nick.Tolimieri" w:date="2022-09-30T14:57:00Z">
                <w:r w:rsidRPr="007772DD" w:rsidDel="0095582C">
                  <w:rPr>
                    <w:rFonts w:asciiTheme="minorHAnsi" w:eastAsiaTheme="minorHAnsi" w:hAnsiTheme="minorHAnsi" w:cstheme="minorBidi"/>
                    <w:sz w:val="22"/>
                    <w:szCs w:val="22"/>
                    <w:rPrChange w:id="11833" w:author="Nick.Tolimieri [2]" w:date="2022-09-27T15:21:00Z">
                      <w:rPr>
                        <w:rFonts w:ascii="Calibri" w:hAnsi="Calibri" w:cs="Calibri"/>
                        <w:color w:val="000000"/>
                        <w:sz w:val="22"/>
                        <w:szCs w:val="22"/>
                      </w:rPr>
                    </w:rPrChange>
                  </w:rPr>
                  <w:delText>1992</w:delText>
                </w:r>
              </w:del>
            </w:ins>
          </w:p>
        </w:tc>
        <w:tc>
          <w:tcPr>
            <w:tcW w:w="960" w:type="dxa"/>
            <w:noWrap/>
            <w:hideMark/>
            <w:tcPrChange w:id="118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35" w:author="Nick.Tolimieri [2]" w:date="2022-09-27T15:21:00Z"/>
                <w:del w:id="11836" w:author="Nick.Tolimieri" w:date="2022-09-30T14:57:00Z"/>
                <w:rFonts w:asciiTheme="minorHAnsi" w:eastAsiaTheme="minorHAnsi" w:hAnsiTheme="minorHAnsi" w:cstheme="minorBidi"/>
                <w:sz w:val="22"/>
                <w:szCs w:val="22"/>
                <w:rPrChange w:id="11837" w:author="Nick.Tolimieri [2]" w:date="2022-09-27T15:21:00Z">
                  <w:rPr>
                    <w:ins w:id="11838" w:author="Nick.Tolimieri [2]" w:date="2022-09-27T15:21:00Z"/>
                    <w:del w:id="11839" w:author="Nick.Tolimieri" w:date="2022-09-30T14:57:00Z"/>
                    <w:rFonts w:ascii="Calibri" w:hAnsi="Calibri" w:cs="Calibri"/>
                    <w:color w:val="000000"/>
                    <w:sz w:val="22"/>
                    <w:szCs w:val="22"/>
                  </w:rPr>
                </w:rPrChange>
              </w:rPr>
              <w:pPrChange w:id="11840" w:author="Nick.Tolimieri [2]" w:date="2022-09-27T15:21:00Z">
                <w:pPr>
                  <w:jc w:val="right"/>
                </w:pPr>
              </w:pPrChange>
            </w:pPr>
            <w:ins w:id="11841" w:author="Nick.Tolimieri [2]" w:date="2022-09-27T15:21:00Z">
              <w:del w:id="11842" w:author="Nick.Tolimieri" w:date="2022-09-30T14:57:00Z">
                <w:r w:rsidRPr="007772DD" w:rsidDel="0095582C">
                  <w:rPr>
                    <w:rFonts w:asciiTheme="minorHAnsi" w:eastAsiaTheme="minorHAnsi" w:hAnsiTheme="minorHAnsi" w:cstheme="minorBidi"/>
                    <w:sz w:val="22"/>
                    <w:szCs w:val="22"/>
                    <w:rPrChange w:id="11843" w:author="Nick.Tolimieri [2]" w:date="2022-09-27T15:21:00Z">
                      <w:rPr>
                        <w:rFonts w:ascii="Calibri" w:hAnsi="Calibri" w:cs="Calibri"/>
                        <w:color w:val="000000"/>
                        <w:sz w:val="22"/>
                        <w:szCs w:val="22"/>
                      </w:rPr>
                    </w:rPrChange>
                  </w:rPr>
                  <w:delText>4</w:delText>
                </w:r>
              </w:del>
            </w:ins>
          </w:p>
        </w:tc>
        <w:tc>
          <w:tcPr>
            <w:tcW w:w="960" w:type="dxa"/>
            <w:noWrap/>
            <w:hideMark/>
            <w:tcPrChange w:id="118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45" w:author="Nick.Tolimieri [2]" w:date="2022-09-27T15:21:00Z"/>
                <w:del w:id="11846" w:author="Nick.Tolimieri" w:date="2022-09-30T14:57:00Z"/>
                <w:rFonts w:asciiTheme="minorHAnsi" w:eastAsiaTheme="minorHAnsi" w:hAnsiTheme="minorHAnsi" w:cstheme="minorBidi"/>
                <w:sz w:val="22"/>
                <w:szCs w:val="22"/>
                <w:rPrChange w:id="11847" w:author="Nick.Tolimieri [2]" w:date="2022-09-27T15:21:00Z">
                  <w:rPr>
                    <w:ins w:id="11848" w:author="Nick.Tolimieri [2]" w:date="2022-09-27T15:21:00Z"/>
                    <w:del w:id="11849" w:author="Nick.Tolimieri" w:date="2022-09-30T14:57:00Z"/>
                    <w:rFonts w:ascii="Calibri" w:hAnsi="Calibri" w:cs="Calibri"/>
                    <w:color w:val="000000"/>
                    <w:sz w:val="22"/>
                    <w:szCs w:val="22"/>
                  </w:rPr>
                </w:rPrChange>
              </w:rPr>
              <w:pPrChange w:id="11850" w:author="Nick.Tolimieri [2]" w:date="2022-09-27T15:21:00Z">
                <w:pPr>
                  <w:jc w:val="right"/>
                </w:pPr>
              </w:pPrChange>
            </w:pPr>
            <w:ins w:id="11851" w:author="Nick.Tolimieri [2]" w:date="2022-09-27T15:21:00Z">
              <w:del w:id="11852" w:author="Nick.Tolimieri" w:date="2022-09-30T14:57:00Z">
                <w:r w:rsidRPr="007772DD" w:rsidDel="0095582C">
                  <w:rPr>
                    <w:rFonts w:asciiTheme="minorHAnsi" w:eastAsiaTheme="minorHAnsi" w:hAnsiTheme="minorHAnsi" w:cstheme="minorBidi"/>
                    <w:sz w:val="22"/>
                    <w:szCs w:val="22"/>
                    <w:rPrChange w:id="11853" w:author="Nick.Tolimieri [2]" w:date="2022-09-27T15:21:00Z">
                      <w:rPr>
                        <w:rFonts w:ascii="Calibri" w:hAnsi="Calibri" w:cs="Calibri"/>
                        <w:color w:val="000000"/>
                        <w:sz w:val="22"/>
                        <w:szCs w:val="22"/>
                      </w:rPr>
                    </w:rPrChange>
                  </w:rPr>
                  <w:delText>49</w:delText>
                </w:r>
              </w:del>
            </w:ins>
          </w:p>
        </w:tc>
        <w:tc>
          <w:tcPr>
            <w:tcW w:w="960" w:type="dxa"/>
            <w:noWrap/>
            <w:hideMark/>
            <w:tcPrChange w:id="118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55" w:author="Nick.Tolimieri [2]" w:date="2022-09-27T15:21:00Z"/>
                <w:del w:id="11856" w:author="Nick.Tolimieri" w:date="2022-09-30T14:57:00Z"/>
                <w:rFonts w:asciiTheme="minorHAnsi" w:eastAsiaTheme="minorHAnsi" w:hAnsiTheme="minorHAnsi" w:cstheme="minorBidi"/>
                <w:sz w:val="22"/>
                <w:szCs w:val="22"/>
                <w:rPrChange w:id="11857" w:author="Nick.Tolimieri [2]" w:date="2022-09-27T15:21:00Z">
                  <w:rPr>
                    <w:ins w:id="11858" w:author="Nick.Tolimieri [2]" w:date="2022-09-27T15:21:00Z"/>
                    <w:del w:id="11859" w:author="Nick.Tolimieri" w:date="2022-09-30T14:57:00Z"/>
                    <w:rFonts w:ascii="Calibri" w:hAnsi="Calibri" w:cs="Calibri"/>
                    <w:color w:val="000000"/>
                    <w:sz w:val="22"/>
                    <w:szCs w:val="22"/>
                  </w:rPr>
                </w:rPrChange>
              </w:rPr>
              <w:pPrChange w:id="11860" w:author="Nick.Tolimieri [2]" w:date="2022-09-27T15:21:00Z">
                <w:pPr>
                  <w:jc w:val="right"/>
                </w:pPr>
              </w:pPrChange>
            </w:pPr>
            <w:ins w:id="11861" w:author="Nick.Tolimieri [2]" w:date="2022-09-27T15:21:00Z">
              <w:del w:id="11862" w:author="Nick.Tolimieri" w:date="2022-09-30T14:57:00Z">
                <w:r w:rsidRPr="007772DD" w:rsidDel="0095582C">
                  <w:rPr>
                    <w:rFonts w:asciiTheme="minorHAnsi" w:eastAsiaTheme="minorHAnsi" w:hAnsiTheme="minorHAnsi" w:cstheme="minorBidi"/>
                    <w:sz w:val="22"/>
                    <w:szCs w:val="22"/>
                    <w:rPrChange w:id="11863" w:author="Nick.Tolimieri [2]" w:date="2022-09-27T15:21:00Z">
                      <w:rPr>
                        <w:rFonts w:ascii="Calibri" w:hAnsi="Calibri" w:cs="Calibri"/>
                        <w:color w:val="000000"/>
                        <w:sz w:val="22"/>
                        <w:szCs w:val="22"/>
                      </w:rPr>
                    </w:rPrChange>
                  </w:rPr>
                  <w:delText>5</w:delText>
                </w:r>
              </w:del>
            </w:ins>
          </w:p>
        </w:tc>
        <w:tc>
          <w:tcPr>
            <w:tcW w:w="960" w:type="dxa"/>
            <w:noWrap/>
            <w:hideMark/>
            <w:tcPrChange w:id="118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65" w:author="Nick.Tolimieri [2]" w:date="2022-09-27T15:21:00Z"/>
                <w:del w:id="11866" w:author="Nick.Tolimieri" w:date="2022-09-30T14:57:00Z"/>
                <w:rFonts w:asciiTheme="minorHAnsi" w:eastAsiaTheme="minorHAnsi" w:hAnsiTheme="minorHAnsi" w:cstheme="minorBidi"/>
                <w:sz w:val="22"/>
                <w:szCs w:val="22"/>
                <w:rPrChange w:id="11867" w:author="Nick.Tolimieri [2]" w:date="2022-09-27T15:21:00Z">
                  <w:rPr>
                    <w:ins w:id="11868" w:author="Nick.Tolimieri [2]" w:date="2022-09-27T15:21:00Z"/>
                    <w:del w:id="11869" w:author="Nick.Tolimieri" w:date="2022-09-30T14:57:00Z"/>
                    <w:rFonts w:ascii="Calibri" w:hAnsi="Calibri" w:cs="Calibri"/>
                    <w:color w:val="000000"/>
                    <w:sz w:val="22"/>
                    <w:szCs w:val="22"/>
                  </w:rPr>
                </w:rPrChange>
              </w:rPr>
              <w:pPrChange w:id="11870" w:author="Nick.Tolimieri [2]" w:date="2022-09-27T15:21:00Z">
                <w:pPr>
                  <w:jc w:val="right"/>
                </w:pPr>
              </w:pPrChange>
            </w:pPr>
            <w:ins w:id="11871" w:author="Nick.Tolimieri [2]" w:date="2022-09-27T15:21:00Z">
              <w:del w:id="11872" w:author="Nick.Tolimieri" w:date="2022-09-30T14:57:00Z">
                <w:r w:rsidRPr="007772DD" w:rsidDel="0095582C">
                  <w:rPr>
                    <w:rFonts w:asciiTheme="minorHAnsi" w:eastAsiaTheme="minorHAnsi" w:hAnsiTheme="minorHAnsi" w:cstheme="minorBidi"/>
                    <w:sz w:val="22"/>
                    <w:szCs w:val="22"/>
                    <w:rPrChange w:id="11873" w:author="Nick.Tolimieri [2]" w:date="2022-09-27T15:21:00Z">
                      <w:rPr>
                        <w:rFonts w:ascii="Calibri" w:hAnsi="Calibri" w:cs="Calibri"/>
                        <w:color w:val="000000"/>
                        <w:sz w:val="22"/>
                        <w:szCs w:val="22"/>
                      </w:rPr>
                    </w:rPrChange>
                  </w:rPr>
                  <w:delText>48</w:delText>
                </w:r>
              </w:del>
            </w:ins>
          </w:p>
        </w:tc>
        <w:tc>
          <w:tcPr>
            <w:tcW w:w="960" w:type="dxa"/>
            <w:noWrap/>
            <w:hideMark/>
            <w:tcPrChange w:id="118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75" w:author="Nick.Tolimieri [2]" w:date="2022-09-27T15:21:00Z"/>
                <w:del w:id="11876" w:author="Nick.Tolimieri" w:date="2022-09-30T14:57:00Z"/>
                <w:rFonts w:asciiTheme="minorHAnsi" w:eastAsiaTheme="minorHAnsi" w:hAnsiTheme="minorHAnsi" w:cstheme="minorBidi"/>
                <w:sz w:val="22"/>
                <w:szCs w:val="22"/>
                <w:rPrChange w:id="11877" w:author="Nick.Tolimieri [2]" w:date="2022-09-27T15:21:00Z">
                  <w:rPr>
                    <w:ins w:id="11878" w:author="Nick.Tolimieri [2]" w:date="2022-09-27T15:21:00Z"/>
                    <w:del w:id="11879" w:author="Nick.Tolimieri" w:date="2022-09-30T14:57:00Z"/>
                    <w:rFonts w:ascii="Calibri" w:hAnsi="Calibri" w:cs="Calibri"/>
                    <w:color w:val="000000"/>
                    <w:sz w:val="22"/>
                    <w:szCs w:val="22"/>
                  </w:rPr>
                </w:rPrChange>
              </w:rPr>
              <w:pPrChange w:id="11880" w:author="Nick.Tolimieri [2]" w:date="2022-09-27T15:21:00Z">
                <w:pPr>
                  <w:jc w:val="right"/>
                </w:pPr>
              </w:pPrChange>
            </w:pPr>
            <w:ins w:id="11881" w:author="Nick.Tolimieri [2]" w:date="2022-09-27T15:21:00Z">
              <w:del w:id="11882" w:author="Nick.Tolimieri" w:date="2022-09-30T14:57:00Z">
                <w:r w:rsidRPr="007772DD" w:rsidDel="0095582C">
                  <w:rPr>
                    <w:rFonts w:asciiTheme="minorHAnsi" w:eastAsiaTheme="minorHAnsi" w:hAnsiTheme="minorHAnsi" w:cstheme="minorBidi"/>
                    <w:sz w:val="22"/>
                    <w:szCs w:val="22"/>
                    <w:rPrChange w:id="11883" w:author="Nick.Tolimieri [2]" w:date="2022-09-27T15:21:00Z">
                      <w:rPr>
                        <w:rFonts w:ascii="Calibri" w:hAnsi="Calibri" w:cs="Calibri"/>
                        <w:color w:val="000000"/>
                        <w:sz w:val="22"/>
                        <w:szCs w:val="22"/>
                      </w:rPr>
                    </w:rPrChange>
                  </w:rPr>
                  <w:delText>5</w:delText>
                </w:r>
              </w:del>
            </w:ins>
          </w:p>
        </w:tc>
        <w:tc>
          <w:tcPr>
            <w:tcW w:w="960" w:type="dxa"/>
            <w:noWrap/>
            <w:hideMark/>
            <w:tcPrChange w:id="118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85" w:author="Nick.Tolimieri [2]" w:date="2022-09-27T15:21:00Z"/>
                <w:del w:id="11886" w:author="Nick.Tolimieri" w:date="2022-09-30T14:57:00Z"/>
                <w:rFonts w:asciiTheme="minorHAnsi" w:eastAsiaTheme="minorHAnsi" w:hAnsiTheme="minorHAnsi" w:cstheme="minorBidi"/>
                <w:sz w:val="22"/>
                <w:szCs w:val="22"/>
                <w:rPrChange w:id="11887" w:author="Nick.Tolimieri [2]" w:date="2022-09-27T15:21:00Z">
                  <w:rPr>
                    <w:ins w:id="11888" w:author="Nick.Tolimieri [2]" w:date="2022-09-27T15:21:00Z"/>
                    <w:del w:id="11889" w:author="Nick.Tolimieri" w:date="2022-09-30T14:57:00Z"/>
                    <w:rFonts w:ascii="Calibri" w:hAnsi="Calibri" w:cs="Calibri"/>
                    <w:color w:val="000000"/>
                    <w:sz w:val="22"/>
                    <w:szCs w:val="22"/>
                  </w:rPr>
                </w:rPrChange>
              </w:rPr>
              <w:pPrChange w:id="11890" w:author="Nick.Tolimieri [2]" w:date="2022-09-27T15:21:00Z">
                <w:pPr>
                  <w:jc w:val="right"/>
                </w:pPr>
              </w:pPrChange>
            </w:pPr>
            <w:ins w:id="11891" w:author="Nick.Tolimieri [2]" w:date="2022-09-27T15:21:00Z">
              <w:del w:id="11892" w:author="Nick.Tolimieri" w:date="2022-09-30T14:57:00Z">
                <w:r w:rsidRPr="007772DD" w:rsidDel="0095582C">
                  <w:rPr>
                    <w:rFonts w:asciiTheme="minorHAnsi" w:eastAsiaTheme="minorHAnsi" w:hAnsiTheme="minorHAnsi" w:cstheme="minorBidi"/>
                    <w:sz w:val="22"/>
                    <w:szCs w:val="22"/>
                    <w:rPrChange w:id="11893" w:author="Nick.Tolimieri [2]" w:date="2022-09-27T15:21:00Z">
                      <w:rPr>
                        <w:rFonts w:ascii="Calibri" w:hAnsi="Calibri" w:cs="Calibri"/>
                        <w:color w:val="000000"/>
                        <w:sz w:val="22"/>
                        <w:szCs w:val="22"/>
                      </w:rPr>
                    </w:rPrChange>
                  </w:rPr>
                  <w:delText>17</w:delText>
                </w:r>
              </w:del>
            </w:ins>
          </w:p>
        </w:tc>
        <w:tc>
          <w:tcPr>
            <w:tcW w:w="960" w:type="dxa"/>
            <w:noWrap/>
            <w:hideMark/>
            <w:tcPrChange w:id="118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895" w:author="Nick.Tolimieri [2]" w:date="2022-09-27T15:21:00Z"/>
                <w:del w:id="11896" w:author="Nick.Tolimieri" w:date="2022-09-30T14:57:00Z"/>
                <w:rFonts w:asciiTheme="minorHAnsi" w:eastAsiaTheme="minorHAnsi" w:hAnsiTheme="minorHAnsi" w:cstheme="minorBidi"/>
                <w:sz w:val="22"/>
                <w:szCs w:val="22"/>
                <w:rPrChange w:id="11897" w:author="Nick.Tolimieri [2]" w:date="2022-09-27T15:21:00Z">
                  <w:rPr>
                    <w:ins w:id="11898" w:author="Nick.Tolimieri [2]" w:date="2022-09-27T15:21:00Z"/>
                    <w:del w:id="11899" w:author="Nick.Tolimieri" w:date="2022-09-30T14:57:00Z"/>
                    <w:rFonts w:ascii="Calibri" w:hAnsi="Calibri" w:cs="Calibri"/>
                    <w:color w:val="000000"/>
                    <w:sz w:val="22"/>
                    <w:szCs w:val="22"/>
                  </w:rPr>
                </w:rPrChange>
              </w:rPr>
              <w:pPrChange w:id="11900" w:author="Nick.Tolimieri [2]" w:date="2022-09-27T15:21:00Z">
                <w:pPr>
                  <w:jc w:val="right"/>
                </w:pPr>
              </w:pPrChange>
            </w:pPr>
            <w:ins w:id="11901" w:author="Nick.Tolimieri [2]" w:date="2022-09-27T15:21:00Z">
              <w:del w:id="11902" w:author="Nick.Tolimieri" w:date="2022-09-30T14:57:00Z">
                <w:r w:rsidRPr="007772DD" w:rsidDel="0095582C">
                  <w:rPr>
                    <w:rFonts w:asciiTheme="minorHAnsi" w:eastAsiaTheme="minorHAnsi" w:hAnsiTheme="minorHAnsi" w:cstheme="minorBidi"/>
                    <w:sz w:val="22"/>
                    <w:szCs w:val="22"/>
                    <w:rPrChange w:id="11903" w:author="Nick.Tolimieri [2]" w:date="2022-09-27T15:21:00Z">
                      <w:rPr>
                        <w:rFonts w:ascii="Calibri" w:hAnsi="Calibri" w:cs="Calibri"/>
                        <w:color w:val="000000"/>
                        <w:sz w:val="22"/>
                        <w:szCs w:val="22"/>
                      </w:rPr>
                    </w:rPrChange>
                  </w:rPr>
                  <w:delText>1.68</w:delText>
                </w:r>
              </w:del>
            </w:ins>
          </w:p>
        </w:tc>
        <w:tc>
          <w:tcPr>
            <w:tcW w:w="960" w:type="dxa"/>
            <w:noWrap/>
            <w:hideMark/>
            <w:tcPrChange w:id="119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05" w:author="Nick.Tolimieri [2]" w:date="2022-09-27T15:21:00Z"/>
                <w:del w:id="11906" w:author="Nick.Tolimieri" w:date="2022-09-30T14:57:00Z"/>
                <w:rFonts w:asciiTheme="minorHAnsi" w:eastAsiaTheme="minorHAnsi" w:hAnsiTheme="minorHAnsi" w:cstheme="minorBidi"/>
                <w:sz w:val="22"/>
                <w:szCs w:val="22"/>
                <w:rPrChange w:id="11907" w:author="Nick.Tolimieri [2]" w:date="2022-09-27T15:21:00Z">
                  <w:rPr>
                    <w:ins w:id="11908" w:author="Nick.Tolimieri [2]" w:date="2022-09-27T15:21:00Z"/>
                    <w:del w:id="11909" w:author="Nick.Tolimieri" w:date="2022-09-30T14:57:00Z"/>
                    <w:rFonts w:ascii="Calibri" w:hAnsi="Calibri" w:cs="Calibri"/>
                    <w:color w:val="000000"/>
                    <w:sz w:val="22"/>
                    <w:szCs w:val="22"/>
                  </w:rPr>
                </w:rPrChange>
              </w:rPr>
              <w:pPrChange w:id="11910" w:author="Nick.Tolimieri [2]" w:date="2022-09-27T15:21:00Z">
                <w:pPr>
                  <w:jc w:val="right"/>
                </w:pPr>
              </w:pPrChange>
            </w:pPr>
            <w:ins w:id="11911" w:author="Nick.Tolimieri [2]" w:date="2022-09-27T15:21:00Z">
              <w:del w:id="11912" w:author="Nick.Tolimieri" w:date="2022-09-30T14:57:00Z">
                <w:r w:rsidRPr="007772DD" w:rsidDel="0095582C">
                  <w:rPr>
                    <w:rFonts w:asciiTheme="minorHAnsi" w:eastAsiaTheme="minorHAnsi" w:hAnsiTheme="minorHAnsi" w:cstheme="minorBidi"/>
                    <w:sz w:val="22"/>
                    <w:szCs w:val="22"/>
                    <w:rPrChange w:id="11913" w:author="Nick.Tolimieri [2]" w:date="2022-09-27T15:21:00Z">
                      <w:rPr>
                        <w:rFonts w:ascii="Calibri" w:hAnsi="Calibri" w:cs="Calibri"/>
                        <w:color w:val="000000"/>
                        <w:sz w:val="22"/>
                        <w:szCs w:val="22"/>
                      </w:rPr>
                    </w:rPrChange>
                  </w:rPr>
                  <w:delText>0.31</w:delText>
                </w:r>
              </w:del>
            </w:ins>
          </w:p>
        </w:tc>
      </w:tr>
      <w:tr w:rsidR="007772DD" w:rsidRPr="007772DD" w:rsidDel="0095582C" w:rsidTr="007772DD">
        <w:trPr>
          <w:divId w:val="486363627"/>
          <w:trHeight w:val="300"/>
          <w:ins w:id="11914" w:author="Nick.Tolimieri [2]" w:date="2022-09-27T15:21:00Z"/>
          <w:del w:id="11915" w:author="Nick.Tolimieri" w:date="2022-09-30T14:57:00Z"/>
          <w:trPrChange w:id="11916" w:author="Nick.Tolimieri [2]" w:date="2022-09-27T15:21:00Z">
            <w:trPr>
              <w:divId w:val="486363627"/>
              <w:trHeight w:val="300"/>
            </w:trPr>
          </w:trPrChange>
        </w:trPr>
        <w:tc>
          <w:tcPr>
            <w:tcW w:w="960" w:type="dxa"/>
            <w:noWrap/>
            <w:hideMark/>
            <w:tcPrChange w:id="119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18" w:author="Nick.Tolimieri [2]" w:date="2022-09-27T15:21:00Z"/>
                <w:del w:id="11919" w:author="Nick.Tolimieri" w:date="2022-09-30T14:57:00Z"/>
                <w:rFonts w:asciiTheme="minorHAnsi" w:eastAsiaTheme="minorHAnsi" w:hAnsiTheme="minorHAnsi" w:cstheme="minorBidi"/>
                <w:sz w:val="22"/>
                <w:szCs w:val="22"/>
                <w:rPrChange w:id="11920" w:author="Nick.Tolimieri [2]" w:date="2022-09-27T15:21:00Z">
                  <w:rPr>
                    <w:ins w:id="11921" w:author="Nick.Tolimieri [2]" w:date="2022-09-27T15:21:00Z"/>
                    <w:del w:id="11922" w:author="Nick.Tolimieri" w:date="2022-09-30T14:57:00Z"/>
                    <w:rFonts w:ascii="Calibri" w:hAnsi="Calibri" w:cs="Calibri"/>
                    <w:color w:val="000000"/>
                    <w:sz w:val="22"/>
                    <w:szCs w:val="22"/>
                  </w:rPr>
                </w:rPrChange>
              </w:rPr>
              <w:pPrChange w:id="11923" w:author="Nick.Tolimieri [2]" w:date="2022-09-27T15:21:00Z">
                <w:pPr/>
              </w:pPrChange>
            </w:pPr>
            <w:ins w:id="11924" w:author="Nick.Tolimieri [2]" w:date="2022-09-27T15:21:00Z">
              <w:del w:id="11925" w:author="Nick.Tolimieri" w:date="2022-09-30T14:57:00Z">
                <w:r w:rsidRPr="007772DD" w:rsidDel="0095582C">
                  <w:rPr>
                    <w:rFonts w:asciiTheme="minorHAnsi" w:eastAsiaTheme="minorHAnsi" w:hAnsiTheme="minorHAnsi" w:cstheme="minorBidi"/>
                    <w:sz w:val="22"/>
                    <w:szCs w:val="22"/>
                    <w:rPrChange w:id="11926" w:author="Nick.Tolimieri [2]" w:date="2022-09-27T15:21:00Z">
                      <w:rPr>
                        <w:rFonts w:ascii="Calibri" w:hAnsi="Calibri" w:cs="Calibri"/>
                        <w:color w:val="000000"/>
                        <w:sz w:val="22"/>
                        <w:szCs w:val="22"/>
                      </w:rPr>
                    </w:rPrChange>
                  </w:rPr>
                  <w:delText>Cape Alava</w:delText>
                </w:r>
              </w:del>
            </w:ins>
          </w:p>
        </w:tc>
        <w:tc>
          <w:tcPr>
            <w:tcW w:w="960" w:type="dxa"/>
            <w:noWrap/>
            <w:hideMark/>
            <w:tcPrChange w:id="119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28" w:author="Nick.Tolimieri [2]" w:date="2022-09-27T15:21:00Z"/>
                <w:del w:id="11929" w:author="Nick.Tolimieri" w:date="2022-09-30T14:57:00Z"/>
                <w:rFonts w:asciiTheme="minorHAnsi" w:eastAsiaTheme="minorHAnsi" w:hAnsiTheme="minorHAnsi" w:cstheme="minorBidi"/>
                <w:sz w:val="22"/>
                <w:szCs w:val="22"/>
                <w:rPrChange w:id="11930" w:author="Nick.Tolimieri [2]" w:date="2022-09-27T15:21:00Z">
                  <w:rPr>
                    <w:ins w:id="11931" w:author="Nick.Tolimieri [2]" w:date="2022-09-27T15:21:00Z"/>
                    <w:del w:id="11932" w:author="Nick.Tolimieri" w:date="2022-09-30T14:57:00Z"/>
                    <w:rFonts w:ascii="Calibri" w:hAnsi="Calibri" w:cs="Calibri"/>
                    <w:color w:val="000000"/>
                    <w:sz w:val="22"/>
                    <w:szCs w:val="22"/>
                  </w:rPr>
                </w:rPrChange>
              </w:rPr>
              <w:pPrChange w:id="11933" w:author="Nick.Tolimieri [2]" w:date="2022-09-27T15:21:00Z">
                <w:pPr>
                  <w:jc w:val="right"/>
                </w:pPr>
              </w:pPrChange>
            </w:pPr>
            <w:ins w:id="11934" w:author="Nick.Tolimieri [2]" w:date="2022-09-27T15:21:00Z">
              <w:del w:id="11935" w:author="Nick.Tolimieri" w:date="2022-09-30T14:57:00Z">
                <w:r w:rsidRPr="007772DD" w:rsidDel="0095582C">
                  <w:rPr>
                    <w:rFonts w:asciiTheme="minorHAnsi" w:eastAsiaTheme="minorHAnsi" w:hAnsiTheme="minorHAnsi" w:cstheme="minorBidi"/>
                    <w:sz w:val="22"/>
                    <w:szCs w:val="22"/>
                    <w:rPrChange w:id="11936" w:author="Nick.Tolimieri [2]" w:date="2022-09-27T15:21:00Z">
                      <w:rPr>
                        <w:rFonts w:ascii="Calibri" w:hAnsi="Calibri" w:cs="Calibri"/>
                        <w:color w:val="000000"/>
                        <w:sz w:val="22"/>
                        <w:szCs w:val="22"/>
                      </w:rPr>
                    </w:rPrChange>
                  </w:rPr>
                  <w:delText>1993</w:delText>
                </w:r>
              </w:del>
            </w:ins>
          </w:p>
        </w:tc>
        <w:tc>
          <w:tcPr>
            <w:tcW w:w="960" w:type="dxa"/>
            <w:noWrap/>
            <w:hideMark/>
            <w:tcPrChange w:id="119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38" w:author="Nick.Tolimieri [2]" w:date="2022-09-27T15:21:00Z"/>
                <w:del w:id="11939" w:author="Nick.Tolimieri" w:date="2022-09-30T14:57:00Z"/>
                <w:rFonts w:asciiTheme="minorHAnsi" w:eastAsiaTheme="minorHAnsi" w:hAnsiTheme="minorHAnsi" w:cstheme="minorBidi"/>
                <w:sz w:val="22"/>
                <w:szCs w:val="22"/>
                <w:rPrChange w:id="11940" w:author="Nick.Tolimieri [2]" w:date="2022-09-27T15:21:00Z">
                  <w:rPr>
                    <w:ins w:id="11941" w:author="Nick.Tolimieri [2]" w:date="2022-09-27T15:21:00Z"/>
                    <w:del w:id="11942" w:author="Nick.Tolimieri" w:date="2022-09-30T14:57:00Z"/>
                    <w:rFonts w:ascii="Calibri" w:hAnsi="Calibri" w:cs="Calibri"/>
                    <w:color w:val="000000"/>
                    <w:sz w:val="22"/>
                    <w:szCs w:val="22"/>
                  </w:rPr>
                </w:rPrChange>
              </w:rPr>
              <w:pPrChange w:id="11943" w:author="Nick.Tolimieri [2]" w:date="2022-09-27T15:21:00Z">
                <w:pPr>
                  <w:jc w:val="right"/>
                </w:pPr>
              </w:pPrChange>
            </w:pPr>
            <w:ins w:id="11944" w:author="Nick.Tolimieri [2]" w:date="2022-09-27T15:21:00Z">
              <w:del w:id="11945" w:author="Nick.Tolimieri" w:date="2022-09-30T14:57:00Z">
                <w:r w:rsidRPr="007772DD" w:rsidDel="0095582C">
                  <w:rPr>
                    <w:rFonts w:asciiTheme="minorHAnsi" w:eastAsiaTheme="minorHAnsi" w:hAnsiTheme="minorHAnsi" w:cstheme="minorBidi"/>
                    <w:sz w:val="22"/>
                    <w:szCs w:val="22"/>
                    <w:rPrChange w:id="11946" w:author="Nick.Tolimieri [2]" w:date="2022-09-27T15:21:00Z">
                      <w:rPr>
                        <w:rFonts w:ascii="Calibri" w:hAnsi="Calibri" w:cs="Calibri"/>
                        <w:color w:val="000000"/>
                        <w:sz w:val="22"/>
                        <w:szCs w:val="22"/>
                      </w:rPr>
                    </w:rPrChange>
                  </w:rPr>
                  <w:delText>7</w:delText>
                </w:r>
              </w:del>
            </w:ins>
          </w:p>
        </w:tc>
        <w:tc>
          <w:tcPr>
            <w:tcW w:w="960" w:type="dxa"/>
            <w:noWrap/>
            <w:hideMark/>
            <w:tcPrChange w:id="119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48" w:author="Nick.Tolimieri [2]" w:date="2022-09-27T15:21:00Z"/>
                <w:del w:id="11949" w:author="Nick.Tolimieri" w:date="2022-09-30T14:57:00Z"/>
                <w:rFonts w:asciiTheme="minorHAnsi" w:eastAsiaTheme="minorHAnsi" w:hAnsiTheme="minorHAnsi" w:cstheme="minorBidi"/>
                <w:sz w:val="22"/>
                <w:szCs w:val="22"/>
                <w:rPrChange w:id="11950" w:author="Nick.Tolimieri [2]" w:date="2022-09-27T15:21:00Z">
                  <w:rPr>
                    <w:ins w:id="11951" w:author="Nick.Tolimieri [2]" w:date="2022-09-27T15:21:00Z"/>
                    <w:del w:id="11952" w:author="Nick.Tolimieri" w:date="2022-09-30T14:57:00Z"/>
                    <w:rFonts w:ascii="Calibri" w:hAnsi="Calibri" w:cs="Calibri"/>
                    <w:color w:val="000000"/>
                    <w:sz w:val="22"/>
                    <w:szCs w:val="22"/>
                  </w:rPr>
                </w:rPrChange>
              </w:rPr>
              <w:pPrChange w:id="11953" w:author="Nick.Tolimieri [2]" w:date="2022-09-27T15:21:00Z">
                <w:pPr>
                  <w:jc w:val="right"/>
                </w:pPr>
              </w:pPrChange>
            </w:pPr>
            <w:ins w:id="11954" w:author="Nick.Tolimieri [2]" w:date="2022-09-27T15:21:00Z">
              <w:del w:id="11955" w:author="Nick.Tolimieri" w:date="2022-09-30T14:57:00Z">
                <w:r w:rsidRPr="007772DD" w:rsidDel="0095582C">
                  <w:rPr>
                    <w:rFonts w:asciiTheme="minorHAnsi" w:eastAsiaTheme="minorHAnsi" w:hAnsiTheme="minorHAnsi" w:cstheme="minorBidi"/>
                    <w:sz w:val="22"/>
                    <w:szCs w:val="22"/>
                    <w:rPrChange w:id="11956" w:author="Nick.Tolimieri [2]" w:date="2022-09-27T15:21:00Z">
                      <w:rPr>
                        <w:rFonts w:ascii="Calibri" w:hAnsi="Calibri" w:cs="Calibri"/>
                        <w:color w:val="000000"/>
                        <w:sz w:val="22"/>
                        <w:szCs w:val="22"/>
                      </w:rPr>
                    </w:rPrChange>
                  </w:rPr>
                  <w:delText>32</w:delText>
                </w:r>
              </w:del>
            </w:ins>
          </w:p>
        </w:tc>
        <w:tc>
          <w:tcPr>
            <w:tcW w:w="960" w:type="dxa"/>
            <w:noWrap/>
            <w:hideMark/>
            <w:tcPrChange w:id="119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58" w:author="Nick.Tolimieri [2]" w:date="2022-09-27T15:21:00Z"/>
                <w:del w:id="11959" w:author="Nick.Tolimieri" w:date="2022-09-30T14:57:00Z"/>
                <w:rFonts w:asciiTheme="minorHAnsi" w:eastAsiaTheme="minorHAnsi" w:hAnsiTheme="minorHAnsi" w:cstheme="minorBidi"/>
                <w:sz w:val="22"/>
                <w:szCs w:val="22"/>
                <w:rPrChange w:id="11960" w:author="Nick.Tolimieri [2]" w:date="2022-09-27T15:21:00Z">
                  <w:rPr>
                    <w:ins w:id="11961" w:author="Nick.Tolimieri [2]" w:date="2022-09-27T15:21:00Z"/>
                    <w:del w:id="11962" w:author="Nick.Tolimieri" w:date="2022-09-30T14:57:00Z"/>
                    <w:rFonts w:ascii="Calibri" w:hAnsi="Calibri" w:cs="Calibri"/>
                    <w:color w:val="000000"/>
                    <w:sz w:val="22"/>
                    <w:szCs w:val="22"/>
                  </w:rPr>
                </w:rPrChange>
              </w:rPr>
              <w:pPrChange w:id="11963" w:author="Nick.Tolimieri [2]" w:date="2022-09-27T15:21:00Z">
                <w:pPr>
                  <w:jc w:val="right"/>
                </w:pPr>
              </w:pPrChange>
            </w:pPr>
            <w:ins w:id="11964" w:author="Nick.Tolimieri [2]" w:date="2022-09-27T15:21:00Z">
              <w:del w:id="11965" w:author="Nick.Tolimieri" w:date="2022-09-30T14:57:00Z">
                <w:r w:rsidRPr="007772DD" w:rsidDel="0095582C">
                  <w:rPr>
                    <w:rFonts w:asciiTheme="minorHAnsi" w:eastAsiaTheme="minorHAnsi" w:hAnsiTheme="minorHAnsi" w:cstheme="minorBidi"/>
                    <w:sz w:val="22"/>
                    <w:szCs w:val="22"/>
                    <w:rPrChange w:id="11966" w:author="Nick.Tolimieri [2]" w:date="2022-09-27T15:21:00Z">
                      <w:rPr>
                        <w:rFonts w:ascii="Calibri" w:hAnsi="Calibri" w:cs="Calibri"/>
                        <w:color w:val="000000"/>
                        <w:sz w:val="22"/>
                        <w:szCs w:val="22"/>
                      </w:rPr>
                    </w:rPrChange>
                  </w:rPr>
                  <w:delText>1</w:delText>
                </w:r>
              </w:del>
            </w:ins>
          </w:p>
        </w:tc>
        <w:tc>
          <w:tcPr>
            <w:tcW w:w="960" w:type="dxa"/>
            <w:noWrap/>
            <w:hideMark/>
            <w:tcPrChange w:id="119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68" w:author="Nick.Tolimieri [2]" w:date="2022-09-27T15:21:00Z"/>
                <w:del w:id="11969" w:author="Nick.Tolimieri" w:date="2022-09-30T14:57:00Z"/>
                <w:rFonts w:asciiTheme="minorHAnsi" w:eastAsiaTheme="minorHAnsi" w:hAnsiTheme="minorHAnsi" w:cstheme="minorBidi"/>
                <w:sz w:val="22"/>
                <w:szCs w:val="22"/>
                <w:rPrChange w:id="11970" w:author="Nick.Tolimieri [2]" w:date="2022-09-27T15:21:00Z">
                  <w:rPr>
                    <w:ins w:id="11971" w:author="Nick.Tolimieri [2]" w:date="2022-09-27T15:21:00Z"/>
                    <w:del w:id="11972" w:author="Nick.Tolimieri" w:date="2022-09-30T14:57:00Z"/>
                    <w:rFonts w:ascii="Calibri" w:hAnsi="Calibri" w:cs="Calibri"/>
                    <w:color w:val="000000"/>
                    <w:sz w:val="22"/>
                    <w:szCs w:val="22"/>
                  </w:rPr>
                </w:rPrChange>
              </w:rPr>
              <w:pPrChange w:id="11973" w:author="Nick.Tolimieri [2]" w:date="2022-09-27T15:21:00Z">
                <w:pPr>
                  <w:jc w:val="right"/>
                </w:pPr>
              </w:pPrChange>
            </w:pPr>
            <w:ins w:id="11974" w:author="Nick.Tolimieri [2]" w:date="2022-09-27T15:21:00Z">
              <w:del w:id="11975" w:author="Nick.Tolimieri" w:date="2022-09-30T14:57:00Z">
                <w:r w:rsidRPr="007772DD" w:rsidDel="0095582C">
                  <w:rPr>
                    <w:rFonts w:asciiTheme="minorHAnsi" w:eastAsiaTheme="minorHAnsi" w:hAnsiTheme="minorHAnsi" w:cstheme="minorBidi"/>
                    <w:sz w:val="22"/>
                    <w:szCs w:val="22"/>
                    <w:rPrChange w:id="11976" w:author="Nick.Tolimieri [2]" w:date="2022-09-27T15:21:00Z">
                      <w:rPr>
                        <w:rFonts w:ascii="Calibri" w:hAnsi="Calibri" w:cs="Calibri"/>
                        <w:color w:val="000000"/>
                        <w:sz w:val="22"/>
                        <w:szCs w:val="22"/>
                      </w:rPr>
                    </w:rPrChange>
                  </w:rPr>
                  <w:delText>29</w:delText>
                </w:r>
              </w:del>
            </w:ins>
          </w:p>
        </w:tc>
        <w:tc>
          <w:tcPr>
            <w:tcW w:w="960" w:type="dxa"/>
            <w:noWrap/>
            <w:hideMark/>
            <w:tcPrChange w:id="119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78" w:author="Nick.Tolimieri [2]" w:date="2022-09-27T15:21:00Z"/>
                <w:del w:id="11979" w:author="Nick.Tolimieri" w:date="2022-09-30T14:57:00Z"/>
                <w:rFonts w:asciiTheme="minorHAnsi" w:eastAsiaTheme="minorHAnsi" w:hAnsiTheme="minorHAnsi" w:cstheme="minorBidi"/>
                <w:sz w:val="22"/>
                <w:szCs w:val="22"/>
                <w:rPrChange w:id="11980" w:author="Nick.Tolimieri [2]" w:date="2022-09-27T15:21:00Z">
                  <w:rPr>
                    <w:ins w:id="11981" w:author="Nick.Tolimieri [2]" w:date="2022-09-27T15:21:00Z"/>
                    <w:del w:id="11982" w:author="Nick.Tolimieri" w:date="2022-09-30T14:57:00Z"/>
                    <w:rFonts w:ascii="Calibri" w:hAnsi="Calibri" w:cs="Calibri"/>
                    <w:color w:val="000000"/>
                    <w:sz w:val="22"/>
                    <w:szCs w:val="22"/>
                  </w:rPr>
                </w:rPrChange>
              </w:rPr>
              <w:pPrChange w:id="11983" w:author="Nick.Tolimieri [2]" w:date="2022-09-27T15:21:00Z">
                <w:pPr>
                  <w:jc w:val="right"/>
                </w:pPr>
              </w:pPrChange>
            </w:pPr>
            <w:ins w:id="11984" w:author="Nick.Tolimieri [2]" w:date="2022-09-27T15:21:00Z">
              <w:del w:id="11985" w:author="Nick.Tolimieri" w:date="2022-09-30T14:57:00Z">
                <w:r w:rsidRPr="007772DD" w:rsidDel="0095582C">
                  <w:rPr>
                    <w:rFonts w:asciiTheme="minorHAnsi" w:eastAsiaTheme="minorHAnsi" w:hAnsiTheme="minorHAnsi" w:cstheme="minorBidi"/>
                    <w:sz w:val="22"/>
                    <w:szCs w:val="22"/>
                    <w:rPrChange w:id="11986" w:author="Nick.Tolimieri [2]" w:date="2022-09-27T15:21:00Z">
                      <w:rPr>
                        <w:rFonts w:ascii="Calibri" w:hAnsi="Calibri" w:cs="Calibri"/>
                        <w:color w:val="000000"/>
                        <w:sz w:val="22"/>
                        <w:szCs w:val="22"/>
                      </w:rPr>
                    </w:rPrChange>
                  </w:rPr>
                  <w:delText>29</w:delText>
                </w:r>
              </w:del>
            </w:ins>
          </w:p>
        </w:tc>
        <w:tc>
          <w:tcPr>
            <w:tcW w:w="960" w:type="dxa"/>
            <w:noWrap/>
            <w:hideMark/>
            <w:tcPrChange w:id="119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88" w:author="Nick.Tolimieri [2]" w:date="2022-09-27T15:21:00Z"/>
                <w:del w:id="11989" w:author="Nick.Tolimieri" w:date="2022-09-30T14:57:00Z"/>
                <w:rFonts w:asciiTheme="minorHAnsi" w:eastAsiaTheme="minorHAnsi" w:hAnsiTheme="minorHAnsi" w:cstheme="minorBidi"/>
                <w:sz w:val="22"/>
                <w:szCs w:val="22"/>
                <w:rPrChange w:id="11990" w:author="Nick.Tolimieri [2]" w:date="2022-09-27T15:21:00Z">
                  <w:rPr>
                    <w:ins w:id="11991" w:author="Nick.Tolimieri [2]" w:date="2022-09-27T15:21:00Z"/>
                    <w:del w:id="11992" w:author="Nick.Tolimieri" w:date="2022-09-30T14:57:00Z"/>
                    <w:rFonts w:ascii="Calibri" w:hAnsi="Calibri" w:cs="Calibri"/>
                    <w:color w:val="000000"/>
                    <w:sz w:val="22"/>
                    <w:szCs w:val="22"/>
                  </w:rPr>
                </w:rPrChange>
              </w:rPr>
              <w:pPrChange w:id="11993" w:author="Nick.Tolimieri [2]" w:date="2022-09-27T15:21:00Z">
                <w:pPr>
                  <w:jc w:val="right"/>
                </w:pPr>
              </w:pPrChange>
            </w:pPr>
            <w:ins w:id="11994" w:author="Nick.Tolimieri [2]" w:date="2022-09-27T15:21:00Z">
              <w:del w:id="11995" w:author="Nick.Tolimieri" w:date="2022-09-30T14:57:00Z">
                <w:r w:rsidRPr="007772DD" w:rsidDel="0095582C">
                  <w:rPr>
                    <w:rFonts w:asciiTheme="minorHAnsi" w:eastAsiaTheme="minorHAnsi" w:hAnsiTheme="minorHAnsi" w:cstheme="minorBidi"/>
                    <w:sz w:val="22"/>
                    <w:szCs w:val="22"/>
                    <w:rPrChange w:id="11996" w:author="Nick.Tolimieri [2]" w:date="2022-09-27T15:21:00Z">
                      <w:rPr>
                        <w:rFonts w:ascii="Calibri" w:hAnsi="Calibri" w:cs="Calibri"/>
                        <w:color w:val="000000"/>
                        <w:sz w:val="22"/>
                        <w:szCs w:val="22"/>
                      </w:rPr>
                    </w:rPrChange>
                  </w:rPr>
                  <w:delText>29</w:delText>
                </w:r>
              </w:del>
            </w:ins>
          </w:p>
        </w:tc>
        <w:tc>
          <w:tcPr>
            <w:tcW w:w="960" w:type="dxa"/>
            <w:noWrap/>
            <w:hideMark/>
            <w:tcPrChange w:id="119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1998" w:author="Nick.Tolimieri [2]" w:date="2022-09-27T15:21:00Z"/>
                <w:del w:id="11999" w:author="Nick.Tolimieri" w:date="2022-09-30T14:57:00Z"/>
                <w:rFonts w:asciiTheme="minorHAnsi" w:eastAsiaTheme="minorHAnsi" w:hAnsiTheme="minorHAnsi" w:cstheme="minorBidi"/>
                <w:sz w:val="22"/>
                <w:szCs w:val="22"/>
                <w:rPrChange w:id="12000" w:author="Nick.Tolimieri [2]" w:date="2022-09-27T15:21:00Z">
                  <w:rPr>
                    <w:ins w:id="12001" w:author="Nick.Tolimieri [2]" w:date="2022-09-27T15:21:00Z"/>
                    <w:del w:id="12002" w:author="Nick.Tolimieri" w:date="2022-09-30T14:57:00Z"/>
                    <w:rFonts w:ascii="Calibri" w:hAnsi="Calibri" w:cs="Calibri"/>
                    <w:color w:val="000000"/>
                    <w:sz w:val="22"/>
                    <w:szCs w:val="22"/>
                  </w:rPr>
                </w:rPrChange>
              </w:rPr>
              <w:pPrChange w:id="12003" w:author="Nick.Tolimieri [2]" w:date="2022-09-27T15:21:00Z">
                <w:pPr>
                  <w:jc w:val="right"/>
                </w:pPr>
              </w:pPrChange>
            </w:pPr>
            <w:ins w:id="12004" w:author="Nick.Tolimieri [2]" w:date="2022-09-27T15:21:00Z">
              <w:del w:id="12005" w:author="Nick.Tolimieri" w:date="2022-09-30T14:57:00Z">
                <w:r w:rsidRPr="007772DD" w:rsidDel="0095582C">
                  <w:rPr>
                    <w:rFonts w:asciiTheme="minorHAnsi" w:eastAsiaTheme="minorHAnsi" w:hAnsiTheme="minorHAnsi" w:cstheme="minorBidi"/>
                    <w:sz w:val="22"/>
                    <w:szCs w:val="22"/>
                    <w:rPrChange w:id="12006" w:author="Nick.Tolimieri [2]" w:date="2022-09-27T15:21:00Z">
                      <w:rPr>
                        <w:rFonts w:ascii="Calibri" w:hAnsi="Calibri" w:cs="Calibri"/>
                        <w:color w:val="000000"/>
                        <w:sz w:val="22"/>
                        <w:szCs w:val="22"/>
                      </w:rPr>
                    </w:rPrChange>
                  </w:rPr>
                  <w:delText>2.57</w:delText>
                </w:r>
              </w:del>
            </w:ins>
          </w:p>
        </w:tc>
        <w:tc>
          <w:tcPr>
            <w:tcW w:w="960" w:type="dxa"/>
            <w:noWrap/>
            <w:hideMark/>
            <w:tcPrChange w:id="120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08" w:author="Nick.Tolimieri [2]" w:date="2022-09-27T15:21:00Z"/>
                <w:del w:id="12009" w:author="Nick.Tolimieri" w:date="2022-09-30T14:57:00Z"/>
                <w:rFonts w:asciiTheme="minorHAnsi" w:eastAsiaTheme="minorHAnsi" w:hAnsiTheme="minorHAnsi" w:cstheme="minorBidi"/>
                <w:sz w:val="22"/>
                <w:szCs w:val="22"/>
                <w:rPrChange w:id="12010" w:author="Nick.Tolimieri [2]" w:date="2022-09-27T15:21:00Z">
                  <w:rPr>
                    <w:ins w:id="12011" w:author="Nick.Tolimieri [2]" w:date="2022-09-27T15:21:00Z"/>
                    <w:del w:id="12012" w:author="Nick.Tolimieri" w:date="2022-09-30T14:57:00Z"/>
                    <w:rFonts w:ascii="Calibri" w:hAnsi="Calibri" w:cs="Calibri"/>
                    <w:color w:val="000000"/>
                    <w:sz w:val="22"/>
                    <w:szCs w:val="22"/>
                  </w:rPr>
                </w:rPrChange>
              </w:rPr>
              <w:pPrChange w:id="12013" w:author="Nick.Tolimieri [2]" w:date="2022-09-27T15:21:00Z">
                <w:pPr>
                  <w:jc w:val="right"/>
                </w:pPr>
              </w:pPrChange>
            </w:pPr>
            <w:ins w:id="12014" w:author="Nick.Tolimieri [2]" w:date="2022-09-27T15:21:00Z">
              <w:del w:id="12015" w:author="Nick.Tolimieri" w:date="2022-09-30T14:57:00Z">
                <w:r w:rsidRPr="007772DD" w:rsidDel="0095582C">
                  <w:rPr>
                    <w:rFonts w:asciiTheme="minorHAnsi" w:eastAsiaTheme="minorHAnsi" w:hAnsiTheme="minorHAnsi" w:cstheme="minorBidi"/>
                    <w:sz w:val="22"/>
                    <w:szCs w:val="22"/>
                    <w:rPrChange w:id="12016" w:author="Nick.Tolimieri [2]" w:date="2022-09-27T15:21:00Z">
                      <w:rPr>
                        <w:rFonts w:ascii="Calibri" w:hAnsi="Calibri" w:cs="Calibri"/>
                        <w:color w:val="000000"/>
                        <w:sz w:val="22"/>
                        <w:szCs w:val="22"/>
                      </w:rPr>
                    </w:rPrChange>
                  </w:rPr>
                  <w:delText>0.6</w:delText>
                </w:r>
              </w:del>
            </w:ins>
          </w:p>
        </w:tc>
      </w:tr>
      <w:tr w:rsidR="007772DD" w:rsidRPr="007772DD" w:rsidDel="0095582C" w:rsidTr="007772DD">
        <w:trPr>
          <w:divId w:val="486363627"/>
          <w:trHeight w:val="300"/>
          <w:ins w:id="12017" w:author="Nick.Tolimieri [2]" w:date="2022-09-27T15:21:00Z"/>
          <w:del w:id="12018" w:author="Nick.Tolimieri" w:date="2022-09-30T14:57:00Z"/>
          <w:trPrChange w:id="12019" w:author="Nick.Tolimieri [2]" w:date="2022-09-27T15:21:00Z">
            <w:trPr>
              <w:divId w:val="486363627"/>
              <w:trHeight w:val="300"/>
            </w:trPr>
          </w:trPrChange>
        </w:trPr>
        <w:tc>
          <w:tcPr>
            <w:tcW w:w="960" w:type="dxa"/>
            <w:noWrap/>
            <w:hideMark/>
            <w:tcPrChange w:id="120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21" w:author="Nick.Tolimieri [2]" w:date="2022-09-27T15:21:00Z"/>
                <w:del w:id="12022" w:author="Nick.Tolimieri" w:date="2022-09-30T14:57:00Z"/>
                <w:rFonts w:asciiTheme="minorHAnsi" w:eastAsiaTheme="minorHAnsi" w:hAnsiTheme="minorHAnsi" w:cstheme="minorBidi"/>
                <w:sz w:val="22"/>
                <w:szCs w:val="22"/>
                <w:rPrChange w:id="12023" w:author="Nick.Tolimieri [2]" w:date="2022-09-27T15:21:00Z">
                  <w:rPr>
                    <w:ins w:id="12024" w:author="Nick.Tolimieri [2]" w:date="2022-09-27T15:21:00Z"/>
                    <w:del w:id="12025" w:author="Nick.Tolimieri" w:date="2022-09-30T14:57:00Z"/>
                    <w:rFonts w:ascii="Calibri" w:hAnsi="Calibri" w:cs="Calibri"/>
                    <w:color w:val="000000"/>
                    <w:sz w:val="22"/>
                    <w:szCs w:val="22"/>
                  </w:rPr>
                </w:rPrChange>
              </w:rPr>
              <w:pPrChange w:id="12026" w:author="Nick.Tolimieri [2]" w:date="2022-09-27T15:21:00Z">
                <w:pPr/>
              </w:pPrChange>
            </w:pPr>
            <w:ins w:id="12027" w:author="Nick.Tolimieri [2]" w:date="2022-09-27T15:21:00Z">
              <w:del w:id="12028" w:author="Nick.Tolimieri" w:date="2022-09-30T14:57:00Z">
                <w:r w:rsidRPr="007772DD" w:rsidDel="0095582C">
                  <w:rPr>
                    <w:rFonts w:asciiTheme="minorHAnsi" w:eastAsiaTheme="minorHAnsi" w:hAnsiTheme="minorHAnsi" w:cstheme="minorBidi"/>
                    <w:sz w:val="22"/>
                    <w:szCs w:val="22"/>
                    <w:rPrChange w:id="12029" w:author="Nick.Tolimieri [2]" w:date="2022-09-27T15:21:00Z">
                      <w:rPr>
                        <w:rFonts w:ascii="Calibri" w:hAnsi="Calibri" w:cs="Calibri"/>
                        <w:color w:val="000000"/>
                        <w:sz w:val="22"/>
                        <w:szCs w:val="22"/>
                      </w:rPr>
                    </w:rPrChange>
                  </w:rPr>
                  <w:delText>Cape Alava</w:delText>
                </w:r>
              </w:del>
            </w:ins>
          </w:p>
        </w:tc>
        <w:tc>
          <w:tcPr>
            <w:tcW w:w="960" w:type="dxa"/>
            <w:noWrap/>
            <w:hideMark/>
            <w:tcPrChange w:id="120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31" w:author="Nick.Tolimieri [2]" w:date="2022-09-27T15:21:00Z"/>
                <w:del w:id="12032" w:author="Nick.Tolimieri" w:date="2022-09-30T14:57:00Z"/>
                <w:rFonts w:asciiTheme="minorHAnsi" w:eastAsiaTheme="minorHAnsi" w:hAnsiTheme="minorHAnsi" w:cstheme="minorBidi"/>
                <w:sz w:val="22"/>
                <w:szCs w:val="22"/>
                <w:rPrChange w:id="12033" w:author="Nick.Tolimieri [2]" w:date="2022-09-27T15:21:00Z">
                  <w:rPr>
                    <w:ins w:id="12034" w:author="Nick.Tolimieri [2]" w:date="2022-09-27T15:21:00Z"/>
                    <w:del w:id="12035" w:author="Nick.Tolimieri" w:date="2022-09-30T14:57:00Z"/>
                    <w:rFonts w:ascii="Calibri" w:hAnsi="Calibri" w:cs="Calibri"/>
                    <w:color w:val="000000"/>
                    <w:sz w:val="22"/>
                    <w:szCs w:val="22"/>
                  </w:rPr>
                </w:rPrChange>
              </w:rPr>
              <w:pPrChange w:id="12036" w:author="Nick.Tolimieri [2]" w:date="2022-09-27T15:21:00Z">
                <w:pPr>
                  <w:jc w:val="right"/>
                </w:pPr>
              </w:pPrChange>
            </w:pPr>
            <w:ins w:id="12037" w:author="Nick.Tolimieri [2]" w:date="2022-09-27T15:21:00Z">
              <w:del w:id="12038" w:author="Nick.Tolimieri" w:date="2022-09-30T14:57:00Z">
                <w:r w:rsidRPr="007772DD" w:rsidDel="0095582C">
                  <w:rPr>
                    <w:rFonts w:asciiTheme="minorHAnsi" w:eastAsiaTheme="minorHAnsi" w:hAnsiTheme="minorHAnsi" w:cstheme="minorBidi"/>
                    <w:sz w:val="22"/>
                    <w:szCs w:val="22"/>
                    <w:rPrChange w:id="12039" w:author="Nick.Tolimieri [2]" w:date="2022-09-27T15:21:00Z">
                      <w:rPr>
                        <w:rFonts w:ascii="Calibri" w:hAnsi="Calibri" w:cs="Calibri"/>
                        <w:color w:val="000000"/>
                        <w:sz w:val="22"/>
                        <w:szCs w:val="22"/>
                      </w:rPr>
                    </w:rPrChange>
                  </w:rPr>
                  <w:delText>1994</w:delText>
                </w:r>
              </w:del>
            </w:ins>
          </w:p>
        </w:tc>
        <w:tc>
          <w:tcPr>
            <w:tcW w:w="960" w:type="dxa"/>
            <w:noWrap/>
            <w:hideMark/>
            <w:tcPrChange w:id="120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41" w:author="Nick.Tolimieri [2]" w:date="2022-09-27T15:21:00Z"/>
                <w:del w:id="12042" w:author="Nick.Tolimieri" w:date="2022-09-30T14:57:00Z"/>
                <w:rFonts w:asciiTheme="minorHAnsi" w:eastAsiaTheme="minorHAnsi" w:hAnsiTheme="minorHAnsi" w:cstheme="minorBidi"/>
                <w:sz w:val="22"/>
                <w:szCs w:val="22"/>
                <w:rPrChange w:id="12043" w:author="Nick.Tolimieri [2]" w:date="2022-09-27T15:21:00Z">
                  <w:rPr>
                    <w:ins w:id="12044" w:author="Nick.Tolimieri [2]" w:date="2022-09-27T15:21:00Z"/>
                    <w:del w:id="12045" w:author="Nick.Tolimieri" w:date="2022-09-30T14:57:00Z"/>
                    <w:rFonts w:ascii="Calibri" w:hAnsi="Calibri" w:cs="Calibri"/>
                    <w:color w:val="000000"/>
                    <w:sz w:val="22"/>
                    <w:szCs w:val="22"/>
                  </w:rPr>
                </w:rPrChange>
              </w:rPr>
              <w:pPrChange w:id="12046" w:author="Nick.Tolimieri [2]" w:date="2022-09-27T15:21:00Z">
                <w:pPr>
                  <w:jc w:val="right"/>
                </w:pPr>
              </w:pPrChange>
            </w:pPr>
            <w:ins w:id="12047" w:author="Nick.Tolimieri [2]" w:date="2022-09-27T15:21:00Z">
              <w:del w:id="12048" w:author="Nick.Tolimieri" w:date="2022-09-30T14:57:00Z">
                <w:r w:rsidRPr="007772DD" w:rsidDel="0095582C">
                  <w:rPr>
                    <w:rFonts w:asciiTheme="minorHAnsi" w:eastAsiaTheme="minorHAnsi" w:hAnsiTheme="minorHAnsi" w:cstheme="minorBidi"/>
                    <w:sz w:val="22"/>
                    <w:szCs w:val="22"/>
                    <w:rPrChange w:id="12049" w:author="Nick.Tolimieri [2]" w:date="2022-09-27T15:21:00Z">
                      <w:rPr>
                        <w:rFonts w:ascii="Calibri" w:hAnsi="Calibri" w:cs="Calibri"/>
                        <w:color w:val="000000"/>
                        <w:sz w:val="22"/>
                        <w:szCs w:val="22"/>
                      </w:rPr>
                    </w:rPrChange>
                  </w:rPr>
                  <w:delText>27</w:delText>
                </w:r>
              </w:del>
            </w:ins>
          </w:p>
        </w:tc>
        <w:tc>
          <w:tcPr>
            <w:tcW w:w="960" w:type="dxa"/>
            <w:noWrap/>
            <w:hideMark/>
            <w:tcPrChange w:id="120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51" w:author="Nick.Tolimieri [2]" w:date="2022-09-27T15:21:00Z"/>
                <w:del w:id="12052" w:author="Nick.Tolimieri" w:date="2022-09-30T14:57:00Z"/>
                <w:rFonts w:asciiTheme="minorHAnsi" w:eastAsiaTheme="minorHAnsi" w:hAnsiTheme="minorHAnsi" w:cstheme="minorBidi"/>
                <w:sz w:val="22"/>
                <w:szCs w:val="22"/>
                <w:rPrChange w:id="12053" w:author="Nick.Tolimieri [2]" w:date="2022-09-27T15:21:00Z">
                  <w:rPr>
                    <w:ins w:id="12054" w:author="Nick.Tolimieri [2]" w:date="2022-09-27T15:21:00Z"/>
                    <w:del w:id="12055" w:author="Nick.Tolimieri" w:date="2022-09-30T14:57:00Z"/>
                    <w:rFonts w:ascii="Calibri" w:hAnsi="Calibri" w:cs="Calibri"/>
                    <w:color w:val="000000"/>
                    <w:sz w:val="22"/>
                    <w:szCs w:val="22"/>
                  </w:rPr>
                </w:rPrChange>
              </w:rPr>
              <w:pPrChange w:id="12056" w:author="Nick.Tolimieri [2]" w:date="2022-09-27T15:21:00Z">
                <w:pPr>
                  <w:jc w:val="right"/>
                </w:pPr>
              </w:pPrChange>
            </w:pPr>
            <w:ins w:id="12057" w:author="Nick.Tolimieri [2]" w:date="2022-09-27T15:21:00Z">
              <w:del w:id="12058" w:author="Nick.Tolimieri" w:date="2022-09-30T14:57:00Z">
                <w:r w:rsidRPr="007772DD" w:rsidDel="0095582C">
                  <w:rPr>
                    <w:rFonts w:asciiTheme="minorHAnsi" w:eastAsiaTheme="minorHAnsi" w:hAnsiTheme="minorHAnsi" w:cstheme="minorBidi"/>
                    <w:sz w:val="22"/>
                    <w:szCs w:val="22"/>
                    <w:rPrChange w:id="12059" w:author="Nick.Tolimieri [2]" w:date="2022-09-27T15:21:00Z">
                      <w:rPr>
                        <w:rFonts w:ascii="Calibri" w:hAnsi="Calibri" w:cs="Calibri"/>
                        <w:color w:val="000000"/>
                        <w:sz w:val="22"/>
                        <w:szCs w:val="22"/>
                      </w:rPr>
                    </w:rPrChange>
                  </w:rPr>
                  <w:delText>38</w:delText>
                </w:r>
              </w:del>
            </w:ins>
          </w:p>
        </w:tc>
        <w:tc>
          <w:tcPr>
            <w:tcW w:w="960" w:type="dxa"/>
            <w:noWrap/>
            <w:hideMark/>
            <w:tcPrChange w:id="120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61" w:author="Nick.Tolimieri [2]" w:date="2022-09-27T15:21:00Z"/>
                <w:del w:id="12062" w:author="Nick.Tolimieri" w:date="2022-09-30T14:57:00Z"/>
                <w:rFonts w:asciiTheme="minorHAnsi" w:eastAsiaTheme="minorHAnsi" w:hAnsiTheme="minorHAnsi" w:cstheme="minorBidi"/>
                <w:sz w:val="22"/>
                <w:szCs w:val="22"/>
                <w:rPrChange w:id="12063" w:author="Nick.Tolimieri [2]" w:date="2022-09-27T15:21:00Z">
                  <w:rPr>
                    <w:ins w:id="12064" w:author="Nick.Tolimieri [2]" w:date="2022-09-27T15:21:00Z"/>
                    <w:del w:id="12065" w:author="Nick.Tolimieri" w:date="2022-09-30T14:57:00Z"/>
                    <w:rFonts w:ascii="Calibri" w:hAnsi="Calibri" w:cs="Calibri"/>
                    <w:color w:val="000000"/>
                    <w:sz w:val="22"/>
                    <w:szCs w:val="22"/>
                  </w:rPr>
                </w:rPrChange>
              </w:rPr>
              <w:pPrChange w:id="12066" w:author="Nick.Tolimieri [2]" w:date="2022-09-27T15:21:00Z">
                <w:pPr>
                  <w:jc w:val="right"/>
                </w:pPr>
              </w:pPrChange>
            </w:pPr>
            <w:ins w:id="12067" w:author="Nick.Tolimieri [2]" w:date="2022-09-27T15:21:00Z">
              <w:del w:id="12068" w:author="Nick.Tolimieri" w:date="2022-09-30T14:57:00Z">
                <w:r w:rsidRPr="007772DD" w:rsidDel="0095582C">
                  <w:rPr>
                    <w:rFonts w:asciiTheme="minorHAnsi" w:eastAsiaTheme="minorHAnsi" w:hAnsiTheme="minorHAnsi" w:cstheme="minorBidi"/>
                    <w:sz w:val="22"/>
                    <w:szCs w:val="22"/>
                    <w:rPrChange w:id="12069" w:author="Nick.Tolimieri [2]" w:date="2022-09-27T15:21:00Z">
                      <w:rPr>
                        <w:rFonts w:ascii="Calibri" w:hAnsi="Calibri" w:cs="Calibri"/>
                        <w:color w:val="000000"/>
                        <w:sz w:val="22"/>
                        <w:szCs w:val="22"/>
                      </w:rPr>
                    </w:rPrChange>
                  </w:rPr>
                  <w:delText>1</w:delText>
                </w:r>
              </w:del>
            </w:ins>
          </w:p>
        </w:tc>
        <w:tc>
          <w:tcPr>
            <w:tcW w:w="960" w:type="dxa"/>
            <w:noWrap/>
            <w:hideMark/>
            <w:tcPrChange w:id="120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71" w:author="Nick.Tolimieri [2]" w:date="2022-09-27T15:21:00Z"/>
                <w:del w:id="12072" w:author="Nick.Tolimieri" w:date="2022-09-30T14:57:00Z"/>
                <w:rFonts w:asciiTheme="minorHAnsi" w:eastAsiaTheme="minorHAnsi" w:hAnsiTheme="minorHAnsi" w:cstheme="minorBidi"/>
                <w:sz w:val="22"/>
                <w:szCs w:val="22"/>
                <w:rPrChange w:id="12073" w:author="Nick.Tolimieri [2]" w:date="2022-09-27T15:21:00Z">
                  <w:rPr>
                    <w:ins w:id="12074" w:author="Nick.Tolimieri [2]" w:date="2022-09-27T15:21:00Z"/>
                    <w:del w:id="12075" w:author="Nick.Tolimieri" w:date="2022-09-30T14:57:00Z"/>
                    <w:rFonts w:ascii="Calibri" w:hAnsi="Calibri" w:cs="Calibri"/>
                    <w:color w:val="000000"/>
                    <w:sz w:val="22"/>
                    <w:szCs w:val="22"/>
                  </w:rPr>
                </w:rPrChange>
              </w:rPr>
              <w:pPrChange w:id="12076" w:author="Nick.Tolimieri [2]" w:date="2022-09-27T15:21:00Z">
                <w:pPr>
                  <w:jc w:val="right"/>
                </w:pPr>
              </w:pPrChange>
            </w:pPr>
            <w:ins w:id="12077" w:author="Nick.Tolimieri [2]" w:date="2022-09-27T15:21:00Z">
              <w:del w:id="12078" w:author="Nick.Tolimieri" w:date="2022-09-30T14:57:00Z">
                <w:r w:rsidRPr="007772DD" w:rsidDel="0095582C">
                  <w:rPr>
                    <w:rFonts w:asciiTheme="minorHAnsi" w:eastAsiaTheme="minorHAnsi" w:hAnsiTheme="minorHAnsi" w:cstheme="minorBidi"/>
                    <w:sz w:val="22"/>
                    <w:szCs w:val="22"/>
                    <w:rPrChange w:id="12079" w:author="Nick.Tolimieri [2]" w:date="2022-09-27T15:21:00Z">
                      <w:rPr>
                        <w:rFonts w:ascii="Calibri" w:hAnsi="Calibri" w:cs="Calibri"/>
                        <w:color w:val="000000"/>
                        <w:sz w:val="22"/>
                        <w:szCs w:val="22"/>
                      </w:rPr>
                    </w:rPrChange>
                  </w:rPr>
                  <w:delText>27</w:delText>
                </w:r>
              </w:del>
            </w:ins>
          </w:p>
        </w:tc>
        <w:tc>
          <w:tcPr>
            <w:tcW w:w="960" w:type="dxa"/>
            <w:noWrap/>
            <w:hideMark/>
            <w:tcPrChange w:id="120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81" w:author="Nick.Tolimieri [2]" w:date="2022-09-27T15:21:00Z"/>
                <w:del w:id="12082" w:author="Nick.Tolimieri" w:date="2022-09-30T14:57:00Z"/>
                <w:rFonts w:asciiTheme="minorHAnsi" w:eastAsiaTheme="minorHAnsi" w:hAnsiTheme="minorHAnsi" w:cstheme="minorBidi"/>
                <w:sz w:val="22"/>
                <w:szCs w:val="22"/>
                <w:rPrChange w:id="12083" w:author="Nick.Tolimieri [2]" w:date="2022-09-27T15:21:00Z">
                  <w:rPr>
                    <w:ins w:id="12084" w:author="Nick.Tolimieri [2]" w:date="2022-09-27T15:21:00Z"/>
                    <w:del w:id="12085" w:author="Nick.Tolimieri" w:date="2022-09-30T14:57:00Z"/>
                    <w:rFonts w:ascii="Calibri" w:hAnsi="Calibri" w:cs="Calibri"/>
                    <w:color w:val="000000"/>
                    <w:sz w:val="22"/>
                    <w:szCs w:val="22"/>
                  </w:rPr>
                </w:rPrChange>
              </w:rPr>
              <w:pPrChange w:id="12086" w:author="Nick.Tolimieri [2]" w:date="2022-09-27T15:21:00Z">
                <w:pPr>
                  <w:jc w:val="right"/>
                </w:pPr>
              </w:pPrChange>
            </w:pPr>
            <w:ins w:id="12087" w:author="Nick.Tolimieri [2]" w:date="2022-09-27T15:21:00Z">
              <w:del w:id="12088" w:author="Nick.Tolimieri" w:date="2022-09-30T14:57:00Z">
                <w:r w:rsidRPr="007772DD" w:rsidDel="0095582C">
                  <w:rPr>
                    <w:rFonts w:asciiTheme="minorHAnsi" w:eastAsiaTheme="minorHAnsi" w:hAnsiTheme="minorHAnsi" w:cstheme="minorBidi"/>
                    <w:sz w:val="22"/>
                    <w:szCs w:val="22"/>
                    <w:rPrChange w:id="12089" w:author="Nick.Tolimieri [2]" w:date="2022-09-27T15:21:00Z">
                      <w:rPr>
                        <w:rFonts w:ascii="Calibri" w:hAnsi="Calibri" w:cs="Calibri"/>
                        <w:color w:val="000000"/>
                        <w:sz w:val="22"/>
                        <w:szCs w:val="22"/>
                      </w:rPr>
                    </w:rPrChange>
                  </w:rPr>
                  <w:delText>27</w:delText>
                </w:r>
              </w:del>
            </w:ins>
          </w:p>
        </w:tc>
        <w:tc>
          <w:tcPr>
            <w:tcW w:w="960" w:type="dxa"/>
            <w:noWrap/>
            <w:hideMark/>
            <w:tcPrChange w:id="120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091" w:author="Nick.Tolimieri [2]" w:date="2022-09-27T15:21:00Z"/>
                <w:del w:id="12092" w:author="Nick.Tolimieri" w:date="2022-09-30T14:57:00Z"/>
                <w:rFonts w:asciiTheme="minorHAnsi" w:eastAsiaTheme="minorHAnsi" w:hAnsiTheme="minorHAnsi" w:cstheme="minorBidi"/>
                <w:sz w:val="22"/>
                <w:szCs w:val="22"/>
                <w:rPrChange w:id="12093" w:author="Nick.Tolimieri [2]" w:date="2022-09-27T15:21:00Z">
                  <w:rPr>
                    <w:ins w:id="12094" w:author="Nick.Tolimieri [2]" w:date="2022-09-27T15:21:00Z"/>
                    <w:del w:id="12095" w:author="Nick.Tolimieri" w:date="2022-09-30T14:57:00Z"/>
                    <w:rFonts w:ascii="Calibri" w:hAnsi="Calibri" w:cs="Calibri"/>
                    <w:color w:val="000000"/>
                    <w:sz w:val="22"/>
                    <w:szCs w:val="22"/>
                  </w:rPr>
                </w:rPrChange>
              </w:rPr>
              <w:pPrChange w:id="12096" w:author="Nick.Tolimieri [2]" w:date="2022-09-27T15:21:00Z">
                <w:pPr>
                  <w:jc w:val="right"/>
                </w:pPr>
              </w:pPrChange>
            </w:pPr>
            <w:ins w:id="12097" w:author="Nick.Tolimieri [2]" w:date="2022-09-27T15:21:00Z">
              <w:del w:id="12098" w:author="Nick.Tolimieri" w:date="2022-09-30T14:57:00Z">
                <w:r w:rsidRPr="007772DD" w:rsidDel="0095582C">
                  <w:rPr>
                    <w:rFonts w:asciiTheme="minorHAnsi" w:eastAsiaTheme="minorHAnsi" w:hAnsiTheme="minorHAnsi" w:cstheme="minorBidi"/>
                    <w:sz w:val="22"/>
                    <w:szCs w:val="22"/>
                    <w:rPrChange w:id="12099" w:author="Nick.Tolimieri [2]" w:date="2022-09-27T15:21:00Z">
                      <w:rPr>
                        <w:rFonts w:ascii="Calibri" w:hAnsi="Calibri" w:cs="Calibri"/>
                        <w:color w:val="000000"/>
                        <w:sz w:val="22"/>
                        <w:szCs w:val="22"/>
                      </w:rPr>
                    </w:rPrChange>
                  </w:rPr>
                  <w:delText>27</w:delText>
                </w:r>
              </w:del>
            </w:ins>
          </w:p>
        </w:tc>
        <w:tc>
          <w:tcPr>
            <w:tcW w:w="960" w:type="dxa"/>
            <w:noWrap/>
            <w:hideMark/>
            <w:tcPrChange w:id="121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01" w:author="Nick.Tolimieri [2]" w:date="2022-09-27T15:21:00Z"/>
                <w:del w:id="12102" w:author="Nick.Tolimieri" w:date="2022-09-30T14:57:00Z"/>
                <w:rFonts w:asciiTheme="minorHAnsi" w:eastAsiaTheme="minorHAnsi" w:hAnsiTheme="minorHAnsi" w:cstheme="minorBidi"/>
                <w:sz w:val="22"/>
                <w:szCs w:val="22"/>
                <w:rPrChange w:id="12103" w:author="Nick.Tolimieri [2]" w:date="2022-09-27T15:21:00Z">
                  <w:rPr>
                    <w:ins w:id="12104" w:author="Nick.Tolimieri [2]" w:date="2022-09-27T15:21:00Z"/>
                    <w:del w:id="12105" w:author="Nick.Tolimieri" w:date="2022-09-30T14:57:00Z"/>
                    <w:rFonts w:ascii="Calibri" w:hAnsi="Calibri" w:cs="Calibri"/>
                    <w:color w:val="000000"/>
                    <w:sz w:val="22"/>
                    <w:szCs w:val="22"/>
                  </w:rPr>
                </w:rPrChange>
              </w:rPr>
              <w:pPrChange w:id="12106" w:author="Nick.Tolimieri [2]" w:date="2022-09-27T15:21:00Z">
                <w:pPr>
                  <w:jc w:val="right"/>
                </w:pPr>
              </w:pPrChange>
            </w:pPr>
            <w:ins w:id="12107" w:author="Nick.Tolimieri [2]" w:date="2022-09-27T15:21:00Z">
              <w:del w:id="12108" w:author="Nick.Tolimieri" w:date="2022-09-30T14:57:00Z">
                <w:r w:rsidRPr="007772DD" w:rsidDel="0095582C">
                  <w:rPr>
                    <w:rFonts w:asciiTheme="minorHAnsi" w:eastAsiaTheme="minorHAnsi" w:hAnsiTheme="minorHAnsi" w:cstheme="minorBidi"/>
                    <w:sz w:val="22"/>
                    <w:szCs w:val="22"/>
                    <w:rPrChange w:id="12109" w:author="Nick.Tolimieri [2]" w:date="2022-09-27T15:21:00Z">
                      <w:rPr>
                        <w:rFonts w:ascii="Calibri" w:hAnsi="Calibri" w:cs="Calibri"/>
                        <w:color w:val="000000"/>
                        <w:sz w:val="22"/>
                        <w:szCs w:val="22"/>
                      </w:rPr>
                    </w:rPrChange>
                  </w:rPr>
                  <w:delText>2.66</w:delText>
                </w:r>
              </w:del>
            </w:ins>
          </w:p>
        </w:tc>
        <w:tc>
          <w:tcPr>
            <w:tcW w:w="960" w:type="dxa"/>
            <w:noWrap/>
            <w:hideMark/>
            <w:tcPrChange w:id="121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11" w:author="Nick.Tolimieri [2]" w:date="2022-09-27T15:21:00Z"/>
                <w:del w:id="12112" w:author="Nick.Tolimieri" w:date="2022-09-30T14:57:00Z"/>
                <w:rFonts w:asciiTheme="minorHAnsi" w:eastAsiaTheme="minorHAnsi" w:hAnsiTheme="minorHAnsi" w:cstheme="minorBidi"/>
                <w:sz w:val="22"/>
                <w:szCs w:val="22"/>
                <w:rPrChange w:id="12113" w:author="Nick.Tolimieri [2]" w:date="2022-09-27T15:21:00Z">
                  <w:rPr>
                    <w:ins w:id="12114" w:author="Nick.Tolimieri [2]" w:date="2022-09-27T15:21:00Z"/>
                    <w:del w:id="12115" w:author="Nick.Tolimieri" w:date="2022-09-30T14:57:00Z"/>
                    <w:rFonts w:ascii="Calibri" w:hAnsi="Calibri" w:cs="Calibri"/>
                    <w:color w:val="000000"/>
                    <w:sz w:val="22"/>
                    <w:szCs w:val="22"/>
                  </w:rPr>
                </w:rPrChange>
              </w:rPr>
              <w:pPrChange w:id="12116" w:author="Nick.Tolimieri [2]" w:date="2022-09-27T15:21:00Z">
                <w:pPr>
                  <w:jc w:val="right"/>
                </w:pPr>
              </w:pPrChange>
            </w:pPr>
            <w:ins w:id="12117" w:author="Nick.Tolimieri [2]" w:date="2022-09-27T15:21:00Z">
              <w:del w:id="12118" w:author="Nick.Tolimieri" w:date="2022-09-30T14:57:00Z">
                <w:r w:rsidRPr="007772DD" w:rsidDel="0095582C">
                  <w:rPr>
                    <w:rFonts w:asciiTheme="minorHAnsi" w:eastAsiaTheme="minorHAnsi" w:hAnsiTheme="minorHAnsi" w:cstheme="minorBidi"/>
                    <w:sz w:val="22"/>
                    <w:szCs w:val="22"/>
                    <w:rPrChange w:id="12119" w:author="Nick.Tolimieri [2]" w:date="2022-09-27T15:21:00Z">
                      <w:rPr>
                        <w:rFonts w:ascii="Calibri" w:hAnsi="Calibri" w:cs="Calibri"/>
                        <w:color w:val="000000"/>
                        <w:sz w:val="22"/>
                        <w:szCs w:val="22"/>
                      </w:rPr>
                    </w:rPrChange>
                  </w:rPr>
                  <w:delText>0.58</w:delText>
                </w:r>
              </w:del>
            </w:ins>
          </w:p>
        </w:tc>
      </w:tr>
      <w:tr w:rsidR="007772DD" w:rsidRPr="007772DD" w:rsidDel="0095582C" w:rsidTr="007772DD">
        <w:trPr>
          <w:divId w:val="486363627"/>
          <w:trHeight w:val="300"/>
          <w:ins w:id="12120" w:author="Nick.Tolimieri [2]" w:date="2022-09-27T15:21:00Z"/>
          <w:del w:id="12121" w:author="Nick.Tolimieri" w:date="2022-09-30T14:57:00Z"/>
          <w:trPrChange w:id="12122" w:author="Nick.Tolimieri [2]" w:date="2022-09-27T15:21:00Z">
            <w:trPr>
              <w:divId w:val="486363627"/>
              <w:trHeight w:val="300"/>
            </w:trPr>
          </w:trPrChange>
        </w:trPr>
        <w:tc>
          <w:tcPr>
            <w:tcW w:w="960" w:type="dxa"/>
            <w:noWrap/>
            <w:hideMark/>
            <w:tcPrChange w:id="121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24" w:author="Nick.Tolimieri [2]" w:date="2022-09-27T15:21:00Z"/>
                <w:del w:id="12125" w:author="Nick.Tolimieri" w:date="2022-09-30T14:57:00Z"/>
                <w:rFonts w:asciiTheme="minorHAnsi" w:eastAsiaTheme="minorHAnsi" w:hAnsiTheme="minorHAnsi" w:cstheme="minorBidi"/>
                <w:sz w:val="22"/>
                <w:szCs w:val="22"/>
                <w:rPrChange w:id="12126" w:author="Nick.Tolimieri [2]" w:date="2022-09-27T15:21:00Z">
                  <w:rPr>
                    <w:ins w:id="12127" w:author="Nick.Tolimieri [2]" w:date="2022-09-27T15:21:00Z"/>
                    <w:del w:id="12128" w:author="Nick.Tolimieri" w:date="2022-09-30T14:57:00Z"/>
                    <w:rFonts w:ascii="Calibri" w:hAnsi="Calibri" w:cs="Calibri"/>
                    <w:color w:val="000000"/>
                    <w:sz w:val="22"/>
                    <w:szCs w:val="22"/>
                  </w:rPr>
                </w:rPrChange>
              </w:rPr>
              <w:pPrChange w:id="12129" w:author="Nick.Tolimieri [2]" w:date="2022-09-27T15:21:00Z">
                <w:pPr/>
              </w:pPrChange>
            </w:pPr>
            <w:ins w:id="12130" w:author="Nick.Tolimieri [2]" w:date="2022-09-27T15:21:00Z">
              <w:del w:id="12131" w:author="Nick.Tolimieri" w:date="2022-09-30T14:57:00Z">
                <w:r w:rsidRPr="007772DD" w:rsidDel="0095582C">
                  <w:rPr>
                    <w:rFonts w:asciiTheme="minorHAnsi" w:eastAsiaTheme="minorHAnsi" w:hAnsiTheme="minorHAnsi" w:cstheme="minorBidi"/>
                    <w:sz w:val="22"/>
                    <w:szCs w:val="22"/>
                    <w:rPrChange w:id="12132" w:author="Nick.Tolimieri [2]" w:date="2022-09-27T15:21:00Z">
                      <w:rPr>
                        <w:rFonts w:ascii="Calibri" w:hAnsi="Calibri" w:cs="Calibri"/>
                        <w:color w:val="000000"/>
                        <w:sz w:val="22"/>
                        <w:szCs w:val="22"/>
                      </w:rPr>
                    </w:rPrChange>
                  </w:rPr>
                  <w:delText>Cape Alava</w:delText>
                </w:r>
              </w:del>
            </w:ins>
          </w:p>
        </w:tc>
        <w:tc>
          <w:tcPr>
            <w:tcW w:w="960" w:type="dxa"/>
            <w:noWrap/>
            <w:hideMark/>
            <w:tcPrChange w:id="121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34" w:author="Nick.Tolimieri [2]" w:date="2022-09-27T15:21:00Z"/>
                <w:del w:id="12135" w:author="Nick.Tolimieri" w:date="2022-09-30T14:57:00Z"/>
                <w:rFonts w:asciiTheme="minorHAnsi" w:eastAsiaTheme="minorHAnsi" w:hAnsiTheme="minorHAnsi" w:cstheme="minorBidi"/>
                <w:sz w:val="22"/>
                <w:szCs w:val="22"/>
                <w:rPrChange w:id="12136" w:author="Nick.Tolimieri [2]" w:date="2022-09-27T15:21:00Z">
                  <w:rPr>
                    <w:ins w:id="12137" w:author="Nick.Tolimieri [2]" w:date="2022-09-27T15:21:00Z"/>
                    <w:del w:id="12138" w:author="Nick.Tolimieri" w:date="2022-09-30T14:57:00Z"/>
                    <w:rFonts w:ascii="Calibri" w:hAnsi="Calibri" w:cs="Calibri"/>
                    <w:color w:val="000000"/>
                    <w:sz w:val="22"/>
                    <w:szCs w:val="22"/>
                  </w:rPr>
                </w:rPrChange>
              </w:rPr>
              <w:pPrChange w:id="12139" w:author="Nick.Tolimieri [2]" w:date="2022-09-27T15:21:00Z">
                <w:pPr>
                  <w:jc w:val="right"/>
                </w:pPr>
              </w:pPrChange>
            </w:pPr>
            <w:ins w:id="12140" w:author="Nick.Tolimieri [2]" w:date="2022-09-27T15:21:00Z">
              <w:del w:id="12141" w:author="Nick.Tolimieri" w:date="2022-09-30T14:57:00Z">
                <w:r w:rsidRPr="007772DD" w:rsidDel="0095582C">
                  <w:rPr>
                    <w:rFonts w:asciiTheme="minorHAnsi" w:eastAsiaTheme="minorHAnsi" w:hAnsiTheme="minorHAnsi" w:cstheme="minorBidi"/>
                    <w:sz w:val="22"/>
                    <w:szCs w:val="22"/>
                    <w:rPrChange w:id="12142" w:author="Nick.Tolimieri [2]" w:date="2022-09-27T15:21:00Z">
                      <w:rPr>
                        <w:rFonts w:ascii="Calibri" w:hAnsi="Calibri" w:cs="Calibri"/>
                        <w:color w:val="000000"/>
                        <w:sz w:val="22"/>
                        <w:szCs w:val="22"/>
                      </w:rPr>
                    </w:rPrChange>
                  </w:rPr>
                  <w:delText>1995</w:delText>
                </w:r>
              </w:del>
            </w:ins>
          </w:p>
        </w:tc>
        <w:tc>
          <w:tcPr>
            <w:tcW w:w="960" w:type="dxa"/>
            <w:noWrap/>
            <w:hideMark/>
            <w:tcPrChange w:id="121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44" w:author="Nick.Tolimieri [2]" w:date="2022-09-27T15:21:00Z"/>
                <w:del w:id="12145" w:author="Nick.Tolimieri" w:date="2022-09-30T14:57:00Z"/>
                <w:rFonts w:asciiTheme="minorHAnsi" w:eastAsiaTheme="minorHAnsi" w:hAnsiTheme="minorHAnsi" w:cstheme="minorBidi"/>
                <w:sz w:val="22"/>
                <w:szCs w:val="22"/>
                <w:rPrChange w:id="12146" w:author="Nick.Tolimieri [2]" w:date="2022-09-27T15:21:00Z">
                  <w:rPr>
                    <w:ins w:id="12147" w:author="Nick.Tolimieri [2]" w:date="2022-09-27T15:21:00Z"/>
                    <w:del w:id="12148" w:author="Nick.Tolimieri" w:date="2022-09-30T14:57:00Z"/>
                    <w:rFonts w:ascii="Calibri" w:hAnsi="Calibri" w:cs="Calibri"/>
                    <w:color w:val="000000"/>
                    <w:sz w:val="22"/>
                    <w:szCs w:val="22"/>
                  </w:rPr>
                </w:rPrChange>
              </w:rPr>
              <w:pPrChange w:id="12149" w:author="Nick.Tolimieri [2]" w:date="2022-09-27T15:21:00Z">
                <w:pPr>
                  <w:jc w:val="right"/>
                </w:pPr>
              </w:pPrChange>
            </w:pPr>
            <w:ins w:id="12150" w:author="Nick.Tolimieri [2]" w:date="2022-09-27T15:21:00Z">
              <w:del w:id="12151" w:author="Nick.Tolimieri" w:date="2022-09-30T14:57:00Z">
                <w:r w:rsidRPr="007772DD" w:rsidDel="0095582C">
                  <w:rPr>
                    <w:rFonts w:asciiTheme="minorHAnsi" w:eastAsiaTheme="minorHAnsi" w:hAnsiTheme="minorHAnsi" w:cstheme="minorBidi"/>
                    <w:sz w:val="22"/>
                    <w:szCs w:val="22"/>
                    <w:rPrChange w:id="12152" w:author="Nick.Tolimieri [2]" w:date="2022-09-27T15:21:00Z">
                      <w:rPr>
                        <w:rFonts w:ascii="Calibri" w:hAnsi="Calibri" w:cs="Calibri"/>
                        <w:color w:val="000000"/>
                        <w:sz w:val="22"/>
                        <w:szCs w:val="22"/>
                      </w:rPr>
                    </w:rPrChange>
                  </w:rPr>
                  <w:delText>9</w:delText>
                </w:r>
              </w:del>
            </w:ins>
          </w:p>
        </w:tc>
        <w:tc>
          <w:tcPr>
            <w:tcW w:w="960" w:type="dxa"/>
            <w:noWrap/>
            <w:hideMark/>
            <w:tcPrChange w:id="121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54" w:author="Nick.Tolimieri [2]" w:date="2022-09-27T15:21:00Z"/>
                <w:del w:id="12155" w:author="Nick.Tolimieri" w:date="2022-09-30T14:57:00Z"/>
                <w:rFonts w:asciiTheme="minorHAnsi" w:eastAsiaTheme="minorHAnsi" w:hAnsiTheme="minorHAnsi" w:cstheme="minorBidi"/>
                <w:sz w:val="22"/>
                <w:szCs w:val="22"/>
                <w:rPrChange w:id="12156" w:author="Nick.Tolimieri [2]" w:date="2022-09-27T15:21:00Z">
                  <w:rPr>
                    <w:ins w:id="12157" w:author="Nick.Tolimieri [2]" w:date="2022-09-27T15:21:00Z"/>
                    <w:del w:id="12158" w:author="Nick.Tolimieri" w:date="2022-09-30T14:57:00Z"/>
                    <w:rFonts w:ascii="Calibri" w:hAnsi="Calibri" w:cs="Calibri"/>
                    <w:color w:val="000000"/>
                    <w:sz w:val="22"/>
                    <w:szCs w:val="22"/>
                  </w:rPr>
                </w:rPrChange>
              </w:rPr>
              <w:pPrChange w:id="12159" w:author="Nick.Tolimieri [2]" w:date="2022-09-27T15:21:00Z">
                <w:pPr>
                  <w:jc w:val="right"/>
                </w:pPr>
              </w:pPrChange>
            </w:pPr>
            <w:ins w:id="12160" w:author="Nick.Tolimieri [2]" w:date="2022-09-27T15:21:00Z">
              <w:del w:id="12161" w:author="Nick.Tolimieri" w:date="2022-09-30T14:57:00Z">
                <w:r w:rsidRPr="007772DD" w:rsidDel="0095582C">
                  <w:rPr>
                    <w:rFonts w:asciiTheme="minorHAnsi" w:eastAsiaTheme="minorHAnsi" w:hAnsiTheme="minorHAnsi" w:cstheme="minorBidi"/>
                    <w:sz w:val="22"/>
                    <w:szCs w:val="22"/>
                    <w:rPrChange w:id="12162" w:author="Nick.Tolimieri [2]" w:date="2022-09-27T15:21:00Z">
                      <w:rPr>
                        <w:rFonts w:ascii="Calibri" w:hAnsi="Calibri" w:cs="Calibri"/>
                        <w:color w:val="000000"/>
                        <w:sz w:val="22"/>
                        <w:szCs w:val="22"/>
                      </w:rPr>
                    </w:rPrChange>
                  </w:rPr>
                  <w:delText>43</w:delText>
                </w:r>
              </w:del>
            </w:ins>
          </w:p>
        </w:tc>
        <w:tc>
          <w:tcPr>
            <w:tcW w:w="960" w:type="dxa"/>
            <w:noWrap/>
            <w:hideMark/>
            <w:tcPrChange w:id="121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64" w:author="Nick.Tolimieri [2]" w:date="2022-09-27T15:21:00Z"/>
                <w:del w:id="12165" w:author="Nick.Tolimieri" w:date="2022-09-30T14:57:00Z"/>
                <w:rFonts w:asciiTheme="minorHAnsi" w:eastAsiaTheme="minorHAnsi" w:hAnsiTheme="minorHAnsi" w:cstheme="minorBidi"/>
                <w:sz w:val="22"/>
                <w:szCs w:val="22"/>
                <w:rPrChange w:id="12166" w:author="Nick.Tolimieri [2]" w:date="2022-09-27T15:21:00Z">
                  <w:rPr>
                    <w:ins w:id="12167" w:author="Nick.Tolimieri [2]" w:date="2022-09-27T15:21:00Z"/>
                    <w:del w:id="12168" w:author="Nick.Tolimieri" w:date="2022-09-30T14:57:00Z"/>
                    <w:rFonts w:ascii="Calibri" w:hAnsi="Calibri" w:cs="Calibri"/>
                    <w:color w:val="000000"/>
                    <w:sz w:val="22"/>
                    <w:szCs w:val="22"/>
                  </w:rPr>
                </w:rPrChange>
              </w:rPr>
              <w:pPrChange w:id="12169" w:author="Nick.Tolimieri [2]" w:date="2022-09-27T15:21:00Z">
                <w:pPr>
                  <w:jc w:val="right"/>
                </w:pPr>
              </w:pPrChange>
            </w:pPr>
            <w:ins w:id="12170" w:author="Nick.Tolimieri [2]" w:date="2022-09-27T15:21:00Z">
              <w:del w:id="12171" w:author="Nick.Tolimieri" w:date="2022-09-30T14:57:00Z">
                <w:r w:rsidRPr="007772DD" w:rsidDel="0095582C">
                  <w:rPr>
                    <w:rFonts w:asciiTheme="minorHAnsi" w:eastAsiaTheme="minorHAnsi" w:hAnsiTheme="minorHAnsi" w:cstheme="minorBidi"/>
                    <w:sz w:val="22"/>
                    <w:szCs w:val="22"/>
                    <w:rPrChange w:id="12172" w:author="Nick.Tolimieri [2]" w:date="2022-09-27T15:21:00Z">
                      <w:rPr>
                        <w:rFonts w:ascii="Calibri" w:hAnsi="Calibri" w:cs="Calibri"/>
                        <w:color w:val="000000"/>
                        <w:sz w:val="22"/>
                        <w:szCs w:val="22"/>
                      </w:rPr>
                    </w:rPrChange>
                  </w:rPr>
                  <w:delText>3</w:delText>
                </w:r>
              </w:del>
            </w:ins>
          </w:p>
        </w:tc>
        <w:tc>
          <w:tcPr>
            <w:tcW w:w="960" w:type="dxa"/>
            <w:noWrap/>
            <w:hideMark/>
            <w:tcPrChange w:id="121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74" w:author="Nick.Tolimieri [2]" w:date="2022-09-27T15:21:00Z"/>
                <w:del w:id="12175" w:author="Nick.Tolimieri" w:date="2022-09-30T14:57:00Z"/>
                <w:rFonts w:asciiTheme="minorHAnsi" w:eastAsiaTheme="minorHAnsi" w:hAnsiTheme="minorHAnsi" w:cstheme="minorBidi"/>
                <w:sz w:val="22"/>
                <w:szCs w:val="22"/>
                <w:rPrChange w:id="12176" w:author="Nick.Tolimieri [2]" w:date="2022-09-27T15:21:00Z">
                  <w:rPr>
                    <w:ins w:id="12177" w:author="Nick.Tolimieri [2]" w:date="2022-09-27T15:21:00Z"/>
                    <w:del w:id="12178" w:author="Nick.Tolimieri" w:date="2022-09-30T14:57:00Z"/>
                    <w:rFonts w:ascii="Calibri" w:hAnsi="Calibri" w:cs="Calibri"/>
                    <w:color w:val="000000"/>
                    <w:sz w:val="22"/>
                    <w:szCs w:val="22"/>
                  </w:rPr>
                </w:rPrChange>
              </w:rPr>
              <w:pPrChange w:id="12179" w:author="Nick.Tolimieri [2]" w:date="2022-09-27T15:21:00Z">
                <w:pPr>
                  <w:jc w:val="right"/>
                </w:pPr>
              </w:pPrChange>
            </w:pPr>
            <w:ins w:id="12180" w:author="Nick.Tolimieri [2]" w:date="2022-09-27T15:21:00Z">
              <w:del w:id="12181" w:author="Nick.Tolimieri" w:date="2022-09-30T14:57:00Z">
                <w:r w:rsidRPr="007772DD" w:rsidDel="0095582C">
                  <w:rPr>
                    <w:rFonts w:asciiTheme="minorHAnsi" w:eastAsiaTheme="minorHAnsi" w:hAnsiTheme="minorHAnsi" w:cstheme="minorBidi"/>
                    <w:sz w:val="22"/>
                    <w:szCs w:val="22"/>
                    <w:rPrChange w:id="12182" w:author="Nick.Tolimieri [2]" w:date="2022-09-27T15:21:00Z">
                      <w:rPr>
                        <w:rFonts w:ascii="Calibri" w:hAnsi="Calibri" w:cs="Calibri"/>
                        <w:color w:val="000000"/>
                        <w:sz w:val="22"/>
                        <w:szCs w:val="22"/>
                      </w:rPr>
                    </w:rPrChange>
                  </w:rPr>
                  <w:delText>26</w:delText>
                </w:r>
              </w:del>
            </w:ins>
          </w:p>
        </w:tc>
        <w:tc>
          <w:tcPr>
            <w:tcW w:w="960" w:type="dxa"/>
            <w:noWrap/>
            <w:hideMark/>
            <w:tcPrChange w:id="121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84" w:author="Nick.Tolimieri [2]" w:date="2022-09-27T15:21:00Z"/>
                <w:del w:id="12185" w:author="Nick.Tolimieri" w:date="2022-09-30T14:57:00Z"/>
                <w:rFonts w:asciiTheme="minorHAnsi" w:eastAsiaTheme="minorHAnsi" w:hAnsiTheme="minorHAnsi" w:cstheme="minorBidi"/>
                <w:sz w:val="22"/>
                <w:szCs w:val="22"/>
                <w:rPrChange w:id="12186" w:author="Nick.Tolimieri [2]" w:date="2022-09-27T15:21:00Z">
                  <w:rPr>
                    <w:ins w:id="12187" w:author="Nick.Tolimieri [2]" w:date="2022-09-27T15:21:00Z"/>
                    <w:del w:id="12188" w:author="Nick.Tolimieri" w:date="2022-09-30T14:57:00Z"/>
                    <w:rFonts w:ascii="Calibri" w:hAnsi="Calibri" w:cs="Calibri"/>
                    <w:color w:val="000000"/>
                    <w:sz w:val="22"/>
                    <w:szCs w:val="22"/>
                  </w:rPr>
                </w:rPrChange>
              </w:rPr>
              <w:pPrChange w:id="12189" w:author="Nick.Tolimieri [2]" w:date="2022-09-27T15:21:00Z">
                <w:pPr>
                  <w:jc w:val="right"/>
                </w:pPr>
              </w:pPrChange>
            </w:pPr>
            <w:ins w:id="12190" w:author="Nick.Tolimieri [2]" w:date="2022-09-27T15:21:00Z">
              <w:del w:id="12191" w:author="Nick.Tolimieri" w:date="2022-09-30T14:57:00Z">
                <w:r w:rsidRPr="007772DD" w:rsidDel="0095582C">
                  <w:rPr>
                    <w:rFonts w:asciiTheme="minorHAnsi" w:eastAsiaTheme="minorHAnsi" w:hAnsiTheme="minorHAnsi" w:cstheme="minorBidi"/>
                    <w:sz w:val="22"/>
                    <w:szCs w:val="22"/>
                    <w:rPrChange w:id="12192" w:author="Nick.Tolimieri [2]" w:date="2022-09-27T15:21:00Z">
                      <w:rPr>
                        <w:rFonts w:ascii="Calibri" w:hAnsi="Calibri" w:cs="Calibri"/>
                        <w:color w:val="000000"/>
                        <w:sz w:val="22"/>
                        <w:szCs w:val="22"/>
                      </w:rPr>
                    </w:rPrChange>
                  </w:rPr>
                  <w:delText>5</w:delText>
                </w:r>
              </w:del>
            </w:ins>
          </w:p>
        </w:tc>
        <w:tc>
          <w:tcPr>
            <w:tcW w:w="960" w:type="dxa"/>
            <w:noWrap/>
            <w:hideMark/>
            <w:tcPrChange w:id="121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194" w:author="Nick.Tolimieri [2]" w:date="2022-09-27T15:21:00Z"/>
                <w:del w:id="12195" w:author="Nick.Tolimieri" w:date="2022-09-30T14:57:00Z"/>
                <w:rFonts w:asciiTheme="minorHAnsi" w:eastAsiaTheme="minorHAnsi" w:hAnsiTheme="minorHAnsi" w:cstheme="minorBidi"/>
                <w:sz w:val="22"/>
                <w:szCs w:val="22"/>
                <w:rPrChange w:id="12196" w:author="Nick.Tolimieri [2]" w:date="2022-09-27T15:21:00Z">
                  <w:rPr>
                    <w:ins w:id="12197" w:author="Nick.Tolimieri [2]" w:date="2022-09-27T15:21:00Z"/>
                    <w:del w:id="12198" w:author="Nick.Tolimieri" w:date="2022-09-30T14:57:00Z"/>
                    <w:rFonts w:ascii="Calibri" w:hAnsi="Calibri" w:cs="Calibri"/>
                    <w:color w:val="000000"/>
                    <w:sz w:val="22"/>
                    <w:szCs w:val="22"/>
                  </w:rPr>
                </w:rPrChange>
              </w:rPr>
              <w:pPrChange w:id="12199" w:author="Nick.Tolimieri [2]" w:date="2022-09-27T15:21:00Z">
                <w:pPr>
                  <w:jc w:val="right"/>
                </w:pPr>
              </w:pPrChange>
            </w:pPr>
            <w:ins w:id="12200" w:author="Nick.Tolimieri [2]" w:date="2022-09-27T15:21:00Z">
              <w:del w:id="12201" w:author="Nick.Tolimieri" w:date="2022-09-30T14:57:00Z">
                <w:r w:rsidRPr="007772DD" w:rsidDel="0095582C">
                  <w:rPr>
                    <w:rFonts w:asciiTheme="minorHAnsi" w:eastAsiaTheme="minorHAnsi" w:hAnsiTheme="minorHAnsi" w:cstheme="minorBidi"/>
                    <w:sz w:val="22"/>
                    <w:szCs w:val="22"/>
                    <w:rPrChange w:id="12202" w:author="Nick.Tolimieri [2]" w:date="2022-09-27T15:21:00Z">
                      <w:rPr>
                        <w:rFonts w:ascii="Calibri" w:hAnsi="Calibri" w:cs="Calibri"/>
                        <w:color w:val="000000"/>
                        <w:sz w:val="22"/>
                        <w:szCs w:val="22"/>
                      </w:rPr>
                    </w:rPrChange>
                  </w:rPr>
                  <w:delText>14</w:delText>
                </w:r>
              </w:del>
            </w:ins>
          </w:p>
        </w:tc>
        <w:tc>
          <w:tcPr>
            <w:tcW w:w="960" w:type="dxa"/>
            <w:noWrap/>
            <w:hideMark/>
            <w:tcPrChange w:id="122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04" w:author="Nick.Tolimieri [2]" w:date="2022-09-27T15:21:00Z"/>
                <w:del w:id="12205" w:author="Nick.Tolimieri" w:date="2022-09-30T14:57:00Z"/>
                <w:rFonts w:asciiTheme="minorHAnsi" w:eastAsiaTheme="minorHAnsi" w:hAnsiTheme="minorHAnsi" w:cstheme="minorBidi"/>
                <w:sz w:val="22"/>
                <w:szCs w:val="22"/>
                <w:rPrChange w:id="12206" w:author="Nick.Tolimieri [2]" w:date="2022-09-27T15:21:00Z">
                  <w:rPr>
                    <w:ins w:id="12207" w:author="Nick.Tolimieri [2]" w:date="2022-09-27T15:21:00Z"/>
                    <w:del w:id="12208" w:author="Nick.Tolimieri" w:date="2022-09-30T14:57:00Z"/>
                    <w:rFonts w:ascii="Calibri" w:hAnsi="Calibri" w:cs="Calibri"/>
                    <w:color w:val="000000"/>
                    <w:sz w:val="22"/>
                    <w:szCs w:val="22"/>
                  </w:rPr>
                </w:rPrChange>
              </w:rPr>
              <w:pPrChange w:id="12209" w:author="Nick.Tolimieri [2]" w:date="2022-09-27T15:21:00Z">
                <w:pPr>
                  <w:jc w:val="right"/>
                </w:pPr>
              </w:pPrChange>
            </w:pPr>
            <w:ins w:id="12210" w:author="Nick.Tolimieri [2]" w:date="2022-09-27T15:21:00Z">
              <w:del w:id="12211" w:author="Nick.Tolimieri" w:date="2022-09-30T14:57:00Z">
                <w:r w:rsidRPr="007772DD" w:rsidDel="0095582C">
                  <w:rPr>
                    <w:rFonts w:asciiTheme="minorHAnsi" w:eastAsiaTheme="minorHAnsi" w:hAnsiTheme="minorHAnsi" w:cstheme="minorBidi"/>
                    <w:sz w:val="22"/>
                    <w:szCs w:val="22"/>
                    <w:rPrChange w:id="12212" w:author="Nick.Tolimieri [2]" w:date="2022-09-27T15:21:00Z">
                      <w:rPr>
                        <w:rFonts w:ascii="Calibri" w:hAnsi="Calibri" w:cs="Calibri"/>
                        <w:color w:val="000000"/>
                        <w:sz w:val="22"/>
                        <w:szCs w:val="22"/>
                      </w:rPr>
                    </w:rPrChange>
                  </w:rPr>
                  <w:delText>1.98</w:delText>
                </w:r>
              </w:del>
            </w:ins>
          </w:p>
        </w:tc>
        <w:tc>
          <w:tcPr>
            <w:tcW w:w="960" w:type="dxa"/>
            <w:noWrap/>
            <w:hideMark/>
            <w:tcPrChange w:id="122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14" w:author="Nick.Tolimieri [2]" w:date="2022-09-27T15:21:00Z"/>
                <w:del w:id="12215" w:author="Nick.Tolimieri" w:date="2022-09-30T14:57:00Z"/>
                <w:rFonts w:asciiTheme="minorHAnsi" w:eastAsiaTheme="minorHAnsi" w:hAnsiTheme="minorHAnsi" w:cstheme="minorBidi"/>
                <w:sz w:val="22"/>
                <w:szCs w:val="22"/>
                <w:rPrChange w:id="12216" w:author="Nick.Tolimieri [2]" w:date="2022-09-27T15:21:00Z">
                  <w:rPr>
                    <w:ins w:id="12217" w:author="Nick.Tolimieri [2]" w:date="2022-09-27T15:21:00Z"/>
                    <w:del w:id="12218" w:author="Nick.Tolimieri" w:date="2022-09-30T14:57:00Z"/>
                    <w:rFonts w:ascii="Calibri" w:hAnsi="Calibri" w:cs="Calibri"/>
                    <w:color w:val="000000"/>
                    <w:sz w:val="22"/>
                    <w:szCs w:val="22"/>
                  </w:rPr>
                </w:rPrChange>
              </w:rPr>
              <w:pPrChange w:id="12219" w:author="Nick.Tolimieri [2]" w:date="2022-09-27T15:21:00Z">
                <w:pPr>
                  <w:jc w:val="right"/>
                </w:pPr>
              </w:pPrChange>
            </w:pPr>
            <w:ins w:id="12220" w:author="Nick.Tolimieri [2]" w:date="2022-09-27T15:21:00Z">
              <w:del w:id="12221" w:author="Nick.Tolimieri" w:date="2022-09-30T14:57:00Z">
                <w:r w:rsidRPr="007772DD" w:rsidDel="0095582C">
                  <w:rPr>
                    <w:rFonts w:asciiTheme="minorHAnsi" w:eastAsiaTheme="minorHAnsi" w:hAnsiTheme="minorHAnsi" w:cstheme="minorBidi"/>
                    <w:sz w:val="22"/>
                    <w:szCs w:val="22"/>
                    <w:rPrChange w:id="12222" w:author="Nick.Tolimieri [2]" w:date="2022-09-27T15:21:00Z">
                      <w:rPr>
                        <w:rFonts w:ascii="Calibri" w:hAnsi="Calibri" w:cs="Calibri"/>
                        <w:color w:val="000000"/>
                        <w:sz w:val="22"/>
                        <w:szCs w:val="22"/>
                      </w:rPr>
                    </w:rPrChange>
                  </w:rPr>
                  <w:delText>0.53</w:delText>
                </w:r>
              </w:del>
            </w:ins>
          </w:p>
        </w:tc>
      </w:tr>
      <w:tr w:rsidR="007772DD" w:rsidRPr="007772DD" w:rsidDel="0095582C" w:rsidTr="007772DD">
        <w:trPr>
          <w:divId w:val="486363627"/>
          <w:trHeight w:val="300"/>
          <w:ins w:id="12223" w:author="Nick.Tolimieri [2]" w:date="2022-09-27T15:21:00Z"/>
          <w:del w:id="12224" w:author="Nick.Tolimieri" w:date="2022-09-30T14:57:00Z"/>
          <w:trPrChange w:id="12225" w:author="Nick.Tolimieri [2]" w:date="2022-09-27T15:21:00Z">
            <w:trPr>
              <w:divId w:val="486363627"/>
              <w:trHeight w:val="300"/>
            </w:trPr>
          </w:trPrChange>
        </w:trPr>
        <w:tc>
          <w:tcPr>
            <w:tcW w:w="960" w:type="dxa"/>
            <w:noWrap/>
            <w:hideMark/>
            <w:tcPrChange w:id="122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27" w:author="Nick.Tolimieri [2]" w:date="2022-09-27T15:21:00Z"/>
                <w:del w:id="12228" w:author="Nick.Tolimieri" w:date="2022-09-30T14:57:00Z"/>
                <w:rFonts w:asciiTheme="minorHAnsi" w:eastAsiaTheme="minorHAnsi" w:hAnsiTheme="minorHAnsi" w:cstheme="minorBidi"/>
                <w:sz w:val="22"/>
                <w:szCs w:val="22"/>
                <w:rPrChange w:id="12229" w:author="Nick.Tolimieri [2]" w:date="2022-09-27T15:21:00Z">
                  <w:rPr>
                    <w:ins w:id="12230" w:author="Nick.Tolimieri [2]" w:date="2022-09-27T15:21:00Z"/>
                    <w:del w:id="12231" w:author="Nick.Tolimieri" w:date="2022-09-30T14:57:00Z"/>
                    <w:rFonts w:ascii="Calibri" w:hAnsi="Calibri" w:cs="Calibri"/>
                    <w:color w:val="000000"/>
                    <w:sz w:val="22"/>
                    <w:szCs w:val="22"/>
                  </w:rPr>
                </w:rPrChange>
              </w:rPr>
              <w:pPrChange w:id="12232" w:author="Nick.Tolimieri [2]" w:date="2022-09-27T15:21:00Z">
                <w:pPr/>
              </w:pPrChange>
            </w:pPr>
            <w:ins w:id="12233" w:author="Nick.Tolimieri [2]" w:date="2022-09-27T15:21:00Z">
              <w:del w:id="12234" w:author="Nick.Tolimieri" w:date="2022-09-30T14:57:00Z">
                <w:r w:rsidRPr="007772DD" w:rsidDel="0095582C">
                  <w:rPr>
                    <w:rFonts w:asciiTheme="minorHAnsi" w:eastAsiaTheme="minorHAnsi" w:hAnsiTheme="minorHAnsi" w:cstheme="minorBidi"/>
                    <w:sz w:val="22"/>
                    <w:szCs w:val="22"/>
                    <w:rPrChange w:id="12235" w:author="Nick.Tolimieri [2]" w:date="2022-09-27T15:21:00Z">
                      <w:rPr>
                        <w:rFonts w:ascii="Calibri" w:hAnsi="Calibri" w:cs="Calibri"/>
                        <w:color w:val="000000"/>
                        <w:sz w:val="22"/>
                        <w:szCs w:val="22"/>
                      </w:rPr>
                    </w:rPrChange>
                  </w:rPr>
                  <w:delText>Cape Alava</w:delText>
                </w:r>
              </w:del>
            </w:ins>
          </w:p>
        </w:tc>
        <w:tc>
          <w:tcPr>
            <w:tcW w:w="960" w:type="dxa"/>
            <w:noWrap/>
            <w:hideMark/>
            <w:tcPrChange w:id="122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37" w:author="Nick.Tolimieri [2]" w:date="2022-09-27T15:21:00Z"/>
                <w:del w:id="12238" w:author="Nick.Tolimieri" w:date="2022-09-30T14:57:00Z"/>
                <w:rFonts w:asciiTheme="minorHAnsi" w:eastAsiaTheme="minorHAnsi" w:hAnsiTheme="minorHAnsi" w:cstheme="minorBidi"/>
                <w:sz w:val="22"/>
                <w:szCs w:val="22"/>
                <w:rPrChange w:id="12239" w:author="Nick.Tolimieri [2]" w:date="2022-09-27T15:21:00Z">
                  <w:rPr>
                    <w:ins w:id="12240" w:author="Nick.Tolimieri [2]" w:date="2022-09-27T15:21:00Z"/>
                    <w:del w:id="12241" w:author="Nick.Tolimieri" w:date="2022-09-30T14:57:00Z"/>
                    <w:rFonts w:ascii="Calibri" w:hAnsi="Calibri" w:cs="Calibri"/>
                    <w:color w:val="000000"/>
                    <w:sz w:val="22"/>
                    <w:szCs w:val="22"/>
                  </w:rPr>
                </w:rPrChange>
              </w:rPr>
              <w:pPrChange w:id="12242" w:author="Nick.Tolimieri [2]" w:date="2022-09-27T15:21:00Z">
                <w:pPr>
                  <w:jc w:val="right"/>
                </w:pPr>
              </w:pPrChange>
            </w:pPr>
            <w:ins w:id="12243" w:author="Nick.Tolimieri [2]" w:date="2022-09-27T15:21:00Z">
              <w:del w:id="12244" w:author="Nick.Tolimieri" w:date="2022-09-30T14:57:00Z">
                <w:r w:rsidRPr="007772DD" w:rsidDel="0095582C">
                  <w:rPr>
                    <w:rFonts w:asciiTheme="minorHAnsi" w:eastAsiaTheme="minorHAnsi" w:hAnsiTheme="minorHAnsi" w:cstheme="minorBidi"/>
                    <w:sz w:val="22"/>
                    <w:szCs w:val="22"/>
                    <w:rPrChange w:id="12245" w:author="Nick.Tolimieri [2]" w:date="2022-09-27T15:21:00Z">
                      <w:rPr>
                        <w:rFonts w:ascii="Calibri" w:hAnsi="Calibri" w:cs="Calibri"/>
                        <w:color w:val="000000"/>
                        <w:sz w:val="22"/>
                        <w:szCs w:val="22"/>
                      </w:rPr>
                    </w:rPrChange>
                  </w:rPr>
                  <w:delText>1996</w:delText>
                </w:r>
              </w:del>
            </w:ins>
          </w:p>
        </w:tc>
        <w:tc>
          <w:tcPr>
            <w:tcW w:w="960" w:type="dxa"/>
            <w:noWrap/>
            <w:hideMark/>
            <w:tcPrChange w:id="1224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47" w:author="Nick.Tolimieri [2]" w:date="2022-09-27T15:21:00Z"/>
                <w:del w:id="12248" w:author="Nick.Tolimieri" w:date="2022-09-30T14:57:00Z"/>
                <w:rFonts w:asciiTheme="minorHAnsi" w:eastAsiaTheme="minorHAnsi" w:hAnsiTheme="minorHAnsi" w:cstheme="minorBidi"/>
                <w:sz w:val="22"/>
                <w:szCs w:val="22"/>
                <w:rPrChange w:id="12249" w:author="Nick.Tolimieri [2]" w:date="2022-09-27T15:21:00Z">
                  <w:rPr>
                    <w:ins w:id="12250" w:author="Nick.Tolimieri [2]" w:date="2022-09-27T15:21:00Z"/>
                    <w:del w:id="12251" w:author="Nick.Tolimieri" w:date="2022-09-30T14:57:00Z"/>
                    <w:rFonts w:ascii="Calibri" w:hAnsi="Calibri" w:cs="Calibri"/>
                    <w:color w:val="000000"/>
                    <w:sz w:val="22"/>
                    <w:szCs w:val="22"/>
                  </w:rPr>
                </w:rPrChange>
              </w:rPr>
              <w:pPrChange w:id="12252" w:author="Nick.Tolimieri [2]" w:date="2022-09-27T15:21:00Z">
                <w:pPr>
                  <w:jc w:val="right"/>
                </w:pPr>
              </w:pPrChange>
            </w:pPr>
            <w:ins w:id="12253" w:author="Nick.Tolimieri [2]" w:date="2022-09-27T15:21:00Z">
              <w:del w:id="12254" w:author="Nick.Tolimieri" w:date="2022-09-30T14:57:00Z">
                <w:r w:rsidRPr="007772DD" w:rsidDel="0095582C">
                  <w:rPr>
                    <w:rFonts w:asciiTheme="minorHAnsi" w:eastAsiaTheme="minorHAnsi" w:hAnsiTheme="minorHAnsi" w:cstheme="minorBidi"/>
                    <w:sz w:val="22"/>
                    <w:szCs w:val="22"/>
                    <w:rPrChange w:id="12255" w:author="Nick.Tolimieri [2]" w:date="2022-09-27T15:21:00Z">
                      <w:rPr>
                        <w:rFonts w:ascii="Calibri" w:hAnsi="Calibri" w:cs="Calibri"/>
                        <w:color w:val="000000"/>
                        <w:sz w:val="22"/>
                        <w:szCs w:val="22"/>
                      </w:rPr>
                    </w:rPrChange>
                  </w:rPr>
                  <w:delText>0</w:delText>
                </w:r>
              </w:del>
            </w:ins>
          </w:p>
        </w:tc>
        <w:tc>
          <w:tcPr>
            <w:tcW w:w="960" w:type="dxa"/>
            <w:noWrap/>
            <w:hideMark/>
            <w:tcPrChange w:id="122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57" w:author="Nick.Tolimieri [2]" w:date="2022-09-27T15:21:00Z"/>
                <w:del w:id="12258" w:author="Nick.Tolimieri" w:date="2022-09-30T14:57:00Z"/>
                <w:rFonts w:asciiTheme="minorHAnsi" w:eastAsiaTheme="minorHAnsi" w:hAnsiTheme="minorHAnsi" w:cstheme="minorBidi"/>
                <w:sz w:val="22"/>
                <w:szCs w:val="22"/>
                <w:rPrChange w:id="12259" w:author="Nick.Tolimieri [2]" w:date="2022-09-27T15:21:00Z">
                  <w:rPr>
                    <w:ins w:id="12260" w:author="Nick.Tolimieri [2]" w:date="2022-09-27T15:21:00Z"/>
                    <w:del w:id="12261" w:author="Nick.Tolimieri" w:date="2022-09-30T14:57:00Z"/>
                    <w:rFonts w:ascii="Calibri" w:hAnsi="Calibri" w:cs="Calibri"/>
                    <w:color w:val="000000"/>
                    <w:sz w:val="22"/>
                    <w:szCs w:val="22"/>
                  </w:rPr>
                </w:rPrChange>
              </w:rPr>
              <w:pPrChange w:id="12262" w:author="Nick.Tolimieri [2]" w:date="2022-09-27T15:21:00Z">
                <w:pPr>
                  <w:jc w:val="right"/>
                </w:pPr>
              </w:pPrChange>
            </w:pPr>
            <w:ins w:id="12263" w:author="Nick.Tolimieri [2]" w:date="2022-09-27T15:21:00Z">
              <w:del w:id="12264" w:author="Nick.Tolimieri" w:date="2022-09-30T14:57:00Z">
                <w:r w:rsidRPr="007772DD" w:rsidDel="0095582C">
                  <w:rPr>
                    <w:rFonts w:asciiTheme="minorHAnsi" w:eastAsiaTheme="minorHAnsi" w:hAnsiTheme="minorHAnsi" w:cstheme="minorBidi"/>
                    <w:sz w:val="22"/>
                    <w:szCs w:val="22"/>
                    <w:rPrChange w:id="12265" w:author="Nick.Tolimieri [2]" w:date="2022-09-27T15:21:00Z">
                      <w:rPr>
                        <w:rFonts w:ascii="Calibri" w:hAnsi="Calibri" w:cs="Calibri"/>
                        <w:color w:val="000000"/>
                        <w:sz w:val="22"/>
                        <w:szCs w:val="22"/>
                      </w:rPr>
                    </w:rPrChange>
                  </w:rPr>
                  <w:delText>15</w:delText>
                </w:r>
              </w:del>
            </w:ins>
          </w:p>
        </w:tc>
        <w:tc>
          <w:tcPr>
            <w:tcW w:w="960" w:type="dxa"/>
            <w:noWrap/>
            <w:hideMark/>
            <w:tcPrChange w:id="1226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67" w:author="Nick.Tolimieri [2]" w:date="2022-09-27T15:21:00Z"/>
                <w:del w:id="12268" w:author="Nick.Tolimieri" w:date="2022-09-30T14:57:00Z"/>
                <w:rFonts w:asciiTheme="minorHAnsi" w:eastAsiaTheme="minorHAnsi" w:hAnsiTheme="minorHAnsi" w:cstheme="minorBidi"/>
                <w:sz w:val="22"/>
                <w:szCs w:val="22"/>
                <w:rPrChange w:id="12269" w:author="Nick.Tolimieri [2]" w:date="2022-09-27T15:21:00Z">
                  <w:rPr>
                    <w:ins w:id="12270" w:author="Nick.Tolimieri [2]" w:date="2022-09-27T15:21:00Z"/>
                    <w:del w:id="12271" w:author="Nick.Tolimieri" w:date="2022-09-30T14:57:00Z"/>
                    <w:rFonts w:ascii="Calibri" w:hAnsi="Calibri" w:cs="Calibri"/>
                    <w:color w:val="000000"/>
                    <w:sz w:val="22"/>
                    <w:szCs w:val="22"/>
                  </w:rPr>
                </w:rPrChange>
              </w:rPr>
              <w:pPrChange w:id="12272" w:author="Nick.Tolimieri [2]" w:date="2022-09-27T15:21:00Z">
                <w:pPr>
                  <w:jc w:val="right"/>
                </w:pPr>
              </w:pPrChange>
            </w:pPr>
            <w:ins w:id="12273" w:author="Nick.Tolimieri [2]" w:date="2022-09-27T15:21:00Z">
              <w:del w:id="12274" w:author="Nick.Tolimieri" w:date="2022-09-30T14:57:00Z">
                <w:r w:rsidRPr="007772DD" w:rsidDel="0095582C">
                  <w:rPr>
                    <w:rFonts w:asciiTheme="minorHAnsi" w:eastAsiaTheme="minorHAnsi" w:hAnsiTheme="minorHAnsi" w:cstheme="minorBidi"/>
                    <w:sz w:val="22"/>
                    <w:szCs w:val="22"/>
                    <w:rPrChange w:id="12275" w:author="Nick.Tolimieri [2]" w:date="2022-09-27T15:21:00Z">
                      <w:rPr>
                        <w:rFonts w:ascii="Calibri" w:hAnsi="Calibri" w:cs="Calibri"/>
                        <w:color w:val="000000"/>
                        <w:sz w:val="22"/>
                        <w:szCs w:val="22"/>
                      </w:rPr>
                    </w:rPrChange>
                  </w:rPr>
                  <w:delText>1</w:delText>
                </w:r>
              </w:del>
            </w:ins>
          </w:p>
        </w:tc>
        <w:tc>
          <w:tcPr>
            <w:tcW w:w="960" w:type="dxa"/>
            <w:noWrap/>
            <w:hideMark/>
            <w:tcPrChange w:id="122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77" w:author="Nick.Tolimieri [2]" w:date="2022-09-27T15:21:00Z"/>
                <w:del w:id="12278" w:author="Nick.Tolimieri" w:date="2022-09-30T14:57:00Z"/>
                <w:rFonts w:asciiTheme="minorHAnsi" w:eastAsiaTheme="minorHAnsi" w:hAnsiTheme="minorHAnsi" w:cstheme="minorBidi"/>
                <w:sz w:val="22"/>
                <w:szCs w:val="22"/>
                <w:rPrChange w:id="12279" w:author="Nick.Tolimieri [2]" w:date="2022-09-27T15:21:00Z">
                  <w:rPr>
                    <w:ins w:id="12280" w:author="Nick.Tolimieri [2]" w:date="2022-09-27T15:21:00Z"/>
                    <w:del w:id="12281" w:author="Nick.Tolimieri" w:date="2022-09-30T14:57:00Z"/>
                    <w:rFonts w:ascii="Calibri" w:hAnsi="Calibri" w:cs="Calibri"/>
                    <w:color w:val="000000"/>
                    <w:sz w:val="22"/>
                    <w:szCs w:val="22"/>
                  </w:rPr>
                </w:rPrChange>
              </w:rPr>
              <w:pPrChange w:id="12282" w:author="Nick.Tolimieri [2]" w:date="2022-09-27T15:21:00Z">
                <w:pPr>
                  <w:jc w:val="right"/>
                </w:pPr>
              </w:pPrChange>
            </w:pPr>
            <w:ins w:id="12283" w:author="Nick.Tolimieri [2]" w:date="2022-09-27T15:21:00Z">
              <w:del w:id="12284" w:author="Nick.Tolimieri" w:date="2022-09-30T14:57:00Z">
                <w:r w:rsidRPr="007772DD" w:rsidDel="0095582C">
                  <w:rPr>
                    <w:rFonts w:asciiTheme="minorHAnsi" w:eastAsiaTheme="minorHAnsi" w:hAnsiTheme="minorHAnsi" w:cstheme="minorBidi"/>
                    <w:sz w:val="22"/>
                    <w:szCs w:val="22"/>
                    <w:rPrChange w:id="12285" w:author="Nick.Tolimieri [2]" w:date="2022-09-27T15:21:00Z">
                      <w:rPr>
                        <w:rFonts w:ascii="Calibri" w:hAnsi="Calibri" w:cs="Calibri"/>
                        <w:color w:val="000000"/>
                        <w:sz w:val="22"/>
                        <w:szCs w:val="22"/>
                      </w:rPr>
                    </w:rPrChange>
                  </w:rPr>
                  <w:delText>9</w:delText>
                </w:r>
              </w:del>
            </w:ins>
          </w:p>
        </w:tc>
        <w:tc>
          <w:tcPr>
            <w:tcW w:w="960" w:type="dxa"/>
            <w:noWrap/>
            <w:hideMark/>
            <w:tcPrChange w:id="122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87" w:author="Nick.Tolimieri [2]" w:date="2022-09-27T15:21:00Z"/>
                <w:del w:id="12288" w:author="Nick.Tolimieri" w:date="2022-09-30T14:57:00Z"/>
                <w:rFonts w:asciiTheme="minorHAnsi" w:eastAsiaTheme="minorHAnsi" w:hAnsiTheme="minorHAnsi" w:cstheme="minorBidi"/>
                <w:sz w:val="22"/>
                <w:szCs w:val="22"/>
                <w:rPrChange w:id="12289" w:author="Nick.Tolimieri [2]" w:date="2022-09-27T15:21:00Z">
                  <w:rPr>
                    <w:ins w:id="12290" w:author="Nick.Tolimieri [2]" w:date="2022-09-27T15:21:00Z"/>
                    <w:del w:id="12291" w:author="Nick.Tolimieri" w:date="2022-09-30T14:57:00Z"/>
                    <w:rFonts w:ascii="Calibri" w:hAnsi="Calibri" w:cs="Calibri"/>
                    <w:color w:val="000000"/>
                    <w:sz w:val="22"/>
                    <w:szCs w:val="22"/>
                  </w:rPr>
                </w:rPrChange>
              </w:rPr>
              <w:pPrChange w:id="12292" w:author="Nick.Tolimieri [2]" w:date="2022-09-27T15:21:00Z">
                <w:pPr>
                  <w:jc w:val="right"/>
                </w:pPr>
              </w:pPrChange>
            </w:pPr>
            <w:ins w:id="12293" w:author="Nick.Tolimieri [2]" w:date="2022-09-27T15:21:00Z">
              <w:del w:id="12294" w:author="Nick.Tolimieri" w:date="2022-09-30T14:57:00Z">
                <w:r w:rsidRPr="007772DD" w:rsidDel="0095582C">
                  <w:rPr>
                    <w:rFonts w:asciiTheme="minorHAnsi" w:eastAsiaTheme="minorHAnsi" w:hAnsiTheme="minorHAnsi" w:cstheme="minorBidi"/>
                    <w:sz w:val="22"/>
                    <w:szCs w:val="22"/>
                    <w:rPrChange w:id="12295" w:author="Nick.Tolimieri [2]" w:date="2022-09-27T15:21:00Z">
                      <w:rPr>
                        <w:rFonts w:ascii="Calibri" w:hAnsi="Calibri" w:cs="Calibri"/>
                        <w:color w:val="000000"/>
                        <w:sz w:val="22"/>
                        <w:szCs w:val="22"/>
                      </w:rPr>
                    </w:rPrChange>
                  </w:rPr>
                  <w:delText>9</w:delText>
                </w:r>
              </w:del>
            </w:ins>
          </w:p>
        </w:tc>
        <w:tc>
          <w:tcPr>
            <w:tcW w:w="960" w:type="dxa"/>
            <w:noWrap/>
            <w:hideMark/>
            <w:tcPrChange w:id="122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297" w:author="Nick.Tolimieri [2]" w:date="2022-09-27T15:21:00Z"/>
                <w:del w:id="12298" w:author="Nick.Tolimieri" w:date="2022-09-30T14:57:00Z"/>
                <w:rFonts w:asciiTheme="minorHAnsi" w:eastAsiaTheme="minorHAnsi" w:hAnsiTheme="minorHAnsi" w:cstheme="minorBidi"/>
                <w:sz w:val="22"/>
                <w:szCs w:val="22"/>
                <w:rPrChange w:id="12299" w:author="Nick.Tolimieri [2]" w:date="2022-09-27T15:21:00Z">
                  <w:rPr>
                    <w:ins w:id="12300" w:author="Nick.Tolimieri [2]" w:date="2022-09-27T15:21:00Z"/>
                    <w:del w:id="12301" w:author="Nick.Tolimieri" w:date="2022-09-30T14:57:00Z"/>
                    <w:rFonts w:ascii="Calibri" w:hAnsi="Calibri" w:cs="Calibri"/>
                    <w:color w:val="000000"/>
                    <w:sz w:val="22"/>
                    <w:szCs w:val="22"/>
                  </w:rPr>
                </w:rPrChange>
              </w:rPr>
              <w:pPrChange w:id="12302" w:author="Nick.Tolimieri [2]" w:date="2022-09-27T15:21:00Z">
                <w:pPr>
                  <w:jc w:val="right"/>
                </w:pPr>
              </w:pPrChange>
            </w:pPr>
            <w:ins w:id="12303" w:author="Nick.Tolimieri [2]" w:date="2022-09-27T15:21:00Z">
              <w:del w:id="12304" w:author="Nick.Tolimieri" w:date="2022-09-30T14:57:00Z">
                <w:r w:rsidRPr="007772DD" w:rsidDel="0095582C">
                  <w:rPr>
                    <w:rFonts w:asciiTheme="minorHAnsi" w:eastAsiaTheme="minorHAnsi" w:hAnsiTheme="minorHAnsi" w:cstheme="minorBidi"/>
                    <w:sz w:val="22"/>
                    <w:szCs w:val="22"/>
                    <w:rPrChange w:id="12305" w:author="Nick.Tolimieri [2]" w:date="2022-09-27T15:21:00Z">
                      <w:rPr>
                        <w:rFonts w:ascii="Calibri" w:hAnsi="Calibri" w:cs="Calibri"/>
                        <w:color w:val="000000"/>
                        <w:sz w:val="22"/>
                        <w:szCs w:val="22"/>
                      </w:rPr>
                    </w:rPrChange>
                  </w:rPr>
                  <w:delText>9</w:delText>
                </w:r>
              </w:del>
            </w:ins>
          </w:p>
        </w:tc>
        <w:tc>
          <w:tcPr>
            <w:tcW w:w="960" w:type="dxa"/>
            <w:noWrap/>
            <w:hideMark/>
            <w:tcPrChange w:id="1230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07" w:author="Nick.Tolimieri [2]" w:date="2022-09-27T15:21:00Z"/>
                <w:del w:id="12308" w:author="Nick.Tolimieri" w:date="2022-09-30T14:57:00Z"/>
                <w:rFonts w:asciiTheme="minorHAnsi" w:eastAsiaTheme="minorHAnsi" w:hAnsiTheme="minorHAnsi" w:cstheme="minorBidi"/>
                <w:sz w:val="22"/>
                <w:szCs w:val="22"/>
                <w:rPrChange w:id="12309" w:author="Nick.Tolimieri [2]" w:date="2022-09-27T15:21:00Z">
                  <w:rPr>
                    <w:ins w:id="12310" w:author="Nick.Tolimieri [2]" w:date="2022-09-27T15:21:00Z"/>
                    <w:del w:id="12311" w:author="Nick.Tolimieri" w:date="2022-09-30T14:57:00Z"/>
                    <w:rFonts w:ascii="Calibri" w:hAnsi="Calibri" w:cs="Calibri"/>
                    <w:color w:val="000000"/>
                    <w:sz w:val="22"/>
                    <w:szCs w:val="22"/>
                  </w:rPr>
                </w:rPrChange>
              </w:rPr>
              <w:pPrChange w:id="12312" w:author="Nick.Tolimieri [2]" w:date="2022-09-27T15:21:00Z">
                <w:pPr>
                  <w:jc w:val="right"/>
                </w:pPr>
              </w:pPrChange>
            </w:pPr>
            <w:ins w:id="12313" w:author="Nick.Tolimieri [2]" w:date="2022-09-27T15:21:00Z">
              <w:del w:id="12314" w:author="Nick.Tolimieri" w:date="2022-09-30T14:57:00Z">
                <w:r w:rsidRPr="007772DD" w:rsidDel="0095582C">
                  <w:rPr>
                    <w:rFonts w:asciiTheme="minorHAnsi" w:eastAsiaTheme="minorHAnsi" w:hAnsiTheme="minorHAnsi" w:cstheme="minorBidi"/>
                    <w:sz w:val="22"/>
                    <w:szCs w:val="22"/>
                    <w:rPrChange w:id="12315" w:author="Nick.Tolimieri [2]" w:date="2022-09-27T15:21:00Z">
                      <w:rPr>
                        <w:rFonts w:ascii="Calibri" w:hAnsi="Calibri" w:cs="Calibri"/>
                        <w:color w:val="000000"/>
                        <w:sz w:val="22"/>
                        <w:szCs w:val="22"/>
                      </w:rPr>
                    </w:rPrChange>
                  </w:rPr>
                  <w:delText>1.58</w:delText>
                </w:r>
              </w:del>
            </w:ins>
          </w:p>
        </w:tc>
        <w:tc>
          <w:tcPr>
            <w:tcW w:w="960" w:type="dxa"/>
            <w:noWrap/>
            <w:hideMark/>
            <w:tcPrChange w:id="1231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17" w:author="Nick.Tolimieri [2]" w:date="2022-09-27T15:21:00Z"/>
                <w:del w:id="12318" w:author="Nick.Tolimieri" w:date="2022-09-30T14:57:00Z"/>
                <w:rFonts w:asciiTheme="minorHAnsi" w:eastAsiaTheme="minorHAnsi" w:hAnsiTheme="minorHAnsi" w:cstheme="minorBidi"/>
                <w:sz w:val="22"/>
                <w:szCs w:val="22"/>
                <w:rPrChange w:id="12319" w:author="Nick.Tolimieri [2]" w:date="2022-09-27T15:21:00Z">
                  <w:rPr>
                    <w:ins w:id="12320" w:author="Nick.Tolimieri [2]" w:date="2022-09-27T15:21:00Z"/>
                    <w:del w:id="12321" w:author="Nick.Tolimieri" w:date="2022-09-30T14:57:00Z"/>
                    <w:rFonts w:ascii="Calibri" w:hAnsi="Calibri" w:cs="Calibri"/>
                    <w:color w:val="000000"/>
                    <w:sz w:val="22"/>
                    <w:szCs w:val="22"/>
                  </w:rPr>
                </w:rPrChange>
              </w:rPr>
              <w:pPrChange w:id="12322" w:author="Nick.Tolimieri [2]" w:date="2022-09-27T15:21:00Z">
                <w:pPr>
                  <w:jc w:val="right"/>
                </w:pPr>
              </w:pPrChange>
            </w:pPr>
            <w:ins w:id="12323" w:author="Nick.Tolimieri [2]" w:date="2022-09-27T15:21:00Z">
              <w:del w:id="12324" w:author="Nick.Tolimieri" w:date="2022-09-30T14:57:00Z">
                <w:r w:rsidRPr="007772DD" w:rsidDel="0095582C">
                  <w:rPr>
                    <w:rFonts w:asciiTheme="minorHAnsi" w:eastAsiaTheme="minorHAnsi" w:hAnsiTheme="minorHAnsi" w:cstheme="minorBidi"/>
                    <w:sz w:val="22"/>
                    <w:szCs w:val="22"/>
                    <w:rPrChange w:id="12325" w:author="Nick.Tolimieri [2]" w:date="2022-09-27T15:21:00Z">
                      <w:rPr>
                        <w:rFonts w:ascii="Calibri" w:hAnsi="Calibri" w:cs="Calibri"/>
                        <w:color w:val="000000"/>
                        <w:sz w:val="22"/>
                        <w:szCs w:val="22"/>
                      </w:rPr>
                    </w:rPrChange>
                  </w:rPr>
                  <w:delText>0.11</w:delText>
                </w:r>
              </w:del>
            </w:ins>
          </w:p>
        </w:tc>
      </w:tr>
      <w:tr w:rsidR="007772DD" w:rsidRPr="007772DD" w:rsidDel="0095582C" w:rsidTr="007772DD">
        <w:trPr>
          <w:divId w:val="486363627"/>
          <w:trHeight w:val="300"/>
          <w:ins w:id="12326" w:author="Nick.Tolimieri [2]" w:date="2022-09-27T15:21:00Z"/>
          <w:del w:id="12327" w:author="Nick.Tolimieri" w:date="2022-09-30T14:57:00Z"/>
          <w:trPrChange w:id="12328" w:author="Nick.Tolimieri [2]" w:date="2022-09-27T15:21:00Z">
            <w:trPr>
              <w:divId w:val="486363627"/>
              <w:trHeight w:val="300"/>
            </w:trPr>
          </w:trPrChange>
        </w:trPr>
        <w:tc>
          <w:tcPr>
            <w:tcW w:w="960" w:type="dxa"/>
            <w:noWrap/>
            <w:hideMark/>
            <w:tcPrChange w:id="123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30" w:author="Nick.Tolimieri [2]" w:date="2022-09-27T15:21:00Z"/>
                <w:del w:id="12331" w:author="Nick.Tolimieri" w:date="2022-09-30T14:57:00Z"/>
                <w:rFonts w:asciiTheme="minorHAnsi" w:eastAsiaTheme="minorHAnsi" w:hAnsiTheme="minorHAnsi" w:cstheme="minorBidi"/>
                <w:sz w:val="22"/>
                <w:szCs w:val="22"/>
                <w:rPrChange w:id="12332" w:author="Nick.Tolimieri [2]" w:date="2022-09-27T15:21:00Z">
                  <w:rPr>
                    <w:ins w:id="12333" w:author="Nick.Tolimieri [2]" w:date="2022-09-27T15:21:00Z"/>
                    <w:del w:id="12334" w:author="Nick.Tolimieri" w:date="2022-09-30T14:57:00Z"/>
                    <w:rFonts w:ascii="Calibri" w:hAnsi="Calibri" w:cs="Calibri"/>
                    <w:color w:val="000000"/>
                    <w:sz w:val="22"/>
                    <w:szCs w:val="22"/>
                  </w:rPr>
                </w:rPrChange>
              </w:rPr>
              <w:pPrChange w:id="12335" w:author="Nick.Tolimieri [2]" w:date="2022-09-27T15:21:00Z">
                <w:pPr/>
              </w:pPrChange>
            </w:pPr>
            <w:ins w:id="12336" w:author="Nick.Tolimieri [2]" w:date="2022-09-27T15:21:00Z">
              <w:del w:id="12337" w:author="Nick.Tolimieri" w:date="2022-09-30T14:57:00Z">
                <w:r w:rsidRPr="007772DD" w:rsidDel="0095582C">
                  <w:rPr>
                    <w:rFonts w:asciiTheme="minorHAnsi" w:eastAsiaTheme="minorHAnsi" w:hAnsiTheme="minorHAnsi" w:cstheme="minorBidi"/>
                    <w:sz w:val="22"/>
                    <w:szCs w:val="22"/>
                    <w:rPrChange w:id="12338" w:author="Nick.Tolimieri [2]" w:date="2022-09-27T15:21:00Z">
                      <w:rPr>
                        <w:rFonts w:ascii="Calibri" w:hAnsi="Calibri" w:cs="Calibri"/>
                        <w:color w:val="000000"/>
                        <w:sz w:val="22"/>
                        <w:szCs w:val="22"/>
                      </w:rPr>
                    </w:rPrChange>
                  </w:rPr>
                  <w:delText>Cape Alava</w:delText>
                </w:r>
              </w:del>
            </w:ins>
          </w:p>
        </w:tc>
        <w:tc>
          <w:tcPr>
            <w:tcW w:w="960" w:type="dxa"/>
            <w:noWrap/>
            <w:hideMark/>
            <w:tcPrChange w:id="123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40" w:author="Nick.Tolimieri [2]" w:date="2022-09-27T15:21:00Z"/>
                <w:del w:id="12341" w:author="Nick.Tolimieri" w:date="2022-09-30T14:57:00Z"/>
                <w:rFonts w:asciiTheme="minorHAnsi" w:eastAsiaTheme="minorHAnsi" w:hAnsiTheme="minorHAnsi" w:cstheme="minorBidi"/>
                <w:sz w:val="22"/>
                <w:szCs w:val="22"/>
                <w:rPrChange w:id="12342" w:author="Nick.Tolimieri [2]" w:date="2022-09-27T15:21:00Z">
                  <w:rPr>
                    <w:ins w:id="12343" w:author="Nick.Tolimieri [2]" w:date="2022-09-27T15:21:00Z"/>
                    <w:del w:id="12344" w:author="Nick.Tolimieri" w:date="2022-09-30T14:57:00Z"/>
                    <w:rFonts w:ascii="Calibri" w:hAnsi="Calibri" w:cs="Calibri"/>
                    <w:color w:val="000000"/>
                    <w:sz w:val="22"/>
                    <w:szCs w:val="22"/>
                  </w:rPr>
                </w:rPrChange>
              </w:rPr>
              <w:pPrChange w:id="12345" w:author="Nick.Tolimieri [2]" w:date="2022-09-27T15:21:00Z">
                <w:pPr>
                  <w:jc w:val="right"/>
                </w:pPr>
              </w:pPrChange>
            </w:pPr>
            <w:ins w:id="12346" w:author="Nick.Tolimieri [2]" w:date="2022-09-27T15:21:00Z">
              <w:del w:id="12347" w:author="Nick.Tolimieri" w:date="2022-09-30T14:57:00Z">
                <w:r w:rsidRPr="007772DD" w:rsidDel="0095582C">
                  <w:rPr>
                    <w:rFonts w:asciiTheme="minorHAnsi" w:eastAsiaTheme="minorHAnsi" w:hAnsiTheme="minorHAnsi" w:cstheme="minorBidi"/>
                    <w:sz w:val="22"/>
                    <w:szCs w:val="22"/>
                    <w:rPrChange w:id="12348" w:author="Nick.Tolimieri [2]" w:date="2022-09-27T15:21:00Z">
                      <w:rPr>
                        <w:rFonts w:ascii="Calibri" w:hAnsi="Calibri" w:cs="Calibri"/>
                        <w:color w:val="000000"/>
                        <w:sz w:val="22"/>
                        <w:szCs w:val="22"/>
                      </w:rPr>
                    </w:rPrChange>
                  </w:rPr>
                  <w:delText>1997</w:delText>
                </w:r>
              </w:del>
            </w:ins>
          </w:p>
        </w:tc>
        <w:tc>
          <w:tcPr>
            <w:tcW w:w="960" w:type="dxa"/>
            <w:noWrap/>
            <w:hideMark/>
            <w:tcPrChange w:id="1234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50" w:author="Nick.Tolimieri [2]" w:date="2022-09-27T15:21:00Z"/>
                <w:del w:id="12351" w:author="Nick.Tolimieri" w:date="2022-09-30T14:57:00Z"/>
                <w:rFonts w:asciiTheme="minorHAnsi" w:eastAsiaTheme="minorHAnsi" w:hAnsiTheme="minorHAnsi" w:cstheme="minorBidi"/>
                <w:sz w:val="22"/>
                <w:szCs w:val="22"/>
                <w:rPrChange w:id="12352" w:author="Nick.Tolimieri [2]" w:date="2022-09-27T15:21:00Z">
                  <w:rPr>
                    <w:ins w:id="12353" w:author="Nick.Tolimieri [2]" w:date="2022-09-27T15:21:00Z"/>
                    <w:del w:id="12354" w:author="Nick.Tolimieri" w:date="2022-09-30T14:57:00Z"/>
                    <w:rFonts w:ascii="Calibri" w:hAnsi="Calibri" w:cs="Calibri"/>
                    <w:color w:val="000000"/>
                    <w:sz w:val="22"/>
                    <w:szCs w:val="22"/>
                  </w:rPr>
                </w:rPrChange>
              </w:rPr>
              <w:pPrChange w:id="12355" w:author="Nick.Tolimieri [2]" w:date="2022-09-27T15:21:00Z">
                <w:pPr>
                  <w:jc w:val="right"/>
                </w:pPr>
              </w:pPrChange>
            </w:pPr>
            <w:ins w:id="12356" w:author="Nick.Tolimieri [2]" w:date="2022-09-27T15:21:00Z">
              <w:del w:id="12357" w:author="Nick.Tolimieri" w:date="2022-09-30T14:57:00Z">
                <w:r w:rsidRPr="007772DD" w:rsidDel="0095582C">
                  <w:rPr>
                    <w:rFonts w:asciiTheme="minorHAnsi" w:eastAsiaTheme="minorHAnsi" w:hAnsiTheme="minorHAnsi" w:cstheme="minorBidi"/>
                    <w:sz w:val="22"/>
                    <w:szCs w:val="22"/>
                    <w:rPrChange w:id="12358" w:author="Nick.Tolimieri [2]" w:date="2022-09-27T15:21:00Z">
                      <w:rPr>
                        <w:rFonts w:ascii="Calibri" w:hAnsi="Calibri" w:cs="Calibri"/>
                        <w:color w:val="000000"/>
                        <w:sz w:val="22"/>
                        <w:szCs w:val="22"/>
                      </w:rPr>
                    </w:rPrChange>
                  </w:rPr>
                  <w:delText>37</w:delText>
                </w:r>
              </w:del>
            </w:ins>
          </w:p>
        </w:tc>
        <w:tc>
          <w:tcPr>
            <w:tcW w:w="960" w:type="dxa"/>
            <w:noWrap/>
            <w:hideMark/>
            <w:tcPrChange w:id="123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60" w:author="Nick.Tolimieri [2]" w:date="2022-09-27T15:21:00Z"/>
                <w:del w:id="12361" w:author="Nick.Tolimieri" w:date="2022-09-30T14:57:00Z"/>
                <w:rFonts w:asciiTheme="minorHAnsi" w:eastAsiaTheme="minorHAnsi" w:hAnsiTheme="minorHAnsi" w:cstheme="minorBidi"/>
                <w:sz w:val="22"/>
                <w:szCs w:val="22"/>
                <w:rPrChange w:id="12362" w:author="Nick.Tolimieri [2]" w:date="2022-09-27T15:21:00Z">
                  <w:rPr>
                    <w:ins w:id="12363" w:author="Nick.Tolimieri [2]" w:date="2022-09-27T15:21:00Z"/>
                    <w:del w:id="12364" w:author="Nick.Tolimieri" w:date="2022-09-30T14:57:00Z"/>
                    <w:rFonts w:ascii="Calibri" w:hAnsi="Calibri" w:cs="Calibri"/>
                    <w:color w:val="000000"/>
                    <w:sz w:val="22"/>
                    <w:szCs w:val="22"/>
                  </w:rPr>
                </w:rPrChange>
              </w:rPr>
              <w:pPrChange w:id="12365" w:author="Nick.Tolimieri [2]" w:date="2022-09-27T15:21:00Z">
                <w:pPr>
                  <w:jc w:val="right"/>
                </w:pPr>
              </w:pPrChange>
            </w:pPr>
            <w:ins w:id="12366" w:author="Nick.Tolimieri [2]" w:date="2022-09-27T15:21:00Z">
              <w:del w:id="12367" w:author="Nick.Tolimieri" w:date="2022-09-30T14:57:00Z">
                <w:r w:rsidRPr="007772DD" w:rsidDel="0095582C">
                  <w:rPr>
                    <w:rFonts w:asciiTheme="minorHAnsi" w:eastAsiaTheme="minorHAnsi" w:hAnsiTheme="minorHAnsi" w:cstheme="minorBidi"/>
                    <w:sz w:val="22"/>
                    <w:szCs w:val="22"/>
                    <w:rPrChange w:id="12368" w:author="Nick.Tolimieri [2]" w:date="2022-09-27T15:21:00Z">
                      <w:rPr>
                        <w:rFonts w:ascii="Calibri" w:hAnsi="Calibri" w:cs="Calibri"/>
                        <w:color w:val="000000"/>
                        <w:sz w:val="22"/>
                        <w:szCs w:val="22"/>
                      </w:rPr>
                    </w:rPrChange>
                  </w:rPr>
                  <w:delText>128</w:delText>
                </w:r>
              </w:del>
            </w:ins>
          </w:p>
        </w:tc>
        <w:tc>
          <w:tcPr>
            <w:tcW w:w="960" w:type="dxa"/>
            <w:noWrap/>
            <w:hideMark/>
            <w:tcPrChange w:id="123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70" w:author="Nick.Tolimieri [2]" w:date="2022-09-27T15:21:00Z"/>
                <w:del w:id="12371" w:author="Nick.Tolimieri" w:date="2022-09-30T14:57:00Z"/>
                <w:rFonts w:asciiTheme="minorHAnsi" w:eastAsiaTheme="minorHAnsi" w:hAnsiTheme="minorHAnsi" w:cstheme="minorBidi"/>
                <w:sz w:val="22"/>
                <w:szCs w:val="22"/>
                <w:rPrChange w:id="12372" w:author="Nick.Tolimieri [2]" w:date="2022-09-27T15:21:00Z">
                  <w:rPr>
                    <w:ins w:id="12373" w:author="Nick.Tolimieri [2]" w:date="2022-09-27T15:21:00Z"/>
                    <w:del w:id="12374" w:author="Nick.Tolimieri" w:date="2022-09-30T14:57:00Z"/>
                    <w:rFonts w:ascii="Calibri" w:hAnsi="Calibri" w:cs="Calibri"/>
                    <w:color w:val="000000"/>
                    <w:sz w:val="22"/>
                    <w:szCs w:val="22"/>
                  </w:rPr>
                </w:rPrChange>
              </w:rPr>
              <w:pPrChange w:id="12375" w:author="Nick.Tolimieri [2]" w:date="2022-09-27T15:21:00Z">
                <w:pPr>
                  <w:jc w:val="right"/>
                </w:pPr>
              </w:pPrChange>
            </w:pPr>
            <w:ins w:id="12376" w:author="Nick.Tolimieri [2]" w:date="2022-09-27T15:21:00Z">
              <w:del w:id="12377" w:author="Nick.Tolimieri" w:date="2022-09-30T14:57:00Z">
                <w:r w:rsidRPr="007772DD" w:rsidDel="0095582C">
                  <w:rPr>
                    <w:rFonts w:asciiTheme="minorHAnsi" w:eastAsiaTheme="minorHAnsi" w:hAnsiTheme="minorHAnsi" w:cstheme="minorBidi"/>
                    <w:sz w:val="22"/>
                    <w:szCs w:val="22"/>
                    <w:rPrChange w:id="12378" w:author="Nick.Tolimieri [2]" w:date="2022-09-27T15:21:00Z">
                      <w:rPr>
                        <w:rFonts w:ascii="Calibri" w:hAnsi="Calibri" w:cs="Calibri"/>
                        <w:color w:val="000000"/>
                        <w:sz w:val="22"/>
                        <w:szCs w:val="22"/>
                      </w:rPr>
                    </w:rPrChange>
                  </w:rPr>
                  <w:delText>6</w:delText>
                </w:r>
              </w:del>
            </w:ins>
          </w:p>
        </w:tc>
        <w:tc>
          <w:tcPr>
            <w:tcW w:w="960" w:type="dxa"/>
            <w:noWrap/>
            <w:hideMark/>
            <w:tcPrChange w:id="123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80" w:author="Nick.Tolimieri [2]" w:date="2022-09-27T15:21:00Z"/>
                <w:del w:id="12381" w:author="Nick.Tolimieri" w:date="2022-09-30T14:57:00Z"/>
                <w:rFonts w:asciiTheme="minorHAnsi" w:eastAsiaTheme="minorHAnsi" w:hAnsiTheme="minorHAnsi" w:cstheme="minorBidi"/>
                <w:sz w:val="22"/>
                <w:szCs w:val="22"/>
                <w:rPrChange w:id="12382" w:author="Nick.Tolimieri [2]" w:date="2022-09-27T15:21:00Z">
                  <w:rPr>
                    <w:ins w:id="12383" w:author="Nick.Tolimieri [2]" w:date="2022-09-27T15:21:00Z"/>
                    <w:del w:id="12384" w:author="Nick.Tolimieri" w:date="2022-09-30T14:57:00Z"/>
                    <w:rFonts w:ascii="Calibri" w:hAnsi="Calibri" w:cs="Calibri"/>
                    <w:color w:val="000000"/>
                    <w:sz w:val="22"/>
                    <w:szCs w:val="22"/>
                  </w:rPr>
                </w:rPrChange>
              </w:rPr>
              <w:pPrChange w:id="12385" w:author="Nick.Tolimieri [2]" w:date="2022-09-27T15:21:00Z">
                <w:pPr>
                  <w:jc w:val="right"/>
                </w:pPr>
              </w:pPrChange>
            </w:pPr>
            <w:ins w:id="12386" w:author="Nick.Tolimieri [2]" w:date="2022-09-27T15:21:00Z">
              <w:del w:id="12387" w:author="Nick.Tolimieri" w:date="2022-09-30T14:57:00Z">
                <w:r w:rsidRPr="007772DD" w:rsidDel="0095582C">
                  <w:rPr>
                    <w:rFonts w:asciiTheme="minorHAnsi" w:eastAsiaTheme="minorHAnsi" w:hAnsiTheme="minorHAnsi" w:cstheme="minorBidi"/>
                    <w:sz w:val="22"/>
                    <w:szCs w:val="22"/>
                    <w:rPrChange w:id="12388" w:author="Nick.Tolimieri [2]" w:date="2022-09-27T15:21:00Z">
                      <w:rPr>
                        <w:rFonts w:ascii="Calibri" w:hAnsi="Calibri" w:cs="Calibri"/>
                        <w:color w:val="000000"/>
                        <w:sz w:val="22"/>
                        <w:szCs w:val="22"/>
                      </w:rPr>
                    </w:rPrChange>
                  </w:rPr>
                  <w:delText>110</w:delText>
                </w:r>
              </w:del>
            </w:ins>
          </w:p>
        </w:tc>
        <w:tc>
          <w:tcPr>
            <w:tcW w:w="960" w:type="dxa"/>
            <w:noWrap/>
            <w:hideMark/>
            <w:tcPrChange w:id="1238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390" w:author="Nick.Tolimieri [2]" w:date="2022-09-27T15:21:00Z"/>
                <w:del w:id="12391" w:author="Nick.Tolimieri" w:date="2022-09-30T14:57:00Z"/>
                <w:rFonts w:asciiTheme="minorHAnsi" w:eastAsiaTheme="minorHAnsi" w:hAnsiTheme="minorHAnsi" w:cstheme="minorBidi"/>
                <w:sz w:val="22"/>
                <w:szCs w:val="22"/>
                <w:rPrChange w:id="12392" w:author="Nick.Tolimieri [2]" w:date="2022-09-27T15:21:00Z">
                  <w:rPr>
                    <w:ins w:id="12393" w:author="Nick.Tolimieri [2]" w:date="2022-09-27T15:21:00Z"/>
                    <w:del w:id="12394" w:author="Nick.Tolimieri" w:date="2022-09-30T14:57:00Z"/>
                    <w:rFonts w:ascii="Calibri" w:hAnsi="Calibri" w:cs="Calibri"/>
                    <w:color w:val="000000"/>
                    <w:sz w:val="22"/>
                    <w:szCs w:val="22"/>
                  </w:rPr>
                </w:rPrChange>
              </w:rPr>
              <w:pPrChange w:id="12395" w:author="Nick.Tolimieri [2]" w:date="2022-09-27T15:21:00Z">
                <w:pPr>
                  <w:jc w:val="right"/>
                </w:pPr>
              </w:pPrChange>
            </w:pPr>
            <w:ins w:id="12396" w:author="Nick.Tolimieri [2]" w:date="2022-09-27T15:21:00Z">
              <w:del w:id="12397" w:author="Nick.Tolimieri" w:date="2022-09-30T14:57:00Z">
                <w:r w:rsidRPr="007772DD" w:rsidDel="0095582C">
                  <w:rPr>
                    <w:rFonts w:asciiTheme="minorHAnsi" w:eastAsiaTheme="minorHAnsi" w:hAnsiTheme="minorHAnsi" w:cstheme="minorBidi"/>
                    <w:sz w:val="22"/>
                    <w:szCs w:val="22"/>
                    <w:rPrChange w:id="12398" w:author="Nick.Tolimieri [2]" w:date="2022-09-27T15:21:00Z">
                      <w:rPr>
                        <w:rFonts w:ascii="Calibri" w:hAnsi="Calibri" w:cs="Calibri"/>
                        <w:color w:val="000000"/>
                        <w:sz w:val="22"/>
                        <w:szCs w:val="22"/>
                      </w:rPr>
                    </w:rPrChange>
                  </w:rPr>
                  <w:delText>5</w:delText>
                </w:r>
              </w:del>
            </w:ins>
          </w:p>
        </w:tc>
        <w:tc>
          <w:tcPr>
            <w:tcW w:w="960" w:type="dxa"/>
            <w:noWrap/>
            <w:hideMark/>
            <w:tcPrChange w:id="123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00" w:author="Nick.Tolimieri [2]" w:date="2022-09-27T15:21:00Z"/>
                <w:del w:id="12401" w:author="Nick.Tolimieri" w:date="2022-09-30T14:57:00Z"/>
                <w:rFonts w:asciiTheme="minorHAnsi" w:eastAsiaTheme="minorHAnsi" w:hAnsiTheme="minorHAnsi" w:cstheme="minorBidi"/>
                <w:sz w:val="22"/>
                <w:szCs w:val="22"/>
                <w:rPrChange w:id="12402" w:author="Nick.Tolimieri [2]" w:date="2022-09-27T15:21:00Z">
                  <w:rPr>
                    <w:ins w:id="12403" w:author="Nick.Tolimieri [2]" w:date="2022-09-27T15:21:00Z"/>
                    <w:del w:id="12404" w:author="Nick.Tolimieri" w:date="2022-09-30T14:57:00Z"/>
                    <w:rFonts w:ascii="Calibri" w:hAnsi="Calibri" w:cs="Calibri"/>
                    <w:color w:val="000000"/>
                    <w:sz w:val="22"/>
                    <w:szCs w:val="22"/>
                  </w:rPr>
                </w:rPrChange>
              </w:rPr>
              <w:pPrChange w:id="12405" w:author="Nick.Tolimieri [2]" w:date="2022-09-27T15:21:00Z">
                <w:pPr>
                  <w:jc w:val="right"/>
                </w:pPr>
              </w:pPrChange>
            </w:pPr>
            <w:ins w:id="12406" w:author="Nick.Tolimieri [2]" w:date="2022-09-27T15:21:00Z">
              <w:del w:id="12407" w:author="Nick.Tolimieri" w:date="2022-09-30T14:57:00Z">
                <w:r w:rsidRPr="007772DD" w:rsidDel="0095582C">
                  <w:rPr>
                    <w:rFonts w:asciiTheme="minorHAnsi" w:eastAsiaTheme="minorHAnsi" w:hAnsiTheme="minorHAnsi" w:cstheme="minorBidi"/>
                    <w:sz w:val="22"/>
                    <w:szCs w:val="22"/>
                    <w:rPrChange w:id="12408" w:author="Nick.Tolimieri [2]" w:date="2022-09-27T15:21:00Z">
                      <w:rPr>
                        <w:rFonts w:ascii="Calibri" w:hAnsi="Calibri" w:cs="Calibri"/>
                        <w:color w:val="000000"/>
                        <w:sz w:val="22"/>
                        <w:szCs w:val="22"/>
                      </w:rPr>
                    </w:rPrChange>
                  </w:rPr>
                  <w:delText>50</w:delText>
                </w:r>
              </w:del>
            </w:ins>
          </w:p>
        </w:tc>
        <w:tc>
          <w:tcPr>
            <w:tcW w:w="960" w:type="dxa"/>
            <w:noWrap/>
            <w:hideMark/>
            <w:tcPrChange w:id="1240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10" w:author="Nick.Tolimieri [2]" w:date="2022-09-27T15:21:00Z"/>
                <w:del w:id="12411" w:author="Nick.Tolimieri" w:date="2022-09-30T14:57:00Z"/>
                <w:rFonts w:asciiTheme="minorHAnsi" w:eastAsiaTheme="minorHAnsi" w:hAnsiTheme="minorHAnsi" w:cstheme="minorBidi"/>
                <w:sz w:val="22"/>
                <w:szCs w:val="22"/>
                <w:rPrChange w:id="12412" w:author="Nick.Tolimieri [2]" w:date="2022-09-27T15:21:00Z">
                  <w:rPr>
                    <w:ins w:id="12413" w:author="Nick.Tolimieri [2]" w:date="2022-09-27T15:21:00Z"/>
                    <w:del w:id="12414" w:author="Nick.Tolimieri" w:date="2022-09-30T14:57:00Z"/>
                    <w:rFonts w:ascii="Calibri" w:hAnsi="Calibri" w:cs="Calibri"/>
                    <w:color w:val="000000"/>
                    <w:sz w:val="22"/>
                    <w:szCs w:val="22"/>
                  </w:rPr>
                </w:rPrChange>
              </w:rPr>
              <w:pPrChange w:id="12415" w:author="Nick.Tolimieri [2]" w:date="2022-09-27T15:21:00Z">
                <w:pPr>
                  <w:jc w:val="right"/>
                </w:pPr>
              </w:pPrChange>
            </w:pPr>
            <w:ins w:id="12416" w:author="Nick.Tolimieri [2]" w:date="2022-09-27T15:21:00Z">
              <w:del w:id="12417" w:author="Nick.Tolimieri" w:date="2022-09-30T14:57:00Z">
                <w:r w:rsidRPr="007772DD" w:rsidDel="0095582C">
                  <w:rPr>
                    <w:rFonts w:asciiTheme="minorHAnsi" w:eastAsiaTheme="minorHAnsi" w:hAnsiTheme="minorHAnsi" w:cstheme="minorBidi"/>
                    <w:sz w:val="22"/>
                    <w:szCs w:val="22"/>
                    <w:rPrChange w:id="12418" w:author="Nick.Tolimieri [2]" w:date="2022-09-27T15:21:00Z">
                      <w:rPr>
                        <w:rFonts w:ascii="Calibri" w:hAnsi="Calibri" w:cs="Calibri"/>
                        <w:color w:val="000000"/>
                        <w:sz w:val="22"/>
                        <w:szCs w:val="22"/>
                      </w:rPr>
                    </w:rPrChange>
                  </w:rPr>
                  <w:delText>1.97</w:delText>
                </w:r>
              </w:del>
            </w:ins>
          </w:p>
        </w:tc>
        <w:tc>
          <w:tcPr>
            <w:tcW w:w="960" w:type="dxa"/>
            <w:noWrap/>
            <w:hideMark/>
            <w:tcPrChange w:id="124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20" w:author="Nick.Tolimieri [2]" w:date="2022-09-27T15:21:00Z"/>
                <w:del w:id="12421" w:author="Nick.Tolimieri" w:date="2022-09-30T14:57:00Z"/>
                <w:rFonts w:asciiTheme="minorHAnsi" w:eastAsiaTheme="minorHAnsi" w:hAnsiTheme="minorHAnsi" w:cstheme="minorBidi"/>
                <w:sz w:val="22"/>
                <w:szCs w:val="22"/>
                <w:rPrChange w:id="12422" w:author="Nick.Tolimieri [2]" w:date="2022-09-27T15:21:00Z">
                  <w:rPr>
                    <w:ins w:id="12423" w:author="Nick.Tolimieri [2]" w:date="2022-09-27T15:21:00Z"/>
                    <w:del w:id="12424" w:author="Nick.Tolimieri" w:date="2022-09-30T14:57:00Z"/>
                    <w:rFonts w:ascii="Calibri" w:hAnsi="Calibri" w:cs="Calibri"/>
                    <w:color w:val="000000"/>
                    <w:sz w:val="22"/>
                    <w:szCs w:val="22"/>
                  </w:rPr>
                </w:rPrChange>
              </w:rPr>
              <w:pPrChange w:id="12425" w:author="Nick.Tolimieri [2]" w:date="2022-09-27T15:21:00Z">
                <w:pPr>
                  <w:jc w:val="right"/>
                </w:pPr>
              </w:pPrChange>
            </w:pPr>
            <w:ins w:id="12426" w:author="Nick.Tolimieri [2]" w:date="2022-09-27T15:21:00Z">
              <w:del w:id="12427" w:author="Nick.Tolimieri" w:date="2022-09-30T14:57:00Z">
                <w:r w:rsidRPr="007772DD" w:rsidDel="0095582C">
                  <w:rPr>
                    <w:rFonts w:asciiTheme="minorHAnsi" w:eastAsiaTheme="minorHAnsi" w:hAnsiTheme="minorHAnsi" w:cstheme="minorBidi"/>
                    <w:sz w:val="22"/>
                    <w:szCs w:val="22"/>
                    <w:rPrChange w:id="12428" w:author="Nick.Tolimieri [2]" w:date="2022-09-27T15:21:00Z">
                      <w:rPr>
                        <w:rFonts w:ascii="Calibri" w:hAnsi="Calibri" w:cs="Calibri"/>
                        <w:color w:val="000000"/>
                        <w:sz w:val="22"/>
                        <w:szCs w:val="22"/>
                      </w:rPr>
                    </w:rPrChange>
                  </w:rPr>
                  <w:delText>0.34</w:delText>
                </w:r>
              </w:del>
            </w:ins>
          </w:p>
        </w:tc>
      </w:tr>
      <w:tr w:rsidR="007772DD" w:rsidRPr="007772DD" w:rsidDel="0095582C" w:rsidTr="007772DD">
        <w:trPr>
          <w:divId w:val="486363627"/>
          <w:trHeight w:val="300"/>
          <w:ins w:id="12429" w:author="Nick.Tolimieri [2]" w:date="2022-09-27T15:21:00Z"/>
          <w:del w:id="12430" w:author="Nick.Tolimieri" w:date="2022-09-30T14:57:00Z"/>
          <w:trPrChange w:id="12431" w:author="Nick.Tolimieri [2]" w:date="2022-09-27T15:21:00Z">
            <w:trPr>
              <w:divId w:val="486363627"/>
              <w:trHeight w:val="300"/>
            </w:trPr>
          </w:trPrChange>
        </w:trPr>
        <w:tc>
          <w:tcPr>
            <w:tcW w:w="960" w:type="dxa"/>
            <w:noWrap/>
            <w:hideMark/>
            <w:tcPrChange w:id="124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33" w:author="Nick.Tolimieri [2]" w:date="2022-09-27T15:21:00Z"/>
                <w:del w:id="12434" w:author="Nick.Tolimieri" w:date="2022-09-30T14:57:00Z"/>
                <w:rFonts w:asciiTheme="minorHAnsi" w:eastAsiaTheme="minorHAnsi" w:hAnsiTheme="minorHAnsi" w:cstheme="minorBidi"/>
                <w:sz w:val="22"/>
                <w:szCs w:val="22"/>
                <w:rPrChange w:id="12435" w:author="Nick.Tolimieri [2]" w:date="2022-09-27T15:21:00Z">
                  <w:rPr>
                    <w:ins w:id="12436" w:author="Nick.Tolimieri [2]" w:date="2022-09-27T15:21:00Z"/>
                    <w:del w:id="12437" w:author="Nick.Tolimieri" w:date="2022-09-30T14:57:00Z"/>
                    <w:rFonts w:ascii="Calibri" w:hAnsi="Calibri" w:cs="Calibri"/>
                    <w:color w:val="000000"/>
                    <w:sz w:val="22"/>
                    <w:szCs w:val="22"/>
                  </w:rPr>
                </w:rPrChange>
              </w:rPr>
              <w:pPrChange w:id="12438" w:author="Nick.Tolimieri [2]" w:date="2022-09-27T15:21:00Z">
                <w:pPr/>
              </w:pPrChange>
            </w:pPr>
            <w:ins w:id="12439" w:author="Nick.Tolimieri [2]" w:date="2022-09-27T15:21:00Z">
              <w:del w:id="12440" w:author="Nick.Tolimieri" w:date="2022-09-30T14:57:00Z">
                <w:r w:rsidRPr="007772DD" w:rsidDel="0095582C">
                  <w:rPr>
                    <w:rFonts w:asciiTheme="minorHAnsi" w:eastAsiaTheme="minorHAnsi" w:hAnsiTheme="minorHAnsi" w:cstheme="minorBidi"/>
                    <w:sz w:val="22"/>
                    <w:szCs w:val="22"/>
                    <w:rPrChange w:id="12441" w:author="Nick.Tolimieri [2]" w:date="2022-09-27T15:21:00Z">
                      <w:rPr>
                        <w:rFonts w:ascii="Calibri" w:hAnsi="Calibri" w:cs="Calibri"/>
                        <w:color w:val="000000"/>
                        <w:sz w:val="22"/>
                        <w:szCs w:val="22"/>
                      </w:rPr>
                    </w:rPrChange>
                  </w:rPr>
                  <w:delText>Cape Alava</w:delText>
                </w:r>
              </w:del>
            </w:ins>
          </w:p>
        </w:tc>
        <w:tc>
          <w:tcPr>
            <w:tcW w:w="960" w:type="dxa"/>
            <w:noWrap/>
            <w:hideMark/>
            <w:tcPrChange w:id="1244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43" w:author="Nick.Tolimieri [2]" w:date="2022-09-27T15:21:00Z"/>
                <w:del w:id="12444" w:author="Nick.Tolimieri" w:date="2022-09-30T14:57:00Z"/>
                <w:rFonts w:asciiTheme="minorHAnsi" w:eastAsiaTheme="minorHAnsi" w:hAnsiTheme="minorHAnsi" w:cstheme="minorBidi"/>
                <w:sz w:val="22"/>
                <w:szCs w:val="22"/>
                <w:rPrChange w:id="12445" w:author="Nick.Tolimieri [2]" w:date="2022-09-27T15:21:00Z">
                  <w:rPr>
                    <w:ins w:id="12446" w:author="Nick.Tolimieri [2]" w:date="2022-09-27T15:21:00Z"/>
                    <w:del w:id="12447" w:author="Nick.Tolimieri" w:date="2022-09-30T14:57:00Z"/>
                    <w:rFonts w:ascii="Calibri" w:hAnsi="Calibri" w:cs="Calibri"/>
                    <w:color w:val="000000"/>
                    <w:sz w:val="22"/>
                    <w:szCs w:val="22"/>
                  </w:rPr>
                </w:rPrChange>
              </w:rPr>
              <w:pPrChange w:id="12448" w:author="Nick.Tolimieri [2]" w:date="2022-09-27T15:21:00Z">
                <w:pPr>
                  <w:jc w:val="right"/>
                </w:pPr>
              </w:pPrChange>
            </w:pPr>
            <w:ins w:id="12449" w:author="Nick.Tolimieri [2]" w:date="2022-09-27T15:21:00Z">
              <w:del w:id="12450" w:author="Nick.Tolimieri" w:date="2022-09-30T14:57:00Z">
                <w:r w:rsidRPr="007772DD" w:rsidDel="0095582C">
                  <w:rPr>
                    <w:rFonts w:asciiTheme="minorHAnsi" w:eastAsiaTheme="minorHAnsi" w:hAnsiTheme="minorHAnsi" w:cstheme="minorBidi"/>
                    <w:sz w:val="22"/>
                    <w:szCs w:val="22"/>
                    <w:rPrChange w:id="12451" w:author="Nick.Tolimieri [2]" w:date="2022-09-27T15:21:00Z">
                      <w:rPr>
                        <w:rFonts w:ascii="Calibri" w:hAnsi="Calibri" w:cs="Calibri"/>
                        <w:color w:val="000000"/>
                        <w:sz w:val="22"/>
                        <w:szCs w:val="22"/>
                      </w:rPr>
                    </w:rPrChange>
                  </w:rPr>
                  <w:delText>1998</w:delText>
                </w:r>
              </w:del>
            </w:ins>
          </w:p>
        </w:tc>
        <w:tc>
          <w:tcPr>
            <w:tcW w:w="960" w:type="dxa"/>
            <w:noWrap/>
            <w:hideMark/>
            <w:tcPrChange w:id="124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53" w:author="Nick.Tolimieri [2]" w:date="2022-09-27T15:21:00Z"/>
                <w:del w:id="12454" w:author="Nick.Tolimieri" w:date="2022-09-30T14:57:00Z"/>
                <w:rFonts w:asciiTheme="minorHAnsi" w:eastAsiaTheme="minorHAnsi" w:hAnsiTheme="minorHAnsi" w:cstheme="minorBidi"/>
                <w:sz w:val="22"/>
                <w:szCs w:val="22"/>
                <w:rPrChange w:id="12455" w:author="Nick.Tolimieri [2]" w:date="2022-09-27T15:21:00Z">
                  <w:rPr>
                    <w:ins w:id="12456" w:author="Nick.Tolimieri [2]" w:date="2022-09-27T15:21:00Z"/>
                    <w:del w:id="12457" w:author="Nick.Tolimieri" w:date="2022-09-30T14:57:00Z"/>
                    <w:rFonts w:ascii="Calibri" w:hAnsi="Calibri" w:cs="Calibri"/>
                    <w:color w:val="000000"/>
                    <w:sz w:val="22"/>
                    <w:szCs w:val="22"/>
                  </w:rPr>
                </w:rPrChange>
              </w:rPr>
              <w:pPrChange w:id="12458" w:author="Nick.Tolimieri [2]" w:date="2022-09-27T15:21:00Z">
                <w:pPr>
                  <w:jc w:val="right"/>
                </w:pPr>
              </w:pPrChange>
            </w:pPr>
            <w:ins w:id="12459" w:author="Nick.Tolimieri [2]" w:date="2022-09-27T15:21:00Z">
              <w:del w:id="12460" w:author="Nick.Tolimieri" w:date="2022-09-30T14:57:00Z">
                <w:r w:rsidRPr="007772DD" w:rsidDel="0095582C">
                  <w:rPr>
                    <w:rFonts w:asciiTheme="minorHAnsi" w:eastAsiaTheme="minorHAnsi" w:hAnsiTheme="minorHAnsi" w:cstheme="minorBidi"/>
                    <w:sz w:val="22"/>
                    <w:szCs w:val="22"/>
                    <w:rPrChange w:id="12461" w:author="Nick.Tolimieri [2]" w:date="2022-09-27T15:21:00Z">
                      <w:rPr>
                        <w:rFonts w:ascii="Calibri" w:hAnsi="Calibri" w:cs="Calibri"/>
                        <w:color w:val="000000"/>
                        <w:sz w:val="22"/>
                        <w:szCs w:val="22"/>
                      </w:rPr>
                    </w:rPrChange>
                  </w:rPr>
                  <w:delText>29</w:delText>
                </w:r>
              </w:del>
            </w:ins>
          </w:p>
        </w:tc>
        <w:tc>
          <w:tcPr>
            <w:tcW w:w="960" w:type="dxa"/>
            <w:noWrap/>
            <w:hideMark/>
            <w:tcPrChange w:id="124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63" w:author="Nick.Tolimieri [2]" w:date="2022-09-27T15:21:00Z"/>
                <w:del w:id="12464" w:author="Nick.Tolimieri" w:date="2022-09-30T14:57:00Z"/>
                <w:rFonts w:asciiTheme="minorHAnsi" w:eastAsiaTheme="minorHAnsi" w:hAnsiTheme="minorHAnsi" w:cstheme="minorBidi"/>
                <w:sz w:val="22"/>
                <w:szCs w:val="22"/>
                <w:rPrChange w:id="12465" w:author="Nick.Tolimieri [2]" w:date="2022-09-27T15:21:00Z">
                  <w:rPr>
                    <w:ins w:id="12466" w:author="Nick.Tolimieri [2]" w:date="2022-09-27T15:21:00Z"/>
                    <w:del w:id="12467" w:author="Nick.Tolimieri" w:date="2022-09-30T14:57:00Z"/>
                    <w:rFonts w:ascii="Calibri" w:hAnsi="Calibri" w:cs="Calibri"/>
                    <w:color w:val="000000"/>
                    <w:sz w:val="22"/>
                    <w:szCs w:val="22"/>
                  </w:rPr>
                </w:rPrChange>
              </w:rPr>
              <w:pPrChange w:id="12468" w:author="Nick.Tolimieri [2]" w:date="2022-09-27T15:21:00Z">
                <w:pPr>
                  <w:jc w:val="right"/>
                </w:pPr>
              </w:pPrChange>
            </w:pPr>
            <w:ins w:id="12469" w:author="Nick.Tolimieri [2]" w:date="2022-09-27T15:21:00Z">
              <w:del w:id="12470" w:author="Nick.Tolimieri" w:date="2022-09-30T14:57:00Z">
                <w:r w:rsidRPr="007772DD" w:rsidDel="0095582C">
                  <w:rPr>
                    <w:rFonts w:asciiTheme="minorHAnsi" w:eastAsiaTheme="minorHAnsi" w:hAnsiTheme="minorHAnsi" w:cstheme="minorBidi"/>
                    <w:sz w:val="22"/>
                    <w:szCs w:val="22"/>
                    <w:rPrChange w:id="12471" w:author="Nick.Tolimieri [2]" w:date="2022-09-27T15:21:00Z">
                      <w:rPr>
                        <w:rFonts w:ascii="Calibri" w:hAnsi="Calibri" w:cs="Calibri"/>
                        <w:color w:val="000000"/>
                        <w:sz w:val="22"/>
                        <w:szCs w:val="22"/>
                      </w:rPr>
                    </w:rPrChange>
                  </w:rPr>
                  <w:delText>123</w:delText>
                </w:r>
              </w:del>
            </w:ins>
          </w:p>
        </w:tc>
        <w:tc>
          <w:tcPr>
            <w:tcW w:w="960" w:type="dxa"/>
            <w:noWrap/>
            <w:hideMark/>
            <w:tcPrChange w:id="124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73" w:author="Nick.Tolimieri [2]" w:date="2022-09-27T15:21:00Z"/>
                <w:del w:id="12474" w:author="Nick.Tolimieri" w:date="2022-09-30T14:57:00Z"/>
                <w:rFonts w:asciiTheme="minorHAnsi" w:eastAsiaTheme="minorHAnsi" w:hAnsiTheme="minorHAnsi" w:cstheme="minorBidi"/>
                <w:sz w:val="22"/>
                <w:szCs w:val="22"/>
                <w:rPrChange w:id="12475" w:author="Nick.Tolimieri [2]" w:date="2022-09-27T15:21:00Z">
                  <w:rPr>
                    <w:ins w:id="12476" w:author="Nick.Tolimieri [2]" w:date="2022-09-27T15:21:00Z"/>
                    <w:del w:id="12477" w:author="Nick.Tolimieri" w:date="2022-09-30T14:57:00Z"/>
                    <w:rFonts w:ascii="Calibri" w:hAnsi="Calibri" w:cs="Calibri"/>
                    <w:color w:val="000000"/>
                    <w:sz w:val="22"/>
                    <w:szCs w:val="22"/>
                  </w:rPr>
                </w:rPrChange>
              </w:rPr>
              <w:pPrChange w:id="12478" w:author="Nick.Tolimieri [2]" w:date="2022-09-27T15:21:00Z">
                <w:pPr>
                  <w:jc w:val="right"/>
                </w:pPr>
              </w:pPrChange>
            </w:pPr>
            <w:ins w:id="12479" w:author="Nick.Tolimieri [2]" w:date="2022-09-27T15:21:00Z">
              <w:del w:id="12480" w:author="Nick.Tolimieri" w:date="2022-09-30T14:57:00Z">
                <w:r w:rsidRPr="007772DD" w:rsidDel="0095582C">
                  <w:rPr>
                    <w:rFonts w:asciiTheme="minorHAnsi" w:eastAsiaTheme="minorHAnsi" w:hAnsiTheme="minorHAnsi" w:cstheme="minorBidi"/>
                    <w:sz w:val="22"/>
                    <w:szCs w:val="22"/>
                    <w:rPrChange w:id="12481" w:author="Nick.Tolimieri [2]" w:date="2022-09-27T15:21:00Z">
                      <w:rPr>
                        <w:rFonts w:ascii="Calibri" w:hAnsi="Calibri" w:cs="Calibri"/>
                        <w:color w:val="000000"/>
                        <w:sz w:val="22"/>
                        <w:szCs w:val="22"/>
                      </w:rPr>
                    </w:rPrChange>
                  </w:rPr>
                  <w:delText>6</w:delText>
                </w:r>
              </w:del>
            </w:ins>
          </w:p>
        </w:tc>
        <w:tc>
          <w:tcPr>
            <w:tcW w:w="960" w:type="dxa"/>
            <w:noWrap/>
            <w:hideMark/>
            <w:tcPrChange w:id="1248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83" w:author="Nick.Tolimieri [2]" w:date="2022-09-27T15:21:00Z"/>
                <w:del w:id="12484" w:author="Nick.Tolimieri" w:date="2022-09-30T14:57:00Z"/>
                <w:rFonts w:asciiTheme="minorHAnsi" w:eastAsiaTheme="minorHAnsi" w:hAnsiTheme="minorHAnsi" w:cstheme="minorBidi"/>
                <w:sz w:val="22"/>
                <w:szCs w:val="22"/>
                <w:rPrChange w:id="12485" w:author="Nick.Tolimieri [2]" w:date="2022-09-27T15:21:00Z">
                  <w:rPr>
                    <w:ins w:id="12486" w:author="Nick.Tolimieri [2]" w:date="2022-09-27T15:21:00Z"/>
                    <w:del w:id="12487" w:author="Nick.Tolimieri" w:date="2022-09-30T14:57:00Z"/>
                    <w:rFonts w:ascii="Calibri" w:hAnsi="Calibri" w:cs="Calibri"/>
                    <w:color w:val="000000"/>
                    <w:sz w:val="22"/>
                    <w:szCs w:val="22"/>
                  </w:rPr>
                </w:rPrChange>
              </w:rPr>
              <w:pPrChange w:id="12488" w:author="Nick.Tolimieri [2]" w:date="2022-09-27T15:21:00Z">
                <w:pPr>
                  <w:jc w:val="right"/>
                </w:pPr>
              </w:pPrChange>
            </w:pPr>
            <w:ins w:id="12489" w:author="Nick.Tolimieri [2]" w:date="2022-09-27T15:21:00Z">
              <w:del w:id="12490" w:author="Nick.Tolimieri" w:date="2022-09-30T14:57:00Z">
                <w:r w:rsidRPr="007772DD" w:rsidDel="0095582C">
                  <w:rPr>
                    <w:rFonts w:asciiTheme="minorHAnsi" w:eastAsiaTheme="minorHAnsi" w:hAnsiTheme="minorHAnsi" w:cstheme="minorBidi"/>
                    <w:sz w:val="22"/>
                    <w:szCs w:val="22"/>
                    <w:rPrChange w:id="12491" w:author="Nick.Tolimieri [2]" w:date="2022-09-27T15:21:00Z">
                      <w:rPr>
                        <w:rFonts w:ascii="Calibri" w:hAnsi="Calibri" w:cs="Calibri"/>
                        <w:color w:val="000000"/>
                        <w:sz w:val="22"/>
                        <w:szCs w:val="22"/>
                      </w:rPr>
                    </w:rPrChange>
                  </w:rPr>
                  <w:delText>108</w:delText>
                </w:r>
              </w:del>
            </w:ins>
          </w:p>
        </w:tc>
        <w:tc>
          <w:tcPr>
            <w:tcW w:w="960" w:type="dxa"/>
            <w:noWrap/>
            <w:hideMark/>
            <w:tcPrChange w:id="124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493" w:author="Nick.Tolimieri [2]" w:date="2022-09-27T15:21:00Z"/>
                <w:del w:id="12494" w:author="Nick.Tolimieri" w:date="2022-09-30T14:57:00Z"/>
                <w:rFonts w:asciiTheme="minorHAnsi" w:eastAsiaTheme="minorHAnsi" w:hAnsiTheme="minorHAnsi" w:cstheme="minorBidi"/>
                <w:sz w:val="22"/>
                <w:szCs w:val="22"/>
                <w:rPrChange w:id="12495" w:author="Nick.Tolimieri [2]" w:date="2022-09-27T15:21:00Z">
                  <w:rPr>
                    <w:ins w:id="12496" w:author="Nick.Tolimieri [2]" w:date="2022-09-27T15:21:00Z"/>
                    <w:del w:id="12497" w:author="Nick.Tolimieri" w:date="2022-09-30T14:57:00Z"/>
                    <w:rFonts w:ascii="Calibri" w:hAnsi="Calibri" w:cs="Calibri"/>
                    <w:color w:val="000000"/>
                    <w:sz w:val="22"/>
                    <w:szCs w:val="22"/>
                  </w:rPr>
                </w:rPrChange>
              </w:rPr>
              <w:pPrChange w:id="12498" w:author="Nick.Tolimieri [2]" w:date="2022-09-27T15:21:00Z">
                <w:pPr>
                  <w:jc w:val="right"/>
                </w:pPr>
              </w:pPrChange>
            </w:pPr>
            <w:ins w:id="12499" w:author="Nick.Tolimieri [2]" w:date="2022-09-27T15:21:00Z">
              <w:del w:id="12500" w:author="Nick.Tolimieri" w:date="2022-09-30T14:57:00Z">
                <w:r w:rsidRPr="007772DD" w:rsidDel="0095582C">
                  <w:rPr>
                    <w:rFonts w:asciiTheme="minorHAnsi" w:eastAsiaTheme="minorHAnsi" w:hAnsiTheme="minorHAnsi" w:cstheme="minorBidi"/>
                    <w:sz w:val="22"/>
                    <w:szCs w:val="22"/>
                    <w:rPrChange w:id="12501" w:author="Nick.Tolimieri [2]" w:date="2022-09-27T15:21:00Z">
                      <w:rPr>
                        <w:rFonts w:ascii="Calibri" w:hAnsi="Calibri" w:cs="Calibri"/>
                        <w:color w:val="000000"/>
                        <w:sz w:val="22"/>
                        <w:szCs w:val="22"/>
                      </w:rPr>
                    </w:rPrChange>
                  </w:rPr>
                  <w:delText>5</w:delText>
                </w:r>
              </w:del>
            </w:ins>
          </w:p>
        </w:tc>
        <w:tc>
          <w:tcPr>
            <w:tcW w:w="960" w:type="dxa"/>
            <w:noWrap/>
            <w:hideMark/>
            <w:tcPrChange w:id="1250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03" w:author="Nick.Tolimieri [2]" w:date="2022-09-27T15:21:00Z"/>
                <w:del w:id="12504" w:author="Nick.Tolimieri" w:date="2022-09-30T14:57:00Z"/>
                <w:rFonts w:asciiTheme="minorHAnsi" w:eastAsiaTheme="minorHAnsi" w:hAnsiTheme="minorHAnsi" w:cstheme="minorBidi"/>
                <w:sz w:val="22"/>
                <w:szCs w:val="22"/>
                <w:rPrChange w:id="12505" w:author="Nick.Tolimieri [2]" w:date="2022-09-27T15:21:00Z">
                  <w:rPr>
                    <w:ins w:id="12506" w:author="Nick.Tolimieri [2]" w:date="2022-09-27T15:21:00Z"/>
                    <w:del w:id="12507" w:author="Nick.Tolimieri" w:date="2022-09-30T14:57:00Z"/>
                    <w:rFonts w:ascii="Calibri" w:hAnsi="Calibri" w:cs="Calibri"/>
                    <w:color w:val="000000"/>
                    <w:sz w:val="22"/>
                    <w:szCs w:val="22"/>
                  </w:rPr>
                </w:rPrChange>
              </w:rPr>
              <w:pPrChange w:id="12508" w:author="Nick.Tolimieri [2]" w:date="2022-09-27T15:21:00Z">
                <w:pPr>
                  <w:jc w:val="right"/>
                </w:pPr>
              </w:pPrChange>
            </w:pPr>
            <w:ins w:id="12509" w:author="Nick.Tolimieri [2]" w:date="2022-09-27T15:21:00Z">
              <w:del w:id="12510" w:author="Nick.Tolimieri" w:date="2022-09-30T14:57:00Z">
                <w:r w:rsidRPr="007772DD" w:rsidDel="0095582C">
                  <w:rPr>
                    <w:rFonts w:asciiTheme="minorHAnsi" w:eastAsiaTheme="minorHAnsi" w:hAnsiTheme="minorHAnsi" w:cstheme="minorBidi"/>
                    <w:sz w:val="22"/>
                    <w:szCs w:val="22"/>
                    <w:rPrChange w:id="12511" w:author="Nick.Tolimieri [2]" w:date="2022-09-27T15:21:00Z">
                      <w:rPr>
                        <w:rFonts w:ascii="Calibri" w:hAnsi="Calibri" w:cs="Calibri"/>
                        <w:color w:val="000000"/>
                        <w:sz w:val="22"/>
                        <w:szCs w:val="22"/>
                      </w:rPr>
                    </w:rPrChange>
                  </w:rPr>
                  <w:delText>44</w:delText>
                </w:r>
              </w:del>
            </w:ins>
          </w:p>
        </w:tc>
        <w:tc>
          <w:tcPr>
            <w:tcW w:w="960" w:type="dxa"/>
            <w:noWrap/>
            <w:hideMark/>
            <w:tcPrChange w:id="125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13" w:author="Nick.Tolimieri [2]" w:date="2022-09-27T15:21:00Z"/>
                <w:del w:id="12514" w:author="Nick.Tolimieri" w:date="2022-09-30T14:57:00Z"/>
                <w:rFonts w:asciiTheme="minorHAnsi" w:eastAsiaTheme="minorHAnsi" w:hAnsiTheme="minorHAnsi" w:cstheme="minorBidi"/>
                <w:sz w:val="22"/>
                <w:szCs w:val="22"/>
                <w:rPrChange w:id="12515" w:author="Nick.Tolimieri [2]" w:date="2022-09-27T15:21:00Z">
                  <w:rPr>
                    <w:ins w:id="12516" w:author="Nick.Tolimieri [2]" w:date="2022-09-27T15:21:00Z"/>
                    <w:del w:id="12517" w:author="Nick.Tolimieri" w:date="2022-09-30T14:57:00Z"/>
                    <w:rFonts w:ascii="Calibri" w:hAnsi="Calibri" w:cs="Calibri"/>
                    <w:color w:val="000000"/>
                    <w:sz w:val="22"/>
                    <w:szCs w:val="22"/>
                  </w:rPr>
                </w:rPrChange>
              </w:rPr>
              <w:pPrChange w:id="12518" w:author="Nick.Tolimieri [2]" w:date="2022-09-27T15:21:00Z">
                <w:pPr>
                  <w:jc w:val="right"/>
                </w:pPr>
              </w:pPrChange>
            </w:pPr>
            <w:ins w:id="12519" w:author="Nick.Tolimieri [2]" w:date="2022-09-27T15:21:00Z">
              <w:del w:id="12520" w:author="Nick.Tolimieri" w:date="2022-09-30T14:57:00Z">
                <w:r w:rsidRPr="007772DD" w:rsidDel="0095582C">
                  <w:rPr>
                    <w:rFonts w:asciiTheme="minorHAnsi" w:eastAsiaTheme="minorHAnsi" w:hAnsiTheme="minorHAnsi" w:cstheme="minorBidi"/>
                    <w:sz w:val="22"/>
                    <w:szCs w:val="22"/>
                    <w:rPrChange w:id="12521" w:author="Nick.Tolimieri [2]" w:date="2022-09-27T15:21:00Z">
                      <w:rPr>
                        <w:rFonts w:ascii="Calibri" w:hAnsi="Calibri" w:cs="Calibri"/>
                        <w:color w:val="000000"/>
                        <w:sz w:val="22"/>
                        <w:szCs w:val="22"/>
                      </w:rPr>
                    </w:rPrChange>
                  </w:rPr>
                  <w:delText>1.98</w:delText>
                </w:r>
              </w:del>
            </w:ins>
          </w:p>
        </w:tc>
        <w:tc>
          <w:tcPr>
            <w:tcW w:w="960" w:type="dxa"/>
            <w:noWrap/>
            <w:hideMark/>
            <w:tcPrChange w:id="125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23" w:author="Nick.Tolimieri [2]" w:date="2022-09-27T15:21:00Z"/>
                <w:del w:id="12524" w:author="Nick.Tolimieri" w:date="2022-09-30T14:57:00Z"/>
                <w:rFonts w:asciiTheme="minorHAnsi" w:eastAsiaTheme="minorHAnsi" w:hAnsiTheme="minorHAnsi" w:cstheme="minorBidi"/>
                <w:sz w:val="22"/>
                <w:szCs w:val="22"/>
                <w:rPrChange w:id="12525" w:author="Nick.Tolimieri [2]" w:date="2022-09-27T15:21:00Z">
                  <w:rPr>
                    <w:ins w:id="12526" w:author="Nick.Tolimieri [2]" w:date="2022-09-27T15:21:00Z"/>
                    <w:del w:id="12527" w:author="Nick.Tolimieri" w:date="2022-09-30T14:57:00Z"/>
                    <w:rFonts w:ascii="Calibri" w:hAnsi="Calibri" w:cs="Calibri"/>
                    <w:color w:val="000000"/>
                    <w:sz w:val="22"/>
                    <w:szCs w:val="22"/>
                  </w:rPr>
                </w:rPrChange>
              </w:rPr>
              <w:pPrChange w:id="12528" w:author="Nick.Tolimieri [2]" w:date="2022-09-27T15:21:00Z">
                <w:pPr>
                  <w:jc w:val="right"/>
                </w:pPr>
              </w:pPrChange>
            </w:pPr>
            <w:ins w:id="12529" w:author="Nick.Tolimieri [2]" w:date="2022-09-27T15:21:00Z">
              <w:del w:id="12530" w:author="Nick.Tolimieri" w:date="2022-09-30T14:57:00Z">
                <w:r w:rsidRPr="007772DD" w:rsidDel="0095582C">
                  <w:rPr>
                    <w:rFonts w:asciiTheme="minorHAnsi" w:eastAsiaTheme="minorHAnsi" w:hAnsiTheme="minorHAnsi" w:cstheme="minorBidi"/>
                    <w:sz w:val="22"/>
                    <w:szCs w:val="22"/>
                    <w:rPrChange w:id="12531" w:author="Nick.Tolimieri [2]" w:date="2022-09-27T15:21:00Z">
                      <w:rPr>
                        <w:rFonts w:ascii="Calibri" w:hAnsi="Calibri" w:cs="Calibri"/>
                        <w:color w:val="000000"/>
                        <w:sz w:val="22"/>
                        <w:szCs w:val="22"/>
                      </w:rPr>
                    </w:rPrChange>
                  </w:rPr>
                  <w:delText>0.26</w:delText>
                </w:r>
              </w:del>
            </w:ins>
          </w:p>
        </w:tc>
      </w:tr>
      <w:tr w:rsidR="007772DD" w:rsidRPr="007772DD" w:rsidDel="0095582C" w:rsidTr="007772DD">
        <w:trPr>
          <w:divId w:val="486363627"/>
          <w:trHeight w:val="300"/>
          <w:ins w:id="12532" w:author="Nick.Tolimieri [2]" w:date="2022-09-27T15:21:00Z"/>
          <w:del w:id="12533" w:author="Nick.Tolimieri" w:date="2022-09-30T14:57:00Z"/>
          <w:trPrChange w:id="12534" w:author="Nick.Tolimieri [2]" w:date="2022-09-27T15:21:00Z">
            <w:trPr>
              <w:divId w:val="486363627"/>
              <w:trHeight w:val="300"/>
            </w:trPr>
          </w:trPrChange>
        </w:trPr>
        <w:tc>
          <w:tcPr>
            <w:tcW w:w="960" w:type="dxa"/>
            <w:noWrap/>
            <w:hideMark/>
            <w:tcPrChange w:id="125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36" w:author="Nick.Tolimieri [2]" w:date="2022-09-27T15:21:00Z"/>
                <w:del w:id="12537" w:author="Nick.Tolimieri" w:date="2022-09-30T14:57:00Z"/>
                <w:rFonts w:asciiTheme="minorHAnsi" w:eastAsiaTheme="minorHAnsi" w:hAnsiTheme="minorHAnsi" w:cstheme="minorBidi"/>
                <w:sz w:val="22"/>
                <w:szCs w:val="22"/>
                <w:rPrChange w:id="12538" w:author="Nick.Tolimieri [2]" w:date="2022-09-27T15:21:00Z">
                  <w:rPr>
                    <w:ins w:id="12539" w:author="Nick.Tolimieri [2]" w:date="2022-09-27T15:21:00Z"/>
                    <w:del w:id="12540" w:author="Nick.Tolimieri" w:date="2022-09-30T14:57:00Z"/>
                    <w:rFonts w:ascii="Calibri" w:hAnsi="Calibri" w:cs="Calibri"/>
                    <w:color w:val="000000"/>
                    <w:sz w:val="22"/>
                    <w:szCs w:val="22"/>
                  </w:rPr>
                </w:rPrChange>
              </w:rPr>
              <w:pPrChange w:id="12541" w:author="Nick.Tolimieri [2]" w:date="2022-09-27T15:21:00Z">
                <w:pPr/>
              </w:pPrChange>
            </w:pPr>
            <w:ins w:id="12542" w:author="Nick.Tolimieri [2]" w:date="2022-09-27T15:21:00Z">
              <w:del w:id="12543" w:author="Nick.Tolimieri" w:date="2022-09-30T14:57:00Z">
                <w:r w:rsidRPr="007772DD" w:rsidDel="0095582C">
                  <w:rPr>
                    <w:rFonts w:asciiTheme="minorHAnsi" w:eastAsiaTheme="minorHAnsi" w:hAnsiTheme="minorHAnsi" w:cstheme="minorBidi"/>
                    <w:sz w:val="22"/>
                    <w:szCs w:val="22"/>
                    <w:rPrChange w:id="12544" w:author="Nick.Tolimieri [2]" w:date="2022-09-27T15:21:00Z">
                      <w:rPr>
                        <w:rFonts w:ascii="Calibri" w:hAnsi="Calibri" w:cs="Calibri"/>
                        <w:color w:val="000000"/>
                        <w:sz w:val="22"/>
                        <w:szCs w:val="22"/>
                      </w:rPr>
                    </w:rPrChange>
                  </w:rPr>
                  <w:delText>Cape Alava</w:delText>
                </w:r>
              </w:del>
            </w:ins>
          </w:p>
        </w:tc>
        <w:tc>
          <w:tcPr>
            <w:tcW w:w="960" w:type="dxa"/>
            <w:noWrap/>
            <w:hideMark/>
            <w:tcPrChange w:id="1254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46" w:author="Nick.Tolimieri [2]" w:date="2022-09-27T15:21:00Z"/>
                <w:del w:id="12547" w:author="Nick.Tolimieri" w:date="2022-09-30T14:57:00Z"/>
                <w:rFonts w:asciiTheme="minorHAnsi" w:eastAsiaTheme="minorHAnsi" w:hAnsiTheme="minorHAnsi" w:cstheme="minorBidi"/>
                <w:sz w:val="22"/>
                <w:szCs w:val="22"/>
                <w:rPrChange w:id="12548" w:author="Nick.Tolimieri [2]" w:date="2022-09-27T15:21:00Z">
                  <w:rPr>
                    <w:ins w:id="12549" w:author="Nick.Tolimieri [2]" w:date="2022-09-27T15:21:00Z"/>
                    <w:del w:id="12550" w:author="Nick.Tolimieri" w:date="2022-09-30T14:57:00Z"/>
                    <w:rFonts w:ascii="Calibri" w:hAnsi="Calibri" w:cs="Calibri"/>
                    <w:color w:val="000000"/>
                    <w:sz w:val="22"/>
                    <w:szCs w:val="22"/>
                  </w:rPr>
                </w:rPrChange>
              </w:rPr>
              <w:pPrChange w:id="12551" w:author="Nick.Tolimieri [2]" w:date="2022-09-27T15:21:00Z">
                <w:pPr>
                  <w:jc w:val="right"/>
                </w:pPr>
              </w:pPrChange>
            </w:pPr>
            <w:ins w:id="12552" w:author="Nick.Tolimieri [2]" w:date="2022-09-27T15:21:00Z">
              <w:del w:id="12553" w:author="Nick.Tolimieri" w:date="2022-09-30T14:57:00Z">
                <w:r w:rsidRPr="007772DD" w:rsidDel="0095582C">
                  <w:rPr>
                    <w:rFonts w:asciiTheme="minorHAnsi" w:eastAsiaTheme="minorHAnsi" w:hAnsiTheme="minorHAnsi" w:cstheme="minorBidi"/>
                    <w:sz w:val="22"/>
                    <w:szCs w:val="22"/>
                    <w:rPrChange w:id="12554" w:author="Nick.Tolimieri [2]" w:date="2022-09-27T15:21:00Z">
                      <w:rPr>
                        <w:rFonts w:ascii="Calibri" w:hAnsi="Calibri" w:cs="Calibri"/>
                        <w:color w:val="000000"/>
                        <w:sz w:val="22"/>
                        <w:szCs w:val="22"/>
                      </w:rPr>
                    </w:rPrChange>
                  </w:rPr>
                  <w:delText>1999</w:delText>
                </w:r>
              </w:del>
            </w:ins>
          </w:p>
        </w:tc>
        <w:tc>
          <w:tcPr>
            <w:tcW w:w="960" w:type="dxa"/>
            <w:noWrap/>
            <w:hideMark/>
            <w:tcPrChange w:id="125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56" w:author="Nick.Tolimieri [2]" w:date="2022-09-27T15:21:00Z"/>
                <w:del w:id="12557" w:author="Nick.Tolimieri" w:date="2022-09-30T14:57:00Z"/>
                <w:rFonts w:asciiTheme="minorHAnsi" w:eastAsiaTheme="minorHAnsi" w:hAnsiTheme="minorHAnsi" w:cstheme="minorBidi"/>
                <w:sz w:val="22"/>
                <w:szCs w:val="22"/>
                <w:rPrChange w:id="12558" w:author="Nick.Tolimieri [2]" w:date="2022-09-27T15:21:00Z">
                  <w:rPr>
                    <w:ins w:id="12559" w:author="Nick.Tolimieri [2]" w:date="2022-09-27T15:21:00Z"/>
                    <w:del w:id="12560" w:author="Nick.Tolimieri" w:date="2022-09-30T14:57:00Z"/>
                    <w:rFonts w:ascii="Calibri" w:hAnsi="Calibri" w:cs="Calibri"/>
                    <w:color w:val="000000"/>
                    <w:sz w:val="22"/>
                    <w:szCs w:val="22"/>
                  </w:rPr>
                </w:rPrChange>
              </w:rPr>
              <w:pPrChange w:id="12561" w:author="Nick.Tolimieri [2]" w:date="2022-09-27T15:21:00Z">
                <w:pPr>
                  <w:jc w:val="right"/>
                </w:pPr>
              </w:pPrChange>
            </w:pPr>
            <w:ins w:id="12562" w:author="Nick.Tolimieri [2]" w:date="2022-09-27T15:21:00Z">
              <w:del w:id="12563" w:author="Nick.Tolimieri" w:date="2022-09-30T14:57:00Z">
                <w:r w:rsidRPr="007772DD" w:rsidDel="0095582C">
                  <w:rPr>
                    <w:rFonts w:asciiTheme="minorHAnsi" w:eastAsiaTheme="minorHAnsi" w:hAnsiTheme="minorHAnsi" w:cstheme="minorBidi"/>
                    <w:sz w:val="22"/>
                    <w:szCs w:val="22"/>
                    <w:rPrChange w:id="12564" w:author="Nick.Tolimieri [2]" w:date="2022-09-27T15:21:00Z">
                      <w:rPr>
                        <w:rFonts w:ascii="Calibri" w:hAnsi="Calibri" w:cs="Calibri"/>
                        <w:color w:val="000000"/>
                        <w:sz w:val="22"/>
                        <w:szCs w:val="22"/>
                      </w:rPr>
                    </w:rPrChange>
                  </w:rPr>
                  <w:delText>3</w:delText>
                </w:r>
              </w:del>
            </w:ins>
          </w:p>
        </w:tc>
        <w:tc>
          <w:tcPr>
            <w:tcW w:w="960" w:type="dxa"/>
            <w:noWrap/>
            <w:hideMark/>
            <w:tcPrChange w:id="125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66" w:author="Nick.Tolimieri [2]" w:date="2022-09-27T15:21:00Z"/>
                <w:del w:id="12567" w:author="Nick.Tolimieri" w:date="2022-09-30T14:57:00Z"/>
                <w:rFonts w:asciiTheme="minorHAnsi" w:eastAsiaTheme="minorHAnsi" w:hAnsiTheme="minorHAnsi" w:cstheme="minorBidi"/>
                <w:sz w:val="22"/>
                <w:szCs w:val="22"/>
                <w:rPrChange w:id="12568" w:author="Nick.Tolimieri [2]" w:date="2022-09-27T15:21:00Z">
                  <w:rPr>
                    <w:ins w:id="12569" w:author="Nick.Tolimieri [2]" w:date="2022-09-27T15:21:00Z"/>
                    <w:del w:id="12570" w:author="Nick.Tolimieri" w:date="2022-09-30T14:57:00Z"/>
                    <w:rFonts w:ascii="Calibri" w:hAnsi="Calibri" w:cs="Calibri"/>
                    <w:color w:val="000000"/>
                    <w:sz w:val="22"/>
                    <w:szCs w:val="22"/>
                  </w:rPr>
                </w:rPrChange>
              </w:rPr>
              <w:pPrChange w:id="12571" w:author="Nick.Tolimieri [2]" w:date="2022-09-27T15:21:00Z">
                <w:pPr>
                  <w:jc w:val="right"/>
                </w:pPr>
              </w:pPrChange>
            </w:pPr>
            <w:ins w:id="12572" w:author="Nick.Tolimieri [2]" w:date="2022-09-27T15:21:00Z">
              <w:del w:id="12573" w:author="Nick.Tolimieri" w:date="2022-09-30T14:57:00Z">
                <w:r w:rsidRPr="007772DD" w:rsidDel="0095582C">
                  <w:rPr>
                    <w:rFonts w:asciiTheme="minorHAnsi" w:eastAsiaTheme="minorHAnsi" w:hAnsiTheme="minorHAnsi" w:cstheme="minorBidi"/>
                    <w:sz w:val="22"/>
                    <w:szCs w:val="22"/>
                    <w:rPrChange w:id="12574" w:author="Nick.Tolimieri [2]" w:date="2022-09-27T15:21:00Z">
                      <w:rPr>
                        <w:rFonts w:ascii="Calibri" w:hAnsi="Calibri" w:cs="Calibri"/>
                        <w:color w:val="000000"/>
                        <w:sz w:val="22"/>
                        <w:szCs w:val="22"/>
                      </w:rPr>
                    </w:rPrChange>
                  </w:rPr>
                  <w:delText>0</w:delText>
                </w:r>
              </w:del>
            </w:ins>
          </w:p>
        </w:tc>
        <w:tc>
          <w:tcPr>
            <w:tcW w:w="960" w:type="dxa"/>
            <w:noWrap/>
            <w:hideMark/>
            <w:tcPrChange w:id="125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76" w:author="Nick.Tolimieri [2]" w:date="2022-09-27T15:21:00Z"/>
                <w:del w:id="12577" w:author="Nick.Tolimieri" w:date="2022-09-30T14:57:00Z"/>
                <w:rFonts w:asciiTheme="minorHAnsi" w:eastAsiaTheme="minorHAnsi" w:hAnsiTheme="minorHAnsi" w:cstheme="minorBidi"/>
                <w:sz w:val="22"/>
                <w:szCs w:val="22"/>
                <w:rPrChange w:id="12578" w:author="Nick.Tolimieri [2]" w:date="2022-09-27T15:21:00Z">
                  <w:rPr>
                    <w:ins w:id="12579" w:author="Nick.Tolimieri [2]" w:date="2022-09-27T15:21:00Z"/>
                    <w:del w:id="12580" w:author="Nick.Tolimieri" w:date="2022-09-30T14:57:00Z"/>
                    <w:rFonts w:ascii="Calibri" w:hAnsi="Calibri" w:cs="Calibri"/>
                    <w:color w:val="000000"/>
                    <w:sz w:val="22"/>
                    <w:szCs w:val="22"/>
                  </w:rPr>
                </w:rPrChange>
              </w:rPr>
              <w:pPrChange w:id="12581" w:author="Nick.Tolimieri [2]" w:date="2022-09-27T15:21:00Z">
                <w:pPr>
                  <w:jc w:val="right"/>
                </w:pPr>
              </w:pPrChange>
            </w:pPr>
            <w:ins w:id="12582" w:author="Nick.Tolimieri [2]" w:date="2022-09-27T15:21:00Z">
              <w:del w:id="12583" w:author="Nick.Tolimieri" w:date="2022-09-30T14:57:00Z">
                <w:r w:rsidRPr="007772DD" w:rsidDel="0095582C">
                  <w:rPr>
                    <w:rFonts w:asciiTheme="minorHAnsi" w:eastAsiaTheme="minorHAnsi" w:hAnsiTheme="minorHAnsi" w:cstheme="minorBidi"/>
                    <w:sz w:val="22"/>
                    <w:szCs w:val="22"/>
                    <w:rPrChange w:id="12584" w:author="Nick.Tolimieri [2]" w:date="2022-09-27T15:21:00Z">
                      <w:rPr>
                        <w:rFonts w:ascii="Calibri" w:hAnsi="Calibri" w:cs="Calibri"/>
                        <w:color w:val="000000"/>
                        <w:sz w:val="22"/>
                        <w:szCs w:val="22"/>
                      </w:rPr>
                    </w:rPrChange>
                  </w:rPr>
                  <w:delText>0</w:delText>
                </w:r>
              </w:del>
            </w:ins>
          </w:p>
        </w:tc>
        <w:tc>
          <w:tcPr>
            <w:tcW w:w="960" w:type="dxa"/>
            <w:noWrap/>
            <w:hideMark/>
            <w:tcPrChange w:id="1258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86" w:author="Nick.Tolimieri [2]" w:date="2022-09-27T15:21:00Z"/>
                <w:del w:id="12587" w:author="Nick.Tolimieri" w:date="2022-09-30T14:57:00Z"/>
                <w:rFonts w:asciiTheme="minorHAnsi" w:eastAsiaTheme="minorHAnsi" w:hAnsiTheme="minorHAnsi" w:cstheme="minorBidi"/>
                <w:sz w:val="22"/>
                <w:szCs w:val="22"/>
                <w:rPrChange w:id="12588" w:author="Nick.Tolimieri [2]" w:date="2022-09-27T15:21:00Z">
                  <w:rPr>
                    <w:ins w:id="12589" w:author="Nick.Tolimieri [2]" w:date="2022-09-27T15:21:00Z"/>
                    <w:del w:id="12590" w:author="Nick.Tolimieri" w:date="2022-09-30T14:57:00Z"/>
                    <w:rFonts w:ascii="Calibri" w:hAnsi="Calibri" w:cs="Calibri"/>
                    <w:color w:val="000000"/>
                    <w:sz w:val="22"/>
                    <w:szCs w:val="22"/>
                  </w:rPr>
                </w:rPrChange>
              </w:rPr>
              <w:pPrChange w:id="12591" w:author="Nick.Tolimieri [2]" w:date="2022-09-27T15:21:00Z">
                <w:pPr>
                  <w:jc w:val="right"/>
                </w:pPr>
              </w:pPrChange>
            </w:pPr>
            <w:ins w:id="12592" w:author="Nick.Tolimieri [2]" w:date="2022-09-27T15:21:00Z">
              <w:del w:id="12593" w:author="Nick.Tolimieri" w:date="2022-09-30T14:57:00Z">
                <w:r w:rsidRPr="007772DD" w:rsidDel="0095582C">
                  <w:rPr>
                    <w:rFonts w:asciiTheme="minorHAnsi" w:eastAsiaTheme="minorHAnsi" w:hAnsiTheme="minorHAnsi" w:cstheme="minorBidi"/>
                    <w:sz w:val="22"/>
                    <w:szCs w:val="22"/>
                    <w:rPrChange w:id="12594" w:author="Nick.Tolimieri [2]" w:date="2022-09-27T15:21:00Z">
                      <w:rPr>
                        <w:rFonts w:ascii="Calibri" w:hAnsi="Calibri" w:cs="Calibri"/>
                        <w:color w:val="000000"/>
                        <w:sz w:val="22"/>
                        <w:szCs w:val="22"/>
                      </w:rPr>
                    </w:rPrChange>
                  </w:rPr>
                  <w:delText>0</w:delText>
                </w:r>
              </w:del>
            </w:ins>
          </w:p>
        </w:tc>
        <w:tc>
          <w:tcPr>
            <w:tcW w:w="960" w:type="dxa"/>
            <w:noWrap/>
            <w:hideMark/>
            <w:tcPrChange w:id="125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596" w:author="Nick.Tolimieri [2]" w:date="2022-09-27T15:21:00Z"/>
                <w:del w:id="12597" w:author="Nick.Tolimieri" w:date="2022-09-30T14:57:00Z"/>
                <w:rFonts w:asciiTheme="minorHAnsi" w:eastAsiaTheme="minorHAnsi" w:hAnsiTheme="minorHAnsi" w:cstheme="minorBidi"/>
                <w:sz w:val="22"/>
                <w:szCs w:val="22"/>
                <w:rPrChange w:id="12598" w:author="Nick.Tolimieri [2]" w:date="2022-09-27T15:21:00Z">
                  <w:rPr>
                    <w:ins w:id="12599" w:author="Nick.Tolimieri [2]" w:date="2022-09-27T15:21:00Z"/>
                    <w:del w:id="12600" w:author="Nick.Tolimieri" w:date="2022-09-30T14:57:00Z"/>
                    <w:rFonts w:ascii="Calibri" w:hAnsi="Calibri" w:cs="Calibri"/>
                    <w:color w:val="000000"/>
                    <w:sz w:val="22"/>
                    <w:szCs w:val="22"/>
                  </w:rPr>
                </w:rPrChange>
              </w:rPr>
              <w:pPrChange w:id="12601" w:author="Nick.Tolimieri [2]" w:date="2022-09-27T15:21:00Z">
                <w:pPr/>
              </w:pPrChange>
            </w:pPr>
            <w:ins w:id="12602" w:author="Nick.Tolimieri [2]" w:date="2022-09-27T15:21:00Z">
              <w:del w:id="12603" w:author="Nick.Tolimieri" w:date="2022-09-30T14:57:00Z">
                <w:r w:rsidRPr="007772DD" w:rsidDel="0095582C">
                  <w:rPr>
                    <w:rFonts w:asciiTheme="minorHAnsi" w:eastAsiaTheme="minorHAnsi" w:hAnsiTheme="minorHAnsi" w:cstheme="minorBidi"/>
                    <w:sz w:val="22"/>
                    <w:szCs w:val="22"/>
                    <w:rPrChange w:id="12604" w:author="Nick.Tolimieri [2]" w:date="2022-09-27T15:21:00Z">
                      <w:rPr>
                        <w:rFonts w:ascii="Calibri" w:hAnsi="Calibri" w:cs="Calibri"/>
                        <w:color w:val="000000"/>
                        <w:sz w:val="22"/>
                        <w:szCs w:val="22"/>
                      </w:rPr>
                    </w:rPrChange>
                  </w:rPr>
                  <w:delText>NA</w:delText>
                </w:r>
              </w:del>
            </w:ins>
          </w:p>
        </w:tc>
        <w:tc>
          <w:tcPr>
            <w:tcW w:w="960" w:type="dxa"/>
            <w:noWrap/>
            <w:hideMark/>
            <w:tcPrChange w:id="126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06" w:author="Nick.Tolimieri [2]" w:date="2022-09-27T15:21:00Z"/>
                <w:del w:id="12607" w:author="Nick.Tolimieri" w:date="2022-09-30T14:57:00Z"/>
                <w:rFonts w:asciiTheme="minorHAnsi" w:eastAsiaTheme="minorHAnsi" w:hAnsiTheme="minorHAnsi" w:cstheme="minorBidi"/>
                <w:sz w:val="22"/>
                <w:szCs w:val="22"/>
                <w:rPrChange w:id="12608" w:author="Nick.Tolimieri [2]" w:date="2022-09-27T15:21:00Z">
                  <w:rPr>
                    <w:ins w:id="12609" w:author="Nick.Tolimieri [2]" w:date="2022-09-27T15:21:00Z"/>
                    <w:del w:id="12610" w:author="Nick.Tolimieri" w:date="2022-09-30T14:57:00Z"/>
                    <w:rFonts w:ascii="Calibri" w:hAnsi="Calibri" w:cs="Calibri"/>
                    <w:color w:val="000000"/>
                    <w:sz w:val="22"/>
                    <w:szCs w:val="22"/>
                  </w:rPr>
                </w:rPrChange>
              </w:rPr>
              <w:pPrChange w:id="12611" w:author="Nick.Tolimieri [2]" w:date="2022-09-27T15:21:00Z">
                <w:pPr/>
              </w:pPrChange>
            </w:pPr>
            <w:ins w:id="12612" w:author="Nick.Tolimieri [2]" w:date="2022-09-27T15:21:00Z">
              <w:del w:id="12613" w:author="Nick.Tolimieri" w:date="2022-09-30T14:57:00Z">
                <w:r w:rsidRPr="007772DD" w:rsidDel="0095582C">
                  <w:rPr>
                    <w:rFonts w:asciiTheme="minorHAnsi" w:eastAsiaTheme="minorHAnsi" w:hAnsiTheme="minorHAnsi" w:cstheme="minorBidi"/>
                    <w:sz w:val="22"/>
                    <w:szCs w:val="22"/>
                    <w:rPrChange w:id="12614" w:author="Nick.Tolimieri [2]" w:date="2022-09-27T15:21:00Z">
                      <w:rPr>
                        <w:rFonts w:ascii="Calibri" w:hAnsi="Calibri" w:cs="Calibri"/>
                        <w:color w:val="000000"/>
                        <w:sz w:val="22"/>
                        <w:szCs w:val="22"/>
                      </w:rPr>
                    </w:rPrChange>
                  </w:rPr>
                  <w:delText>NA</w:delText>
                </w:r>
              </w:del>
            </w:ins>
          </w:p>
        </w:tc>
        <w:tc>
          <w:tcPr>
            <w:tcW w:w="960" w:type="dxa"/>
            <w:noWrap/>
            <w:hideMark/>
            <w:tcPrChange w:id="126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16" w:author="Nick.Tolimieri [2]" w:date="2022-09-27T15:21:00Z"/>
                <w:del w:id="12617" w:author="Nick.Tolimieri" w:date="2022-09-30T14:57:00Z"/>
                <w:rFonts w:asciiTheme="minorHAnsi" w:eastAsiaTheme="minorHAnsi" w:hAnsiTheme="minorHAnsi" w:cstheme="minorBidi"/>
                <w:sz w:val="22"/>
                <w:szCs w:val="22"/>
                <w:rPrChange w:id="12618" w:author="Nick.Tolimieri [2]" w:date="2022-09-27T15:21:00Z">
                  <w:rPr>
                    <w:ins w:id="12619" w:author="Nick.Tolimieri [2]" w:date="2022-09-27T15:21:00Z"/>
                    <w:del w:id="12620" w:author="Nick.Tolimieri" w:date="2022-09-30T14:57:00Z"/>
                    <w:rFonts w:ascii="Calibri" w:hAnsi="Calibri" w:cs="Calibri"/>
                    <w:color w:val="000000"/>
                    <w:sz w:val="22"/>
                    <w:szCs w:val="22"/>
                  </w:rPr>
                </w:rPrChange>
              </w:rPr>
              <w:pPrChange w:id="12621" w:author="Nick.Tolimieri [2]" w:date="2022-09-27T15:21:00Z">
                <w:pPr/>
              </w:pPrChange>
            </w:pPr>
            <w:ins w:id="12622" w:author="Nick.Tolimieri [2]" w:date="2022-09-27T15:21:00Z">
              <w:del w:id="12623" w:author="Nick.Tolimieri" w:date="2022-09-30T14:57:00Z">
                <w:r w:rsidRPr="007772DD" w:rsidDel="0095582C">
                  <w:rPr>
                    <w:rFonts w:asciiTheme="minorHAnsi" w:eastAsiaTheme="minorHAnsi" w:hAnsiTheme="minorHAnsi" w:cstheme="minorBidi"/>
                    <w:sz w:val="22"/>
                    <w:szCs w:val="22"/>
                    <w:rPrChange w:id="12624" w:author="Nick.Tolimieri [2]" w:date="2022-09-27T15:21:00Z">
                      <w:rPr>
                        <w:rFonts w:ascii="Calibri" w:hAnsi="Calibri" w:cs="Calibri"/>
                        <w:color w:val="000000"/>
                        <w:sz w:val="22"/>
                        <w:szCs w:val="22"/>
                      </w:rPr>
                    </w:rPrChange>
                  </w:rPr>
                  <w:delText>NA</w:delText>
                </w:r>
              </w:del>
            </w:ins>
          </w:p>
        </w:tc>
        <w:tc>
          <w:tcPr>
            <w:tcW w:w="960" w:type="dxa"/>
            <w:noWrap/>
            <w:hideMark/>
            <w:tcPrChange w:id="1262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26" w:author="Nick.Tolimieri [2]" w:date="2022-09-27T15:21:00Z"/>
                <w:del w:id="12627" w:author="Nick.Tolimieri" w:date="2022-09-30T14:57:00Z"/>
                <w:rFonts w:asciiTheme="minorHAnsi" w:eastAsiaTheme="minorHAnsi" w:hAnsiTheme="minorHAnsi" w:cstheme="minorBidi"/>
                <w:sz w:val="22"/>
                <w:szCs w:val="22"/>
                <w:rPrChange w:id="12628" w:author="Nick.Tolimieri [2]" w:date="2022-09-27T15:21:00Z">
                  <w:rPr>
                    <w:ins w:id="12629" w:author="Nick.Tolimieri [2]" w:date="2022-09-27T15:21:00Z"/>
                    <w:del w:id="12630" w:author="Nick.Tolimieri" w:date="2022-09-30T14:57:00Z"/>
                    <w:rFonts w:ascii="Calibri" w:hAnsi="Calibri" w:cs="Calibri"/>
                    <w:color w:val="000000"/>
                    <w:sz w:val="22"/>
                    <w:szCs w:val="22"/>
                  </w:rPr>
                </w:rPrChange>
              </w:rPr>
              <w:pPrChange w:id="12631" w:author="Nick.Tolimieri [2]" w:date="2022-09-27T15:21:00Z">
                <w:pPr/>
              </w:pPrChange>
            </w:pPr>
            <w:ins w:id="12632" w:author="Nick.Tolimieri [2]" w:date="2022-09-27T15:21:00Z">
              <w:del w:id="12633" w:author="Nick.Tolimieri" w:date="2022-09-30T14:57:00Z">
                <w:r w:rsidRPr="007772DD" w:rsidDel="0095582C">
                  <w:rPr>
                    <w:rFonts w:asciiTheme="minorHAnsi" w:eastAsiaTheme="minorHAnsi" w:hAnsiTheme="minorHAnsi" w:cstheme="minorBidi"/>
                    <w:sz w:val="22"/>
                    <w:szCs w:val="22"/>
                    <w:rPrChange w:id="12634"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2635" w:author="Nick.Tolimieri [2]" w:date="2022-09-27T15:21:00Z"/>
          <w:del w:id="12636" w:author="Nick.Tolimieri" w:date="2022-09-30T14:57:00Z"/>
          <w:trPrChange w:id="12637" w:author="Nick.Tolimieri [2]" w:date="2022-09-27T15:21:00Z">
            <w:trPr>
              <w:divId w:val="486363627"/>
              <w:trHeight w:val="300"/>
            </w:trPr>
          </w:trPrChange>
        </w:trPr>
        <w:tc>
          <w:tcPr>
            <w:tcW w:w="960" w:type="dxa"/>
            <w:noWrap/>
            <w:hideMark/>
            <w:tcPrChange w:id="126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39" w:author="Nick.Tolimieri [2]" w:date="2022-09-27T15:21:00Z"/>
                <w:del w:id="12640" w:author="Nick.Tolimieri" w:date="2022-09-30T14:57:00Z"/>
                <w:rFonts w:asciiTheme="minorHAnsi" w:eastAsiaTheme="minorHAnsi" w:hAnsiTheme="minorHAnsi" w:cstheme="minorBidi"/>
                <w:sz w:val="22"/>
                <w:szCs w:val="22"/>
                <w:rPrChange w:id="12641" w:author="Nick.Tolimieri [2]" w:date="2022-09-27T15:21:00Z">
                  <w:rPr>
                    <w:ins w:id="12642" w:author="Nick.Tolimieri [2]" w:date="2022-09-27T15:21:00Z"/>
                    <w:del w:id="12643" w:author="Nick.Tolimieri" w:date="2022-09-30T14:57:00Z"/>
                    <w:rFonts w:ascii="Calibri" w:hAnsi="Calibri" w:cs="Calibri"/>
                    <w:color w:val="000000"/>
                    <w:sz w:val="22"/>
                    <w:szCs w:val="22"/>
                  </w:rPr>
                </w:rPrChange>
              </w:rPr>
              <w:pPrChange w:id="12644" w:author="Nick.Tolimieri [2]" w:date="2022-09-27T15:21:00Z">
                <w:pPr/>
              </w:pPrChange>
            </w:pPr>
            <w:ins w:id="12645" w:author="Nick.Tolimieri [2]" w:date="2022-09-27T15:21:00Z">
              <w:del w:id="12646" w:author="Nick.Tolimieri" w:date="2022-09-30T14:57:00Z">
                <w:r w:rsidRPr="007772DD" w:rsidDel="0095582C">
                  <w:rPr>
                    <w:rFonts w:asciiTheme="minorHAnsi" w:eastAsiaTheme="minorHAnsi" w:hAnsiTheme="minorHAnsi" w:cstheme="minorBidi"/>
                    <w:sz w:val="22"/>
                    <w:szCs w:val="22"/>
                    <w:rPrChange w:id="12647" w:author="Nick.Tolimieri [2]" w:date="2022-09-27T15:21:00Z">
                      <w:rPr>
                        <w:rFonts w:ascii="Calibri" w:hAnsi="Calibri" w:cs="Calibri"/>
                        <w:color w:val="000000"/>
                        <w:sz w:val="22"/>
                        <w:szCs w:val="22"/>
                      </w:rPr>
                    </w:rPrChange>
                  </w:rPr>
                  <w:delText>Cape Alava</w:delText>
                </w:r>
              </w:del>
            </w:ins>
          </w:p>
        </w:tc>
        <w:tc>
          <w:tcPr>
            <w:tcW w:w="960" w:type="dxa"/>
            <w:noWrap/>
            <w:hideMark/>
            <w:tcPrChange w:id="126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49" w:author="Nick.Tolimieri [2]" w:date="2022-09-27T15:21:00Z"/>
                <w:del w:id="12650" w:author="Nick.Tolimieri" w:date="2022-09-30T14:57:00Z"/>
                <w:rFonts w:asciiTheme="minorHAnsi" w:eastAsiaTheme="minorHAnsi" w:hAnsiTheme="minorHAnsi" w:cstheme="minorBidi"/>
                <w:sz w:val="22"/>
                <w:szCs w:val="22"/>
                <w:rPrChange w:id="12651" w:author="Nick.Tolimieri [2]" w:date="2022-09-27T15:21:00Z">
                  <w:rPr>
                    <w:ins w:id="12652" w:author="Nick.Tolimieri [2]" w:date="2022-09-27T15:21:00Z"/>
                    <w:del w:id="12653" w:author="Nick.Tolimieri" w:date="2022-09-30T14:57:00Z"/>
                    <w:rFonts w:ascii="Calibri" w:hAnsi="Calibri" w:cs="Calibri"/>
                    <w:color w:val="000000"/>
                    <w:sz w:val="22"/>
                    <w:szCs w:val="22"/>
                  </w:rPr>
                </w:rPrChange>
              </w:rPr>
              <w:pPrChange w:id="12654" w:author="Nick.Tolimieri [2]" w:date="2022-09-27T15:21:00Z">
                <w:pPr>
                  <w:jc w:val="right"/>
                </w:pPr>
              </w:pPrChange>
            </w:pPr>
            <w:ins w:id="12655" w:author="Nick.Tolimieri [2]" w:date="2022-09-27T15:21:00Z">
              <w:del w:id="12656" w:author="Nick.Tolimieri" w:date="2022-09-30T14:57:00Z">
                <w:r w:rsidRPr="007772DD" w:rsidDel="0095582C">
                  <w:rPr>
                    <w:rFonts w:asciiTheme="minorHAnsi" w:eastAsiaTheme="minorHAnsi" w:hAnsiTheme="minorHAnsi" w:cstheme="minorBidi"/>
                    <w:sz w:val="22"/>
                    <w:szCs w:val="22"/>
                    <w:rPrChange w:id="12657" w:author="Nick.Tolimieri [2]" w:date="2022-09-27T15:21:00Z">
                      <w:rPr>
                        <w:rFonts w:ascii="Calibri" w:hAnsi="Calibri" w:cs="Calibri"/>
                        <w:color w:val="000000"/>
                        <w:sz w:val="22"/>
                        <w:szCs w:val="22"/>
                      </w:rPr>
                    </w:rPrChange>
                  </w:rPr>
                  <w:delText>2000</w:delText>
                </w:r>
              </w:del>
            </w:ins>
          </w:p>
        </w:tc>
        <w:tc>
          <w:tcPr>
            <w:tcW w:w="960" w:type="dxa"/>
            <w:noWrap/>
            <w:hideMark/>
            <w:tcPrChange w:id="126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59" w:author="Nick.Tolimieri [2]" w:date="2022-09-27T15:21:00Z"/>
                <w:del w:id="12660" w:author="Nick.Tolimieri" w:date="2022-09-30T14:57:00Z"/>
                <w:rFonts w:asciiTheme="minorHAnsi" w:eastAsiaTheme="minorHAnsi" w:hAnsiTheme="minorHAnsi" w:cstheme="minorBidi"/>
                <w:sz w:val="22"/>
                <w:szCs w:val="22"/>
                <w:rPrChange w:id="12661" w:author="Nick.Tolimieri [2]" w:date="2022-09-27T15:21:00Z">
                  <w:rPr>
                    <w:ins w:id="12662" w:author="Nick.Tolimieri [2]" w:date="2022-09-27T15:21:00Z"/>
                    <w:del w:id="12663" w:author="Nick.Tolimieri" w:date="2022-09-30T14:57:00Z"/>
                    <w:rFonts w:ascii="Calibri" w:hAnsi="Calibri" w:cs="Calibri"/>
                    <w:color w:val="000000"/>
                    <w:sz w:val="22"/>
                    <w:szCs w:val="22"/>
                  </w:rPr>
                </w:rPrChange>
              </w:rPr>
              <w:pPrChange w:id="12664" w:author="Nick.Tolimieri [2]" w:date="2022-09-27T15:21:00Z">
                <w:pPr>
                  <w:jc w:val="right"/>
                </w:pPr>
              </w:pPrChange>
            </w:pPr>
            <w:ins w:id="12665" w:author="Nick.Tolimieri [2]" w:date="2022-09-27T15:21:00Z">
              <w:del w:id="12666" w:author="Nick.Tolimieri" w:date="2022-09-30T14:57:00Z">
                <w:r w:rsidRPr="007772DD" w:rsidDel="0095582C">
                  <w:rPr>
                    <w:rFonts w:asciiTheme="minorHAnsi" w:eastAsiaTheme="minorHAnsi" w:hAnsiTheme="minorHAnsi" w:cstheme="minorBidi"/>
                    <w:sz w:val="22"/>
                    <w:szCs w:val="22"/>
                    <w:rPrChange w:id="12667" w:author="Nick.Tolimieri [2]" w:date="2022-09-27T15:21:00Z">
                      <w:rPr>
                        <w:rFonts w:ascii="Calibri" w:hAnsi="Calibri" w:cs="Calibri"/>
                        <w:color w:val="000000"/>
                        <w:sz w:val="22"/>
                        <w:szCs w:val="22"/>
                      </w:rPr>
                    </w:rPrChange>
                  </w:rPr>
                  <w:delText>0</w:delText>
                </w:r>
              </w:del>
            </w:ins>
          </w:p>
        </w:tc>
        <w:tc>
          <w:tcPr>
            <w:tcW w:w="960" w:type="dxa"/>
            <w:noWrap/>
            <w:hideMark/>
            <w:tcPrChange w:id="126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69" w:author="Nick.Tolimieri [2]" w:date="2022-09-27T15:21:00Z"/>
                <w:del w:id="12670" w:author="Nick.Tolimieri" w:date="2022-09-30T14:57:00Z"/>
                <w:rFonts w:asciiTheme="minorHAnsi" w:eastAsiaTheme="minorHAnsi" w:hAnsiTheme="minorHAnsi" w:cstheme="minorBidi"/>
                <w:sz w:val="22"/>
                <w:szCs w:val="22"/>
                <w:rPrChange w:id="12671" w:author="Nick.Tolimieri [2]" w:date="2022-09-27T15:21:00Z">
                  <w:rPr>
                    <w:ins w:id="12672" w:author="Nick.Tolimieri [2]" w:date="2022-09-27T15:21:00Z"/>
                    <w:del w:id="12673" w:author="Nick.Tolimieri" w:date="2022-09-30T14:57:00Z"/>
                    <w:rFonts w:ascii="Calibri" w:hAnsi="Calibri" w:cs="Calibri"/>
                    <w:color w:val="000000"/>
                    <w:sz w:val="22"/>
                    <w:szCs w:val="22"/>
                  </w:rPr>
                </w:rPrChange>
              </w:rPr>
              <w:pPrChange w:id="12674" w:author="Nick.Tolimieri [2]" w:date="2022-09-27T15:21:00Z">
                <w:pPr>
                  <w:jc w:val="right"/>
                </w:pPr>
              </w:pPrChange>
            </w:pPr>
            <w:ins w:id="12675" w:author="Nick.Tolimieri [2]" w:date="2022-09-27T15:21:00Z">
              <w:del w:id="12676" w:author="Nick.Tolimieri" w:date="2022-09-30T14:57:00Z">
                <w:r w:rsidRPr="007772DD" w:rsidDel="0095582C">
                  <w:rPr>
                    <w:rFonts w:asciiTheme="minorHAnsi" w:eastAsiaTheme="minorHAnsi" w:hAnsiTheme="minorHAnsi" w:cstheme="minorBidi"/>
                    <w:sz w:val="22"/>
                    <w:szCs w:val="22"/>
                    <w:rPrChange w:id="12677" w:author="Nick.Tolimieri [2]" w:date="2022-09-27T15:21:00Z">
                      <w:rPr>
                        <w:rFonts w:ascii="Calibri" w:hAnsi="Calibri" w:cs="Calibri"/>
                        <w:color w:val="000000"/>
                        <w:sz w:val="22"/>
                        <w:szCs w:val="22"/>
                      </w:rPr>
                    </w:rPrChange>
                  </w:rPr>
                  <w:delText>0</w:delText>
                </w:r>
              </w:del>
            </w:ins>
          </w:p>
        </w:tc>
        <w:tc>
          <w:tcPr>
            <w:tcW w:w="960" w:type="dxa"/>
            <w:noWrap/>
            <w:hideMark/>
            <w:tcPrChange w:id="1267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79" w:author="Nick.Tolimieri [2]" w:date="2022-09-27T15:21:00Z"/>
                <w:del w:id="12680" w:author="Nick.Tolimieri" w:date="2022-09-30T14:57:00Z"/>
                <w:rFonts w:asciiTheme="minorHAnsi" w:eastAsiaTheme="minorHAnsi" w:hAnsiTheme="minorHAnsi" w:cstheme="minorBidi"/>
                <w:sz w:val="22"/>
                <w:szCs w:val="22"/>
                <w:rPrChange w:id="12681" w:author="Nick.Tolimieri [2]" w:date="2022-09-27T15:21:00Z">
                  <w:rPr>
                    <w:ins w:id="12682" w:author="Nick.Tolimieri [2]" w:date="2022-09-27T15:21:00Z"/>
                    <w:del w:id="12683" w:author="Nick.Tolimieri" w:date="2022-09-30T14:57:00Z"/>
                    <w:rFonts w:ascii="Calibri" w:hAnsi="Calibri" w:cs="Calibri"/>
                    <w:color w:val="000000"/>
                    <w:sz w:val="22"/>
                    <w:szCs w:val="22"/>
                  </w:rPr>
                </w:rPrChange>
              </w:rPr>
              <w:pPrChange w:id="12684" w:author="Nick.Tolimieri [2]" w:date="2022-09-27T15:21:00Z">
                <w:pPr>
                  <w:jc w:val="right"/>
                </w:pPr>
              </w:pPrChange>
            </w:pPr>
            <w:ins w:id="12685" w:author="Nick.Tolimieri [2]" w:date="2022-09-27T15:21:00Z">
              <w:del w:id="12686" w:author="Nick.Tolimieri" w:date="2022-09-30T14:57:00Z">
                <w:r w:rsidRPr="007772DD" w:rsidDel="0095582C">
                  <w:rPr>
                    <w:rFonts w:asciiTheme="minorHAnsi" w:eastAsiaTheme="minorHAnsi" w:hAnsiTheme="minorHAnsi" w:cstheme="minorBidi"/>
                    <w:sz w:val="22"/>
                    <w:szCs w:val="22"/>
                    <w:rPrChange w:id="12687" w:author="Nick.Tolimieri [2]" w:date="2022-09-27T15:21:00Z">
                      <w:rPr>
                        <w:rFonts w:ascii="Calibri" w:hAnsi="Calibri" w:cs="Calibri"/>
                        <w:color w:val="000000"/>
                        <w:sz w:val="22"/>
                        <w:szCs w:val="22"/>
                      </w:rPr>
                    </w:rPrChange>
                  </w:rPr>
                  <w:delText>0</w:delText>
                </w:r>
              </w:del>
            </w:ins>
          </w:p>
        </w:tc>
        <w:tc>
          <w:tcPr>
            <w:tcW w:w="960" w:type="dxa"/>
            <w:noWrap/>
            <w:hideMark/>
            <w:tcPrChange w:id="126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89" w:author="Nick.Tolimieri [2]" w:date="2022-09-27T15:21:00Z"/>
                <w:del w:id="12690" w:author="Nick.Tolimieri" w:date="2022-09-30T14:57:00Z"/>
                <w:rFonts w:asciiTheme="minorHAnsi" w:eastAsiaTheme="minorHAnsi" w:hAnsiTheme="minorHAnsi" w:cstheme="minorBidi"/>
                <w:sz w:val="22"/>
                <w:szCs w:val="22"/>
                <w:rPrChange w:id="12691" w:author="Nick.Tolimieri [2]" w:date="2022-09-27T15:21:00Z">
                  <w:rPr>
                    <w:ins w:id="12692" w:author="Nick.Tolimieri [2]" w:date="2022-09-27T15:21:00Z"/>
                    <w:del w:id="12693" w:author="Nick.Tolimieri" w:date="2022-09-30T14:57:00Z"/>
                    <w:rFonts w:ascii="Calibri" w:hAnsi="Calibri" w:cs="Calibri"/>
                    <w:color w:val="000000"/>
                    <w:sz w:val="22"/>
                    <w:szCs w:val="22"/>
                  </w:rPr>
                </w:rPrChange>
              </w:rPr>
              <w:pPrChange w:id="12694" w:author="Nick.Tolimieri [2]" w:date="2022-09-27T15:21:00Z">
                <w:pPr>
                  <w:jc w:val="right"/>
                </w:pPr>
              </w:pPrChange>
            </w:pPr>
            <w:ins w:id="12695" w:author="Nick.Tolimieri [2]" w:date="2022-09-27T15:21:00Z">
              <w:del w:id="12696" w:author="Nick.Tolimieri" w:date="2022-09-30T14:57:00Z">
                <w:r w:rsidRPr="007772DD" w:rsidDel="0095582C">
                  <w:rPr>
                    <w:rFonts w:asciiTheme="minorHAnsi" w:eastAsiaTheme="minorHAnsi" w:hAnsiTheme="minorHAnsi" w:cstheme="minorBidi"/>
                    <w:sz w:val="22"/>
                    <w:szCs w:val="22"/>
                    <w:rPrChange w:id="12697" w:author="Nick.Tolimieri [2]" w:date="2022-09-27T15:21:00Z">
                      <w:rPr>
                        <w:rFonts w:ascii="Calibri" w:hAnsi="Calibri" w:cs="Calibri"/>
                        <w:color w:val="000000"/>
                        <w:sz w:val="22"/>
                        <w:szCs w:val="22"/>
                      </w:rPr>
                    </w:rPrChange>
                  </w:rPr>
                  <w:delText>0</w:delText>
                </w:r>
              </w:del>
            </w:ins>
          </w:p>
        </w:tc>
        <w:tc>
          <w:tcPr>
            <w:tcW w:w="960" w:type="dxa"/>
            <w:noWrap/>
            <w:hideMark/>
            <w:tcPrChange w:id="126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699" w:author="Nick.Tolimieri [2]" w:date="2022-09-27T15:21:00Z"/>
                <w:del w:id="12700" w:author="Nick.Tolimieri" w:date="2022-09-30T14:57:00Z"/>
                <w:rFonts w:asciiTheme="minorHAnsi" w:eastAsiaTheme="minorHAnsi" w:hAnsiTheme="minorHAnsi" w:cstheme="minorBidi"/>
                <w:sz w:val="22"/>
                <w:szCs w:val="22"/>
                <w:rPrChange w:id="12701" w:author="Nick.Tolimieri [2]" w:date="2022-09-27T15:21:00Z">
                  <w:rPr>
                    <w:ins w:id="12702" w:author="Nick.Tolimieri [2]" w:date="2022-09-27T15:21:00Z"/>
                    <w:del w:id="12703" w:author="Nick.Tolimieri" w:date="2022-09-30T14:57:00Z"/>
                    <w:rFonts w:ascii="Calibri" w:hAnsi="Calibri" w:cs="Calibri"/>
                    <w:color w:val="000000"/>
                    <w:sz w:val="22"/>
                    <w:szCs w:val="22"/>
                  </w:rPr>
                </w:rPrChange>
              </w:rPr>
              <w:pPrChange w:id="12704" w:author="Nick.Tolimieri [2]" w:date="2022-09-27T15:21:00Z">
                <w:pPr/>
              </w:pPrChange>
            </w:pPr>
            <w:ins w:id="12705" w:author="Nick.Tolimieri [2]" w:date="2022-09-27T15:21:00Z">
              <w:del w:id="12706" w:author="Nick.Tolimieri" w:date="2022-09-30T14:57:00Z">
                <w:r w:rsidRPr="007772DD" w:rsidDel="0095582C">
                  <w:rPr>
                    <w:rFonts w:asciiTheme="minorHAnsi" w:eastAsiaTheme="minorHAnsi" w:hAnsiTheme="minorHAnsi" w:cstheme="minorBidi"/>
                    <w:sz w:val="22"/>
                    <w:szCs w:val="22"/>
                    <w:rPrChange w:id="12707" w:author="Nick.Tolimieri [2]" w:date="2022-09-27T15:21:00Z">
                      <w:rPr>
                        <w:rFonts w:ascii="Calibri" w:hAnsi="Calibri" w:cs="Calibri"/>
                        <w:color w:val="000000"/>
                        <w:sz w:val="22"/>
                        <w:szCs w:val="22"/>
                      </w:rPr>
                    </w:rPrChange>
                  </w:rPr>
                  <w:delText>NA</w:delText>
                </w:r>
              </w:del>
            </w:ins>
          </w:p>
        </w:tc>
        <w:tc>
          <w:tcPr>
            <w:tcW w:w="960" w:type="dxa"/>
            <w:noWrap/>
            <w:hideMark/>
            <w:tcPrChange w:id="127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09" w:author="Nick.Tolimieri [2]" w:date="2022-09-27T15:21:00Z"/>
                <w:del w:id="12710" w:author="Nick.Tolimieri" w:date="2022-09-30T14:57:00Z"/>
                <w:rFonts w:asciiTheme="minorHAnsi" w:eastAsiaTheme="minorHAnsi" w:hAnsiTheme="minorHAnsi" w:cstheme="minorBidi"/>
                <w:sz w:val="22"/>
                <w:szCs w:val="22"/>
                <w:rPrChange w:id="12711" w:author="Nick.Tolimieri [2]" w:date="2022-09-27T15:21:00Z">
                  <w:rPr>
                    <w:ins w:id="12712" w:author="Nick.Tolimieri [2]" w:date="2022-09-27T15:21:00Z"/>
                    <w:del w:id="12713" w:author="Nick.Tolimieri" w:date="2022-09-30T14:57:00Z"/>
                    <w:rFonts w:ascii="Calibri" w:hAnsi="Calibri" w:cs="Calibri"/>
                    <w:color w:val="000000"/>
                    <w:sz w:val="22"/>
                    <w:szCs w:val="22"/>
                  </w:rPr>
                </w:rPrChange>
              </w:rPr>
              <w:pPrChange w:id="12714" w:author="Nick.Tolimieri [2]" w:date="2022-09-27T15:21:00Z">
                <w:pPr/>
              </w:pPrChange>
            </w:pPr>
            <w:ins w:id="12715" w:author="Nick.Tolimieri [2]" w:date="2022-09-27T15:21:00Z">
              <w:del w:id="12716" w:author="Nick.Tolimieri" w:date="2022-09-30T14:57:00Z">
                <w:r w:rsidRPr="007772DD" w:rsidDel="0095582C">
                  <w:rPr>
                    <w:rFonts w:asciiTheme="minorHAnsi" w:eastAsiaTheme="minorHAnsi" w:hAnsiTheme="minorHAnsi" w:cstheme="minorBidi"/>
                    <w:sz w:val="22"/>
                    <w:szCs w:val="22"/>
                    <w:rPrChange w:id="12717" w:author="Nick.Tolimieri [2]" w:date="2022-09-27T15:21:00Z">
                      <w:rPr>
                        <w:rFonts w:ascii="Calibri" w:hAnsi="Calibri" w:cs="Calibri"/>
                        <w:color w:val="000000"/>
                        <w:sz w:val="22"/>
                        <w:szCs w:val="22"/>
                      </w:rPr>
                    </w:rPrChange>
                  </w:rPr>
                  <w:delText>NA</w:delText>
                </w:r>
              </w:del>
            </w:ins>
          </w:p>
        </w:tc>
        <w:tc>
          <w:tcPr>
            <w:tcW w:w="960" w:type="dxa"/>
            <w:noWrap/>
            <w:hideMark/>
            <w:tcPrChange w:id="1271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19" w:author="Nick.Tolimieri [2]" w:date="2022-09-27T15:21:00Z"/>
                <w:del w:id="12720" w:author="Nick.Tolimieri" w:date="2022-09-30T14:57:00Z"/>
                <w:rFonts w:asciiTheme="minorHAnsi" w:eastAsiaTheme="minorHAnsi" w:hAnsiTheme="minorHAnsi" w:cstheme="minorBidi"/>
                <w:sz w:val="22"/>
                <w:szCs w:val="22"/>
                <w:rPrChange w:id="12721" w:author="Nick.Tolimieri [2]" w:date="2022-09-27T15:21:00Z">
                  <w:rPr>
                    <w:ins w:id="12722" w:author="Nick.Tolimieri [2]" w:date="2022-09-27T15:21:00Z"/>
                    <w:del w:id="12723" w:author="Nick.Tolimieri" w:date="2022-09-30T14:57:00Z"/>
                    <w:rFonts w:ascii="Calibri" w:hAnsi="Calibri" w:cs="Calibri"/>
                    <w:color w:val="000000"/>
                    <w:sz w:val="22"/>
                    <w:szCs w:val="22"/>
                  </w:rPr>
                </w:rPrChange>
              </w:rPr>
              <w:pPrChange w:id="12724" w:author="Nick.Tolimieri [2]" w:date="2022-09-27T15:21:00Z">
                <w:pPr/>
              </w:pPrChange>
            </w:pPr>
            <w:ins w:id="12725" w:author="Nick.Tolimieri [2]" w:date="2022-09-27T15:21:00Z">
              <w:del w:id="12726" w:author="Nick.Tolimieri" w:date="2022-09-30T14:57:00Z">
                <w:r w:rsidRPr="007772DD" w:rsidDel="0095582C">
                  <w:rPr>
                    <w:rFonts w:asciiTheme="minorHAnsi" w:eastAsiaTheme="minorHAnsi" w:hAnsiTheme="minorHAnsi" w:cstheme="minorBidi"/>
                    <w:sz w:val="22"/>
                    <w:szCs w:val="22"/>
                    <w:rPrChange w:id="12727" w:author="Nick.Tolimieri [2]" w:date="2022-09-27T15:21:00Z">
                      <w:rPr>
                        <w:rFonts w:ascii="Calibri" w:hAnsi="Calibri" w:cs="Calibri"/>
                        <w:color w:val="000000"/>
                        <w:sz w:val="22"/>
                        <w:szCs w:val="22"/>
                      </w:rPr>
                    </w:rPrChange>
                  </w:rPr>
                  <w:delText>NA</w:delText>
                </w:r>
              </w:del>
            </w:ins>
          </w:p>
        </w:tc>
        <w:tc>
          <w:tcPr>
            <w:tcW w:w="960" w:type="dxa"/>
            <w:noWrap/>
            <w:hideMark/>
            <w:tcPrChange w:id="127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29" w:author="Nick.Tolimieri [2]" w:date="2022-09-27T15:21:00Z"/>
                <w:del w:id="12730" w:author="Nick.Tolimieri" w:date="2022-09-30T14:57:00Z"/>
                <w:rFonts w:asciiTheme="minorHAnsi" w:eastAsiaTheme="minorHAnsi" w:hAnsiTheme="minorHAnsi" w:cstheme="minorBidi"/>
                <w:sz w:val="22"/>
                <w:szCs w:val="22"/>
                <w:rPrChange w:id="12731" w:author="Nick.Tolimieri [2]" w:date="2022-09-27T15:21:00Z">
                  <w:rPr>
                    <w:ins w:id="12732" w:author="Nick.Tolimieri [2]" w:date="2022-09-27T15:21:00Z"/>
                    <w:del w:id="12733" w:author="Nick.Tolimieri" w:date="2022-09-30T14:57:00Z"/>
                    <w:rFonts w:ascii="Calibri" w:hAnsi="Calibri" w:cs="Calibri"/>
                    <w:color w:val="000000"/>
                    <w:sz w:val="22"/>
                    <w:szCs w:val="22"/>
                  </w:rPr>
                </w:rPrChange>
              </w:rPr>
              <w:pPrChange w:id="12734" w:author="Nick.Tolimieri [2]" w:date="2022-09-27T15:21:00Z">
                <w:pPr/>
              </w:pPrChange>
            </w:pPr>
            <w:ins w:id="12735" w:author="Nick.Tolimieri [2]" w:date="2022-09-27T15:21:00Z">
              <w:del w:id="12736" w:author="Nick.Tolimieri" w:date="2022-09-30T14:57:00Z">
                <w:r w:rsidRPr="007772DD" w:rsidDel="0095582C">
                  <w:rPr>
                    <w:rFonts w:asciiTheme="minorHAnsi" w:eastAsiaTheme="minorHAnsi" w:hAnsiTheme="minorHAnsi" w:cstheme="minorBidi"/>
                    <w:sz w:val="22"/>
                    <w:szCs w:val="22"/>
                    <w:rPrChange w:id="12737"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2738" w:author="Nick.Tolimieri [2]" w:date="2022-09-27T15:21:00Z"/>
          <w:del w:id="12739" w:author="Nick.Tolimieri" w:date="2022-09-30T14:57:00Z"/>
          <w:trPrChange w:id="12740" w:author="Nick.Tolimieri [2]" w:date="2022-09-27T15:21:00Z">
            <w:trPr>
              <w:divId w:val="486363627"/>
              <w:trHeight w:val="300"/>
            </w:trPr>
          </w:trPrChange>
        </w:trPr>
        <w:tc>
          <w:tcPr>
            <w:tcW w:w="960" w:type="dxa"/>
            <w:noWrap/>
            <w:hideMark/>
            <w:tcPrChange w:id="127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42" w:author="Nick.Tolimieri [2]" w:date="2022-09-27T15:21:00Z"/>
                <w:del w:id="12743" w:author="Nick.Tolimieri" w:date="2022-09-30T14:57:00Z"/>
                <w:rFonts w:asciiTheme="minorHAnsi" w:eastAsiaTheme="minorHAnsi" w:hAnsiTheme="minorHAnsi" w:cstheme="minorBidi"/>
                <w:sz w:val="22"/>
                <w:szCs w:val="22"/>
                <w:rPrChange w:id="12744" w:author="Nick.Tolimieri [2]" w:date="2022-09-27T15:21:00Z">
                  <w:rPr>
                    <w:ins w:id="12745" w:author="Nick.Tolimieri [2]" w:date="2022-09-27T15:21:00Z"/>
                    <w:del w:id="12746" w:author="Nick.Tolimieri" w:date="2022-09-30T14:57:00Z"/>
                    <w:rFonts w:ascii="Calibri" w:hAnsi="Calibri" w:cs="Calibri"/>
                    <w:color w:val="000000"/>
                    <w:sz w:val="22"/>
                    <w:szCs w:val="22"/>
                  </w:rPr>
                </w:rPrChange>
              </w:rPr>
              <w:pPrChange w:id="12747" w:author="Nick.Tolimieri [2]" w:date="2022-09-27T15:21:00Z">
                <w:pPr/>
              </w:pPrChange>
            </w:pPr>
            <w:ins w:id="12748" w:author="Nick.Tolimieri [2]" w:date="2022-09-27T15:21:00Z">
              <w:del w:id="12749" w:author="Nick.Tolimieri" w:date="2022-09-30T14:57:00Z">
                <w:r w:rsidRPr="007772DD" w:rsidDel="0095582C">
                  <w:rPr>
                    <w:rFonts w:asciiTheme="minorHAnsi" w:eastAsiaTheme="minorHAnsi" w:hAnsiTheme="minorHAnsi" w:cstheme="minorBidi"/>
                    <w:sz w:val="22"/>
                    <w:szCs w:val="22"/>
                    <w:rPrChange w:id="12750" w:author="Nick.Tolimieri [2]" w:date="2022-09-27T15:21:00Z">
                      <w:rPr>
                        <w:rFonts w:ascii="Calibri" w:hAnsi="Calibri" w:cs="Calibri"/>
                        <w:color w:val="000000"/>
                        <w:sz w:val="22"/>
                        <w:szCs w:val="22"/>
                      </w:rPr>
                    </w:rPrChange>
                  </w:rPr>
                  <w:delText>Cape Alava</w:delText>
                </w:r>
              </w:del>
            </w:ins>
          </w:p>
        </w:tc>
        <w:tc>
          <w:tcPr>
            <w:tcW w:w="960" w:type="dxa"/>
            <w:noWrap/>
            <w:hideMark/>
            <w:tcPrChange w:id="127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52" w:author="Nick.Tolimieri [2]" w:date="2022-09-27T15:21:00Z"/>
                <w:del w:id="12753" w:author="Nick.Tolimieri" w:date="2022-09-30T14:57:00Z"/>
                <w:rFonts w:asciiTheme="minorHAnsi" w:eastAsiaTheme="minorHAnsi" w:hAnsiTheme="minorHAnsi" w:cstheme="minorBidi"/>
                <w:sz w:val="22"/>
                <w:szCs w:val="22"/>
                <w:rPrChange w:id="12754" w:author="Nick.Tolimieri [2]" w:date="2022-09-27T15:21:00Z">
                  <w:rPr>
                    <w:ins w:id="12755" w:author="Nick.Tolimieri [2]" w:date="2022-09-27T15:21:00Z"/>
                    <w:del w:id="12756" w:author="Nick.Tolimieri" w:date="2022-09-30T14:57:00Z"/>
                    <w:rFonts w:ascii="Calibri" w:hAnsi="Calibri" w:cs="Calibri"/>
                    <w:color w:val="000000"/>
                    <w:sz w:val="22"/>
                    <w:szCs w:val="22"/>
                  </w:rPr>
                </w:rPrChange>
              </w:rPr>
              <w:pPrChange w:id="12757" w:author="Nick.Tolimieri [2]" w:date="2022-09-27T15:21:00Z">
                <w:pPr>
                  <w:jc w:val="right"/>
                </w:pPr>
              </w:pPrChange>
            </w:pPr>
            <w:ins w:id="12758" w:author="Nick.Tolimieri [2]" w:date="2022-09-27T15:21:00Z">
              <w:del w:id="12759" w:author="Nick.Tolimieri" w:date="2022-09-30T14:57:00Z">
                <w:r w:rsidRPr="007772DD" w:rsidDel="0095582C">
                  <w:rPr>
                    <w:rFonts w:asciiTheme="minorHAnsi" w:eastAsiaTheme="minorHAnsi" w:hAnsiTheme="minorHAnsi" w:cstheme="minorBidi"/>
                    <w:sz w:val="22"/>
                    <w:szCs w:val="22"/>
                    <w:rPrChange w:id="12760" w:author="Nick.Tolimieri [2]" w:date="2022-09-27T15:21:00Z">
                      <w:rPr>
                        <w:rFonts w:ascii="Calibri" w:hAnsi="Calibri" w:cs="Calibri"/>
                        <w:color w:val="000000"/>
                        <w:sz w:val="22"/>
                        <w:szCs w:val="22"/>
                      </w:rPr>
                    </w:rPrChange>
                  </w:rPr>
                  <w:delText>2001</w:delText>
                </w:r>
              </w:del>
            </w:ins>
          </w:p>
        </w:tc>
        <w:tc>
          <w:tcPr>
            <w:tcW w:w="960" w:type="dxa"/>
            <w:noWrap/>
            <w:hideMark/>
            <w:tcPrChange w:id="127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62" w:author="Nick.Tolimieri [2]" w:date="2022-09-27T15:21:00Z"/>
                <w:del w:id="12763" w:author="Nick.Tolimieri" w:date="2022-09-30T14:57:00Z"/>
                <w:rFonts w:asciiTheme="minorHAnsi" w:eastAsiaTheme="minorHAnsi" w:hAnsiTheme="minorHAnsi" w:cstheme="minorBidi"/>
                <w:sz w:val="22"/>
                <w:szCs w:val="22"/>
                <w:rPrChange w:id="12764" w:author="Nick.Tolimieri [2]" w:date="2022-09-27T15:21:00Z">
                  <w:rPr>
                    <w:ins w:id="12765" w:author="Nick.Tolimieri [2]" w:date="2022-09-27T15:21:00Z"/>
                    <w:del w:id="12766" w:author="Nick.Tolimieri" w:date="2022-09-30T14:57:00Z"/>
                    <w:rFonts w:ascii="Calibri" w:hAnsi="Calibri" w:cs="Calibri"/>
                    <w:color w:val="000000"/>
                    <w:sz w:val="22"/>
                    <w:szCs w:val="22"/>
                  </w:rPr>
                </w:rPrChange>
              </w:rPr>
              <w:pPrChange w:id="12767" w:author="Nick.Tolimieri [2]" w:date="2022-09-27T15:21:00Z">
                <w:pPr>
                  <w:jc w:val="right"/>
                </w:pPr>
              </w:pPrChange>
            </w:pPr>
            <w:ins w:id="12768" w:author="Nick.Tolimieri [2]" w:date="2022-09-27T15:21:00Z">
              <w:del w:id="12769" w:author="Nick.Tolimieri" w:date="2022-09-30T14:57:00Z">
                <w:r w:rsidRPr="007772DD" w:rsidDel="0095582C">
                  <w:rPr>
                    <w:rFonts w:asciiTheme="minorHAnsi" w:eastAsiaTheme="minorHAnsi" w:hAnsiTheme="minorHAnsi" w:cstheme="minorBidi"/>
                    <w:sz w:val="22"/>
                    <w:szCs w:val="22"/>
                    <w:rPrChange w:id="12770" w:author="Nick.Tolimieri [2]" w:date="2022-09-27T15:21:00Z">
                      <w:rPr>
                        <w:rFonts w:ascii="Calibri" w:hAnsi="Calibri" w:cs="Calibri"/>
                        <w:color w:val="000000"/>
                        <w:sz w:val="22"/>
                        <w:szCs w:val="22"/>
                      </w:rPr>
                    </w:rPrChange>
                  </w:rPr>
                  <w:delText>0</w:delText>
                </w:r>
              </w:del>
            </w:ins>
          </w:p>
        </w:tc>
        <w:tc>
          <w:tcPr>
            <w:tcW w:w="960" w:type="dxa"/>
            <w:noWrap/>
            <w:hideMark/>
            <w:tcPrChange w:id="127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72" w:author="Nick.Tolimieri [2]" w:date="2022-09-27T15:21:00Z"/>
                <w:del w:id="12773" w:author="Nick.Tolimieri" w:date="2022-09-30T14:57:00Z"/>
                <w:rFonts w:asciiTheme="minorHAnsi" w:eastAsiaTheme="minorHAnsi" w:hAnsiTheme="minorHAnsi" w:cstheme="minorBidi"/>
                <w:sz w:val="22"/>
                <w:szCs w:val="22"/>
                <w:rPrChange w:id="12774" w:author="Nick.Tolimieri [2]" w:date="2022-09-27T15:21:00Z">
                  <w:rPr>
                    <w:ins w:id="12775" w:author="Nick.Tolimieri [2]" w:date="2022-09-27T15:21:00Z"/>
                    <w:del w:id="12776" w:author="Nick.Tolimieri" w:date="2022-09-30T14:57:00Z"/>
                    <w:rFonts w:ascii="Calibri" w:hAnsi="Calibri" w:cs="Calibri"/>
                    <w:color w:val="000000"/>
                    <w:sz w:val="22"/>
                    <w:szCs w:val="22"/>
                  </w:rPr>
                </w:rPrChange>
              </w:rPr>
              <w:pPrChange w:id="12777" w:author="Nick.Tolimieri [2]" w:date="2022-09-27T15:21:00Z">
                <w:pPr>
                  <w:jc w:val="right"/>
                </w:pPr>
              </w:pPrChange>
            </w:pPr>
            <w:ins w:id="12778" w:author="Nick.Tolimieri [2]" w:date="2022-09-27T15:21:00Z">
              <w:del w:id="12779" w:author="Nick.Tolimieri" w:date="2022-09-30T14:57:00Z">
                <w:r w:rsidRPr="007772DD" w:rsidDel="0095582C">
                  <w:rPr>
                    <w:rFonts w:asciiTheme="minorHAnsi" w:eastAsiaTheme="minorHAnsi" w:hAnsiTheme="minorHAnsi" w:cstheme="minorBidi"/>
                    <w:sz w:val="22"/>
                    <w:szCs w:val="22"/>
                    <w:rPrChange w:id="12780" w:author="Nick.Tolimieri [2]" w:date="2022-09-27T15:21:00Z">
                      <w:rPr>
                        <w:rFonts w:ascii="Calibri" w:hAnsi="Calibri" w:cs="Calibri"/>
                        <w:color w:val="000000"/>
                        <w:sz w:val="22"/>
                        <w:szCs w:val="22"/>
                      </w:rPr>
                    </w:rPrChange>
                  </w:rPr>
                  <w:delText>0</w:delText>
                </w:r>
              </w:del>
            </w:ins>
          </w:p>
        </w:tc>
        <w:tc>
          <w:tcPr>
            <w:tcW w:w="960" w:type="dxa"/>
            <w:noWrap/>
            <w:hideMark/>
            <w:tcPrChange w:id="127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82" w:author="Nick.Tolimieri [2]" w:date="2022-09-27T15:21:00Z"/>
                <w:del w:id="12783" w:author="Nick.Tolimieri" w:date="2022-09-30T14:57:00Z"/>
                <w:rFonts w:asciiTheme="minorHAnsi" w:eastAsiaTheme="minorHAnsi" w:hAnsiTheme="minorHAnsi" w:cstheme="minorBidi"/>
                <w:sz w:val="22"/>
                <w:szCs w:val="22"/>
                <w:rPrChange w:id="12784" w:author="Nick.Tolimieri [2]" w:date="2022-09-27T15:21:00Z">
                  <w:rPr>
                    <w:ins w:id="12785" w:author="Nick.Tolimieri [2]" w:date="2022-09-27T15:21:00Z"/>
                    <w:del w:id="12786" w:author="Nick.Tolimieri" w:date="2022-09-30T14:57:00Z"/>
                    <w:rFonts w:ascii="Calibri" w:hAnsi="Calibri" w:cs="Calibri"/>
                    <w:color w:val="000000"/>
                    <w:sz w:val="22"/>
                    <w:szCs w:val="22"/>
                  </w:rPr>
                </w:rPrChange>
              </w:rPr>
              <w:pPrChange w:id="12787" w:author="Nick.Tolimieri [2]" w:date="2022-09-27T15:21:00Z">
                <w:pPr>
                  <w:jc w:val="right"/>
                </w:pPr>
              </w:pPrChange>
            </w:pPr>
            <w:ins w:id="12788" w:author="Nick.Tolimieri [2]" w:date="2022-09-27T15:21:00Z">
              <w:del w:id="12789" w:author="Nick.Tolimieri" w:date="2022-09-30T14:57:00Z">
                <w:r w:rsidRPr="007772DD" w:rsidDel="0095582C">
                  <w:rPr>
                    <w:rFonts w:asciiTheme="minorHAnsi" w:eastAsiaTheme="minorHAnsi" w:hAnsiTheme="minorHAnsi" w:cstheme="minorBidi"/>
                    <w:sz w:val="22"/>
                    <w:szCs w:val="22"/>
                    <w:rPrChange w:id="12790" w:author="Nick.Tolimieri [2]" w:date="2022-09-27T15:21:00Z">
                      <w:rPr>
                        <w:rFonts w:ascii="Calibri" w:hAnsi="Calibri" w:cs="Calibri"/>
                        <w:color w:val="000000"/>
                        <w:sz w:val="22"/>
                        <w:szCs w:val="22"/>
                      </w:rPr>
                    </w:rPrChange>
                  </w:rPr>
                  <w:delText>0</w:delText>
                </w:r>
              </w:del>
            </w:ins>
          </w:p>
        </w:tc>
        <w:tc>
          <w:tcPr>
            <w:tcW w:w="960" w:type="dxa"/>
            <w:noWrap/>
            <w:hideMark/>
            <w:tcPrChange w:id="127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792" w:author="Nick.Tolimieri [2]" w:date="2022-09-27T15:21:00Z"/>
                <w:del w:id="12793" w:author="Nick.Tolimieri" w:date="2022-09-30T14:57:00Z"/>
                <w:rFonts w:asciiTheme="minorHAnsi" w:eastAsiaTheme="minorHAnsi" w:hAnsiTheme="minorHAnsi" w:cstheme="minorBidi"/>
                <w:sz w:val="22"/>
                <w:szCs w:val="22"/>
                <w:rPrChange w:id="12794" w:author="Nick.Tolimieri [2]" w:date="2022-09-27T15:21:00Z">
                  <w:rPr>
                    <w:ins w:id="12795" w:author="Nick.Tolimieri [2]" w:date="2022-09-27T15:21:00Z"/>
                    <w:del w:id="12796" w:author="Nick.Tolimieri" w:date="2022-09-30T14:57:00Z"/>
                    <w:rFonts w:ascii="Calibri" w:hAnsi="Calibri" w:cs="Calibri"/>
                    <w:color w:val="000000"/>
                    <w:sz w:val="22"/>
                    <w:szCs w:val="22"/>
                  </w:rPr>
                </w:rPrChange>
              </w:rPr>
              <w:pPrChange w:id="12797" w:author="Nick.Tolimieri [2]" w:date="2022-09-27T15:21:00Z">
                <w:pPr>
                  <w:jc w:val="right"/>
                </w:pPr>
              </w:pPrChange>
            </w:pPr>
            <w:ins w:id="12798" w:author="Nick.Tolimieri [2]" w:date="2022-09-27T15:21:00Z">
              <w:del w:id="12799" w:author="Nick.Tolimieri" w:date="2022-09-30T14:57:00Z">
                <w:r w:rsidRPr="007772DD" w:rsidDel="0095582C">
                  <w:rPr>
                    <w:rFonts w:asciiTheme="minorHAnsi" w:eastAsiaTheme="minorHAnsi" w:hAnsiTheme="minorHAnsi" w:cstheme="minorBidi"/>
                    <w:sz w:val="22"/>
                    <w:szCs w:val="22"/>
                    <w:rPrChange w:id="12800" w:author="Nick.Tolimieri [2]" w:date="2022-09-27T15:21:00Z">
                      <w:rPr>
                        <w:rFonts w:ascii="Calibri" w:hAnsi="Calibri" w:cs="Calibri"/>
                        <w:color w:val="000000"/>
                        <w:sz w:val="22"/>
                        <w:szCs w:val="22"/>
                      </w:rPr>
                    </w:rPrChange>
                  </w:rPr>
                  <w:delText>0</w:delText>
                </w:r>
              </w:del>
            </w:ins>
          </w:p>
        </w:tc>
        <w:tc>
          <w:tcPr>
            <w:tcW w:w="960" w:type="dxa"/>
            <w:noWrap/>
            <w:hideMark/>
            <w:tcPrChange w:id="128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02" w:author="Nick.Tolimieri [2]" w:date="2022-09-27T15:21:00Z"/>
                <w:del w:id="12803" w:author="Nick.Tolimieri" w:date="2022-09-30T14:57:00Z"/>
                <w:rFonts w:asciiTheme="minorHAnsi" w:eastAsiaTheme="minorHAnsi" w:hAnsiTheme="minorHAnsi" w:cstheme="minorBidi"/>
                <w:sz w:val="22"/>
                <w:szCs w:val="22"/>
                <w:rPrChange w:id="12804" w:author="Nick.Tolimieri [2]" w:date="2022-09-27T15:21:00Z">
                  <w:rPr>
                    <w:ins w:id="12805" w:author="Nick.Tolimieri [2]" w:date="2022-09-27T15:21:00Z"/>
                    <w:del w:id="12806" w:author="Nick.Tolimieri" w:date="2022-09-30T14:57:00Z"/>
                    <w:rFonts w:ascii="Calibri" w:hAnsi="Calibri" w:cs="Calibri"/>
                    <w:color w:val="000000"/>
                    <w:sz w:val="22"/>
                    <w:szCs w:val="22"/>
                  </w:rPr>
                </w:rPrChange>
              </w:rPr>
              <w:pPrChange w:id="12807" w:author="Nick.Tolimieri [2]" w:date="2022-09-27T15:21:00Z">
                <w:pPr/>
              </w:pPrChange>
            </w:pPr>
            <w:ins w:id="12808" w:author="Nick.Tolimieri [2]" w:date="2022-09-27T15:21:00Z">
              <w:del w:id="12809" w:author="Nick.Tolimieri" w:date="2022-09-30T14:57:00Z">
                <w:r w:rsidRPr="007772DD" w:rsidDel="0095582C">
                  <w:rPr>
                    <w:rFonts w:asciiTheme="minorHAnsi" w:eastAsiaTheme="minorHAnsi" w:hAnsiTheme="minorHAnsi" w:cstheme="minorBidi"/>
                    <w:sz w:val="22"/>
                    <w:szCs w:val="22"/>
                    <w:rPrChange w:id="12810" w:author="Nick.Tolimieri [2]" w:date="2022-09-27T15:21:00Z">
                      <w:rPr>
                        <w:rFonts w:ascii="Calibri" w:hAnsi="Calibri" w:cs="Calibri"/>
                        <w:color w:val="000000"/>
                        <w:sz w:val="22"/>
                        <w:szCs w:val="22"/>
                      </w:rPr>
                    </w:rPrChange>
                  </w:rPr>
                  <w:delText>NA</w:delText>
                </w:r>
              </w:del>
            </w:ins>
          </w:p>
        </w:tc>
        <w:tc>
          <w:tcPr>
            <w:tcW w:w="960" w:type="dxa"/>
            <w:noWrap/>
            <w:hideMark/>
            <w:tcPrChange w:id="128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12" w:author="Nick.Tolimieri [2]" w:date="2022-09-27T15:21:00Z"/>
                <w:del w:id="12813" w:author="Nick.Tolimieri" w:date="2022-09-30T14:57:00Z"/>
                <w:rFonts w:asciiTheme="minorHAnsi" w:eastAsiaTheme="minorHAnsi" w:hAnsiTheme="minorHAnsi" w:cstheme="minorBidi"/>
                <w:sz w:val="22"/>
                <w:szCs w:val="22"/>
                <w:rPrChange w:id="12814" w:author="Nick.Tolimieri [2]" w:date="2022-09-27T15:21:00Z">
                  <w:rPr>
                    <w:ins w:id="12815" w:author="Nick.Tolimieri [2]" w:date="2022-09-27T15:21:00Z"/>
                    <w:del w:id="12816" w:author="Nick.Tolimieri" w:date="2022-09-30T14:57:00Z"/>
                    <w:rFonts w:ascii="Calibri" w:hAnsi="Calibri" w:cs="Calibri"/>
                    <w:color w:val="000000"/>
                    <w:sz w:val="22"/>
                    <w:szCs w:val="22"/>
                  </w:rPr>
                </w:rPrChange>
              </w:rPr>
              <w:pPrChange w:id="12817" w:author="Nick.Tolimieri [2]" w:date="2022-09-27T15:21:00Z">
                <w:pPr/>
              </w:pPrChange>
            </w:pPr>
            <w:ins w:id="12818" w:author="Nick.Tolimieri [2]" w:date="2022-09-27T15:21:00Z">
              <w:del w:id="12819" w:author="Nick.Tolimieri" w:date="2022-09-30T14:57:00Z">
                <w:r w:rsidRPr="007772DD" w:rsidDel="0095582C">
                  <w:rPr>
                    <w:rFonts w:asciiTheme="minorHAnsi" w:eastAsiaTheme="minorHAnsi" w:hAnsiTheme="minorHAnsi" w:cstheme="minorBidi"/>
                    <w:sz w:val="22"/>
                    <w:szCs w:val="22"/>
                    <w:rPrChange w:id="12820" w:author="Nick.Tolimieri [2]" w:date="2022-09-27T15:21:00Z">
                      <w:rPr>
                        <w:rFonts w:ascii="Calibri" w:hAnsi="Calibri" w:cs="Calibri"/>
                        <w:color w:val="000000"/>
                        <w:sz w:val="22"/>
                        <w:szCs w:val="22"/>
                      </w:rPr>
                    </w:rPrChange>
                  </w:rPr>
                  <w:delText>NA</w:delText>
                </w:r>
              </w:del>
            </w:ins>
          </w:p>
        </w:tc>
        <w:tc>
          <w:tcPr>
            <w:tcW w:w="960" w:type="dxa"/>
            <w:noWrap/>
            <w:hideMark/>
            <w:tcPrChange w:id="128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22" w:author="Nick.Tolimieri [2]" w:date="2022-09-27T15:21:00Z"/>
                <w:del w:id="12823" w:author="Nick.Tolimieri" w:date="2022-09-30T14:57:00Z"/>
                <w:rFonts w:asciiTheme="minorHAnsi" w:eastAsiaTheme="minorHAnsi" w:hAnsiTheme="minorHAnsi" w:cstheme="minorBidi"/>
                <w:sz w:val="22"/>
                <w:szCs w:val="22"/>
                <w:rPrChange w:id="12824" w:author="Nick.Tolimieri [2]" w:date="2022-09-27T15:21:00Z">
                  <w:rPr>
                    <w:ins w:id="12825" w:author="Nick.Tolimieri [2]" w:date="2022-09-27T15:21:00Z"/>
                    <w:del w:id="12826" w:author="Nick.Tolimieri" w:date="2022-09-30T14:57:00Z"/>
                    <w:rFonts w:ascii="Calibri" w:hAnsi="Calibri" w:cs="Calibri"/>
                    <w:color w:val="000000"/>
                    <w:sz w:val="22"/>
                    <w:szCs w:val="22"/>
                  </w:rPr>
                </w:rPrChange>
              </w:rPr>
              <w:pPrChange w:id="12827" w:author="Nick.Tolimieri [2]" w:date="2022-09-27T15:21:00Z">
                <w:pPr/>
              </w:pPrChange>
            </w:pPr>
            <w:ins w:id="12828" w:author="Nick.Tolimieri [2]" w:date="2022-09-27T15:21:00Z">
              <w:del w:id="12829" w:author="Nick.Tolimieri" w:date="2022-09-30T14:57:00Z">
                <w:r w:rsidRPr="007772DD" w:rsidDel="0095582C">
                  <w:rPr>
                    <w:rFonts w:asciiTheme="minorHAnsi" w:eastAsiaTheme="minorHAnsi" w:hAnsiTheme="minorHAnsi" w:cstheme="minorBidi"/>
                    <w:sz w:val="22"/>
                    <w:szCs w:val="22"/>
                    <w:rPrChange w:id="12830" w:author="Nick.Tolimieri [2]" w:date="2022-09-27T15:21:00Z">
                      <w:rPr>
                        <w:rFonts w:ascii="Calibri" w:hAnsi="Calibri" w:cs="Calibri"/>
                        <w:color w:val="000000"/>
                        <w:sz w:val="22"/>
                        <w:szCs w:val="22"/>
                      </w:rPr>
                    </w:rPrChange>
                  </w:rPr>
                  <w:delText>NA</w:delText>
                </w:r>
              </w:del>
            </w:ins>
          </w:p>
        </w:tc>
        <w:tc>
          <w:tcPr>
            <w:tcW w:w="960" w:type="dxa"/>
            <w:noWrap/>
            <w:hideMark/>
            <w:tcPrChange w:id="128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32" w:author="Nick.Tolimieri [2]" w:date="2022-09-27T15:21:00Z"/>
                <w:del w:id="12833" w:author="Nick.Tolimieri" w:date="2022-09-30T14:57:00Z"/>
                <w:rFonts w:asciiTheme="minorHAnsi" w:eastAsiaTheme="minorHAnsi" w:hAnsiTheme="minorHAnsi" w:cstheme="minorBidi"/>
                <w:sz w:val="22"/>
                <w:szCs w:val="22"/>
                <w:rPrChange w:id="12834" w:author="Nick.Tolimieri [2]" w:date="2022-09-27T15:21:00Z">
                  <w:rPr>
                    <w:ins w:id="12835" w:author="Nick.Tolimieri [2]" w:date="2022-09-27T15:21:00Z"/>
                    <w:del w:id="12836" w:author="Nick.Tolimieri" w:date="2022-09-30T14:57:00Z"/>
                    <w:rFonts w:ascii="Calibri" w:hAnsi="Calibri" w:cs="Calibri"/>
                    <w:color w:val="000000"/>
                    <w:sz w:val="22"/>
                    <w:szCs w:val="22"/>
                  </w:rPr>
                </w:rPrChange>
              </w:rPr>
              <w:pPrChange w:id="12837" w:author="Nick.Tolimieri [2]" w:date="2022-09-27T15:21:00Z">
                <w:pPr/>
              </w:pPrChange>
            </w:pPr>
            <w:ins w:id="12838" w:author="Nick.Tolimieri [2]" w:date="2022-09-27T15:21:00Z">
              <w:del w:id="12839" w:author="Nick.Tolimieri" w:date="2022-09-30T14:57:00Z">
                <w:r w:rsidRPr="007772DD" w:rsidDel="0095582C">
                  <w:rPr>
                    <w:rFonts w:asciiTheme="minorHAnsi" w:eastAsiaTheme="minorHAnsi" w:hAnsiTheme="minorHAnsi" w:cstheme="minorBidi"/>
                    <w:sz w:val="22"/>
                    <w:szCs w:val="22"/>
                    <w:rPrChange w:id="12840"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2841" w:author="Nick.Tolimieri [2]" w:date="2022-09-27T15:21:00Z"/>
          <w:del w:id="12842" w:author="Nick.Tolimieri" w:date="2022-09-30T14:57:00Z"/>
          <w:trPrChange w:id="12843" w:author="Nick.Tolimieri [2]" w:date="2022-09-27T15:21:00Z">
            <w:trPr>
              <w:divId w:val="486363627"/>
              <w:trHeight w:val="300"/>
            </w:trPr>
          </w:trPrChange>
        </w:trPr>
        <w:tc>
          <w:tcPr>
            <w:tcW w:w="960" w:type="dxa"/>
            <w:noWrap/>
            <w:hideMark/>
            <w:tcPrChange w:id="128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45" w:author="Nick.Tolimieri [2]" w:date="2022-09-27T15:21:00Z"/>
                <w:del w:id="12846" w:author="Nick.Tolimieri" w:date="2022-09-30T14:57:00Z"/>
                <w:rFonts w:asciiTheme="minorHAnsi" w:eastAsiaTheme="minorHAnsi" w:hAnsiTheme="minorHAnsi" w:cstheme="minorBidi"/>
                <w:sz w:val="22"/>
                <w:szCs w:val="22"/>
                <w:rPrChange w:id="12847" w:author="Nick.Tolimieri [2]" w:date="2022-09-27T15:21:00Z">
                  <w:rPr>
                    <w:ins w:id="12848" w:author="Nick.Tolimieri [2]" w:date="2022-09-27T15:21:00Z"/>
                    <w:del w:id="12849" w:author="Nick.Tolimieri" w:date="2022-09-30T14:57:00Z"/>
                    <w:rFonts w:ascii="Calibri" w:hAnsi="Calibri" w:cs="Calibri"/>
                    <w:color w:val="000000"/>
                    <w:sz w:val="22"/>
                    <w:szCs w:val="22"/>
                  </w:rPr>
                </w:rPrChange>
              </w:rPr>
              <w:pPrChange w:id="12850" w:author="Nick.Tolimieri [2]" w:date="2022-09-27T15:21:00Z">
                <w:pPr/>
              </w:pPrChange>
            </w:pPr>
            <w:ins w:id="12851" w:author="Nick.Tolimieri [2]" w:date="2022-09-27T15:21:00Z">
              <w:del w:id="12852" w:author="Nick.Tolimieri" w:date="2022-09-30T14:57:00Z">
                <w:r w:rsidRPr="007772DD" w:rsidDel="0095582C">
                  <w:rPr>
                    <w:rFonts w:asciiTheme="minorHAnsi" w:eastAsiaTheme="minorHAnsi" w:hAnsiTheme="minorHAnsi" w:cstheme="minorBidi"/>
                    <w:sz w:val="22"/>
                    <w:szCs w:val="22"/>
                    <w:rPrChange w:id="12853" w:author="Nick.Tolimieri [2]" w:date="2022-09-27T15:21:00Z">
                      <w:rPr>
                        <w:rFonts w:ascii="Calibri" w:hAnsi="Calibri" w:cs="Calibri"/>
                        <w:color w:val="000000"/>
                        <w:sz w:val="22"/>
                        <w:szCs w:val="22"/>
                      </w:rPr>
                    </w:rPrChange>
                  </w:rPr>
                  <w:delText>Cape Alava</w:delText>
                </w:r>
              </w:del>
            </w:ins>
          </w:p>
        </w:tc>
        <w:tc>
          <w:tcPr>
            <w:tcW w:w="960" w:type="dxa"/>
            <w:noWrap/>
            <w:hideMark/>
            <w:tcPrChange w:id="128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55" w:author="Nick.Tolimieri [2]" w:date="2022-09-27T15:21:00Z"/>
                <w:del w:id="12856" w:author="Nick.Tolimieri" w:date="2022-09-30T14:57:00Z"/>
                <w:rFonts w:asciiTheme="minorHAnsi" w:eastAsiaTheme="minorHAnsi" w:hAnsiTheme="minorHAnsi" w:cstheme="minorBidi"/>
                <w:sz w:val="22"/>
                <w:szCs w:val="22"/>
                <w:rPrChange w:id="12857" w:author="Nick.Tolimieri [2]" w:date="2022-09-27T15:21:00Z">
                  <w:rPr>
                    <w:ins w:id="12858" w:author="Nick.Tolimieri [2]" w:date="2022-09-27T15:21:00Z"/>
                    <w:del w:id="12859" w:author="Nick.Tolimieri" w:date="2022-09-30T14:57:00Z"/>
                    <w:rFonts w:ascii="Calibri" w:hAnsi="Calibri" w:cs="Calibri"/>
                    <w:color w:val="000000"/>
                    <w:sz w:val="22"/>
                    <w:szCs w:val="22"/>
                  </w:rPr>
                </w:rPrChange>
              </w:rPr>
              <w:pPrChange w:id="12860" w:author="Nick.Tolimieri [2]" w:date="2022-09-27T15:21:00Z">
                <w:pPr>
                  <w:jc w:val="right"/>
                </w:pPr>
              </w:pPrChange>
            </w:pPr>
            <w:ins w:id="12861" w:author="Nick.Tolimieri [2]" w:date="2022-09-27T15:21:00Z">
              <w:del w:id="12862" w:author="Nick.Tolimieri" w:date="2022-09-30T14:57:00Z">
                <w:r w:rsidRPr="007772DD" w:rsidDel="0095582C">
                  <w:rPr>
                    <w:rFonts w:asciiTheme="minorHAnsi" w:eastAsiaTheme="minorHAnsi" w:hAnsiTheme="minorHAnsi" w:cstheme="minorBidi"/>
                    <w:sz w:val="22"/>
                    <w:szCs w:val="22"/>
                    <w:rPrChange w:id="12863" w:author="Nick.Tolimieri [2]" w:date="2022-09-27T15:21:00Z">
                      <w:rPr>
                        <w:rFonts w:ascii="Calibri" w:hAnsi="Calibri" w:cs="Calibri"/>
                        <w:color w:val="000000"/>
                        <w:sz w:val="22"/>
                        <w:szCs w:val="22"/>
                      </w:rPr>
                    </w:rPrChange>
                  </w:rPr>
                  <w:delText>2002</w:delText>
                </w:r>
              </w:del>
            </w:ins>
          </w:p>
        </w:tc>
        <w:tc>
          <w:tcPr>
            <w:tcW w:w="960" w:type="dxa"/>
            <w:noWrap/>
            <w:hideMark/>
            <w:tcPrChange w:id="128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65" w:author="Nick.Tolimieri [2]" w:date="2022-09-27T15:21:00Z"/>
                <w:del w:id="12866" w:author="Nick.Tolimieri" w:date="2022-09-30T14:57:00Z"/>
                <w:rFonts w:asciiTheme="minorHAnsi" w:eastAsiaTheme="minorHAnsi" w:hAnsiTheme="minorHAnsi" w:cstheme="minorBidi"/>
                <w:sz w:val="22"/>
                <w:szCs w:val="22"/>
                <w:rPrChange w:id="12867" w:author="Nick.Tolimieri [2]" w:date="2022-09-27T15:21:00Z">
                  <w:rPr>
                    <w:ins w:id="12868" w:author="Nick.Tolimieri [2]" w:date="2022-09-27T15:21:00Z"/>
                    <w:del w:id="12869" w:author="Nick.Tolimieri" w:date="2022-09-30T14:57:00Z"/>
                    <w:rFonts w:ascii="Calibri" w:hAnsi="Calibri" w:cs="Calibri"/>
                    <w:color w:val="000000"/>
                    <w:sz w:val="22"/>
                    <w:szCs w:val="22"/>
                  </w:rPr>
                </w:rPrChange>
              </w:rPr>
              <w:pPrChange w:id="12870" w:author="Nick.Tolimieri [2]" w:date="2022-09-27T15:21:00Z">
                <w:pPr>
                  <w:jc w:val="right"/>
                </w:pPr>
              </w:pPrChange>
            </w:pPr>
            <w:ins w:id="12871" w:author="Nick.Tolimieri [2]" w:date="2022-09-27T15:21:00Z">
              <w:del w:id="12872" w:author="Nick.Tolimieri" w:date="2022-09-30T14:57:00Z">
                <w:r w:rsidRPr="007772DD" w:rsidDel="0095582C">
                  <w:rPr>
                    <w:rFonts w:asciiTheme="minorHAnsi" w:eastAsiaTheme="minorHAnsi" w:hAnsiTheme="minorHAnsi" w:cstheme="minorBidi"/>
                    <w:sz w:val="22"/>
                    <w:szCs w:val="22"/>
                    <w:rPrChange w:id="12873" w:author="Nick.Tolimieri [2]" w:date="2022-09-27T15:21:00Z">
                      <w:rPr>
                        <w:rFonts w:ascii="Calibri" w:hAnsi="Calibri" w:cs="Calibri"/>
                        <w:color w:val="000000"/>
                        <w:sz w:val="22"/>
                        <w:szCs w:val="22"/>
                      </w:rPr>
                    </w:rPrChange>
                  </w:rPr>
                  <w:delText>0</w:delText>
                </w:r>
              </w:del>
            </w:ins>
          </w:p>
        </w:tc>
        <w:tc>
          <w:tcPr>
            <w:tcW w:w="960" w:type="dxa"/>
            <w:noWrap/>
            <w:hideMark/>
            <w:tcPrChange w:id="128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75" w:author="Nick.Tolimieri [2]" w:date="2022-09-27T15:21:00Z"/>
                <w:del w:id="12876" w:author="Nick.Tolimieri" w:date="2022-09-30T14:57:00Z"/>
                <w:rFonts w:asciiTheme="minorHAnsi" w:eastAsiaTheme="minorHAnsi" w:hAnsiTheme="minorHAnsi" w:cstheme="minorBidi"/>
                <w:sz w:val="22"/>
                <w:szCs w:val="22"/>
                <w:rPrChange w:id="12877" w:author="Nick.Tolimieri [2]" w:date="2022-09-27T15:21:00Z">
                  <w:rPr>
                    <w:ins w:id="12878" w:author="Nick.Tolimieri [2]" w:date="2022-09-27T15:21:00Z"/>
                    <w:del w:id="12879" w:author="Nick.Tolimieri" w:date="2022-09-30T14:57:00Z"/>
                    <w:rFonts w:ascii="Calibri" w:hAnsi="Calibri" w:cs="Calibri"/>
                    <w:color w:val="000000"/>
                    <w:sz w:val="22"/>
                    <w:szCs w:val="22"/>
                  </w:rPr>
                </w:rPrChange>
              </w:rPr>
              <w:pPrChange w:id="12880" w:author="Nick.Tolimieri [2]" w:date="2022-09-27T15:21:00Z">
                <w:pPr>
                  <w:jc w:val="right"/>
                </w:pPr>
              </w:pPrChange>
            </w:pPr>
            <w:ins w:id="12881" w:author="Nick.Tolimieri [2]" w:date="2022-09-27T15:21:00Z">
              <w:del w:id="12882" w:author="Nick.Tolimieri" w:date="2022-09-30T14:57:00Z">
                <w:r w:rsidRPr="007772DD" w:rsidDel="0095582C">
                  <w:rPr>
                    <w:rFonts w:asciiTheme="minorHAnsi" w:eastAsiaTheme="minorHAnsi" w:hAnsiTheme="minorHAnsi" w:cstheme="minorBidi"/>
                    <w:sz w:val="22"/>
                    <w:szCs w:val="22"/>
                    <w:rPrChange w:id="12883" w:author="Nick.Tolimieri [2]" w:date="2022-09-27T15:21:00Z">
                      <w:rPr>
                        <w:rFonts w:ascii="Calibri" w:hAnsi="Calibri" w:cs="Calibri"/>
                        <w:color w:val="000000"/>
                        <w:sz w:val="22"/>
                        <w:szCs w:val="22"/>
                      </w:rPr>
                    </w:rPrChange>
                  </w:rPr>
                  <w:delText>14</w:delText>
                </w:r>
              </w:del>
            </w:ins>
          </w:p>
        </w:tc>
        <w:tc>
          <w:tcPr>
            <w:tcW w:w="960" w:type="dxa"/>
            <w:noWrap/>
            <w:hideMark/>
            <w:tcPrChange w:id="128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85" w:author="Nick.Tolimieri [2]" w:date="2022-09-27T15:21:00Z"/>
                <w:del w:id="12886" w:author="Nick.Tolimieri" w:date="2022-09-30T14:57:00Z"/>
                <w:rFonts w:asciiTheme="minorHAnsi" w:eastAsiaTheme="minorHAnsi" w:hAnsiTheme="minorHAnsi" w:cstheme="minorBidi"/>
                <w:sz w:val="22"/>
                <w:szCs w:val="22"/>
                <w:rPrChange w:id="12887" w:author="Nick.Tolimieri [2]" w:date="2022-09-27T15:21:00Z">
                  <w:rPr>
                    <w:ins w:id="12888" w:author="Nick.Tolimieri [2]" w:date="2022-09-27T15:21:00Z"/>
                    <w:del w:id="12889" w:author="Nick.Tolimieri" w:date="2022-09-30T14:57:00Z"/>
                    <w:rFonts w:ascii="Calibri" w:hAnsi="Calibri" w:cs="Calibri"/>
                    <w:color w:val="000000"/>
                    <w:sz w:val="22"/>
                    <w:szCs w:val="22"/>
                  </w:rPr>
                </w:rPrChange>
              </w:rPr>
              <w:pPrChange w:id="12890" w:author="Nick.Tolimieri [2]" w:date="2022-09-27T15:21:00Z">
                <w:pPr>
                  <w:jc w:val="right"/>
                </w:pPr>
              </w:pPrChange>
            </w:pPr>
            <w:ins w:id="12891" w:author="Nick.Tolimieri [2]" w:date="2022-09-27T15:21:00Z">
              <w:del w:id="12892" w:author="Nick.Tolimieri" w:date="2022-09-30T14:57:00Z">
                <w:r w:rsidRPr="007772DD" w:rsidDel="0095582C">
                  <w:rPr>
                    <w:rFonts w:asciiTheme="minorHAnsi" w:eastAsiaTheme="minorHAnsi" w:hAnsiTheme="minorHAnsi" w:cstheme="minorBidi"/>
                    <w:sz w:val="22"/>
                    <w:szCs w:val="22"/>
                    <w:rPrChange w:id="12893" w:author="Nick.Tolimieri [2]" w:date="2022-09-27T15:21:00Z">
                      <w:rPr>
                        <w:rFonts w:ascii="Calibri" w:hAnsi="Calibri" w:cs="Calibri"/>
                        <w:color w:val="000000"/>
                        <w:sz w:val="22"/>
                        <w:szCs w:val="22"/>
                      </w:rPr>
                    </w:rPrChange>
                  </w:rPr>
                  <w:delText>1</w:delText>
                </w:r>
              </w:del>
            </w:ins>
          </w:p>
        </w:tc>
        <w:tc>
          <w:tcPr>
            <w:tcW w:w="960" w:type="dxa"/>
            <w:noWrap/>
            <w:hideMark/>
            <w:tcPrChange w:id="128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895" w:author="Nick.Tolimieri [2]" w:date="2022-09-27T15:21:00Z"/>
                <w:del w:id="12896" w:author="Nick.Tolimieri" w:date="2022-09-30T14:57:00Z"/>
                <w:rFonts w:asciiTheme="minorHAnsi" w:eastAsiaTheme="minorHAnsi" w:hAnsiTheme="minorHAnsi" w:cstheme="minorBidi"/>
                <w:sz w:val="22"/>
                <w:szCs w:val="22"/>
                <w:rPrChange w:id="12897" w:author="Nick.Tolimieri [2]" w:date="2022-09-27T15:21:00Z">
                  <w:rPr>
                    <w:ins w:id="12898" w:author="Nick.Tolimieri [2]" w:date="2022-09-27T15:21:00Z"/>
                    <w:del w:id="12899" w:author="Nick.Tolimieri" w:date="2022-09-30T14:57:00Z"/>
                    <w:rFonts w:ascii="Calibri" w:hAnsi="Calibri" w:cs="Calibri"/>
                    <w:color w:val="000000"/>
                    <w:sz w:val="22"/>
                    <w:szCs w:val="22"/>
                  </w:rPr>
                </w:rPrChange>
              </w:rPr>
              <w:pPrChange w:id="12900" w:author="Nick.Tolimieri [2]" w:date="2022-09-27T15:21:00Z">
                <w:pPr>
                  <w:jc w:val="right"/>
                </w:pPr>
              </w:pPrChange>
            </w:pPr>
            <w:ins w:id="12901" w:author="Nick.Tolimieri [2]" w:date="2022-09-27T15:21:00Z">
              <w:del w:id="12902" w:author="Nick.Tolimieri" w:date="2022-09-30T14:57:00Z">
                <w:r w:rsidRPr="007772DD" w:rsidDel="0095582C">
                  <w:rPr>
                    <w:rFonts w:asciiTheme="minorHAnsi" w:eastAsiaTheme="minorHAnsi" w:hAnsiTheme="minorHAnsi" w:cstheme="minorBidi"/>
                    <w:sz w:val="22"/>
                    <w:szCs w:val="22"/>
                    <w:rPrChange w:id="12903" w:author="Nick.Tolimieri [2]" w:date="2022-09-27T15:21:00Z">
                      <w:rPr>
                        <w:rFonts w:ascii="Calibri" w:hAnsi="Calibri" w:cs="Calibri"/>
                        <w:color w:val="000000"/>
                        <w:sz w:val="22"/>
                        <w:szCs w:val="22"/>
                      </w:rPr>
                    </w:rPrChange>
                  </w:rPr>
                  <w:delText>19</w:delText>
                </w:r>
              </w:del>
            </w:ins>
          </w:p>
        </w:tc>
        <w:tc>
          <w:tcPr>
            <w:tcW w:w="960" w:type="dxa"/>
            <w:noWrap/>
            <w:hideMark/>
            <w:tcPrChange w:id="129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05" w:author="Nick.Tolimieri [2]" w:date="2022-09-27T15:21:00Z"/>
                <w:del w:id="12906" w:author="Nick.Tolimieri" w:date="2022-09-30T14:57:00Z"/>
                <w:rFonts w:asciiTheme="minorHAnsi" w:eastAsiaTheme="minorHAnsi" w:hAnsiTheme="minorHAnsi" w:cstheme="minorBidi"/>
                <w:sz w:val="22"/>
                <w:szCs w:val="22"/>
                <w:rPrChange w:id="12907" w:author="Nick.Tolimieri [2]" w:date="2022-09-27T15:21:00Z">
                  <w:rPr>
                    <w:ins w:id="12908" w:author="Nick.Tolimieri [2]" w:date="2022-09-27T15:21:00Z"/>
                    <w:del w:id="12909" w:author="Nick.Tolimieri" w:date="2022-09-30T14:57:00Z"/>
                    <w:rFonts w:ascii="Calibri" w:hAnsi="Calibri" w:cs="Calibri"/>
                    <w:color w:val="000000"/>
                    <w:sz w:val="22"/>
                    <w:szCs w:val="22"/>
                  </w:rPr>
                </w:rPrChange>
              </w:rPr>
              <w:pPrChange w:id="12910" w:author="Nick.Tolimieri [2]" w:date="2022-09-27T15:21:00Z">
                <w:pPr>
                  <w:jc w:val="right"/>
                </w:pPr>
              </w:pPrChange>
            </w:pPr>
            <w:ins w:id="12911" w:author="Nick.Tolimieri [2]" w:date="2022-09-27T15:21:00Z">
              <w:del w:id="12912" w:author="Nick.Tolimieri" w:date="2022-09-30T14:57:00Z">
                <w:r w:rsidRPr="007772DD" w:rsidDel="0095582C">
                  <w:rPr>
                    <w:rFonts w:asciiTheme="minorHAnsi" w:eastAsiaTheme="minorHAnsi" w:hAnsiTheme="minorHAnsi" w:cstheme="minorBidi"/>
                    <w:sz w:val="22"/>
                    <w:szCs w:val="22"/>
                    <w:rPrChange w:id="12913" w:author="Nick.Tolimieri [2]" w:date="2022-09-27T15:21:00Z">
                      <w:rPr>
                        <w:rFonts w:ascii="Calibri" w:hAnsi="Calibri" w:cs="Calibri"/>
                        <w:color w:val="000000"/>
                        <w:sz w:val="22"/>
                        <w:szCs w:val="22"/>
                      </w:rPr>
                    </w:rPrChange>
                  </w:rPr>
                  <w:delText>19</w:delText>
                </w:r>
              </w:del>
            </w:ins>
          </w:p>
        </w:tc>
        <w:tc>
          <w:tcPr>
            <w:tcW w:w="960" w:type="dxa"/>
            <w:noWrap/>
            <w:hideMark/>
            <w:tcPrChange w:id="129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15" w:author="Nick.Tolimieri [2]" w:date="2022-09-27T15:21:00Z"/>
                <w:del w:id="12916" w:author="Nick.Tolimieri" w:date="2022-09-30T14:57:00Z"/>
                <w:rFonts w:asciiTheme="minorHAnsi" w:eastAsiaTheme="minorHAnsi" w:hAnsiTheme="minorHAnsi" w:cstheme="minorBidi"/>
                <w:sz w:val="22"/>
                <w:szCs w:val="22"/>
                <w:rPrChange w:id="12917" w:author="Nick.Tolimieri [2]" w:date="2022-09-27T15:21:00Z">
                  <w:rPr>
                    <w:ins w:id="12918" w:author="Nick.Tolimieri [2]" w:date="2022-09-27T15:21:00Z"/>
                    <w:del w:id="12919" w:author="Nick.Tolimieri" w:date="2022-09-30T14:57:00Z"/>
                    <w:rFonts w:ascii="Calibri" w:hAnsi="Calibri" w:cs="Calibri"/>
                    <w:color w:val="000000"/>
                    <w:sz w:val="22"/>
                    <w:szCs w:val="22"/>
                  </w:rPr>
                </w:rPrChange>
              </w:rPr>
              <w:pPrChange w:id="12920" w:author="Nick.Tolimieri [2]" w:date="2022-09-27T15:21:00Z">
                <w:pPr>
                  <w:jc w:val="right"/>
                </w:pPr>
              </w:pPrChange>
            </w:pPr>
            <w:ins w:id="12921" w:author="Nick.Tolimieri [2]" w:date="2022-09-27T15:21:00Z">
              <w:del w:id="12922" w:author="Nick.Tolimieri" w:date="2022-09-30T14:57:00Z">
                <w:r w:rsidRPr="007772DD" w:rsidDel="0095582C">
                  <w:rPr>
                    <w:rFonts w:asciiTheme="minorHAnsi" w:eastAsiaTheme="minorHAnsi" w:hAnsiTheme="minorHAnsi" w:cstheme="minorBidi"/>
                    <w:sz w:val="22"/>
                    <w:szCs w:val="22"/>
                    <w:rPrChange w:id="12923" w:author="Nick.Tolimieri [2]" w:date="2022-09-27T15:21:00Z">
                      <w:rPr>
                        <w:rFonts w:ascii="Calibri" w:hAnsi="Calibri" w:cs="Calibri"/>
                        <w:color w:val="000000"/>
                        <w:sz w:val="22"/>
                        <w:szCs w:val="22"/>
                      </w:rPr>
                    </w:rPrChange>
                  </w:rPr>
                  <w:delText>19</w:delText>
                </w:r>
              </w:del>
            </w:ins>
          </w:p>
        </w:tc>
        <w:tc>
          <w:tcPr>
            <w:tcW w:w="960" w:type="dxa"/>
            <w:noWrap/>
            <w:hideMark/>
            <w:tcPrChange w:id="129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25" w:author="Nick.Tolimieri [2]" w:date="2022-09-27T15:21:00Z"/>
                <w:del w:id="12926" w:author="Nick.Tolimieri" w:date="2022-09-30T14:57:00Z"/>
                <w:rFonts w:asciiTheme="minorHAnsi" w:eastAsiaTheme="minorHAnsi" w:hAnsiTheme="minorHAnsi" w:cstheme="minorBidi"/>
                <w:sz w:val="22"/>
                <w:szCs w:val="22"/>
                <w:rPrChange w:id="12927" w:author="Nick.Tolimieri [2]" w:date="2022-09-27T15:21:00Z">
                  <w:rPr>
                    <w:ins w:id="12928" w:author="Nick.Tolimieri [2]" w:date="2022-09-27T15:21:00Z"/>
                    <w:del w:id="12929" w:author="Nick.Tolimieri" w:date="2022-09-30T14:57:00Z"/>
                    <w:rFonts w:ascii="Calibri" w:hAnsi="Calibri" w:cs="Calibri"/>
                    <w:color w:val="000000"/>
                    <w:sz w:val="22"/>
                    <w:szCs w:val="22"/>
                  </w:rPr>
                </w:rPrChange>
              </w:rPr>
              <w:pPrChange w:id="12930" w:author="Nick.Tolimieri [2]" w:date="2022-09-27T15:21:00Z">
                <w:pPr>
                  <w:jc w:val="right"/>
                </w:pPr>
              </w:pPrChange>
            </w:pPr>
            <w:ins w:id="12931" w:author="Nick.Tolimieri [2]" w:date="2022-09-27T15:21:00Z">
              <w:del w:id="12932" w:author="Nick.Tolimieri" w:date="2022-09-30T14:57:00Z">
                <w:r w:rsidRPr="007772DD" w:rsidDel="0095582C">
                  <w:rPr>
                    <w:rFonts w:asciiTheme="minorHAnsi" w:eastAsiaTheme="minorHAnsi" w:hAnsiTheme="minorHAnsi" w:cstheme="minorBidi"/>
                    <w:sz w:val="22"/>
                    <w:szCs w:val="22"/>
                    <w:rPrChange w:id="12933" w:author="Nick.Tolimieri [2]" w:date="2022-09-27T15:21:00Z">
                      <w:rPr>
                        <w:rFonts w:ascii="Calibri" w:hAnsi="Calibri" w:cs="Calibri"/>
                        <w:color w:val="000000"/>
                        <w:sz w:val="22"/>
                        <w:szCs w:val="22"/>
                      </w:rPr>
                    </w:rPrChange>
                  </w:rPr>
                  <w:delText>1.54</w:delText>
                </w:r>
              </w:del>
            </w:ins>
          </w:p>
        </w:tc>
        <w:tc>
          <w:tcPr>
            <w:tcW w:w="960" w:type="dxa"/>
            <w:noWrap/>
            <w:hideMark/>
            <w:tcPrChange w:id="129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35" w:author="Nick.Tolimieri [2]" w:date="2022-09-27T15:21:00Z"/>
                <w:del w:id="12936" w:author="Nick.Tolimieri" w:date="2022-09-30T14:57:00Z"/>
                <w:rFonts w:asciiTheme="minorHAnsi" w:eastAsiaTheme="minorHAnsi" w:hAnsiTheme="minorHAnsi" w:cstheme="minorBidi"/>
                <w:sz w:val="22"/>
                <w:szCs w:val="22"/>
                <w:rPrChange w:id="12937" w:author="Nick.Tolimieri [2]" w:date="2022-09-27T15:21:00Z">
                  <w:rPr>
                    <w:ins w:id="12938" w:author="Nick.Tolimieri [2]" w:date="2022-09-27T15:21:00Z"/>
                    <w:del w:id="12939" w:author="Nick.Tolimieri" w:date="2022-09-30T14:57:00Z"/>
                    <w:rFonts w:ascii="Calibri" w:hAnsi="Calibri" w:cs="Calibri"/>
                    <w:color w:val="000000"/>
                    <w:sz w:val="22"/>
                    <w:szCs w:val="22"/>
                  </w:rPr>
                </w:rPrChange>
              </w:rPr>
              <w:pPrChange w:id="12940" w:author="Nick.Tolimieri [2]" w:date="2022-09-27T15:21:00Z">
                <w:pPr>
                  <w:jc w:val="right"/>
                </w:pPr>
              </w:pPrChange>
            </w:pPr>
            <w:ins w:id="12941" w:author="Nick.Tolimieri [2]" w:date="2022-09-27T15:21:00Z">
              <w:del w:id="12942" w:author="Nick.Tolimieri" w:date="2022-09-30T14:57:00Z">
                <w:r w:rsidRPr="007772DD" w:rsidDel="0095582C">
                  <w:rPr>
                    <w:rFonts w:asciiTheme="minorHAnsi" w:eastAsiaTheme="minorHAnsi" w:hAnsiTheme="minorHAnsi" w:cstheme="minorBidi"/>
                    <w:sz w:val="22"/>
                    <w:szCs w:val="22"/>
                    <w:rPrChange w:id="12943" w:author="Nick.Tolimieri [2]" w:date="2022-09-27T15:21:00Z">
                      <w:rPr>
                        <w:rFonts w:ascii="Calibri" w:hAnsi="Calibri" w:cs="Calibri"/>
                        <w:color w:val="000000"/>
                        <w:sz w:val="22"/>
                        <w:szCs w:val="22"/>
                      </w:rPr>
                    </w:rPrChange>
                  </w:rPr>
                  <w:delText>0.23</w:delText>
                </w:r>
              </w:del>
            </w:ins>
          </w:p>
        </w:tc>
      </w:tr>
      <w:tr w:rsidR="007772DD" w:rsidRPr="007772DD" w:rsidDel="0095582C" w:rsidTr="007772DD">
        <w:trPr>
          <w:divId w:val="486363627"/>
          <w:trHeight w:val="300"/>
          <w:ins w:id="12944" w:author="Nick.Tolimieri [2]" w:date="2022-09-27T15:21:00Z"/>
          <w:del w:id="12945" w:author="Nick.Tolimieri" w:date="2022-09-30T14:57:00Z"/>
          <w:trPrChange w:id="12946" w:author="Nick.Tolimieri [2]" w:date="2022-09-27T15:21:00Z">
            <w:trPr>
              <w:divId w:val="486363627"/>
              <w:trHeight w:val="300"/>
            </w:trPr>
          </w:trPrChange>
        </w:trPr>
        <w:tc>
          <w:tcPr>
            <w:tcW w:w="960" w:type="dxa"/>
            <w:noWrap/>
            <w:hideMark/>
            <w:tcPrChange w:id="129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48" w:author="Nick.Tolimieri [2]" w:date="2022-09-27T15:21:00Z"/>
                <w:del w:id="12949" w:author="Nick.Tolimieri" w:date="2022-09-30T14:57:00Z"/>
                <w:rFonts w:asciiTheme="minorHAnsi" w:eastAsiaTheme="minorHAnsi" w:hAnsiTheme="minorHAnsi" w:cstheme="minorBidi"/>
                <w:sz w:val="22"/>
                <w:szCs w:val="22"/>
                <w:rPrChange w:id="12950" w:author="Nick.Tolimieri [2]" w:date="2022-09-27T15:21:00Z">
                  <w:rPr>
                    <w:ins w:id="12951" w:author="Nick.Tolimieri [2]" w:date="2022-09-27T15:21:00Z"/>
                    <w:del w:id="12952" w:author="Nick.Tolimieri" w:date="2022-09-30T14:57:00Z"/>
                    <w:rFonts w:ascii="Calibri" w:hAnsi="Calibri" w:cs="Calibri"/>
                    <w:color w:val="000000"/>
                    <w:sz w:val="22"/>
                    <w:szCs w:val="22"/>
                  </w:rPr>
                </w:rPrChange>
              </w:rPr>
              <w:pPrChange w:id="12953" w:author="Nick.Tolimieri [2]" w:date="2022-09-27T15:21:00Z">
                <w:pPr/>
              </w:pPrChange>
            </w:pPr>
            <w:ins w:id="12954" w:author="Nick.Tolimieri [2]" w:date="2022-09-27T15:21:00Z">
              <w:del w:id="12955" w:author="Nick.Tolimieri" w:date="2022-09-30T14:57:00Z">
                <w:r w:rsidRPr="007772DD" w:rsidDel="0095582C">
                  <w:rPr>
                    <w:rFonts w:asciiTheme="minorHAnsi" w:eastAsiaTheme="minorHAnsi" w:hAnsiTheme="minorHAnsi" w:cstheme="minorBidi"/>
                    <w:sz w:val="22"/>
                    <w:szCs w:val="22"/>
                    <w:rPrChange w:id="12956" w:author="Nick.Tolimieri [2]" w:date="2022-09-27T15:21:00Z">
                      <w:rPr>
                        <w:rFonts w:ascii="Calibri" w:hAnsi="Calibri" w:cs="Calibri"/>
                        <w:color w:val="000000"/>
                        <w:sz w:val="22"/>
                        <w:szCs w:val="22"/>
                      </w:rPr>
                    </w:rPrChange>
                  </w:rPr>
                  <w:delText>Cape Alava</w:delText>
                </w:r>
              </w:del>
            </w:ins>
          </w:p>
        </w:tc>
        <w:tc>
          <w:tcPr>
            <w:tcW w:w="960" w:type="dxa"/>
            <w:noWrap/>
            <w:hideMark/>
            <w:tcPrChange w:id="129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58" w:author="Nick.Tolimieri [2]" w:date="2022-09-27T15:21:00Z"/>
                <w:del w:id="12959" w:author="Nick.Tolimieri" w:date="2022-09-30T14:57:00Z"/>
                <w:rFonts w:asciiTheme="minorHAnsi" w:eastAsiaTheme="minorHAnsi" w:hAnsiTheme="minorHAnsi" w:cstheme="minorBidi"/>
                <w:sz w:val="22"/>
                <w:szCs w:val="22"/>
                <w:rPrChange w:id="12960" w:author="Nick.Tolimieri [2]" w:date="2022-09-27T15:21:00Z">
                  <w:rPr>
                    <w:ins w:id="12961" w:author="Nick.Tolimieri [2]" w:date="2022-09-27T15:21:00Z"/>
                    <w:del w:id="12962" w:author="Nick.Tolimieri" w:date="2022-09-30T14:57:00Z"/>
                    <w:rFonts w:ascii="Calibri" w:hAnsi="Calibri" w:cs="Calibri"/>
                    <w:color w:val="000000"/>
                    <w:sz w:val="22"/>
                    <w:szCs w:val="22"/>
                  </w:rPr>
                </w:rPrChange>
              </w:rPr>
              <w:pPrChange w:id="12963" w:author="Nick.Tolimieri [2]" w:date="2022-09-27T15:21:00Z">
                <w:pPr>
                  <w:jc w:val="right"/>
                </w:pPr>
              </w:pPrChange>
            </w:pPr>
            <w:ins w:id="12964" w:author="Nick.Tolimieri [2]" w:date="2022-09-27T15:21:00Z">
              <w:del w:id="12965" w:author="Nick.Tolimieri" w:date="2022-09-30T14:57:00Z">
                <w:r w:rsidRPr="007772DD" w:rsidDel="0095582C">
                  <w:rPr>
                    <w:rFonts w:asciiTheme="minorHAnsi" w:eastAsiaTheme="minorHAnsi" w:hAnsiTheme="minorHAnsi" w:cstheme="minorBidi"/>
                    <w:sz w:val="22"/>
                    <w:szCs w:val="22"/>
                    <w:rPrChange w:id="12966" w:author="Nick.Tolimieri [2]" w:date="2022-09-27T15:21:00Z">
                      <w:rPr>
                        <w:rFonts w:ascii="Calibri" w:hAnsi="Calibri" w:cs="Calibri"/>
                        <w:color w:val="000000"/>
                        <w:sz w:val="22"/>
                        <w:szCs w:val="22"/>
                      </w:rPr>
                    </w:rPrChange>
                  </w:rPr>
                  <w:delText>2003</w:delText>
                </w:r>
              </w:del>
            </w:ins>
          </w:p>
        </w:tc>
        <w:tc>
          <w:tcPr>
            <w:tcW w:w="960" w:type="dxa"/>
            <w:noWrap/>
            <w:hideMark/>
            <w:tcPrChange w:id="129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68" w:author="Nick.Tolimieri [2]" w:date="2022-09-27T15:21:00Z"/>
                <w:del w:id="12969" w:author="Nick.Tolimieri" w:date="2022-09-30T14:57:00Z"/>
                <w:rFonts w:asciiTheme="minorHAnsi" w:eastAsiaTheme="minorHAnsi" w:hAnsiTheme="minorHAnsi" w:cstheme="minorBidi"/>
                <w:sz w:val="22"/>
                <w:szCs w:val="22"/>
                <w:rPrChange w:id="12970" w:author="Nick.Tolimieri [2]" w:date="2022-09-27T15:21:00Z">
                  <w:rPr>
                    <w:ins w:id="12971" w:author="Nick.Tolimieri [2]" w:date="2022-09-27T15:21:00Z"/>
                    <w:del w:id="12972" w:author="Nick.Tolimieri" w:date="2022-09-30T14:57:00Z"/>
                    <w:rFonts w:ascii="Calibri" w:hAnsi="Calibri" w:cs="Calibri"/>
                    <w:color w:val="000000"/>
                    <w:sz w:val="22"/>
                    <w:szCs w:val="22"/>
                  </w:rPr>
                </w:rPrChange>
              </w:rPr>
              <w:pPrChange w:id="12973" w:author="Nick.Tolimieri [2]" w:date="2022-09-27T15:21:00Z">
                <w:pPr>
                  <w:jc w:val="right"/>
                </w:pPr>
              </w:pPrChange>
            </w:pPr>
            <w:ins w:id="12974" w:author="Nick.Tolimieri [2]" w:date="2022-09-27T15:21:00Z">
              <w:del w:id="12975" w:author="Nick.Tolimieri" w:date="2022-09-30T14:57:00Z">
                <w:r w:rsidRPr="007772DD" w:rsidDel="0095582C">
                  <w:rPr>
                    <w:rFonts w:asciiTheme="minorHAnsi" w:eastAsiaTheme="minorHAnsi" w:hAnsiTheme="minorHAnsi" w:cstheme="minorBidi"/>
                    <w:sz w:val="22"/>
                    <w:szCs w:val="22"/>
                    <w:rPrChange w:id="12976" w:author="Nick.Tolimieri [2]" w:date="2022-09-27T15:21:00Z">
                      <w:rPr>
                        <w:rFonts w:ascii="Calibri" w:hAnsi="Calibri" w:cs="Calibri"/>
                        <w:color w:val="000000"/>
                        <w:sz w:val="22"/>
                        <w:szCs w:val="22"/>
                      </w:rPr>
                    </w:rPrChange>
                  </w:rPr>
                  <w:delText>0</w:delText>
                </w:r>
              </w:del>
            </w:ins>
          </w:p>
        </w:tc>
        <w:tc>
          <w:tcPr>
            <w:tcW w:w="960" w:type="dxa"/>
            <w:noWrap/>
            <w:hideMark/>
            <w:tcPrChange w:id="129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78" w:author="Nick.Tolimieri [2]" w:date="2022-09-27T15:21:00Z"/>
                <w:del w:id="12979" w:author="Nick.Tolimieri" w:date="2022-09-30T14:57:00Z"/>
                <w:rFonts w:asciiTheme="minorHAnsi" w:eastAsiaTheme="minorHAnsi" w:hAnsiTheme="minorHAnsi" w:cstheme="minorBidi"/>
                <w:sz w:val="22"/>
                <w:szCs w:val="22"/>
                <w:rPrChange w:id="12980" w:author="Nick.Tolimieri [2]" w:date="2022-09-27T15:21:00Z">
                  <w:rPr>
                    <w:ins w:id="12981" w:author="Nick.Tolimieri [2]" w:date="2022-09-27T15:21:00Z"/>
                    <w:del w:id="12982" w:author="Nick.Tolimieri" w:date="2022-09-30T14:57:00Z"/>
                    <w:rFonts w:ascii="Calibri" w:hAnsi="Calibri" w:cs="Calibri"/>
                    <w:color w:val="000000"/>
                    <w:sz w:val="22"/>
                    <w:szCs w:val="22"/>
                  </w:rPr>
                </w:rPrChange>
              </w:rPr>
              <w:pPrChange w:id="12983" w:author="Nick.Tolimieri [2]" w:date="2022-09-27T15:21:00Z">
                <w:pPr>
                  <w:jc w:val="right"/>
                </w:pPr>
              </w:pPrChange>
            </w:pPr>
            <w:ins w:id="12984" w:author="Nick.Tolimieri [2]" w:date="2022-09-27T15:21:00Z">
              <w:del w:id="12985" w:author="Nick.Tolimieri" w:date="2022-09-30T14:57:00Z">
                <w:r w:rsidRPr="007772DD" w:rsidDel="0095582C">
                  <w:rPr>
                    <w:rFonts w:asciiTheme="minorHAnsi" w:eastAsiaTheme="minorHAnsi" w:hAnsiTheme="minorHAnsi" w:cstheme="minorBidi"/>
                    <w:sz w:val="22"/>
                    <w:szCs w:val="22"/>
                    <w:rPrChange w:id="12986" w:author="Nick.Tolimieri [2]" w:date="2022-09-27T15:21:00Z">
                      <w:rPr>
                        <w:rFonts w:ascii="Calibri" w:hAnsi="Calibri" w:cs="Calibri"/>
                        <w:color w:val="000000"/>
                        <w:sz w:val="22"/>
                        <w:szCs w:val="22"/>
                      </w:rPr>
                    </w:rPrChange>
                  </w:rPr>
                  <w:delText>29</w:delText>
                </w:r>
              </w:del>
            </w:ins>
          </w:p>
        </w:tc>
        <w:tc>
          <w:tcPr>
            <w:tcW w:w="960" w:type="dxa"/>
            <w:noWrap/>
            <w:hideMark/>
            <w:tcPrChange w:id="129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88" w:author="Nick.Tolimieri [2]" w:date="2022-09-27T15:21:00Z"/>
                <w:del w:id="12989" w:author="Nick.Tolimieri" w:date="2022-09-30T14:57:00Z"/>
                <w:rFonts w:asciiTheme="minorHAnsi" w:eastAsiaTheme="minorHAnsi" w:hAnsiTheme="minorHAnsi" w:cstheme="minorBidi"/>
                <w:sz w:val="22"/>
                <w:szCs w:val="22"/>
                <w:rPrChange w:id="12990" w:author="Nick.Tolimieri [2]" w:date="2022-09-27T15:21:00Z">
                  <w:rPr>
                    <w:ins w:id="12991" w:author="Nick.Tolimieri [2]" w:date="2022-09-27T15:21:00Z"/>
                    <w:del w:id="12992" w:author="Nick.Tolimieri" w:date="2022-09-30T14:57:00Z"/>
                    <w:rFonts w:ascii="Calibri" w:hAnsi="Calibri" w:cs="Calibri"/>
                    <w:color w:val="000000"/>
                    <w:sz w:val="22"/>
                    <w:szCs w:val="22"/>
                  </w:rPr>
                </w:rPrChange>
              </w:rPr>
              <w:pPrChange w:id="12993" w:author="Nick.Tolimieri [2]" w:date="2022-09-27T15:21:00Z">
                <w:pPr>
                  <w:jc w:val="right"/>
                </w:pPr>
              </w:pPrChange>
            </w:pPr>
            <w:ins w:id="12994" w:author="Nick.Tolimieri [2]" w:date="2022-09-27T15:21:00Z">
              <w:del w:id="12995" w:author="Nick.Tolimieri" w:date="2022-09-30T14:57:00Z">
                <w:r w:rsidRPr="007772DD" w:rsidDel="0095582C">
                  <w:rPr>
                    <w:rFonts w:asciiTheme="minorHAnsi" w:eastAsiaTheme="minorHAnsi" w:hAnsiTheme="minorHAnsi" w:cstheme="minorBidi"/>
                    <w:sz w:val="22"/>
                    <w:szCs w:val="22"/>
                    <w:rPrChange w:id="12996" w:author="Nick.Tolimieri [2]" w:date="2022-09-27T15:21:00Z">
                      <w:rPr>
                        <w:rFonts w:ascii="Calibri" w:hAnsi="Calibri" w:cs="Calibri"/>
                        <w:color w:val="000000"/>
                        <w:sz w:val="22"/>
                        <w:szCs w:val="22"/>
                      </w:rPr>
                    </w:rPrChange>
                  </w:rPr>
                  <w:delText>1</w:delText>
                </w:r>
              </w:del>
            </w:ins>
          </w:p>
        </w:tc>
        <w:tc>
          <w:tcPr>
            <w:tcW w:w="960" w:type="dxa"/>
            <w:noWrap/>
            <w:hideMark/>
            <w:tcPrChange w:id="129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2998" w:author="Nick.Tolimieri [2]" w:date="2022-09-27T15:21:00Z"/>
                <w:del w:id="12999" w:author="Nick.Tolimieri" w:date="2022-09-30T14:57:00Z"/>
                <w:rFonts w:asciiTheme="minorHAnsi" w:eastAsiaTheme="minorHAnsi" w:hAnsiTheme="minorHAnsi" w:cstheme="minorBidi"/>
                <w:sz w:val="22"/>
                <w:szCs w:val="22"/>
                <w:rPrChange w:id="13000" w:author="Nick.Tolimieri [2]" w:date="2022-09-27T15:21:00Z">
                  <w:rPr>
                    <w:ins w:id="13001" w:author="Nick.Tolimieri [2]" w:date="2022-09-27T15:21:00Z"/>
                    <w:del w:id="13002" w:author="Nick.Tolimieri" w:date="2022-09-30T14:57:00Z"/>
                    <w:rFonts w:ascii="Calibri" w:hAnsi="Calibri" w:cs="Calibri"/>
                    <w:color w:val="000000"/>
                    <w:sz w:val="22"/>
                    <w:szCs w:val="22"/>
                  </w:rPr>
                </w:rPrChange>
              </w:rPr>
              <w:pPrChange w:id="13003" w:author="Nick.Tolimieri [2]" w:date="2022-09-27T15:21:00Z">
                <w:pPr>
                  <w:jc w:val="right"/>
                </w:pPr>
              </w:pPrChange>
            </w:pPr>
            <w:ins w:id="13004" w:author="Nick.Tolimieri [2]" w:date="2022-09-27T15:21:00Z">
              <w:del w:id="13005" w:author="Nick.Tolimieri" w:date="2022-09-30T14:57:00Z">
                <w:r w:rsidRPr="007772DD" w:rsidDel="0095582C">
                  <w:rPr>
                    <w:rFonts w:asciiTheme="minorHAnsi" w:eastAsiaTheme="minorHAnsi" w:hAnsiTheme="minorHAnsi" w:cstheme="minorBidi"/>
                    <w:sz w:val="22"/>
                    <w:szCs w:val="22"/>
                    <w:rPrChange w:id="13006" w:author="Nick.Tolimieri [2]" w:date="2022-09-27T15:21:00Z">
                      <w:rPr>
                        <w:rFonts w:ascii="Calibri" w:hAnsi="Calibri" w:cs="Calibri"/>
                        <w:color w:val="000000"/>
                        <w:sz w:val="22"/>
                        <w:szCs w:val="22"/>
                      </w:rPr>
                    </w:rPrChange>
                  </w:rPr>
                  <w:delText>10</w:delText>
                </w:r>
              </w:del>
            </w:ins>
          </w:p>
        </w:tc>
        <w:tc>
          <w:tcPr>
            <w:tcW w:w="960" w:type="dxa"/>
            <w:noWrap/>
            <w:hideMark/>
            <w:tcPrChange w:id="130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08" w:author="Nick.Tolimieri [2]" w:date="2022-09-27T15:21:00Z"/>
                <w:del w:id="13009" w:author="Nick.Tolimieri" w:date="2022-09-30T14:57:00Z"/>
                <w:rFonts w:asciiTheme="minorHAnsi" w:eastAsiaTheme="minorHAnsi" w:hAnsiTheme="minorHAnsi" w:cstheme="minorBidi"/>
                <w:sz w:val="22"/>
                <w:szCs w:val="22"/>
                <w:rPrChange w:id="13010" w:author="Nick.Tolimieri [2]" w:date="2022-09-27T15:21:00Z">
                  <w:rPr>
                    <w:ins w:id="13011" w:author="Nick.Tolimieri [2]" w:date="2022-09-27T15:21:00Z"/>
                    <w:del w:id="13012" w:author="Nick.Tolimieri" w:date="2022-09-30T14:57:00Z"/>
                    <w:rFonts w:ascii="Calibri" w:hAnsi="Calibri" w:cs="Calibri"/>
                    <w:color w:val="000000"/>
                    <w:sz w:val="22"/>
                    <w:szCs w:val="22"/>
                  </w:rPr>
                </w:rPrChange>
              </w:rPr>
              <w:pPrChange w:id="13013" w:author="Nick.Tolimieri [2]" w:date="2022-09-27T15:21:00Z">
                <w:pPr>
                  <w:jc w:val="right"/>
                </w:pPr>
              </w:pPrChange>
            </w:pPr>
            <w:ins w:id="13014" w:author="Nick.Tolimieri [2]" w:date="2022-09-27T15:21:00Z">
              <w:del w:id="13015" w:author="Nick.Tolimieri" w:date="2022-09-30T14:57:00Z">
                <w:r w:rsidRPr="007772DD" w:rsidDel="0095582C">
                  <w:rPr>
                    <w:rFonts w:asciiTheme="minorHAnsi" w:eastAsiaTheme="minorHAnsi" w:hAnsiTheme="minorHAnsi" w:cstheme="minorBidi"/>
                    <w:sz w:val="22"/>
                    <w:szCs w:val="22"/>
                    <w:rPrChange w:id="13016" w:author="Nick.Tolimieri [2]" w:date="2022-09-27T15:21:00Z">
                      <w:rPr>
                        <w:rFonts w:ascii="Calibri" w:hAnsi="Calibri" w:cs="Calibri"/>
                        <w:color w:val="000000"/>
                        <w:sz w:val="22"/>
                        <w:szCs w:val="22"/>
                      </w:rPr>
                    </w:rPrChange>
                  </w:rPr>
                  <w:delText>10</w:delText>
                </w:r>
              </w:del>
            </w:ins>
          </w:p>
        </w:tc>
        <w:tc>
          <w:tcPr>
            <w:tcW w:w="960" w:type="dxa"/>
            <w:noWrap/>
            <w:hideMark/>
            <w:tcPrChange w:id="130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18" w:author="Nick.Tolimieri [2]" w:date="2022-09-27T15:21:00Z"/>
                <w:del w:id="13019" w:author="Nick.Tolimieri" w:date="2022-09-30T14:57:00Z"/>
                <w:rFonts w:asciiTheme="minorHAnsi" w:eastAsiaTheme="minorHAnsi" w:hAnsiTheme="minorHAnsi" w:cstheme="minorBidi"/>
                <w:sz w:val="22"/>
                <w:szCs w:val="22"/>
                <w:rPrChange w:id="13020" w:author="Nick.Tolimieri [2]" w:date="2022-09-27T15:21:00Z">
                  <w:rPr>
                    <w:ins w:id="13021" w:author="Nick.Tolimieri [2]" w:date="2022-09-27T15:21:00Z"/>
                    <w:del w:id="13022" w:author="Nick.Tolimieri" w:date="2022-09-30T14:57:00Z"/>
                    <w:rFonts w:ascii="Calibri" w:hAnsi="Calibri" w:cs="Calibri"/>
                    <w:color w:val="000000"/>
                    <w:sz w:val="22"/>
                    <w:szCs w:val="22"/>
                  </w:rPr>
                </w:rPrChange>
              </w:rPr>
              <w:pPrChange w:id="13023" w:author="Nick.Tolimieri [2]" w:date="2022-09-27T15:21:00Z">
                <w:pPr>
                  <w:jc w:val="right"/>
                </w:pPr>
              </w:pPrChange>
            </w:pPr>
            <w:ins w:id="13024" w:author="Nick.Tolimieri [2]" w:date="2022-09-27T15:21:00Z">
              <w:del w:id="13025" w:author="Nick.Tolimieri" w:date="2022-09-30T14:57:00Z">
                <w:r w:rsidRPr="007772DD" w:rsidDel="0095582C">
                  <w:rPr>
                    <w:rFonts w:asciiTheme="minorHAnsi" w:eastAsiaTheme="minorHAnsi" w:hAnsiTheme="minorHAnsi" w:cstheme="minorBidi"/>
                    <w:sz w:val="22"/>
                    <w:szCs w:val="22"/>
                    <w:rPrChange w:id="13026" w:author="Nick.Tolimieri [2]" w:date="2022-09-27T15:21:00Z">
                      <w:rPr>
                        <w:rFonts w:ascii="Calibri" w:hAnsi="Calibri" w:cs="Calibri"/>
                        <w:color w:val="000000"/>
                        <w:sz w:val="22"/>
                        <w:szCs w:val="22"/>
                      </w:rPr>
                    </w:rPrChange>
                  </w:rPr>
                  <w:delText>10</w:delText>
                </w:r>
              </w:del>
            </w:ins>
          </w:p>
        </w:tc>
        <w:tc>
          <w:tcPr>
            <w:tcW w:w="960" w:type="dxa"/>
            <w:noWrap/>
            <w:hideMark/>
            <w:tcPrChange w:id="130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28" w:author="Nick.Tolimieri [2]" w:date="2022-09-27T15:21:00Z"/>
                <w:del w:id="13029" w:author="Nick.Tolimieri" w:date="2022-09-30T14:57:00Z"/>
                <w:rFonts w:asciiTheme="minorHAnsi" w:eastAsiaTheme="minorHAnsi" w:hAnsiTheme="minorHAnsi" w:cstheme="minorBidi"/>
                <w:sz w:val="22"/>
                <w:szCs w:val="22"/>
                <w:rPrChange w:id="13030" w:author="Nick.Tolimieri [2]" w:date="2022-09-27T15:21:00Z">
                  <w:rPr>
                    <w:ins w:id="13031" w:author="Nick.Tolimieri [2]" w:date="2022-09-27T15:21:00Z"/>
                    <w:del w:id="13032" w:author="Nick.Tolimieri" w:date="2022-09-30T14:57:00Z"/>
                    <w:rFonts w:ascii="Calibri" w:hAnsi="Calibri" w:cs="Calibri"/>
                    <w:color w:val="000000"/>
                    <w:sz w:val="22"/>
                    <w:szCs w:val="22"/>
                  </w:rPr>
                </w:rPrChange>
              </w:rPr>
              <w:pPrChange w:id="13033" w:author="Nick.Tolimieri [2]" w:date="2022-09-27T15:21:00Z">
                <w:pPr>
                  <w:jc w:val="right"/>
                </w:pPr>
              </w:pPrChange>
            </w:pPr>
            <w:ins w:id="13034" w:author="Nick.Tolimieri [2]" w:date="2022-09-27T15:21:00Z">
              <w:del w:id="13035" w:author="Nick.Tolimieri" w:date="2022-09-30T14:57:00Z">
                <w:r w:rsidRPr="007772DD" w:rsidDel="0095582C">
                  <w:rPr>
                    <w:rFonts w:asciiTheme="minorHAnsi" w:eastAsiaTheme="minorHAnsi" w:hAnsiTheme="minorHAnsi" w:cstheme="minorBidi"/>
                    <w:sz w:val="22"/>
                    <w:szCs w:val="22"/>
                    <w:rPrChange w:id="13036" w:author="Nick.Tolimieri [2]" w:date="2022-09-27T15:21:00Z">
                      <w:rPr>
                        <w:rFonts w:ascii="Calibri" w:hAnsi="Calibri" w:cs="Calibri"/>
                        <w:color w:val="000000"/>
                        <w:sz w:val="22"/>
                        <w:szCs w:val="22"/>
                      </w:rPr>
                    </w:rPrChange>
                  </w:rPr>
                  <w:delText>1.5</w:delText>
                </w:r>
              </w:del>
            </w:ins>
          </w:p>
        </w:tc>
        <w:tc>
          <w:tcPr>
            <w:tcW w:w="960" w:type="dxa"/>
            <w:noWrap/>
            <w:hideMark/>
            <w:tcPrChange w:id="130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38" w:author="Nick.Tolimieri [2]" w:date="2022-09-27T15:21:00Z"/>
                <w:del w:id="13039" w:author="Nick.Tolimieri" w:date="2022-09-30T14:57:00Z"/>
                <w:rFonts w:asciiTheme="minorHAnsi" w:eastAsiaTheme="minorHAnsi" w:hAnsiTheme="minorHAnsi" w:cstheme="minorBidi"/>
                <w:sz w:val="22"/>
                <w:szCs w:val="22"/>
                <w:rPrChange w:id="13040" w:author="Nick.Tolimieri [2]" w:date="2022-09-27T15:21:00Z">
                  <w:rPr>
                    <w:ins w:id="13041" w:author="Nick.Tolimieri [2]" w:date="2022-09-27T15:21:00Z"/>
                    <w:del w:id="13042" w:author="Nick.Tolimieri" w:date="2022-09-30T14:57:00Z"/>
                    <w:rFonts w:ascii="Calibri" w:hAnsi="Calibri" w:cs="Calibri"/>
                    <w:color w:val="000000"/>
                    <w:sz w:val="22"/>
                    <w:szCs w:val="22"/>
                  </w:rPr>
                </w:rPrChange>
              </w:rPr>
              <w:pPrChange w:id="13043" w:author="Nick.Tolimieri [2]" w:date="2022-09-27T15:21:00Z">
                <w:pPr>
                  <w:jc w:val="right"/>
                </w:pPr>
              </w:pPrChange>
            </w:pPr>
            <w:ins w:id="13044" w:author="Nick.Tolimieri [2]" w:date="2022-09-27T15:21:00Z">
              <w:del w:id="13045" w:author="Nick.Tolimieri" w:date="2022-09-30T14:57:00Z">
                <w:r w:rsidRPr="007772DD" w:rsidDel="0095582C">
                  <w:rPr>
                    <w:rFonts w:asciiTheme="minorHAnsi" w:eastAsiaTheme="minorHAnsi" w:hAnsiTheme="minorHAnsi" w:cstheme="minorBidi"/>
                    <w:sz w:val="22"/>
                    <w:szCs w:val="22"/>
                    <w:rPrChange w:id="13046" w:author="Nick.Tolimieri [2]" w:date="2022-09-27T15:21:00Z">
                      <w:rPr>
                        <w:rFonts w:ascii="Calibri" w:hAnsi="Calibri" w:cs="Calibri"/>
                        <w:color w:val="000000"/>
                        <w:sz w:val="22"/>
                        <w:szCs w:val="22"/>
                      </w:rPr>
                    </w:rPrChange>
                  </w:rPr>
                  <w:delText>0.13</w:delText>
                </w:r>
              </w:del>
            </w:ins>
          </w:p>
        </w:tc>
      </w:tr>
      <w:tr w:rsidR="007772DD" w:rsidRPr="007772DD" w:rsidDel="0095582C" w:rsidTr="007772DD">
        <w:trPr>
          <w:divId w:val="486363627"/>
          <w:trHeight w:val="300"/>
          <w:ins w:id="13047" w:author="Nick.Tolimieri [2]" w:date="2022-09-27T15:21:00Z"/>
          <w:del w:id="13048" w:author="Nick.Tolimieri" w:date="2022-09-30T14:57:00Z"/>
          <w:trPrChange w:id="13049" w:author="Nick.Tolimieri [2]" w:date="2022-09-27T15:21:00Z">
            <w:trPr>
              <w:divId w:val="486363627"/>
              <w:trHeight w:val="300"/>
            </w:trPr>
          </w:trPrChange>
        </w:trPr>
        <w:tc>
          <w:tcPr>
            <w:tcW w:w="960" w:type="dxa"/>
            <w:noWrap/>
            <w:hideMark/>
            <w:tcPrChange w:id="130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51" w:author="Nick.Tolimieri [2]" w:date="2022-09-27T15:21:00Z"/>
                <w:del w:id="13052" w:author="Nick.Tolimieri" w:date="2022-09-30T14:57:00Z"/>
                <w:rFonts w:asciiTheme="minorHAnsi" w:eastAsiaTheme="minorHAnsi" w:hAnsiTheme="minorHAnsi" w:cstheme="minorBidi"/>
                <w:sz w:val="22"/>
                <w:szCs w:val="22"/>
                <w:rPrChange w:id="13053" w:author="Nick.Tolimieri [2]" w:date="2022-09-27T15:21:00Z">
                  <w:rPr>
                    <w:ins w:id="13054" w:author="Nick.Tolimieri [2]" w:date="2022-09-27T15:21:00Z"/>
                    <w:del w:id="13055" w:author="Nick.Tolimieri" w:date="2022-09-30T14:57:00Z"/>
                    <w:rFonts w:ascii="Calibri" w:hAnsi="Calibri" w:cs="Calibri"/>
                    <w:color w:val="000000"/>
                    <w:sz w:val="22"/>
                    <w:szCs w:val="22"/>
                  </w:rPr>
                </w:rPrChange>
              </w:rPr>
              <w:pPrChange w:id="13056" w:author="Nick.Tolimieri [2]" w:date="2022-09-27T15:21:00Z">
                <w:pPr/>
              </w:pPrChange>
            </w:pPr>
            <w:ins w:id="13057" w:author="Nick.Tolimieri [2]" w:date="2022-09-27T15:21:00Z">
              <w:del w:id="13058" w:author="Nick.Tolimieri" w:date="2022-09-30T14:57:00Z">
                <w:r w:rsidRPr="007772DD" w:rsidDel="0095582C">
                  <w:rPr>
                    <w:rFonts w:asciiTheme="minorHAnsi" w:eastAsiaTheme="minorHAnsi" w:hAnsiTheme="minorHAnsi" w:cstheme="minorBidi"/>
                    <w:sz w:val="22"/>
                    <w:szCs w:val="22"/>
                    <w:rPrChange w:id="13059" w:author="Nick.Tolimieri [2]" w:date="2022-09-27T15:21:00Z">
                      <w:rPr>
                        <w:rFonts w:ascii="Calibri" w:hAnsi="Calibri" w:cs="Calibri"/>
                        <w:color w:val="000000"/>
                        <w:sz w:val="22"/>
                        <w:szCs w:val="22"/>
                      </w:rPr>
                    </w:rPrChange>
                  </w:rPr>
                  <w:delText>Cape Alava</w:delText>
                </w:r>
              </w:del>
            </w:ins>
          </w:p>
        </w:tc>
        <w:tc>
          <w:tcPr>
            <w:tcW w:w="960" w:type="dxa"/>
            <w:noWrap/>
            <w:hideMark/>
            <w:tcPrChange w:id="130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61" w:author="Nick.Tolimieri [2]" w:date="2022-09-27T15:21:00Z"/>
                <w:del w:id="13062" w:author="Nick.Tolimieri" w:date="2022-09-30T14:57:00Z"/>
                <w:rFonts w:asciiTheme="minorHAnsi" w:eastAsiaTheme="minorHAnsi" w:hAnsiTheme="minorHAnsi" w:cstheme="minorBidi"/>
                <w:sz w:val="22"/>
                <w:szCs w:val="22"/>
                <w:rPrChange w:id="13063" w:author="Nick.Tolimieri [2]" w:date="2022-09-27T15:21:00Z">
                  <w:rPr>
                    <w:ins w:id="13064" w:author="Nick.Tolimieri [2]" w:date="2022-09-27T15:21:00Z"/>
                    <w:del w:id="13065" w:author="Nick.Tolimieri" w:date="2022-09-30T14:57:00Z"/>
                    <w:rFonts w:ascii="Calibri" w:hAnsi="Calibri" w:cs="Calibri"/>
                    <w:color w:val="000000"/>
                    <w:sz w:val="22"/>
                    <w:szCs w:val="22"/>
                  </w:rPr>
                </w:rPrChange>
              </w:rPr>
              <w:pPrChange w:id="13066" w:author="Nick.Tolimieri [2]" w:date="2022-09-27T15:21:00Z">
                <w:pPr>
                  <w:jc w:val="right"/>
                </w:pPr>
              </w:pPrChange>
            </w:pPr>
            <w:ins w:id="13067" w:author="Nick.Tolimieri [2]" w:date="2022-09-27T15:21:00Z">
              <w:del w:id="13068" w:author="Nick.Tolimieri" w:date="2022-09-30T14:57:00Z">
                <w:r w:rsidRPr="007772DD" w:rsidDel="0095582C">
                  <w:rPr>
                    <w:rFonts w:asciiTheme="minorHAnsi" w:eastAsiaTheme="minorHAnsi" w:hAnsiTheme="minorHAnsi" w:cstheme="minorBidi"/>
                    <w:sz w:val="22"/>
                    <w:szCs w:val="22"/>
                    <w:rPrChange w:id="13069" w:author="Nick.Tolimieri [2]" w:date="2022-09-27T15:21:00Z">
                      <w:rPr>
                        <w:rFonts w:ascii="Calibri" w:hAnsi="Calibri" w:cs="Calibri"/>
                        <w:color w:val="000000"/>
                        <w:sz w:val="22"/>
                        <w:szCs w:val="22"/>
                      </w:rPr>
                    </w:rPrChange>
                  </w:rPr>
                  <w:delText>2004</w:delText>
                </w:r>
              </w:del>
            </w:ins>
          </w:p>
        </w:tc>
        <w:tc>
          <w:tcPr>
            <w:tcW w:w="960" w:type="dxa"/>
            <w:noWrap/>
            <w:hideMark/>
            <w:tcPrChange w:id="130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71" w:author="Nick.Tolimieri [2]" w:date="2022-09-27T15:21:00Z"/>
                <w:del w:id="13072" w:author="Nick.Tolimieri" w:date="2022-09-30T14:57:00Z"/>
                <w:rFonts w:asciiTheme="minorHAnsi" w:eastAsiaTheme="minorHAnsi" w:hAnsiTheme="minorHAnsi" w:cstheme="minorBidi"/>
                <w:sz w:val="22"/>
                <w:szCs w:val="22"/>
                <w:rPrChange w:id="13073" w:author="Nick.Tolimieri [2]" w:date="2022-09-27T15:21:00Z">
                  <w:rPr>
                    <w:ins w:id="13074" w:author="Nick.Tolimieri [2]" w:date="2022-09-27T15:21:00Z"/>
                    <w:del w:id="13075" w:author="Nick.Tolimieri" w:date="2022-09-30T14:57:00Z"/>
                    <w:rFonts w:ascii="Calibri" w:hAnsi="Calibri" w:cs="Calibri"/>
                    <w:color w:val="000000"/>
                    <w:sz w:val="22"/>
                    <w:szCs w:val="22"/>
                  </w:rPr>
                </w:rPrChange>
              </w:rPr>
              <w:pPrChange w:id="13076" w:author="Nick.Tolimieri [2]" w:date="2022-09-27T15:21:00Z">
                <w:pPr>
                  <w:jc w:val="right"/>
                </w:pPr>
              </w:pPrChange>
            </w:pPr>
            <w:ins w:id="13077" w:author="Nick.Tolimieri [2]" w:date="2022-09-27T15:21:00Z">
              <w:del w:id="13078" w:author="Nick.Tolimieri" w:date="2022-09-30T14:57:00Z">
                <w:r w:rsidRPr="007772DD" w:rsidDel="0095582C">
                  <w:rPr>
                    <w:rFonts w:asciiTheme="minorHAnsi" w:eastAsiaTheme="minorHAnsi" w:hAnsiTheme="minorHAnsi" w:cstheme="minorBidi"/>
                    <w:sz w:val="22"/>
                    <w:szCs w:val="22"/>
                    <w:rPrChange w:id="13079" w:author="Nick.Tolimieri [2]" w:date="2022-09-27T15:21:00Z">
                      <w:rPr>
                        <w:rFonts w:ascii="Calibri" w:hAnsi="Calibri" w:cs="Calibri"/>
                        <w:color w:val="000000"/>
                        <w:sz w:val="22"/>
                        <w:szCs w:val="22"/>
                      </w:rPr>
                    </w:rPrChange>
                  </w:rPr>
                  <w:delText>0</w:delText>
                </w:r>
              </w:del>
            </w:ins>
          </w:p>
        </w:tc>
        <w:tc>
          <w:tcPr>
            <w:tcW w:w="960" w:type="dxa"/>
            <w:noWrap/>
            <w:hideMark/>
            <w:tcPrChange w:id="130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81" w:author="Nick.Tolimieri [2]" w:date="2022-09-27T15:21:00Z"/>
                <w:del w:id="13082" w:author="Nick.Tolimieri" w:date="2022-09-30T14:57:00Z"/>
                <w:rFonts w:asciiTheme="minorHAnsi" w:eastAsiaTheme="minorHAnsi" w:hAnsiTheme="minorHAnsi" w:cstheme="minorBidi"/>
                <w:sz w:val="22"/>
                <w:szCs w:val="22"/>
                <w:rPrChange w:id="13083" w:author="Nick.Tolimieri [2]" w:date="2022-09-27T15:21:00Z">
                  <w:rPr>
                    <w:ins w:id="13084" w:author="Nick.Tolimieri [2]" w:date="2022-09-27T15:21:00Z"/>
                    <w:del w:id="13085" w:author="Nick.Tolimieri" w:date="2022-09-30T14:57:00Z"/>
                    <w:rFonts w:ascii="Calibri" w:hAnsi="Calibri" w:cs="Calibri"/>
                    <w:color w:val="000000"/>
                    <w:sz w:val="22"/>
                    <w:szCs w:val="22"/>
                  </w:rPr>
                </w:rPrChange>
              </w:rPr>
              <w:pPrChange w:id="13086" w:author="Nick.Tolimieri [2]" w:date="2022-09-27T15:21:00Z">
                <w:pPr>
                  <w:jc w:val="right"/>
                </w:pPr>
              </w:pPrChange>
            </w:pPr>
            <w:ins w:id="13087" w:author="Nick.Tolimieri [2]" w:date="2022-09-27T15:21:00Z">
              <w:del w:id="13088" w:author="Nick.Tolimieri" w:date="2022-09-30T14:57:00Z">
                <w:r w:rsidRPr="007772DD" w:rsidDel="0095582C">
                  <w:rPr>
                    <w:rFonts w:asciiTheme="minorHAnsi" w:eastAsiaTheme="minorHAnsi" w:hAnsiTheme="minorHAnsi" w:cstheme="minorBidi"/>
                    <w:sz w:val="22"/>
                    <w:szCs w:val="22"/>
                    <w:rPrChange w:id="13089" w:author="Nick.Tolimieri [2]" w:date="2022-09-27T15:21:00Z">
                      <w:rPr>
                        <w:rFonts w:ascii="Calibri" w:hAnsi="Calibri" w:cs="Calibri"/>
                        <w:color w:val="000000"/>
                        <w:sz w:val="22"/>
                        <w:szCs w:val="22"/>
                      </w:rPr>
                    </w:rPrChange>
                  </w:rPr>
                  <w:delText>15</w:delText>
                </w:r>
              </w:del>
            </w:ins>
          </w:p>
        </w:tc>
        <w:tc>
          <w:tcPr>
            <w:tcW w:w="960" w:type="dxa"/>
            <w:noWrap/>
            <w:hideMark/>
            <w:tcPrChange w:id="130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091" w:author="Nick.Tolimieri [2]" w:date="2022-09-27T15:21:00Z"/>
                <w:del w:id="13092" w:author="Nick.Tolimieri" w:date="2022-09-30T14:57:00Z"/>
                <w:rFonts w:asciiTheme="minorHAnsi" w:eastAsiaTheme="minorHAnsi" w:hAnsiTheme="minorHAnsi" w:cstheme="minorBidi"/>
                <w:sz w:val="22"/>
                <w:szCs w:val="22"/>
                <w:rPrChange w:id="13093" w:author="Nick.Tolimieri [2]" w:date="2022-09-27T15:21:00Z">
                  <w:rPr>
                    <w:ins w:id="13094" w:author="Nick.Tolimieri [2]" w:date="2022-09-27T15:21:00Z"/>
                    <w:del w:id="13095" w:author="Nick.Tolimieri" w:date="2022-09-30T14:57:00Z"/>
                    <w:rFonts w:ascii="Calibri" w:hAnsi="Calibri" w:cs="Calibri"/>
                    <w:color w:val="000000"/>
                    <w:sz w:val="22"/>
                    <w:szCs w:val="22"/>
                  </w:rPr>
                </w:rPrChange>
              </w:rPr>
              <w:pPrChange w:id="13096" w:author="Nick.Tolimieri [2]" w:date="2022-09-27T15:21:00Z">
                <w:pPr>
                  <w:jc w:val="right"/>
                </w:pPr>
              </w:pPrChange>
            </w:pPr>
            <w:ins w:id="13097" w:author="Nick.Tolimieri [2]" w:date="2022-09-27T15:21:00Z">
              <w:del w:id="13098" w:author="Nick.Tolimieri" w:date="2022-09-30T14:57:00Z">
                <w:r w:rsidRPr="007772DD" w:rsidDel="0095582C">
                  <w:rPr>
                    <w:rFonts w:asciiTheme="minorHAnsi" w:eastAsiaTheme="minorHAnsi" w:hAnsiTheme="minorHAnsi" w:cstheme="minorBidi"/>
                    <w:sz w:val="22"/>
                    <w:szCs w:val="22"/>
                    <w:rPrChange w:id="13099" w:author="Nick.Tolimieri [2]" w:date="2022-09-27T15:21:00Z">
                      <w:rPr>
                        <w:rFonts w:ascii="Calibri" w:hAnsi="Calibri" w:cs="Calibri"/>
                        <w:color w:val="000000"/>
                        <w:sz w:val="22"/>
                        <w:szCs w:val="22"/>
                      </w:rPr>
                    </w:rPrChange>
                  </w:rPr>
                  <w:delText>1</w:delText>
                </w:r>
              </w:del>
            </w:ins>
          </w:p>
        </w:tc>
        <w:tc>
          <w:tcPr>
            <w:tcW w:w="960" w:type="dxa"/>
            <w:noWrap/>
            <w:hideMark/>
            <w:tcPrChange w:id="131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01" w:author="Nick.Tolimieri [2]" w:date="2022-09-27T15:21:00Z"/>
                <w:del w:id="13102" w:author="Nick.Tolimieri" w:date="2022-09-30T14:57:00Z"/>
                <w:rFonts w:asciiTheme="minorHAnsi" w:eastAsiaTheme="minorHAnsi" w:hAnsiTheme="minorHAnsi" w:cstheme="minorBidi"/>
                <w:sz w:val="22"/>
                <w:szCs w:val="22"/>
                <w:rPrChange w:id="13103" w:author="Nick.Tolimieri [2]" w:date="2022-09-27T15:21:00Z">
                  <w:rPr>
                    <w:ins w:id="13104" w:author="Nick.Tolimieri [2]" w:date="2022-09-27T15:21:00Z"/>
                    <w:del w:id="13105" w:author="Nick.Tolimieri" w:date="2022-09-30T14:57:00Z"/>
                    <w:rFonts w:ascii="Calibri" w:hAnsi="Calibri" w:cs="Calibri"/>
                    <w:color w:val="000000"/>
                    <w:sz w:val="22"/>
                    <w:szCs w:val="22"/>
                  </w:rPr>
                </w:rPrChange>
              </w:rPr>
              <w:pPrChange w:id="13106" w:author="Nick.Tolimieri [2]" w:date="2022-09-27T15:21:00Z">
                <w:pPr>
                  <w:jc w:val="right"/>
                </w:pPr>
              </w:pPrChange>
            </w:pPr>
            <w:ins w:id="13107" w:author="Nick.Tolimieri [2]" w:date="2022-09-27T15:21:00Z">
              <w:del w:id="13108" w:author="Nick.Tolimieri" w:date="2022-09-30T14:57:00Z">
                <w:r w:rsidRPr="007772DD" w:rsidDel="0095582C">
                  <w:rPr>
                    <w:rFonts w:asciiTheme="minorHAnsi" w:eastAsiaTheme="minorHAnsi" w:hAnsiTheme="minorHAnsi" w:cstheme="minorBidi"/>
                    <w:sz w:val="22"/>
                    <w:szCs w:val="22"/>
                    <w:rPrChange w:id="13109" w:author="Nick.Tolimieri [2]" w:date="2022-09-27T15:21:00Z">
                      <w:rPr>
                        <w:rFonts w:ascii="Calibri" w:hAnsi="Calibri" w:cs="Calibri"/>
                        <w:color w:val="000000"/>
                        <w:sz w:val="22"/>
                        <w:szCs w:val="22"/>
                      </w:rPr>
                    </w:rPrChange>
                  </w:rPr>
                  <w:delText>6</w:delText>
                </w:r>
              </w:del>
            </w:ins>
          </w:p>
        </w:tc>
        <w:tc>
          <w:tcPr>
            <w:tcW w:w="960" w:type="dxa"/>
            <w:noWrap/>
            <w:hideMark/>
            <w:tcPrChange w:id="131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11" w:author="Nick.Tolimieri [2]" w:date="2022-09-27T15:21:00Z"/>
                <w:del w:id="13112" w:author="Nick.Tolimieri" w:date="2022-09-30T14:57:00Z"/>
                <w:rFonts w:asciiTheme="minorHAnsi" w:eastAsiaTheme="minorHAnsi" w:hAnsiTheme="minorHAnsi" w:cstheme="minorBidi"/>
                <w:sz w:val="22"/>
                <w:szCs w:val="22"/>
                <w:rPrChange w:id="13113" w:author="Nick.Tolimieri [2]" w:date="2022-09-27T15:21:00Z">
                  <w:rPr>
                    <w:ins w:id="13114" w:author="Nick.Tolimieri [2]" w:date="2022-09-27T15:21:00Z"/>
                    <w:del w:id="13115" w:author="Nick.Tolimieri" w:date="2022-09-30T14:57:00Z"/>
                    <w:rFonts w:ascii="Calibri" w:hAnsi="Calibri" w:cs="Calibri"/>
                    <w:color w:val="000000"/>
                    <w:sz w:val="22"/>
                    <w:szCs w:val="22"/>
                  </w:rPr>
                </w:rPrChange>
              </w:rPr>
              <w:pPrChange w:id="13116" w:author="Nick.Tolimieri [2]" w:date="2022-09-27T15:21:00Z">
                <w:pPr>
                  <w:jc w:val="right"/>
                </w:pPr>
              </w:pPrChange>
            </w:pPr>
            <w:ins w:id="13117" w:author="Nick.Tolimieri [2]" w:date="2022-09-27T15:21:00Z">
              <w:del w:id="13118" w:author="Nick.Tolimieri" w:date="2022-09-30T14:57:00Z">
                <w:r w:rsidRPr="007772DD" w:rsidDel="0095582C">
                  <w:rPr>
                    <w:rFonts w:asciiTheme="minorHAnsi" w:eastAsiaTheme="minorHAnsi" w:hAnsiTheme="minorHAnsi" w:cstheme="minorBidi"/>
                    <w:sz w:val="22"/>
                    <w:szCs w:val="22"/>
                    <w:rPrChange w:id="13119" w:author="Nick.Tolimieri [2]" w:date="2022-09-27T15:21:00Z">
                      <w:rPr>
                        <w:rFonts w:ascii="Calibri" w:hAnsi="Calibri" w:cs="Calibri"/>
                        <w:color w:val="000000"/>
                        <w:sz w:val="22"/>
                        <w:szCs w:val="22"/>
                      </w:rPr>
                    </w:rPrChange>
                  </w:rPr>
                  <w:delText>6</w:delText>
                </w:r>
              </w:del>
            </w:ins>
          </w:p>
        </w:tc>
        <w:tc>
          <w:tcPr>
            <w:tcW w:w="960" w:type="dxa"/>
            <w:noWrap/>
            <w:hideMark/>
            <w:tcPrChange w:id="131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21" w:author="Nick.Tolimieri [2]" w:date="2022-09-27T15:21:00Z"/>
                <w:del w:id="13122" w:author="Nick.Tolimieri" w:date="2022-09-30T14:57:00Z"/>
                <w:rFonts w:asciiTheme="minorHAnsi" w:eastAsiaTheme="minorHAnsi" w:hAnsiTheme="minorHAnsi" w:cstheme="minorBidi"/>
                <w:sz w:val="22"/>
                <w:szCs w:val="22"/>
                <w:rPrChange w:id="13123" w:author="Nick.Tolimieri [2]" w:date="2022-09-27T15:21:00Z">
                  <w:rPr>
                    <w:ins w:id="13124" w:author="Nick.Tolimieri [2]" w:date="2022-09-27T15:21:00Z"/>
                    <w:del w:id="13125" w:author="Nick.Tolimieri" w:date="2022-09-30T14:57:00Z"/>
                    <w:rFonts w:ascii="Calibri" w:hAnsi="Calibri" w:cs="Calibri"/>
                    <w:color w:val="000000"/>
                    <w:sz w:val="22"/>
                    <w:szCs w:val="22"/>
                  </w:rPr>
                </w:rPrChange>
              </w:rPr>
              <w:pPrChange w:id="13126" w:author="Nick.Tolimieri [2]" w:date="2022-09-27T15:21:00Z">
                <w:pPr>
                  <w:jc w:val="right"/>
                </w:pPr>
              </w:pPrChange>
            </w:pPr>
            <w:ins w:id="13127" w:author="Nick.Tolimieri [2]" w:date="2022-09-27T15:21:00Z">
              <w:del w:id="13128" w:author="Nick.Tolimieri" w:date="2022-09-30T14:57:00Z">
                <w:r w:rsidRPr="007772DD" w:rsidDel="0095582C">
                  <w:rPr>
                    <w:rFonts w:asciiTheme="minorHAnsi" w:eastAsiaTheme="minorHAnsi" w:hAnsiTheme="minorHAnsi" w:cstheme="minorBidi"/>
                    <w:sz w:val="22"/>
                    <w:szCs w:val="22"/>
                    <w:rPrChange w:id="13129" w:author="Nick.Tolimieri [2]" w:date="2022-09-27T15:21:00Z">
                      <w:rPr>
                        <w:rFonts w:ascii="Calibri" w:hAnsi="Calibri" w:cs="Calibri"/>
                        <w:color w:val="000000"/>
                        <w:sz w:val="22"/>
                        <w:szCs w:val="22"/>
                      </w:rPr>
                    </w:rPrChange>
                  </w:rPr>
                  <w:delText>6</w:delText>
                </w:r>
              </w:del>
            </w:ins>
          </w:p>
        </w:tc>
        <w:tc>
          <w:tcPr>
            <w:tcW w:w="960" w:type="dxa"/>
            <w:noWrap/>
            <w:hideMark/>
            <w:tcPrChange w:id="131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31" w:author="Nick.Tolimieri [2]" w:date="2022-09-27T15:21:00Z"/>
                <w:del w:id="13132" w:author="Nick.Tolimieri" w:date="2022-09-30T14:57:00Z"/>
                <w:rFonts w:asciiTheme="minorHAnsi" w:eastAsiaTheme="minorHAnsi" w:hAnsiTheme="minorHAnsi" w:cstheme="minorBidi"/>
                <w:sz w:val="22"/>
                <w:szCs w:val="22"/>
                <w:rPrChange w:id="13133" w:author="Nick.Tolimieri [2]" w:date="2022-09-27T15:21:00Z">
                  <w:rPr>
                    <w:ins w:id="13134" w:author="Nick.Tolimieri [2]" w:date="2022-09-27T15:21:00Z"/>
                    <w:del w:id="13135" w:author="Nick.Tolimieri" w:date="2022-09-30T14:57:00Z"/>
                    <w:rFonts w:ascii="Calibri" w:hAnsi="Calibri" w:cs="Calibri"/>
                    <w:color w:val="000000"/>
                    <w:sz w:val="22"/>
                    <w:szCs w:val="22"/>
                  </w:rPr>
                </w:rPrChange>
              </w:rPr>
              <w:pPrChange w:id="13136" w:author="Nick.Tolimieri [2]" w:date="2022-09-27T15:21:00Z">
                <w:pPr>
                  <w:jc w:val="right"/>
                </w:pPr>
              </w:pPrChange>
            </w:pPr>
            <w:ins w:id="13137" w:author="Nick.Tolimieri [2]" w:date="2022-09-27T15:21:00Z">
              <w:del w:id="13138" w:author="Nick.Tolimieri" w:date="2022-09-30T14:57:00Z">
                <w:r w:rsidRPr="007772DD" w:rsidDel="0095582C">
                  <w:rPr>
                    <w:rFonts w:asciiTheme="minorHAnsi" w:eastAsiaTheme="minorHAnsi" w:hAnsiTheme="minorHAnsi" w:cstheme="minorBidi"/>
                    <w:sz w:val="22"/>
                    <w:szCs w:val="22"/>
                    <w:rPrChange w:id="13139" w:author="Nick.Tolimieri [2]" w:date="2022-09-27T15:21:00Z">
                      <w:rPr>
                        <w:rFonts w:ascii="Calibri" w:hAnsi="Calibri" w:cs="Calibri"/>
                        <w:color w:val="000000"/>
                        <w:sz w:val="22"/>
                        <w:szCs w:val="22"/>
                      </w:rPr>
                    </w:rPrChange>
                  </w:rPr>
                  <w:delText>1.49</w:delText>
                </w:r>
              </w:del>
            </w:ins>
          </w:p>
        </w:tc>
        <w:tc>
          <w:tcPr>
            <w:tcW w:w="960" w:type="dxa"/>
            <w:noWrap/>
            <w:hideMark/>
            <w:tcPrChange w:id="131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41" w:author="Nick.Tolimieri [2]" w:date="2022-09-27T15:21:00Z"/>
                <w:del w:id="13142" w:author="Nick.Tolimieri" w:date="2022-09-30T14:57:00Z"/>
                <w:rFonts w:asciiTheme="minorHAnsi" w:eastAsiaTheme="minorHAnsi" w:hAnsiTheme="minorHAnsi" w:cstheme="minorBidi"/>
                <w:sz w:val="22"/>
                <w:szCs w:val="22"/>
                <w:rPrChange w:id="13143" w:author="Nick.Tolimieri [2]" w:date="2022-09-27T15:21:00Z">
                  <w:rPr>
                    <w:ins w:id="13144" w:author="Nick.Tolimieri [2]" w:date="2022-09-27T15:21:00Z"/>
                    <w:del w:id="13145" w:author="Nick.Tolimieri" w:date="2022-09-30T14:57:00Z"/>
                    <w:rFonts w:ascii="Calibri" w:hAnsi="Calibri" w:cs="Calibri"/>
                    <w:color w:val="000000"/>
                    <w:sz w:val="22"/>
                    <w:szCs w:val="22"/>
                  </w:rPr>
                </w:rPrChange>
              </w:rPr>
              <w:pPrChange w:id="13146" w:author="Nick.Tolimieri [2]" w:date="2022-09-27T15:21:00Z">
                <w:pPr>
                  <w:jc w:val="right"/>
                </w:pPr>
              </w:pPrChange>
            </w:pPr>
            <w:ins w:id="13147" w:author="Nick.Tolimieri [2]" w:date="2022-09-27T15:21:00Z">
              <w:del w:id="13148" w:author="Nick.Tolimieri" w:date="2022-09-30T14:57:00Z">
                <w:r w:rsidRPr="007772DD" w:rsidDel="0095582C">
                  <w:rPr>
                    <w:rFonts w:asciiTheme="minorHAnsi" w:eastAsiaTheme="minorHAnsi" w:hAnsiTheme="minorHAnsi" w:cstheme="minorBidi"/>
                    <w:sz w:val="22"/>
                    <w:szCs w:val="22"/>
                    <w:rPrChange w:id="13149" w:author="Nick.Tolimieri [2]" w:date="2022-09-27T15:21:00Z">
                      <w:rPr>
                        <w:rFonts w:ascii="Calibri" w:hAnsi="Calibri" w:cs="Calibri"/>
                        <w:color w:val="000000"/>
                        <w:sz w:val="22"/>
                        <w:szCs w:val="22"/>
                      </w:rPr>
                    </w:rPrChange>
                  </w:rPr>
                  <w:delText>0.08</w:delText>
                </w:r>
              </w:del>
            </w:ins>
          </w:p>
        </w:tc>
      </w:tr>
      <w:tr w:rsidR="007772DD" w:rsidRPr="007772DD" w:rsidDel="0095582C" w:rsidTr="007772DD">
        <w:trPr>
          <w:divId w:val="486363627"/>
          <w:trHeight w:val="300"/>
          <w:ins w:id="13150" w:author="Nick.Tolimieri [2]" w:date="2022-09-27T15:21:00Z"/>
          <w:del w:id="13151" w:author="Nick.Tolimieri" w:date="2022-09-30T14:57:00Z"/>
          <w:trPrChange w:id="13152" w:author="Nick.Tolimieri [2]" w:date="2022-09-27T15:21:00Z">
            <w:trPr>
              <w:divId w:val="486363627"/>
              <w:trHeight w:val="300"/>
            </w:trPr>
          </w:trPrChange>
        </w:trPr>
        <w:tc>
          <w:tcPr>
            <w:tcW w:w="960" w:type="dxa"/>
            <w:noWrap/>
            <w:hideMark/>
            <w:tcPrChange w:id="131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54" w:author="Nick.Tolimieri [2]" w:date="2022-09-27T15:21:00Z"/>
                <w:del w:id="13155" w:author="Nick.Tolimieri" w:date="2022-09-30T14:57:00Z"/>
                <w:rFonts w:asciiTheme="minorHAnsi" w:eastAsiaTheme="minorHAnsi" w:hAnsiTheme="minorHAnsi" w:cstheme="minorBidi"/>
                <w:sz w:val="22"/>
                <w:szCs w:val="22"/>
                <w:rPrChange w:id="13156" w:author="Nick.Tolimieri [2]" w:date="2022-09-27T15:21:00Z">
                  <w:rPr>
                    <w:ins w:id="13157" w:author="Nick.Tolimieri [2]" w:date="2022-09-27T15:21:00Z"/>
                    <w:del w:id="13158" w:author="Nick.Tolimieri" w:date="2022-09-30T14:57:00Z"/>
                    <w:rFonts w:ascii="Calibri" w:hAnsi="Calibri" w:cs="Calibri"/>
                    <w:color w:val="000000"/>
                    <w:sz w:val="22"/>
                    <w:szCs w:val="22"/>
                  </w:rPr>
                </w:rPrChange>
              </w:rPr>
              <w:pPrChange w:id="13159" w:author="Nick.Tolimieri [2]" w:date="2022-09-27T15:21:00Z">
                <w:pPr/>
              </w:pPrChange>
            </w:pPr>
            <w:ins w:id="13160" w:author="Nick.Tolimieri [2]" w:date="2022-09-27T15:21:00Z">
              <w:del w:id="13161" w:author="Nick.Tolimieri" w:date="2022-09-30T14:57:00Z">
                <w:r w:rsidRPr="007772DD" w:rsidDel="0095582C">
                  <w:rPr>
                    <w:rFonts w:asciiTheme="minorHAnsi" w:eastAsiaTheme="minorHAnsi" w:hAnsiTheme="minorHAnsi" w:cstheme="minorBidi"/>
                    <w:sz w:val="22"/>
                    <w:szCs w:val="22"/>
                    <w:rPrChange w:id="13162" w:author="Nick.Tolimieri [2]" w:date="2022-09-27T15:21:00Z">
                      <w:rPr>
                        <w:rFonts w:ascii="Calibri" w:hAnsi="Calibri" w:cs="Calibri"/>
                        <w:color w:val="000000"/>
                        <w:sz w:val="22"/>
                        <w:szCs w:val="22"/>
                      </w:rPr>
                    </w:rPrChange>
                  </w:rPr>
                  <w:delText>Cape Alava</w:delText>
                </w:r>
              </w:del>
            </w:ins>
          </w:p>
        </w:tc>
        <w:tc>
          <w:tcPr>
            <w:tcW w:w="960" w:type="dxa"/>
            <w:noWrap/>
            <w:hideMark/>
            <w:tcPrChange w:id="131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64" w:author="Nick.Tolimieri [2]" w:date="2022-09-27T15:21:00Z"/>
                <w:del w:id="13165" w:author="Nick.Tolimieri" w:date="2022-09-30T14:57:00Z"/>
                <w:rFonts w:asciiTheme="minorHAnsi" w:eastAsiaTheme="minorHAnsi" w:hAnsiTheme="minorHAnsi" w:cstheme="minorBidi"/>
                <w:sz w:val="22"/>
                <w:szCs w:val="22"/>
                <w:rPrChange w:id="13166" w:author="Nick.Tolimieri [2]" w:date="2022-09-27T15:21:00Z">
                  <w:rPr>
                    <w:ins w:id="13167" w:author="Nick.Tolimieri [2]" w:date="2022-09-27T15:21:00Z"/>
                    <w:del w:id="13168" w:author="Nick.Tolimieri" w:date="2022-09-30T14:57:00Z"/>
                    <w:rFonts w:ascii="Calibri" w:hAnsi="Calibri" w:cs="Calibri"/>
                    <w:color w:val="000000"/>
                    <w:sz w:val="22"/>
                    <w:szCs w:val="22"/>
                  </w:rPr>
                </w:rPrChange>
              </w:rPr>
              <w:pPrChange w:id="13169" w:author="Nick.Tolimieri [2]" w:date="2022-09-27T15:21:00Z">
                <w:pPr>
                  <w:jc w:val="right"/>
                </w:pPr>
              </w:pPrChange>
            </w:pPr>
            <w:ins w:id="13170" w:author="Nick.Tolimieri [2]" w:date="2022-09-27T15:21:00Z">
              <w:del w:id="13171" w:author="Nick.Tolimieri" w:date="2022-09-30T14:57:00Z">
                <w:r w:rsidRPr="007772DD" w:rsidDel="0095582C">
                  <w:rPr>
                    <w:rFonts w:asciiTheme="minorHAnsi" w:eastAsiaTheme="minorHAnsi" w:hAnsiTheme="minorHAnsi" w:cstheme="minorBidi"/>
                    <w:sz w:val="22"/>
                    <w:szCs w:val="22"/>
                    <w:rPrChange w:id="13172" w:author="Nick.Tolimieri [2]" w:date="2022-09-27T15:21:00Z">
                      <w:rPr>
                        <w:rFonts w:ascii="Calibri" w:hAnsi="Calibri" w:cs="Calibri"/>
                        <w:color w:val="000000"/>
                        <w:sz w:val="22"/>
                        <w:szCs w:val="22"/>
                      </w:rPr>
                    </w:rPrChange>
                  </w:rPr>
                  <w:delText>2005</w:delText>
                </w:r>
              </w:del>
            </w:ins>
          </w:p>
        </w:tc>
        <w:tc>
          <w:tcPr>
            <w:tcW w:w="960" w:type="dxa"/>
            <w:noWrap/>
            <w:hideMark/>
            <w:tcPrChange w:id="131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74" w:author="Nick.Tolimieri [2]" w:date="2022-09-27T15:21:00Z"/>
                <w:del w:id="13175" w:author="Nick.Tolimieri" w:date="2022-09-30T14:57:00Z"/>
                <w:rFonts w:asciiTheme="minorHAnsi" w:eastAsiaTheme="minorHAnsi" w:hAnsiTheme="minorHAnsi" w:cstheme="minorBidi"/>
                <w:sz w:val="22"/>
                <w:szCs w:val="22"/>
                <w:rPrChange w:id="13176" w:author="Nick.Tolimieri [2]" w:date="2022-09-27T15:21:00Z">
                  <w:rPr>
                    <w:ins w:id="13177" w:author="Nick.Tolimieri [2]" w:date="2022-09-27T15:21:00Z"/>
                    <w:del w:id="13178" w:author="Nick.Tolimieri" w:date="2022-09-30T14:57:00Z"/>
                    <w:rFonts w:ascii="Calibri" w:hAnsi="Calibri" w:cs="Calibri"/>
                    <w:color w:val="000000"/>
                    <w:sz w:val="22"/>
                    <w:szCs w:val="22"/>
                  </w:rPr>
                </w:rPrChange>
              </w:rPr>
              <w:pPrChange w:id="13179" w:author="Nick.Tolimieri [2]" w:date="2022-09-27T15:21:00Z">
                <w:pPr>
                  <w:jc w:val="right"/>
                </w:pPr>
              </w:pPrChange>
            </w:pPr>
            <w:ins w:id="13180" w:author="Nick.Tolimieri [2]" w:date="2022-09-27T15:21:00Z">
              <w:del w:id="13181" w:author="Nick.Tolimieri" w:date="2022-09-30T14:57:00Z">
                <w:r w:rsidRPr="007772DD" w:rsidDel="0095582C">
                  <w:rPr>
                    <w:rFonts w:asciiTheme="minorHAnsi" w:eastAsiaTheme="minorHAnsi" w:hAnsiTheme="minorHAnsi" w:cstheme="minorBidi"/>
                    <w:sz w:val="22"/>
                    <w:szCs w:val="22"/>
                    <w:rPrChange w:id="13182" w:author="Nick.Tolimieri [2]" w:date="2022-09-27T15:21:00Z">
                      <w:rPr>
                        <w:rFonts w:ascii="Calibri" w:hAnsi="Calibri" w:cs="Calibri"/>
                        <w:color w:val="000000"/>
                        <w:sz w:val="22"/>
                        <w:szCs w:val="22"/>
                      </w:rPr>
                    </w:rPrChange>
                  </w:rPr>
                  <w:delText>0</w:delText>
                </w:r>
              </w:del>
            </w:ins>
          </w:p>
        </w:tc>
        <w:tc>
          <w:tcPr>
            <w:tcW w:w="960" w:type="dxa"/>
            <w:noWrap/>
            <w:hideMark/>
            <w:tcPrChange w:id="131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84" w:author="Nick.Tolimieri [2]" w:date="2022-09-27T15:21:00Z"/>
                <w:del w:id="13185" w:author="Nick.Tolimieri" w:date="2022-09-30T14:57:00Z"/>
                <w:rFonts w:asciiTheme="minorHAnsi" w:eastAsiaTheme="minorHAnsi" w:hAnsiTheme="minorHAnsi" w:cstheme="minorBidi"/>
                <w:sz w:val="22"/>
                <w:szCs w:val="22"/>
                <w:rPrChange w:id="13186" w:author="Nick.Tolimieri [2]" w:date="2022-09-27T15:21:00Z">
                  <w:rPr>
                    <w:ins w:id="13187" w:author="Nick.Tolimieri [2]" w:date="2022-09-27T15:21:00Z"/>
                    <w:del w:id="13188" w:author="Nick.Tolimieri" w:date="2022-09-30T14:57:00Z"/>
                    <w:rFonts w:ascii="Calibri" w:hAnsi="Calibri" w:cs="Calibri"/>
                    <w:color w:val="000000"/>
                    <w:sz w:val="22"/>
                    <w:szCs w:val="22"/>
                  </w:rPr>
                </w:rPrChange>
              </w:rPr>
              <w:pPrChange w:id="13189" w:author="Nick.Tolimieri [2]" w:date="2022-09-27T15:21:00Z">
                <w:pPr>
                  <w:jc w:val="right"/>
                </w:pPr>
              </w:pPrChange>
            </w:pPr>
            <w:ins w:id="13190" w:author="Nick.Tolimieri [2]" w:date="2022-09-27T15:21:00Z">
              <w:del w:id="13191" w:author="Nick.Tolimieri" w:date="2022-09-30T14:57:00Z">
                <w:r w:rsidRPr="007772DD" w:rsidDel="0095582C">
                  <w:rPr>
                    <w:rFonts w:asciiTheme="minorHAnsi" w:eastAsiaTheme="minorHAnsi" w:hAnsiTheme="minorHAnsi" w:cstheme="minorBidi"/>
                    <w:sz w:val="22"/>
                    <w:szCs w:val="22"/>
                    <w:rPrChange w:id="13192" w:author="Nick.Tolimieri [2]" w:date="2022-09-27T15:21:00Z">
                      <w:rPr>
                        <w:rFonts w:ascii="Calibri" w:hAnsi="Calibri" w:cs="Calibri"/>
                        <w:color w:val="000000"/>
                        <w:sz w:val="22"/>
                        <w:szCs w:val="22"/>
                      </w:rPr>
                    </w:rPrChange>
                  </w:rPr>
                  <w:delText>28</w:delText>
                </w:r>
              </w:del>
            </w:ins>
          </w:p>
        </w:tc>
        <w:tc>
          <w:tcPr>
            <w:tcW w:w="960" w:type="dxa"/>
            <w:noWrap/>
            <w:hideMark/>
            <w:tcPrChange w:id="131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194" w:author="Nick.Tolimieri [2]" w:date="2022-09-27T15:21:00Z"/>
                <w:del w:id="13195" w:author="Nick.Tolimieri" w:date="2022-09-30T14:57:00Z"/>
                <w:rFonts w:asciiTheme="minorHAnsi" w:eastAsiaTheme="minorHAnsi" w:hAnsiTheme="minorHAnsi" w:cstheme="minorBidi"/>
                <w:sz w:val="22"/>
                <w:szCs w:val="22"/>
                <w:rPrChange w:id="13196" w:author="Nick.Tolimieri [2]" w:date="2022-09-27T15:21:00Z">
                  <w:rPr>
                    <w:ins w:id="13197" w:author="Nick.Tolimieri [2]" w:date="2022-09-27T15:21:00Z"/>
                    <w:del w:id="13198" w:author="Nick.Tolimieri" w:date="2022-09-30T14:57:00Z"/>
                    <w:rFonts w:ascii="Calibri" w:hAnsi="Calibri" w:cs="Calibri"/>
                    <w:color w:val="000000"/>
                    <w:sz w:val="22"/>
                    <w:szCs w:val="22"/>
                  </w:rPr>
                </w:rPrChange>
              </w:rPr>
              <w:pPrChange w:id="13199" w:author="Nick.Tolimieri [2]" w:date="2022-09-27T15:21:00Z">
                <w:pPr>
                  <w:jc w:val="right"/>
                </w:pPr>
              </w:pPrChange>
            </w:pPr>
            <w:ins w:id="13200" w:author="Nick.Tolimieri [2]" w:date="2022-09-27T15:21:00Z">
              <w:del w:id="13201" w:author="Nick.Tolimieri" w:date="2022-09-30T14:57:00Z">
                <w:r w:rsidRPr="007772DD" w:rsidDel="0095582C">
                  <w:rPr>
                    <w:rFonts w:asciiTheme="minorHAnsi" w:eastAsiaTheme="minorHAnsi" w:hAnsiTheme="minorHAnsi" w:cstheme="minorBidi"/>
                    <w:sz w:val="22"/>
                    <w:szCs w:val="22"/>
                    <w:rPrChange w:id="13202" w:author="Nick.Tolimieri [2]" w:date="2022-09-27T15:21:00Z">
                      <w:rPr>
                        <w:rFonts w:ascii="Calibri" w:hAnsi="Calibri" w:cs="Calibri"/>
                        <w:color w:val="000000"/>
                        <w:sz w:val="22"/>
                        <w:szCs w:val="22"/>
                      </w:rPr>
                    </w:rPrChange>
                  </w:rPr>
                  <w:delText>1</w:delText>
                </w:r>
              </w:del>
            </w:ins>
          </w:p>
        </w:tc>
        <w:tc>
          <w:tcPr>
            <w:tcW w:w="960" w:type="dxa"/>
            <w:noWrap/>
            <w:hideMark/>
            <w:tcPrChange w:id="132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04" w:author="Nick.Tolimieri [2]" w:date="2022-09-27T15:21:00Z"/>
                <w:del w:id="13205" w:author="Nick.Tolimieri" w:date="2022-09-30T14:57:00Z"/>
                <w:rFonts w:asciiTheme="minorHAnsi" w:eastAsiaTheme="minorHAnsi" w:hAnsiTheme="minorHAnsi" w:cstheme="minorBidi"/>
                <w:sz w:val="22"/>
                <w:szCs w:val="22"/>
                <w:rPrChange w:id="13206" w:author="Nick.Tolimieri [2]" w:date="2022-09-27T15:21:00Z">
                  <w:rPr>
                    <w:ins w:id="13207" w:author="Nick.Tolimieri [2]" w:date="2022-09-27T15:21:00Z"/>
                    <w:del w:id="13208" w:author="Nick.Tolimieri" w:date="2022-09-30T14:57:00Z"/>
                    <w:rFonts w:ascii="Calibri" w:hAnsi="Calibri" w:cs="Calibri"/>
                    <w:color w:val="000000"/>
                    <w:sz w:val="22"/>
                    <w:szCs w:val="22"/>
                  </w:rPr>
                </w:rPrChange>
              </w:rPr>
              <w:pPrChange w:id="13209" w:author="Nick.Tolimieri [2]" w:date="2022-09-27T15:21:00Z">
                <w:pPr>
                  <w:jc w:val="right"/>
                </w:pPr>
              </w:pPrChange>
            </w:pPr>
            <w:ins w:id="13210" w:author="Nick.Tolimieri [2]" w:date="2022-09-27T15:21:00Z">
              <w:del w:id="13211" w:author="Nick.Tolimieri" w:date="2022-09-30T14:57:00Z">
                <w:r w:rsidRPr="007772DD" w:rsidDel="0095582C">
                  <w:rPr>
                    <w:rFonts w:asciiTheme="minorHAnsi" w:eastAsiaTheme="minorHAnsi" w:hAnsiTheme="minorHAnsi" w:cstheme="minorBidi"/>
                    <w:sz w:val="22"/>
                    <w:szCs w:val="22"/>
                    <w:rPrChange w:id="13212" w:author="Nick.Tolimieri [2]" w:date="2022-09-27T15:21:00Z">
                      <w:rPr>
                        <w:rFonts w:ascii="Calibri" w:hAnsi="Calibri" w:cs="Calibri"/>
                        <w:color w:val="000000"/>
                        <w:sz w:val="22"/>
                        <w:szCs w:val="22"/>
                      </w:rPr>
                    </w:rPrChange>
                  </w:rPr>
                  <w:delText>7</w:delText>
                </w:r>
              </w:del>
            </w:ins>
          </w:p>
        </w:tc>
        <w:tc>
          <w:tcPr>
            <w:tcW w:w="960" w:type="dxa"/>
            <w:noWrap/>
            <w:hideMark/>
            <w:tcPrChange w:id="132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14" w:author="Nick.Tolimieri [2]" w:date="2022-09-27T15:21:00Z"/>
                <w:del w:id="13215" w:author="Nick.Tolimieri" w:date="2022-09-30T14:57:00Z"/>
                <w:rFonts w:asciiTheme="minorHAnsi" w:eastAsiaTheme="minorHAnsi" w:hAnsiTheme="minorHAnsi" w:cstheme="minorBidi"/>
                <w:sz w:val="22"/>
                <w:szCs w:val="22"/>
                <w:rPrChange w:id="13216" w:author="Nick.Tolimieri [2]" w:date="2022-09-27T15:21:00Z">
                  <w:rPr>
                    <w:ins w:id="13217" w:author="Nick.Tolimieri [2]" w:date="2022-09-27T15:21:00Z"/>
                    <w:del w:id="13218" w:author="Nick.Tolimieri" w:date="2022-09-30T14:57:00Z"/>
                    <w:rFonts w:ascii="Calibri" w:hAnsi="Calibri" w:cs="Calibri"/>
                    <w:color w:val="000000"/>
                    <w:sz w:val="22"/>
                    <w:szCs w:val="22"/>
                  </w:rPr>
                </w:rPrChange>
              </w:rPr>
              <w:pPrChange w:id="13219" w:author="Nick.Tolimieri [2]" w:date="2022-09-27T15:21:00Z">
                <w:pPr>
                  <w:jc w:val="right"/>
                </w:pPr>
              </w:pPrChange>
            </w:pPr>
            <w:ins w:id="13220" w:author="Nick.Tolimieri [2]" w:date="2022-09-27T15:21:00Z">
              <w:del w:id="13221" w:author="Nick.Tolimieri" w:date="2022-09-30T14:57:00Z">
                <w:r w:rsidRPr="007772DD" w:rsidDel="0095582C">
                  <w:rPr>
                    <w:rFonts w:asciiTheme="minorHAnsi" w:eastAsiaTheme="minorHAnsi" w:hAnsiTheme="minorHAnsi" w:cstheme="minorBidi"/>
                    <w:sz w:val="22"/>
                    <w:szCs w:val="22"/>
                    <w:rPrChange w:id="13222" w:author="Nick.Tolimieri [2]" w:date="2022-09-27T15:21:00Z">
                      <w:rPr>
                        <w:rFonts w:ascii="Calibri" w:hAnsi="Calibri" w:cs="Calibri"/>
                        <w:color w:val="000000"/>
                        <w:sz w:val="22"/>
                        <w:szCs w:val="22"/>
                      </w:rPr>
                    </w:rPrChange>
                  </w:rPr>
                  <w:delText>7</w:delText>
                </w:r>
              </w:del>
            </w:ins>
          </w:p>
        </w:tc>
        <w:tc>
          <w:tcPr>
            <w:tcW w:w="960" w:type="dxa"/>
            <w:noWrap/>
            <w:hideMark/>
            <w:tcPrChange w:id="132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24" w:author="Nick.Tolimieri [2]" w:date="2022-09-27T15:21:00Z"/>
                <w:del w:id="13225" w:author="Nick.Tolimieri" w:date="2022-09-30T14:57:00Z"/>
                <w:rFonts w:asciiTheme="minorHAnsi" w:eastAsiaTheme="minorHAnsi" w:hAnsiTheme="minorHAnsi" w:cstheme="minorBidi"/>
                <w:sz w:val="22"/>
                <w:szCs w:val="22"/>
                <w:rPrChange w:id="13226" w:author="Nick.Tolimieri [2]" w:date="2022-09-27T15:21:00Z">
                  <w:rPr>
                    <w:ins w:id="13227" w:author="Nick.Tolimieri [2]" w:date="2022-09-27T15:21:00Z"/>
                    <w:del w:id="13228" w:author="Nick.Tolimieri" w:date="2022-09-30T14:57:00Z"/>
                    <w:rFonts w:ascii="Calibri" w:hAnsi="Calibri" w:cs="Calibri"/>
                    <w:color w:val="000000"/>
                    <w:sz w:val="22"/>
                    <w:szCs w:val="22"/>
                  </w:rPr>
                </w:rPrChange>
              </w:rPr>
              <w:pPrChange w:id="13229" w:author="Nick.Tolimieri [2]" w:date="2022-09-27T15:21:00Z">
                <w:pPr>
                  <w:jc w:val="right"/>
                </w:pPr>
              </w:pPrChange>
            </w:pPr>
            <w:ins w:id="13230" w:author="Nick.Tolimieri [2]" w:date="2022-09-27T15:21:00Z">
              <w:del w:id="13231" w:author="Nick.Tolimieri" w:date="2022-09-30T14:57:00Z">
                <w:r w:rsidRPr="007772DD" w:rsidDel="0095582C">
                  <w:rPr>
                    <w:rFonts w:asciiTheme="minorHAnsi" w:eastAsiaTheme="minorHAnsi" w:hAnsiTheme="minorHAnsi" w:cstheme="minorBidi"/>
                    <w:sz w:val="22"/>
                    <w:szCs w:val="22"/>
                    <w:rPrChange w:id="13232" w:author="Nick.Tolimieri [2]" w:date="2022-09-27T15:21:00Z">
                      <w:rPr>
                        <w:rFonts w:ascii="Calibri" w:hAnsi="Calibri" w:cs="Calibri"/>
                        <w:color w:val="000000"/>
                        <w:sz w:val="22"/>
                        <w:szCs w:val="22"/>
                      </w:rPr>
                    </w:rPrChange>
                  </w:rPr>
                  <w:delText>7</w:delText>
                </w:r>
              </w:del>
            </w:ins>
          </w:p>
        </w:tc>
        <w:tc>
          <w:tcPr>
            <w:tcW w:w="960" w:type="dxa"/>
            <w:noWrap/>
            <w:hideMark/>
            <w:tcPrChange w:id="132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34" w:author="Nick.Tolimieri [2]" w:date="2022-09-27T15:21:00Z"/>
                <w:del w:id="13235" w:author="Nick.Tolimieri" w:date="2022-09-30T14:57:00Z"/>
                <w:rFonts w:asciiTheme="minorHAnsi" w:eastAsiaTheme="minorHAnsi" w:hAnsiTheme="minorHAnsi" w:cstheme="minorBidi"/>
                <w:sz w:val="22"/>
                <w:szCs w:val="22"/>
                <w:rPrChange w:id="13236" w:author="Nick.Tolimieri [2]" w:date="2022-09-27T15:21:00Z">
                  <w:rPr>
                    <w:ins w:id="13237" w:author="Nick.Tolimieri [2]" w:date="2022-09-27T15:21:00Z"/>
                    <w:del w:id="13238" w:author="Nick.Tolimieri" w:date="2022-09-30T14:57:00Z"/>
                    <w:rFonts w:ascii="Calibri" w:hAnsi="Calibri" w:cs="Calibri"/>
                    <w:color w:val="000000"/>
                    <w:sz w:val="22"/>
                    <w:szCs w:val="22"/>
                  </w:rPr>
                </w:rPrChange>
              </w:rPr>
              <w:pPrChange w:id="13239" w:author="Nick.Tolimieri [2]" w:date="2022-09-27T15:21:00Z">
                <w:pPr>
                  <w:jc w:val="right"/>
                </w:pPr>
              </w:pPrChange>
            </w:pPr>
            <w:ins w:id="13240" w:author="Nick.Tolimieri [2]" w:date="2022-09-27T15:21:00Z">
              <w:del w:id="13241" w:author="Nick.Tolimieri" w:date="2022-09-30T14:57:00Z">
                <w:r w:rsidRPr="007772DD" w:rsidDel="0095582C">
                  <w:rPr>
                    <w:rFonts w:asciiTheme="minorHAnsi" w:eastAsiaTheme="minorHAnsi" w:hAnsiTheme="minorHAnsi" w:cstheme="minorBidi"/>
                    <w:sz w:val="22"/>
                    <w:szCs w:val="22"/>
                    <w:rPrChange w:id="13242" w:author="Nick.Tolimieri [2]" w:date="2022-09-27T15:21:00Z">
                      <w:rPr>
                        <w:rFonts w:ascii="Calibri" w:hAnsi="Calibri" w:cs="Calibri"/>
                        <w:color w:val="000000"/>
                        <w:sz w:val="22"/>
                        <w:szCs w:val="22"/>
                      </w:rPr>
                    </w:rPrChange>
                  </w:rPr>
                  <w:delText>1.85</w:delText>
                </w:r>
              </w:del>
            </w:ins>
          </w:p>
        </w:tc>
        <w:tc>
          <w:tcPr>
            <w:tcW w:w="960" w:type="dxa"/>
            <w:noWrap/>
            <w:hideMark/>
            <w:tcPrChange w:id="132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44" w:author="Nick.Tolimieri [2]" w:date="2022-09-27T15:21:00Z"/>
                <w:del w:id="13245" w:author="Nick.Tolimieri" w:date="2022-09-30T14:57:00Z"/>
                <w:rFonts w:asciiTheme="minorHAnsi" w:eastAsiaTheme="minorHAnsi" w:hAnsiTheme="minorHAnsi" w:cstheme="minorBidi"/>
                <w:sz w:val="22"/>
                <w:szCs w:val="22"/>
                <w:rPrChange w:id="13246" w:author="Nick.Tolimieri [2]" w:date="2022-09-27T15:21:00Z">
                  <w:rPr>
                    <w:ins w:id="13247" w:author="Nick.Tolimieri [2]" w:date="2022-09-27T15:21:00Z"/>
                    <w:del w:id="13248" w:author="Nick.Tolimieri" w:date="2022-09-30T14:57:00Z"/>
                    <w:rFonts w:ascii="Calibri" w:hAnsi="Calibri" w:cs="Calibri"/>
                    <w:color w:val="000000"/>
                    <w:sz w:val="22"/>
                    <w:szCs w:val="22"/>
                  </w:rPr>
                </w:rPrChange>
              </w:rPr>
              <w:pPrChange w:id="13249" w:author="Nick.Tolimieri [2]" w:date="2022-09-27T15:21:00Z">
                <w:pPr>
                  <w:jc w:val="right"/>
                </w:pPr>
              </w:pPrChange>
            </w:pPr>
            <w:ins w:id="13250" w:author="Nick.Tolimieri [2]" w:date="2022-09-27T15:21:00Z">
              <w:del w:id="13251" w:author="Nick.Tolimieri" w:date="2022-09-30T14:57:00Z">
                <w:r w:rsidRPr="007772DD" w:rsidDel="0095582C">
                  <w:rPr>
                    <w:rFonts w:asciiTheme="minorHAnsi" w:eastAsiaTheme="minorHAnsi" w:hAnsiTheme="minorHAnsi" w:cstheme="minorBidi"/>
                    <w:sz w:val="22"/>
                    <w:szCs w:val="22"/>
                    <w:rPrChange w:id="13252" w:author="Nick.Tolimieri [2]" w:date="2022-09-27T15:21:00Z">
                      <w:rPr>
                        <w:rFonts w:ascii="Calibri" w:hAnsi="Calibri" w:cs="Calibri"/>
                        <w:color w:val="000000"/>
                        <w:sz w:val="22"/>
                        <w:szCs w:val="22"/>
                      </w:rPr>
                    </w:rPrChange>
                  </w:rPr>
                  <w:delText>0.11</w:delText>
                </w:r>
              </w:del>
            </w:ins>
          </w:p>
        </w:tc>
      </w:tr>
      <w:tr w:rsidR="007772DD" w:rsidRPr="007772DD" w:rsidDel="0095582C" w:rsidTr="007772DD">
        <w:trPr>
          <w:divId w:val="486363627"/>
          <w:trHeight w:val="300"/>
          <w:ins w:id="13253" w:author="Nick.Tolimieri [2]" w:date="2022-09-27T15:21:00Z"/>
          <w:del w:id="13254" w:author="Nick.Tolimieri" w:date="2022-09-30T14:57:00Z"/>
          <w:trPrChange w:id="13255" w:author="Nick.Tolimieri [2]" w:date="2022-09-27T15:21:00Z">
            <w:trPr>
              <w:divId w:val="486363627"/>
              <w:trHeight w:val="300"/>
            </w:trPr>
          </w:trPrChange>
        </w:trPr>
        <w:tc>
          <w:tcPr>
            <w:tcW w:w="960" w:type="dxa"/>
            <w:noWrap/>
            <w:hideMark/>
            <w:tcPrChange w:id="1325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57" w:author="Nick.Tolimieri [2]" w:date="2022-09-27T15:21:00Z"/>
                <w:del w:id="13258" w:author="Nick.Tolimieri" w:date="2022-09-30T14:57:00Z"/>
                <w:rFonts w:asciiTheme="minorHAnsi" w:eastAsiaTheme="minorHAnsi" w:hAnsiTheme="minorHAnsi" w:cstheme="minorBidi"/>
                <w:sz w:val="22"/>
                <w:szCs w:val="22"/>
                <w:rPrChange w:id="13259" w:author="Nick.Tolimieri [2]" w:date="2022-09-27T15:21:00Z">
                  <w:rPr>
                    <w:ins w:id="13260" w:author="Nick.Tolimieri [2]" w:date="2022-09-27T15:21:00Z"/>
                    <w:del w:id="13261" w:author="Nick.Tolimieri" w:date="2022-09-30T14:57:00Z"/>
                    <w:rFonts w:ascii="Calibri" w:hAnsi="Calibri" w:cs="Calibri"/>
                    <w:color w:val="000000"/>
                    <w:sz w:val="22"/>
                    <w:szCs w:val="22"/>
                  </w:rPr>
                </w:rPrChange>
              </w:rPr>
              <w:pPrChange w:id="13262" w:author="Nick.Tolimieri [2]" w:date="2022-09-27T15:21:00Z">
                <w:pPr/>
              </w:pPrChange>
            </w:pPr>
            <w:ins w:id="13263" w:author="Nick.Tolimieri [2]" w:date="2022-09-27T15:21:00Z">
              <w:del w:id="13264" w:author="Nick.Tolimieri" w:date="2022-09-30T14:57:00Z">
                <w:r w:rsidRPr="007772DD" w:rsidDel="0095582C">
                  <w:rPr>
                    <w:rFonts w:asciiTheme="minorHAnsi" w:eastAsiaTheme="minorHAnsi" w:hAnsiTheme="minorHAnsi" w:cstheme="minorBidi"/>
                    <w:sz w:val="22"/>
                    <w:szCs w:val="22"/>
                    <w:rPrChange w:id="13265" w:author="Nick.Tolimieri [2]" w:date="2022-09-27T15:21:00Z">
                      <w:rPr>
                        <w:rFonts w:ascii="Calibri" w:hAnsi="Calibri" w:cs="Calibri"/>
                        <w:color w:val="000000"/>
                        <w:sz w:val="22"/>
                        <w:szCs w:val="22"/>
                      </w:rPr>
                    </w:rPrChange>
                  </w:rPr>
                  <w:delText>Cape Alava</w:delText>
                </w:r>
              </w:del>
            </w:ins>
          </w:p>
        </w:tc>
        <w:tc>
          <w:tcPr>
            <w:tcW w:w="960" w:type="dxa"/>
            <w:noWrap/>
            <w:hideMark/>
            <w:tcPrChange w:id="1326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67" w:author="Nick.Tolimieri [2]" w:date="2022-09-27T15:21:00Z"/>
                <w:del w:id="13268" w:author="Nick.Tolimieri" w:date="2022-09-30T14:57:00Z"/>
                <w:rFonts w:asciiTheme="minorHAnsi" w:eastAsiaTheme="minorHAnsi" w:hAnsiTheme="minorHAnsi" w:cstheme="minorBidi"/>
                <w:sz w:val="22"/>
                <w:szCs w:val="22"/>
                <w:rPrChange w:id="13269" w:author="Nick.Tolimieri [2]" w:date="2022-09-27T15:21:00Z">
                  <w:rPr>
                    <w:ins w:id="13270" w:author="Nick.Tolimieri [2]" w:date="2022-09-27T15:21:00Z"/>
                    <w:del w:id="13271" w:author="Nick.Tolimieri" w:date="2022-09-30T14:57:00Z"/>
                    <w:rFonts w:ascii="Calibri" w:hAnsi="Calibri" w:cs="Calibri"/>
                    <w:color w:val="000000"/>
                    <w:sz w:val="22"/>
                    <w:szCs w:val="22"/>
                  </w:rPr>
                </w:rPrChange>
              </w:rPr>
              <w:pPrChange w:id="13272" w:author="Nick.Tolimieri [2]" w:date="2022-09-27T15:21:00Z">
                <w:pPr>
                  <w:jc w:val="right"/>
                </w:pPr>
              </w:pPrChange>
            </w:pPr>
            <w:ins w:id="13273" w:author="Nick.Tolimieri [2]" w:date="2022-09-27T15:21:00Z">
              <w:del w:id="13274" w:author="Nick.Tolimieri" w:date="2022-09-30T14:57:00Z">
                <w:r w:rsidRPr="007772DD" w:rsidDel="0095582C">
                  <w:rPr>
                    <w:rFonts w:asciiTheme="minorHAnsi" w:eastAsiaTheme="minorHAnsi" w:hAnsiTheme="minorHAnsi" w:cstheme="minorBidi"/>
                    <w:sz w:val="22"/>
                    <w:szCs w:val="22"/>
                    <w:rPrChange w:id="13275" w:author="Nick.Tolimieri [2]" w:date="2022-09-27T15:21:00Z">
                      <w:rPr>
                        <w:rFonts w:ascii="Calibri" w:hAnsi="Calibri" w:cs="Calibri"/>
                        <w:color w:val="000000"/>
                        <w:sz w:val="22"/>
                        <w:szCs w:val="22"/>
                      </w:rPr>
                    </w:rPrChange>
                  </w:rPr>
                  <w:delText>2006</w:delText>
                </w:r>
              </w:del>
            </w:ins>
          </w:p>
        </w:tc>
        <w:tc>
          <w:tcPr>
            <w:tcW w:w="960" w:type="dxa"/>
            <w:noWrap/>
            <w:hideMark/>
            <w:tcPrChange w:id="1327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77" w:author="Nick.Tolimieri [2]" w:date="2022-09-27T15:21:00Z"/>
                <w:del w:id="13278" w:author="Nick.Tolimieri" w:date="2022-09-30T14:57:00Z"/>
                <w:rFonts w:asciiTheme="minorHAnsi" w:eastAsiaTheme="minorHAnsi" w:hAnsiTheme="minorHAnsi" w:cstheme="minorBidi"/>
                <w:sz w:val="22"/>
                <w:szCs w:val="22"/>
                <w:rPrChange w:id="13279" w:author="Nick.Tolimieri [2]" w:date="2022-09-27T15:21:00Z">
                  <w:rPr>
                    <w:ins w:id="13280" w:author="Nick.Tolimieri [2]" w:date="2022-09-27T15:21:00Z"/>
                    <w:del w:id="13281" w:author="Nick.Tolimieri" w:date="2022-09-30T14:57:00Z"/>
                    <w:rFonts w:ascii="Calibri" w:hAnsi="Calibri" w:cs="Calibri"/>
                    <w:color w:val="000000"/>
                    <w:sz w:val="22"/>
                    <w:szCs w:val="22"/>
                  </w:rPr>
                </w:rPrChange>
              </w:rPr>
              <w:pPrChange w:id="13282" w:author="Nick.Tolimieri [2]" w:date="2022-09-27T15:21:00Z">
                <w:pPr>
                  <w:jc w:val="right"/>
                </w:pPr>
              </w:pPrChange>
            </w:pPr>
            <w:ins w:id="13283" w:author="Nick.Tolimieri [2]" w:date="2022-09-27T15:21:00Z">
              <w:del w:id="13284" w:author="Nick.Tolimieri" w:date="2022-09-30T14:57:00Z">
                <w:r w:rsidRPr="007772DD" w:rsidDel="0095582C">
                  <w:rPr>
                    <w:rFonts w:asciiTheme="minorHAnsi" w:eastAsiaTheme="minorHAnsi" w:hAnsiTheme="minorHAnsi" w:cstheme="minorBidi"/>
                    <w:sz w:val="22"/>
                    <w:szCs w:val="22"/>
                    <w:rPrChange w:id="13285" w:author="Nick.Tolimieri [2]" w:date="2022-09-27T15:21:00Z">
                      <w:rPr>
                        <w:rFonts w:ascii="Calibri" w:hAnsi="Calibri" w:cs="Calibri"/>
                        <w:color w:val="000000"/>
                        <w:sz w:val="22"/>
                        <w:szCs w:val="22"/>
                      </w:rPr>
                    </w:rPrChange>
                  </w:rPr>
                  <w:delText>0</w:delText>
                </w:r>
              </w:del>
            </w:ins>
          </w:p>
        </w:tc>
        <w:tc>
          <w:tcPr>
            <w:tcW w:w="960" w:type="dxa"/>
            <w:noWrap/>
            <w:hideMark/>
            <w:tcPrChange w:id="1328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87" w:author="Nick.Tolimieri [2]" w:date="2022-09-27T15:21:00Z"/>
                <w:del w:id="13288" w:author="Nick.Tolimieri" w:date="2022-09-30T14:57:00Z"/>
                <w:rFonts w:asciiTheme="minorHAnsi" w:eastAsiaTheme="minorHAnsi" w:hAnsiTheme="minorHAnsi" w:cstheme="minorBidi"/>
                <w:sz w:val="22"/>
                <w:szCs w:val="22"/>
                <w:rPrChange w:id="13289" w:author="Nick.Tolimieri [2]" w:date="2022-09-27T15:21:00Z">
                  <w:rPr>
                    <w:ins w:id="13290" w:author="Nick.Tolimieri [2]" w:date="2022-09-27T15:21:00Z"/>
                    <w:del w:id="13291" w:author="Nick.Tolimieri" w:date="2022-09-30T14:57:00Z"/>
                    <w:rFonts w:ascii="Calibri" w:hAnsi="Calibri" w:cs="Calibri"/>
                    <w:color w:val="000000"/>
                    <w:sz w:val="22"/>
                    <w:szCs w:val="22"/>
                  </w:rPr>
                </w:rPrChange>
              </w:rPr>
              <w:pPrChange w:id="13292" w:author="Nick.Tolimieri [2]" w:date="2022-09-27T15:21:00Z">
                <w:pPr>
                  <w:jc w:val="right"/>
                </w:pPr>
              </w:pPrChange>
            </w:pPr>
            <w:ins w:id="13293" w:author="Nick.Tolimieri [2]" w:date="2022-09-27T15:21:00Z">
              <w:del w:id="13294" w:author="Nick.Tolimieri" w:date="2022-09-30T14:57:00Z">
                <w:r w:rsidRPr="007772DD" w:rsidDel="0095582C">
                  <w:rPr>
                    <w:rFonts w:asciiTheme="minorHAnsi" w:eastAsiaTheme="minorHAnsi" w:hAnsiTheme="minorHAnsi" w:cstheme="minorBidi"/>
                    <w:sz w:val="22"/>
                    <w:szCs w:val="22"/>
                    <w:rPrChange w:id="13295" w:author="Nick.Tolimieri [2]" w:date="2022-09-27T15:21:00Z">
                      <w:rPr>
                        <w:rFonts w:ascii="Calibri" w:hAnsi="Calibri" w:cs="Calibri"/>
                        <w:color w:val="000000"/>
                        <w:sz w:val="22"/>
                        <w:szCs w:val="22"/>
                      </w:rPr>
                    </w:rPrChange>
                  </w:rPr>
                  <w:delText>16</w:delText>
                </w:r>
              </w:del>
            </w:ins>
          </w:p>
        </w:tc>
        <w:tc>
          <w:tcPr>
            <w:tcW w:w="960" w:type="dxa"/>
            <w:noWrap/>
            <w:hideMark/>
            <w:tcPrChange w:id="1329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297" w:author="Nick.Tolimieri [2]" w:date="2022-09-27T15:21:00Z"/>
                <w:del w:id="13298" w:author="Nick.Tolimieri" w:date="2022-09-30T14:57:00Z"/>
                <w:rFonts w:asciiTheme="minorHAnsi" w:eastAsiaTheme="minorHAnsi" w:hAnsiTheme="minorHAnsi" w:cstheme="minorBidi"/>
                <w:sz w:val="22"/>
                <w:szCs w:val="22"/>
                <w:rPrChange w:id="13299" w:author="Nick.Tolimieri [2]" w:date="2022-09-27T15:21:00Z">
                  <w:rPr>
                    <w:ins w:id="13300" w:author="Nick.Tolimieri [2]" w:date="2022-09-27T15:21:00Z"/>
                    <w:del w:id="13301" w:author="Nick.Tolimieri" w:date="2022-09-30T14:57:00Z"/>
                    <w:rFonts w:ascii="Calibri" w:hAnsi="Calibri" w:cs="Calibri"/>
                    <w:color w:val="000000"/>
                    <w:sz w:val="22"/>
                    <w:szCs w:val="22"/>
                  </w:rPr>
                </w:rPrChange>
              </w:rPr>
              <w:pPrChange w:id="13302" w:author="Nick.Tolimieri [2]" w:date="2022-09-27T15:21:00Z">
                <w:pPr>
                  <w:jc w:val="right"/>
                </w:pPr>
              </w:pPrChange>
            </w:pPr>
            <w:ins w:id="13303" w:author="Nick.Tolimieri [2]" w:date="2022-09-27T15:21:00Z">
              <w:del w:id="13304" w:author="Nick.Tolimieri" w:date="2022-09-30T14:57:00Z">
                <w:r w:rsidRPr="007772DD" w:rsidDel="0095582C">
                  <w:rPr>
                    <w:rFonts w:asciiTheme="minorHAnsi" w:eastAsiaTheme="minorHAnsi" w:hAnsiTheme="minorHAnsi" w:cstheme="minorBidi"/>
                    <w:sz w:val="22"/>
                    <w:szCs w:val="22"/>
                    <w:rPrChange w:id="13305" w:author="Nick.Tolimieri [2]" w:date="2022-09-27T15:21:00Z">
                      <w:rPr>
                        <w:rFonts w:ascii="Calibri" w:hAnsi="Calibri" w:cs="Calibri"/>
                        <w:color w:val="000000"/>
                        <w:sz w:val="22"/>
                        <w:szCs w:val="22"/>
                      </w:rPr>
                    </w:rPrChange>
                  </w:rPr>
                  <w:delText>1</w:delText>
                </w:r>
              </w:del>
            </w:ins>
          </w:p>
        </w:tc>
        <w:tc>
          <w:tcPr>
            <w:tcW w:w="960" w:type="dxa"/>
            <w:noWrap/>
            <w:hideMark/>
            <w:tcPrChange w:id="1330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07" w:author="Nick.Tolimieri [2]" w:date="2022-09-27T15:21:00Z"/>
                <w:del w:id="13308" w:author="Nick.Tolimieri" w:date="2022-09-30T14:57:00Z"/>
                <w:rFonts w:asciiTheme="minorHAnsi" w:eastAsiaTheme="minorHAnsi" w:hAnsiTheme="minorHAnsi" w:cstheme="minorBidi"/>
                <w:sz w:val="22"/>
                <w:szCs w:val="22"/>
                <w:rPrChange w:id="13309" w:author="Nick.Tolimieri [2]" w:date="2022-09-27T15:21:00Z">
                  <w:rPr>
                    <w:ins w:id="13310" w:author="Nick.Tolimieri [2]" w:date="2022-09-27T15:21:00Z"/>
                    <w:del w:id="13311" w:author="Nick.Tolimieri" w:date="2022-09-30T14:57:00Z"/>
                    <w:rFonts w:ascii="Calibri" w:hAnsi="Calibri" w:cs="Calibri"/>
                    <w:color w:val="000000"/>
                    <w:sz w:val="22"/>
                    <w:szCs w:val="22"/>
                  </w:rPr>
                </w:rPrChange>
              </w:rPr>
              <w:pPrChange w:id="13312" w:author="Nick.Tolimieri [2]" w:date="2022-09-27T15:21:00Z">
                <w:pPr>
                  <w:jc w:val="right"/>
                </w:pPr>
              </w:pPrChange>
            </w:pPr>
            <w:ins w:id="13313" w:author="Nick.Tolimieri [2]" w:date="2022-09-27T15:21:00Z">
              <w:del w:id="13314" w:author="Nick.Tolimieri" w:date="2022-09-30T14:57:00Z">
                <w:r w:rsidRPr="007772DD" w:rsidDel="0095582C">
                  <w:rPr>
                    <w:rFonts w:asciiTheme="minorHAnsi" w:eastAsiaTheme="minorHAnsi" w:hAnsiTheme="minorHAnsi" w:cstheme="minorBidi"/>
                    <w:sz w:val="22"/>
                    <w:szCs w:val="22"/>
                    <w:rPrChange w:id="13315" w:author="Nick.Tolimieri [2]" w:date="2022-09-27T15:21:00Z">
                      <w:rPr>
                        <w:rFonts w:ascii="Calibri" w:hAnsi="Calibri" w:cs="Calibri"/>
                        <w:color w:val="000000"/>
                        <w:sz w:val="22"/>
                        <w:szCs w:val="22"/>
                      </w:rPr>
                    </w:rPrChange>
                  </w:rPr>
                  <w:delText>5</w:delText>
                </w:r>
              </w:del>
            </w:ins>
          </w:p>
        </w:tc>
        <w:tc>
          <w:tcPr>
            <w:tcW w:w="960" w:type="dxa"/>
            <w:noWrap/>
            <w:hideMark/>
            <w:tcPrChange w:id="1331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17" w:author="Nick.Tolimieri [2]" w:date="2022-09-27T15:21:00Z"/>
                <w:del w:id="13318" w:author="Nick.Tolimieri" w:date="2022-09-30T14:57:00Z"/>
                <w:rFonts w:asciiTheme="minorHAnsi" w:eastAsiaTheme="minorHAnsi" w:hAnsiTheme="minorHAnsi" w:cstheme="minorBidi"/>
                <w:sz w:val="22"/>
                <w:szCs w:val="22"/>
                <w:rPrChange w:id="13319" w:author="Nick.Tolimieri [2]" w:date="2022-09-27T15:21:00Z">
                  <w:rPr>
                    <w:ins w:id="13320" w:author="Nick.Tolimieri [2]" w:date="2022-09-27T15:21:00Z"/>
                    <w:del w:id="13321" w:author="Nick.Tolimieri" w:date="2022-09-30T14:57:00Z"/>
                    <w:rFonts w:ascii="Calibri" w:hAnsi="Calibri" w:cs="Calibri"/>
                    <w:color w:val="000000"/>
                    <w:sz w:val="22"/>
                    <w:szCs w:val="22"/>
                  </w:rPr>
                </w:rPrChange>
              </w:rPr>
              <w:pPrChange w:id="13322" w:author="Nick.Tolimieri [2]" w:date="2022-09-27T15:21:00Z">
                <w:pPr>
                  <w:jc w:val="right"/>
                </w:pPr>
              </w:pPrChange>
            </w:pPr>
            <w:ins w:id="13323" w:author="Nick.Tolimieri [2]" w:date="2022-09-27T15:21:00Z">
              <w:del w:id="13324" w:author="Nick.Tolimieri" w:date="2022-09-30T14:57:00Z">
                <w:r w:rsidRPr="007772DD" w:rsidDel="0095582C">
                  <w:rPr>
                    <w:rFonts w:asciiTheme="minorHAnsi" w:eastAsiaTheme="minorHAnsi" w:hAnsiTheme="minorHAnsi" w:cstheme="minorBidi"/>
                    <w:sz w:val="22"/>
                    <w:szCs w:val="22"/>
                    <w:rPrChange w:id="13325" w:author="Nick.Tolimieri [2]" w:date="2022-09-27T15:21:00Z">
                      <w:rPr>
                        <w:rFonts w:ascii="Calibri" w:hAnsi="Calibri" w:cs="Calibri"/>
                        <w:color w:val="000000"/>
                        <w:sz w:val="22"/>
                        <w:szCs w:val="22"/>
                      </w:rPr>
                    </w:rPrChange>
                  </w:rPr>
                  <w:delText>5</w:delText>
                </w:r>
              </w:del>
            </w:ins>
          </w:p>
        </w:tc>
        <w:tc>
          <w:tcPr>
            <w:tcW w:w="960" w:type="dxa"/>
            <w:noWrap/>
            <w:hideMark/>
            <w:tcPrChange w:id="1332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27" w:author="Nick.Tolimieri [2]" w:date="2022-09-27T15:21:00Z"/>
                <w:del w:id="13328" w:author="Nick.Tolimieri" w:date="2022-09-30T14:57:00Z"/>
                <w:rFonts w:asciiTheme="minorHAnsi" w:eastAsiaTheme="minorHAnsi" w:hAnsiTheme="minorHAnsi" w:cstheme="minorBidi"/>
                <w:sz w:val="22"/>
                <w:szCs w:val="22"/>
                <w:rPrChange w:id="13329" w:author="Nick.Tolimieri [2]" w:date="2022-09-27T15:21:00Z">
                  <w:rPr>
                    <w:ins w:id="13330" w:author="Nick.Tolimieri [2]" w:date="2022-09-27T15:21:00Z"/>
                    <w:del w:id="13331" w:author="Nick.Tolimieri" w:date="2022-09-30T14:57:00Z"/>
                    <w:rFonts w:ascii="Calibri" w:hAnsi="Calibri" w:cs="Calibri"/>
                    <w:color w:val="000000"/>
                    <w:sz w:val="22"/>
                    <w:szCs w:val="22"/>
                  </w:rPr>
                </w:rPrChange>
              </w:rPr>
              <w:pPrChange w:id="13332" w:author="Nick.Tolimieri [2]" w:date="2022-09-27T15:21:00Z">
                <w:pPr>
                  <w:jc w:val="right"/>
                </w:pPr>
              </w:pPrChange>
            </w:pPr>
            <w:ins w:id="13333" w:author="Nick.Tolimieri [2]" w:date="2022-09-27T15:21:00Z">
              <w:del w:id="13334" w:author="Nick.Tolimieri" w:date="2022-09-30T14:57:00Z">
                <w:r w:rsidRPr="007772DD" w:rsidDel="0095582C">
                  <w:rPr>
                    <w:rFonts w:asciiTheme="minorHAnsi" w:eastAsiaTheme="minorHAnsi" w:hAnsiTheme="minorHAnsi" w:cstheme="minorBidi"/>
                    <w:sz w:val="22"/>
                    <w:szCs w:val="22"/>
                    <w:rPrChange w:id="13335" w:author="Nick.Tolimieri [2]" w:date="2022-09-27T15:21:00Z">
                      <w:rPr>
                        <w:rFonts w:ascii="Calibri" w:hAnsi="Calibri" w:cs="Calibri"/>
                        <w:color w:val="000000"/>
                        <w:sz w:val="22"/>
                        <w:szCs w:val="22"/>
                      </w:rPr>
                    </w:rPrChange>
                  </w:rPr>
                  <w:delText>5</w:delText>
                </w:r>
              </w:del>
            </w:ins>
          </w:p>
        </w:tc>
        <w:tc>
          <w:tcPr>
            <w:tcW w:w="960" w:type="dxa"/>
            <w:noWrap/>
            <w:hideMark/>
            <w:tcPrChange w:id="1333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37" w:author="Nick.Tolimieri [2]" w:date="2022-09-27T15:21:00Z"/>
                <w:del w:id="13338" w:author="Nick.Tolimieri" w:date="2022-09-30T14:57:00Z"/>
                <w:rFonts w:asciiTheme="minorHAnsi" w:eastAsiaTheme="minorHAnsi" w:hAnsiTheme="minorHAnsi" w:cstheme="minorBidi"/>
                <w:sz w:val="22"/>
                <w:szCs w:val="22"/>
                <w:rPrChange w:id="13339" w:author="Nick.Tolimieri [2]" w:date="2022-09-27T15:21:00Z">
                  <w:rPr>
                    <w:ins w:id="13340" w:author="Nick.Tolimieri [2]" w:date="2022-09-27T15:21:00Z"/>
                    <w:del w:id="13341" w:author="Nick.Tolimieri" w:date="2022-09-30T14:57:00Z"/>
                    <w:rFonts w:ascii="Calibri" w:hAnsi="Calibri" w:cs="Calibri"/>
                    <w:color w:val="000000"/>
                    <w:sz w:val="22"/>
                    <w:szCs w:val="22"/>
                  </w:rPr>
                </w:rPrChange>
              </w:rPr>
              <w:pPrChange w:id="13342" w:author="Nick.Tolimieri [2]" w:date="2022-09-27T15:21:00Z">
                <w:pPr>
                  <w:jc w:val="right"/>
                </w:pPr>
              </w:pPrChange>
            </w:pPr>
            <w:ins w:id="13343" w:author="Nick.Tolimieri [2]" w:date="2022-09-27T15:21:00Z">
              <w:del w:id="13344" w:author="Nick.Tolimieri" w:date="2022-09-30T14:57:00Z">
                <w:r w:rsidRPr="007772DD" w:rsidDel="0095582C">
                  <w:rPr>
                    <w:rFonts w:asciiTheme="minorHAnsi" w:eastAsiaTheme="minorHAnsi" w:hAnsiTheme="minorHAnsi" w:cstheme="minorBidi"/>
                    <w:sz w:val="22"/>
                    <w:szCs w:val="22"/>
                    <w:rPrChange w:id="13345" w:author="Nick.Tolimieri [2]" w:date="2022-09-27T15:21:00Z">
                      <w:rPr>
                        <w:rFonts w:ascii="Calibri" w:hAnsi="Calibri" w:cs="Calibri"/>
                        <w:color w:val="000000"/>
                        <w:sz w:val="22"/>
                        <w:szCs w:val="22"/>
                      </w:rPr>
                    </w:rPrChange>
                  </w:rPr>
                  <w:delText>1.57</w:delText>
                </w:r>
              </w:del>
            </w:ins>
          </w:p>
        </w:tc>
        <w:tc>
          <w:tcPr>
            <w:tcW w:w="960" w:type="dxa"/>
            <w:noWrap/>
            <w:hideMark/>
            <w:tcPrChange w:id="13346"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47" w:author="Nick.Tolimieri [2]" w:date="2022-09-27T15:21:00Z"/>
                <w:del w:id="13348" w:author="Nick.Tolimieri" w:date="2022-09-30T14:57:00Z"/>
                <w:rFonts w:asciiTheme="minorHAnsi" w:eastAsiaTheme="minorHAnsi" w:hAnsiTheme="minorHAnsi" w:cstheme="minorBidi"/>
                <w:sz w:val="22"/>
                <w:szCs w:val="22"/>
                <w:rPrChange w:id="13349" w:author="Nick.Tolimieri [2]" w:date="2022-09-27T15:21:00Z">
                  <w:rPr>
                    <w:ins w:id="13350" w:author="Nick.Tolimieri [2]" w:date="2022-09-27T15:21:00Z"/>
                    <w:del w:id="13351" w:author="Nick.Tolimieri" w:date="2022-09-30T14:57:00Z"/>
                    <w:rFonts w:ascii="Calibri" w:hAnsi="Calibri" w:cs="Calibri"/>
                    <w:color w:val="000000"/>
                    <w:sz w:val="22"/>
                    <w:szCs w:val="22"/>
                  </w:rPr>
                </w:rPrChange>
              </w:rPr>
              <w:pPrChange w:id="13352" w:author="Nick.Tolimieri [2]" w:date="2022-09-27T15:21:00Z">
                <w:pPr>
                  <w:jc w:val="right"/>
                </w:pPr>
              </w:pPrChange>
            </w:pPr>
            <w:ins w:id="13353" w:author="Nick.Tolimieri [2]" w:date="2022-09-27T15:21:00Z">
              <w:del w:id="13354" w:author="Nick.Tolimieri" w:date="2022-09-30T14:57:00Z">
                <w:r w:rsidRPr="007772DD" w:rsidDel="0095582C">
                  <w:rPr>
                    <w:rFonts w:asciiTheme="minorHAnsi" w:eastAsiaTheme="minorHAnsi" w:hAnsiTheme="minorHAnsi" w:cstheme="minorBidi"/>
                    <w:sz w:val="22"/>
                    <w:szCs w:val="22"/>
                    <w:rPrChange w:id="13355" w:author="Nick.Tolimieri [2]" w:date="2022-09-27T15:21:00Z">
                      <w:rPr>
                        <w:rFonts w:ascii="Calibri" w:hAnsi="Calibri" w:cs="Calibri"/>
                        <w:color w:val="000000"/>
                        <w:sz w:val="22"/>
                        <w:szCs w:val="22"/>
                      </w:rPr>
                    </w:rPrChange>
                  </w:rPr>
                  <w:delText>0.15</w:delText>
                </w:r>
              </w:del>
            </w:ins>
          </w:p>
        </w:tc>
      </w:tr>
      <w:tr w:rsidR="007772DD" w:rsidRPr="007772DD" w:rsidDel="0095582C" w:rsidTr="007772DD">
        <w:trPr>
          <w:divId w:val="486363627"/>
          <w:trHeight w:val="300"/>
          <w:ins w:id="13356" w:author="Nick.Tolimieri [2]" w:date="2022-09-27T15:21:00Z"/>
          <w:del w:id="13357" w:author="Nick.Tolimieri" w:date="2022-09-30T14:57:00Z"/>
          <w:trPrChange w:id="13358" w:author="Nick.Tolimieri [2]" w:date="2022-09-27T15:21:00Z">
            <w:trPr>
              <w:divId w:val="486363627"/>
              <w:trHeight w:val="300"/>
            </w:trPr>
          </w:trPrChange>
        </w:trPr>
        <w:tc>
          <w:tcPr>
            <w:tcW w:w="960" w:type="dxa"/>
            <w:noWrap/>
            <w:hideMark/>
            <w:tcPrChange w:id="1335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60" w:author="Nick.Tolimieri [2]" w:date="2022-09-27T15:21:00Z"/>
                <w:del w:id="13361" w:author="Nick.Tolimieri" w:date="2022-09-30T14:57:00Z"/>
                <w:rFonts w:asciiTheme="minorHAnsi" w:eastAsiaTheme="minorHAnsi" w:hAnsiTheme="minorHAnsi" w:cstheme="minorBidi"/>
                <w:sz w:val="22"/>
                <w:szCs w:val="22"/>
                <w:rPrChange w:id="13362" w:author="Nick.Tolimieri [2]" w:date="2022-09-27T15:21:00Z">
                  <w:rPr>
                    <w:ins w:id="13363" w:author="Nick.Tolimieri [2]" w:date="2022-09-27T15:21:00Z"/>
                    <w:del w:id="13364" w:author="Nick.Tolimieri" w:date="2022-09-30T14:57:00Z"/>
                    <w:rFonts w:ascii="Calibri" w:hAnsi="Calibri" w:cs="Calibri"/>
                    <w:color w:val="000000"/>
                    <w:sz w:val="22"/>
                    <w:szCs w:val="22"/>
                  </w:rPr>
                </w:rPrChange>
              </w:rPr>
              <w:pPrChange w:id="13365" w:author="Nick.Tolimieri [2]" w:date="2022-09-27T15:21:00Z">
                <w:pPr/>
              </w:pPrChange>
            </w:pPr>
            <w:ins w:id="13366" w:author="Nick.Tolimieri [2]" w:date="2022-09-27T15:21:00Z">
              <w:del w:id="13367" w:author="Nick.Tolimieri" w:date="2022-09-30T14:57:00Z">
                <w:r w:rsidRPr="007772DD" w:rsidDel="0095582C">
                  <w:rPr>
                    <w:rFonts w:asciiTheme="minorHAnsi" w:eastAsiaTheme="minorHAnsi" w:hAnsiTheme="minorHAnsi" w:cstheme="minorBidi"/>
                    <w:sz w:val="22"/>
                    <w:szCs w:val="22"/>
                    <w:rPrChange w:id="13368" w:author="Nick.Tolimieri [2]" w:date="2022-09-27T15:21:00Z">
                      <w:rPr>
                        <w:rFonts w:ascii="Calibri" w:hAnsi="Calibri" w:cs="Calibri"/>
                        <w:color w:val="000000"/>
                        <w:sz w:val="22"/>
                        <w:szCs w:val="22"/>
                      </w:rPr>
                    </w:rPrChange>
                  </w:rPr>
                  <w:delText>Cape Alava</w:delText>
                </w:r>
              </w:del>
            </w:ins>
          </w:p>
        </w:tc>
        <w:tc>
          <w:tcPr>
            <w:tcW w:w="960" w:type="dxa"/>
            <w:noWrap/>
            <w:hideMark/>
            <w:tcPrChange w:id="1336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70" w:author="Nick.Tolimieri [2]" w:date="2022-09-27T15:21:00Z"/>
                <w:del w:id="13371" w:author="Nick.Tolimieri" w:date="2022-09-30T14:57:00Z"/>
                <w:rFonts w:asciiTheme="minorHAnsi" w:eastAsiaTheme="minorHAnsi" w:hAnsiTheme="minorHAnsi" w:cstheme="minorBidi"/>
                <w:sz w:val="22"/>
                <w:szCs w:val="22"/>
                <w:rPrChange w:id="13372" w:author="Nick.Tolimieri [2]" w:date="2022-09-27T15:21:00Z">
                  <w:rPr>
                    <w:ins w:id="13373" w:author="Nick.Tolimieri [2]" w:date="2022-09-27T15:21:00Z"/>
                    <w:del w:id="13374" w:author="Nick.Tolimieri" w:date="2022-09-30T14:57:00Z"/>
                    <w:rFonts w:ascii="Calibri" w:hAnsi="Calibri" w:cs="Calibri"/>
                    <w:color w:val="000000"/>
                    <w:sz w:val="22"/>
                    <w:szCs w:val="22"/>
                  </w:rPr>
                </w:rPrChange>
              </w:rPr>
              <w:pPrChange w:id="13375" w:author="Nick.Tolimieri [2]" w:date="2022-09-27T15:21:00Z">
                <w:pPr>
                  <w:jc w:val="right"/>
                </w:pPr>
              </w:pPrChange>
            </w:pPr>
            <w:ins w:id="13376" w:author="Nick.Tolimieri [2]" w:date="2022-09-27T15:21:00Z">
              <w:del w:id="13377" w:author="Nick.Tolimieri" w:date="2022-09-30T14:57:00Z">
                <w:r w:rsidRPr="007772DD" w:rsidDel="0095582C">
                  <w:rPr>
                    <w:rFonts w:asciiTheme="minorHAnsi" w:eastAsiaTheme="minorHAnsi" w:hAnsiTheme="minorHAnsi" w:cstheme="minorBidi"/>
                    <w:sz w:val="22"/>
                    <w:szCs w:val="22"/>
                    <w:rPrChange w:id="13378" w:author="Nick.Tolimieri [2]" w:date="2022-09-27T15:21:00Z">
                      <w:rPr>
                        <w:rFonts w:ascii="Calibri" w:hAnsi="Calibri" w:cs="Calibri"/>
                        <w:color w:val="000000"/>
                        <w:sz w:val="22"/>
                        <w:szCs w:val="22"/>
                      </w:rPr>
                    </w:rPrChange>
                  </w:rPr>
                  <w:delText>2007</w:delText>
                </w:r>
              </w:del>
            </w:ins>
          </w:p>
        </w:tc>
        <w:tc>
          <w:tcPr>
            <w:tcW w:w="960" w:type="dxa"/>
            <w:noWrap/>
            <w:hideMark/>
            <w:tcPrChange w:id="1337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80" w:author="Nick.Tolimieri [2]" w:date="2022-09-27T15:21:00Z"/>
                <w:del w:id="13381" w:author="Nick.Tolimieri" w:date="2022-09-30T14:57:00Z"/>
                <w:rFonts w:asciiTheme="minorHAnsi" w:eastAsiaTheme="minorHAnsi" w:hAnsiTheme="minorHAnsi" w:cstheme="minorBidi"/>
                <w:sz w:val="22"/>
                <w:szCs w:val="22"/>
                <w:rPrChange w:id="13382" w:author="Nick.Tolimieri [2]" w:date="2022-09-27T15:21:00Z">
                  <w:rPr>
                    <w:ins w:id="13383" w:author="Nick.Tolimieri [2]" w:date="2022-09-27T15:21:00Z"/>
                    <w:del w:id="13384" w:author="Nick.Tolimieri" w:date="2022-09-30T14:57:00Z"/>
                    <w:rFonts w:ascii="Calibri" w:hAnsi="Calibri" w:cs="Calibri"/>
                    <w:color w:val="000000"/>
                    <w:sz w:val="22"/>
                    <w:szCs w:val="22"/>
                  </w:rPr>
                </w:rPrChange>
              </w:rPr>
              <w:pPrChange w:id="13385" w:author="Nick.Tolimieri [2]" w:date="2022-09-27T15:21:00Z">
                <w:pPr>
                  <w:jc w:val="right"/>
                </w:pPr>
              </w:pPrChange>
            </w:pPr>
            <w:ins w:id="13386" w:author="Nick.Tolimieri [2]" w:date="2022-09-27T15:21:00Z">
              <w:del w:id="13387" w:author="Nick.Tolimieri" w:date="2022-09-30T14:57:00Z">
                <w:r w:rsidRPr="007772DD" w:rsidDel="0095582C">
                  <w:rPr>
                    <w:rFonts w:asciiTheme="minorHAnsi" w:eastAsiaTheme="minorHAnsi" w:hAnsiTheme="minorHAnsi" w:cstheme="minorBidi"/>
                    <w:sz w:val="22"/>
                    <w:szCs w:val="22"/>
                    <w:rPrChange w:id="13388" w:author="Nick.Tolimieri [2]" w:date="2022-09-27T15:21:00Z">
                      <w:rPr>
                        <w:rFonts w:ascii="Calibri" w:hAnsi="Calibri" w:cs="Calibri"/>
                        <w:color w:val="000000"/>
                        <w:sz w:val="22"/>
                        <w:szCs w:val="22"/>
                      </w:rPr>
                    </w:rPrChange>
                  </w:rPr>
                  <w:delText>7</w:delText>
                </w:r>
              </w:del>
            </w:ins>
          </w:p>
        </w:tc>
        <w:tc>
          <w:tcPr>
            <w:tcW w:w="960" w:type="dxa"/>
            <w:noWrap/>
            <w:hideMark/>
            <w:tcPrChange w:id="1338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390" w:author="Nick.Tolimieri [2]" w:date="2022-09-27T15:21:00Z"/>
                <w:del w:id="13391" w:author="Nick.Tolimieri" w:date="2022-09-30T14:57:00Z"/>
                <w:rFonts w:asciiTheme="minorHAnsi" w:eastAsiaTheme="minorHAnsi" w:hAnsiTheme="minorHAnsi" w:cstheme="minorBidi"/>
                <w:sz w:val="22"/>
                <w:szCs w:val="22"/>
                <w:rPrChange w:id="13392" w:author="Nick.Tolimieri [2]" w:date="2022-09-27T15:21:00Z">
                  <w:rPr>
                    <w:ins w:id="13393" w:author="Nick.Tolimieri [2]" w:date="2022-09-27T15:21:00Z"/>
                    <w:del w:id="13394" w:author="Nick.Tolimieri" w:date="2022-09-30T14:57:00Z"/>
                    <w:rFonts w:ascii="Calibri" w:hAnsi="Calibri" w:cs="Calibri"/>
                    <w:color w:val="000000"/>
                    <w:sz w:val="22"/>
                    <w:szCs w:val="22"/>
                  </w:rPr>
                </w:rPrChange>
              </w:rPr>
              <w:pPrChange w:id="13395" w:author="Nick.Tolimieri [2]" w:date="2022-09-27T15:21:00Z">
                <w:pPr>
                  <w:jc w:val="right"/>
                </w:pPr>
              </w:pPrChange>
            </w:pPr>
            <w:ins w:id="13396" w:author="Nick.Tolimieri [2]" w:date="2022-09-27T15:21:00Z">
              <w:del w:id="13397" w:author="Nick.Tolimieri" w:date="2022-09-30T14:57:00Z">
                <w:r w:rsidRPr="007772DD" w:rsidDel="0095582C">
                  <w:rPr>
                    <w:rFonts w:asciiTheme="minorHAnsi" w:eastAsiaTheme="minorHAnsi" w:hAnsiTheme="minorHAnsi" w:cstheme="minorBidi"/>
                    <w:sz w:val="22"/>
                    <w:szCs w:val="22"/>
                    <w:rPrChange w:id="13398" w:author="Nick.Tolimieri [2]" w:date="2022-09-27T15:21:00Z">
                      <w:rPr>
                        <w:rFonts w:ascii="Calibri" w:hAnsi="Calibri" w:cs="Calibri"/>
                        <w:color w:val="000000"/>
                        <w:sz w:val="22"/>
                        <w:szCs w:val="22"/>
                      </w:rPr>
                    </w:rPrChange>
                  </w:rPr>
                  <w:delText>9</w:delText>
                </w:r>
              </w:del>
            </w:ins>
          </w:p>
        </w:tc>
        <w:tc>
          <w:tcPr>
            <w:tcW w:w="960" w:type="dxa"/>
            <w:noWrap/>
            <w:hideMark/>
            <w:tcPrChange w:id="1339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00" w:author="Nick.Tolimieri [2]" w:date="2022-09-27T15:21:00Z"/>
                <w:del w:id="13401" w:author="Nick.Tolimieri" w:date="2022-09-30T14:57:00Z"/>
                <w:rFonts w:asciiTheme="minorHAnsi" w:eastAsiaTheme="minorHAnsi" w:hAnsiTheme="minorHAnsi" w:cstheme="minorBidi"/>
                <w:sz w:val="22"/>
                <w:szCs w:val="22"/>
                <w:rPrChange w:id="13402" w:author="Nick.Tolimieri [2]" w:date="2022-09-27T15:21:00Z">
                  <w:rPr>
                    <w:ins w:id="13403" w:author="Nick.Tolimieri [2]" w:date="2022-09-27T15:21:00Z"/>
                    <w:del w:id="13404" w:author="Nick.Tolimieri" w:date="2022-09-30T14:57:00Z"/>
                    <w:rFonts w:ascii="Calibri" w:hAnsi="Calibri" w:cs="Calibri"/>
                    <w:color w:val="000000"/>
                    <w:sz w:val="22"/>
                    <w:szCs w:val="22"/>
                  </w:rPr>
                </w:rPrChange>
              </w:rPr>
              <w:pPrChange w:id="13405" w:author="Nick.Tolimieri [2]" w:date="2022-09-27T15:21:00Z">
                <w:pPr>
                  <w:jc w:val="right"/>
                </w:pPr>
              </w:pPrChange>
            </w:pPr>
            <w:ins w:id="13406" w:author="Nick.Tolimieri [2]" w:date="2022-09-27T15:21:00Z">
              <w:del w:id="13407" w:author="Nick.Tolimieri" w:date="2022-09-30T14:57:00Z">
                <w:r w:rsidRPr="007772DD" w:rsidDel="0095582C">
                  <w:rPr>
                    <w:rFonts w:asciiTheme="minorHAnsi" w:eastAsiaTheme="minorHAnsi" w:hAnsiTheme="minorHAnsi" w:cstheme="minorBidi"/>
                    <w:sz w:val="22"/>
                    <w:szCs w:val="22"/>
                    <w:rPrChange w:id="13408" w:author="Nick.Tolimieri [2]" w:date="2022-09-27T15:21:00Z">
                      <w:rPr>
                        <w:rFonts w:ascii="Calibri" w:hAnsi="Calibri" w:cs="Calibri"/>
                        <w:color w:val="000000"/>
                        <w:sz w:val="22"/>
                        <w:szCs w:val="22"/>
                      </w:rPr>
                    </w:rPrChange>
                  </w:rPr>
                  <w:delText>1</w:delText>
                </w:r>
              </w:del>
            </w:ins>
          </w:p>
        </w:tc>
        <w:tc>
          <w:tcPr>
            <w:tcW w:w="960" w:type="dxa"/>
            <w:noWrap/>
            <w:hideMark/>
            <w:tcPrChange w:id="1340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10" w:author="Nick.Tolimieri [2]" w:date="2022-09-27T15:21:00Z"/>
                <w:del w:id="13411" w:author="Nick.Tolimieri" w:date="2022-09-30T14:57:00Z"/>
                <w:rFonts w:asciiTheme="minorHAnsi" w:eastAsiaTheme="minorHAnsi" w:hAnsiTheme="minorHAnsi" w:cstheme="minorBidi"/>
                <w:sz w:val="22"/>
                <w:szCs w:val="22"/>
                <w:rPrChange w:id="13412" w:author="Nick.Tolimieri [2]" w:date="2022-09-27T15:21:00Z">
                  <w:rPr>
                    <w:ins w:id="13413" w:author="Nick.Tolimieri [2]" w:date="2022-09-27T15:21:00Z"/>
                    <w:del w:id="13414" w:author="Nick.Tolimieri" w:date="2022-09-30T14:57:00Z"/>
                    <w:rFonts w:ascii="Calibri" w:hAnsi="Calibri" w:cs="Calibri"/>
                    <w:color w:val="000000"/>
                    <w:sz w:val="22"/>
                    <w:szCs w:val="22"/>
                  </w:rPr>
                </w:rPrChange>
              </w:rPr>
              <w:pPrChange w:id="13415" w:author="Nick.Tolimieri [2]" w:date="2022-09-27T15:21:00Z">
                <w:pPr>
                  <w:jc w:val="right"/>
                </w:pPr>
              </w:pPrChange>
            </w:pPr>
            <w:ins w:id="13416" w:author="Nick.Tolimieri [2]" w:date="2022-09-27T15:21:00Z">
              <w:del w:id="13417" w:author="Nick.Tolimieri" w:date="2022-09-30T14:57:00Z">
                <w:r w:rsidRPr="007772DD" w:rsidDel="0095582C">
                  <w:rPr>
                    <w:rFonts w:asciiTheme="minorHAnsi" w:eastAsiaTheme="minorHAnsi" w:hAnsiTheme="minorHAnsi" w:cstheme="minorBidi"/>
                    <w:sz w:val="22"/>
                    <w:szCs w:val="22"/>
                    <w:rPrChange w:id="13418" w:author="Nick.Tolimieri [2]" w:date="2022-09-27T15:21:00Z">
                      <w:rPr>
                        <w:rFonts w:ascii="Calibri" w:hAnsi="Calibri" w:cs="Calibri"/>
                        <w:color w:val="000000"/>
                        <w:sz w:val="22"/>
                        <w:szCs w:val="22"/>
                      </w:rPr>
                    </w:rPrChange>
                  </w:rPr>
                  <w:delText>8</w:delText>
                </w:r>
              </w:del>
            </w:ins>
          </w:p>
        </w:tc>
        <w:tc>
          <w:tcPr>
            <w:tcW w:w="960" w:type="dxa"/>
            <w:noWrap/>
            <w:hideMark/>
            <w:tcPrChange w:id="1341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20" w:author="Nick.Tolimieri [2]" w:date="2022-09-27T15:21:00Z"/>
                <w:del w:id="13421" w:author="Nick.Tolimieri" w:date="2022-09-30T14:57:00Z"/>
                <w:rFonts w:asciiTheme="minorHAnsi" w:eastAsiaTheme="minorHAnsi" w:hAnsiTheme="minorHAnsi" w:cstheme="minorBidi"/>
                <w:sz w:val="22"/>
                <w:szCs w:val="22"/>
                <w:rPrChange w:id="13422" w:author="Nick.Tolimieri [2]" w:date="2022-09-27T15:21:00Z">
                  <w:rPr>
                    <w:ins w:id="13423" w:author="Nick.Tolimieri [2]" w:date="2022-09-27T15:21:00Z"/>
                    <w:del w:id="13424" w:author="Nick.Tolimieri" w:date="2022-09-30T14:57:00Z"/>
                    <w:rFonts w:ascii="Calibri" w:hAnsi="Calibri" w:cs="Calibri"/>
                    <w:color w:val="000000"/>
                    <w:sz w:val="22"/>
                    <w:szCs w:val="22"/>
                  </w:rPr>
                </w:rPrChange>
              </w:rPr>
              <w:pPrChange w:id="13425" w:author="Nick.Tolimieri [2]" w:date="2022-09-27T15:21:00Z">
                <w:pPr>
                  <w:jc w:val="right"/>
                </w:pPr>
              </w:pPrChange>
            </w:pPr>
            <w:ins w:id="13426" w:author="Nick.Tolimieri [2]" w:date="2022-09-27T15:21:00Z">
              <w:del w:id="13427" w:author="Nick.Tolimieri" w:date="2022-09-30T14:57:00Z">
                <w:r w:rsidRPr="007772DD" w:rsidDel="0095582C">
                  <w:rPr>
                    <w:rFonts w:asciiTheme="minorHAnsi" w:eastAsiaTheme="minorHAnsi" w:hAnsiTheme="minorHAnsi" w:cstheme="minorBidi"/>
                    <w:sz w:val="22"/>
                    <w:szCs w:val="22"/>
                    <w:rPrChange w:id="13428" w:author="Nick.Tolimieri [2]" w:date="2022-09-27T15:21:00Z">
                      <w:rPr>
                        <w:rFonts w:ascii="Calibri" w:hAnsi="Calibri" w:cs="Calibri"/>
                        <w:color w:val="000000"/>
                        <w:sz w:val="22"/>
                        <w:szCs w:val="22"/>
                      </w:rPr>
                    </w:rPrChange>
                  </w:rPr>
                  <w:delText>8</w:delText>
                </w:r>
              </w:del>
            </w:ins>
          </w:p>
        </w:tc>
        <w:tc>
          <w:tcPr>
            <w:tcW w:w="960" w:type="dxa"/>
            <w:noWrap/>
            <w:hideMark/>
            <w:tcPrChange w:id="1342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30" w:author="Nick.Tolimieri [2]" w:date="2022-09-27T15:21:00Z"/>
                <w:del w:id="13431" w:author="Nick.Tolimieri" w:date="2022-09-30T14:57:00Z"/>
                <w:rFonts w:asciiTheme="minorHAnsi" w:eastAsiaTheme="minorHAnsi" w:hAnsiTheme="minorHAnsi" w:cstheme="minorBidi"/>
                <w:sz w:val="22"/>
                <w:szCs w:val="22"/>
                <w:rPrChange w:id="13432" w:author="Nick.Tolimieri [2]" w:date="2022-09-27T15:21:00Z">
                  <w:rPr>
                    <w:ins w:id="13433" w:author="Nick.Tolimieri [2]" w:date="2022-09-27T15:21:00Z"/>
                    <w:del w:id="13434" w:author="Nick.Tolimieri" w:date="2022-09-30T14:57:00Z"/>
                    <w:rFonts w:ascii="Calibri" w:hAnsi="Calibri" w:cs="Calibri"/>
                    <w:color w:val="000000"/>
                    <w:sz w:val="22"/>
                    <w:szCs w:val="22"/>
                  </w:rPr>
                </w:rPrChange>
              </w:rPr>
              <w:pPrChange w:id="13435" w:author="Nick.Tolimieri [2]" w:date="2022-09-27T15:21:00Z">
                <w:pPr>
                  <w:jc w:val="right"/>
                </w:pPr>
              </w:pPrChange>
            </w:pPr>
            <w:ins w:id="13436" w:author="Nick.Tolimieri [2]" w:date="2022-09-27T15:21:00Z">
              <w:del w:id="13437" w:author="Nick.Tolimieri" w:date="2022-09-30T14:57:00Z">
                <w:r w:rsidRPr="007772DD" w:rsidDel="0095582C">
                  <w:rPr>
                    <w:rFonts w:asciiTheme="minorHAnsi" w:eastAsiaTheme="minorHAnsi" w:hAnsiTheme="minorHAnsi" w:cstheme="minorBidi"/>
                    <w:sz w:val="22"/>
                    <w:szCs w:val="22"/>
                    <w:rPrChange w:id="13438" w:author="Nick.Tolimieri [2]" w:date="2022-09-27T15:21:00Z">
                      <w:rPr>
                        <w:rFonts w:ascii="Calibri" w:hAnsi="Calibri" w:cs="Calibri"/>
                        <w:color w:val="000000"/>
                        <w:sz w:val="22"/>
                        <w:szCs w:val="22"/>
                      </w:rPr>
                    </w:rPrChange>
                  </w:rPr>
                  <w:delText>8</w:delText>
                </w:r>
              </w:del>
            </w:ins>
          </w:p>
        </w:tc>
        <w:tc>
          <w:tcPr>
            <w:tcW w:w="960" w:type="dxa"/>
            <w:noWrap/>
            <w:hideMark/>
            <w:tcPrChange w:id="1343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40" w:author="Nick.Tolimieri [2]" w:date="2022-09-27T15:21:00Z"/>
                <w:del w:id="13441" w:author="Nick.Tolimieri" w:date="2022-09-30T14:57:00Z"/>
                <w:rFonts w:asciiTheme="minorHAnsi" w:eastAsiaTheme="minorHAnsi" w:hAnsiTheme="minorHAnsi" w:cstheme="minorBidi"/>
                <w:sz w:val="22"/>
                <w:szCs w:val="22"/>
                <w:rPrChange w:id="13442" w:author="Nick.Tolimieri [2]" w:date="2022-09-27T15:21:00Z">
                  <w:rPr>
                    <w:ins w:id="13443" w:author="Nick.Tolimieri [2]" w:date="2022-09-27T15:21:00Z"/>
                    <w:del w:id="13444" w:author="Nick.Tolimieri" w:date="2022-09-30T14:57:00Z"/>
                    <w:rFonts w:ascii="Calibri" w:hAnsi="Calibri" w:cs="Calibri"/>
                    <w:color w:val="000000"/>
                    <w:sz w:val="22"/>
                    <w:szCs w:val="22"/>
                  </w:rPr>
                </w:rPrChange>
              </w:rPr>
              <w:pPrChange w:id="13445" w:author="Nick.Tolimieri [2]" w:date="2022-09-27T15:21:00Z">
                <w:pPr>
                  <w:jc w:val="right"/>
                </w:pPr>
              </w:pPrChange>
            </w:pPr>
            <w:ins w:id="13446" w:author="Nick.Tolimieri [2]" w:date="2022-09-27T15:21:00Z">
              <w:del w:id="13447" w:author="Nick.Tolimieri" w:date="2022-09-30T14:57:00Z">
                <w:r w:rsidRPr="007772DD" w:rsidDel="0095582C">
                  <w:rPr>
                    <w:rFonts w:asciiTheme="minorHAnsi" w:eastAsiaTheme="minorHAnsi" w:hAnsiTheme="minorHAnsi" w:cstheme="minorBidi"/>
                    <w:sz w:val="22"/>
                    <w:szCs w:val="22"/>
                    <w:rPrChange w:id="13448" w:author="Nick.Tolimieri [2]" w:date="2022-09-27T15:21:00Z">
                      <w:rPr>
                        <w:rFonts w:ascii="Calibri" w:hAnsi="Calibri" w:cs="Calibri"/>
                        <w:color w:val="000000"/>
                        <w:sz w:val="22"/>
                        <w:szCs w:val="22"/>
                      </w:rPr>
                    </w:rPrChange>
                  </w:rPr>
                  <w:delText>2.45</w:delText>
                </w:r>
              </w:del>
            </w:ins>
          </w:p>
        </w:tc>
        <w:tc>
          <w:tcPr>
            <w:tcW w:w="960" w:type="dxa"/>
            <w:noWrap/>
            <w:hideMark/>
            <w:tcPrChange w:id="13449"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50" w:author="Nick.Tolimieri [2]" w:date="2022-09-27T15:21:00Z"/>
                <w:del w:id="13451" w:author="Nick.Tolimieri" w:date="2022-09-30T14:57:00Z"/>
                <w:rFonts w:asciiTheme="minorHAnsi" w:eastAsiaTheme="minorHAnsi" w:hAnsiTheme="minorHAnsi" w:cstheme="minorBidi"/>
                <w:sz w:val="22"/>
                <w:szCs w:val="22"/>
                <w:rPrChange w:id="13452" w:author="Nick.Tolimieri [2]" w:date="2022-09-27T15:21:00Z">
                  <w:rPr>
                    <w:ins w:id="13453" w:author="Nick.Tolimieri [2]" w:date="2022-09-27T15:21:00Z"/>
                    <w:del w:id="13454" w:author="Nick.Tolimieri" w:date="2022-09-30T14:57:00Z"/>
                    <w:rFonts w:ascii="Calibri" w:hAnsi="Calibri" w:cs="Calibri"/>
                    <w:color w:val="000000"/>
                    <w:sz w:val="22"/>
                    <w:szCs w:val="22"/>
                  </w:rPr>
                </w:rPrChange>
              </w:rPr>
              <w:pPrChange w:id="13455" w:author="Nick.Tolimieri [2]" w:date="2022-09-27T15:21:00Z">
                <w:pPr>
                  <w:jc w:val="right"/>
                </w:pPr>
              </w:pPrChange>
            </w:pPr>
            <w:ins w:id="13456" w:author="Nick.Tolimieri [2]" w:date="2022-09-27T15:21:00Z">
              <w:del w:id="13457" w:author="Nick.Tolimieri" w:date="2022-09-30T14:57:00Z">
                <w:r w:rsidRPr="007772DD" w:rsidDel="0095582C">
                  <w:rPr>
                    <w:rFonts w:asciiTheme="minorHAnsi" w:eastAsiaTheme="minorHAnsi" w:hAnsiTheme="minorHAnsi" w:cstheme="minorBidi"/>
                    <w:sz w:val="22"/>
                    <w:szCs w:val="22"/>
                    <w:rPrChange w:id="13458" w:author="Nick.Tolimieri [2]" w:date="2022-09-27T15:21:00Z">
                      <w:rPr>
                        <w:rFonts w:ascii="Calibri" w:hAnsi="Calibri" w:cs="Calibri"/>
                        <w:color w:val="000000"/>
                        <w:sz w:val="22"/>
                        <w:szCs w:val="22"/>
                      </w:rPr>
                    </w:rPrChange>
                  </w:rPr>
                  <w:delText>0.28</w:delText>
                </w:r>
              </w:del>
            </w:ins>
          </w:p>
        </w:tc>
      </w:tr>
      <w:tr w:rsidR="007772DD" w:rsidRPr="007772DD" w:rsidDel="0095582C" w:rsidTr="007772DD">
        <w:trPr>
          <w:divId w:val="486363627"/>
          <w:trHeight w:val="300"/>
          <w:ins w:id="13459" w:author="Nick.Tolimieri [2]" w:date="2022-09-27T15:21:00Z"/>
          <w:del w:id="13460" w:author="Nick.Tolimieri" w:date="2022-09-30T14:57:00Z"/>
          <w:trPrChange w:id="13461" w:author="Nick.Tolimieri [2]" w:date="2022-09-27T15:21:00Z">
            <w:trPr>
              <w:divId w:val="486363627"/>
              <w:trHeight w:val="300"/>
            </w:trPr>
          </w:trPrChange>
        </w:trPr>
        <w:tc>
          <w:tcPr>
            <w:tcW w:w="960" w:type="dxa"/>
            <w:noWrap/>
            <w:hideMark/>
            <w:tcPrChange w:id="1346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63" w:author="Nick.Tolimieri [2]" w:date="2022-09-27T15:21:00Z"/>
                <w:del w:id="13464" w:author="Nick.Tolimieri" w:date="2022-09-30T14:57:00Z"/>
                <w:rFonts w:asciiTheme="minorHAnsi" w:eastAsiaTheme="minorHAnsi" w:hAnsiTheme="minorHAnsi" w:cstheme="minorBidi"/>
                <w:sz w:val="22"/>
                <w:szCs w:val="22"/>
                <w:rPrChange w:id="13465" w:author="Nick.Tolimieri [2]" w:date="2022-09-27T15:21:00Z">
                  <w:rPr>
                    <w:ins w:id="13466" w:author="Nick.Tolimieri [2]" w:date="2022-09-27T15:21:00Z"/>
                    <w:del w:id="13467" w:author="Nick.Tolimieri" w:date="2022-09-30T14:57:00Z"/>
                    <w:rFonts w:ascii="Calibri" w:hAnsi="Calibri" w:cs="Calibri"/>
                    <w:color w:val="000000"/>
                    <w:sz w:val="22"/>
                    <w:szCs w:val="22"/>
                  </w:rPr>
                </w:rPrChange>
              </w:rPr>
              <w:pPrChange w:id="13468" w:author="Nick.Tolimieri [2]" w:date="2022-09-27T15:21:00Z">
                <w:pPr/>
              </w:pPrChange>
            </w:pPr>
            <w:ins w:id="13469" w:author="Nick.Tolimieri [2]" w:date="2022-09-27T15:21:00Z">
              <w:del w:id="13470" w:author="Nick.Tolimieri" w:date="2022-09-30T14:57:00Z">
                <w:r w:rsidRPr="007772DD" w:rsidDel="0095582C">
                  <w:rPr>
                    <w:rFonts w:asciiTheme="minorHAnsi" w:eastAsiaTheme="minorHAnsi" w:hAnsiTheme="minorHAnsi" w:cstheme="minorBidi"/>
                    <w:sz w:val="22"/>
                    <w:szCs w:val="22"/>
                    <w:rPrChange w:id="13471" w:author="Nick.Tolimieri [2]" w:date="2022-09-27T15:21:00Z">
                      <w:rPr>
                        <w:rFonts w:ascii="Calibri" w:hAnsi="Calibri" w:cs="Calibri"/>
                        <w:color w:val="000000"/>
                        <w:sz w:val="22"/>
                        <w:szCs w:val="22"/>
                      </w:rPr>
                    </w:rPrChange>
                  </w:rPr>
                  <w:delText>Cape Alava</w:delText>
                </w:r>
              </w:del>
            </w:ins>
          </w:p>
        </w:tc>
        <w:tc>
          <w:tcPr>
            <w:tcW w:w="960" w:type="dxa"/>
            <w:noWrap/>
            <w:hideMark/>
            <w:tcPrChange w:id="1347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73" w:author="Nick.Tolimieri [2]" w:date="2022-09-27T15:21:00Z"/>
                <w:del w:id="13474" w:author="Nick.Tolimieri" w:date="2022-09-30T14:57:00Z"/>
                <w:rFonts w:asciiTheme="minorHAnsi" w:eastAsiaTheme="minorHAnsi" w:hAnsiTheme="minorHAnsi" w:cstheme="minorBidi"/>
                <w:sz w:val="22"/>
                <w:szCs w:val="22"/>
                <w:rPrChange w:id="13475" w:author="Nick.Tolimieri [2]" w:date="2022-09-27T15:21:00Z">
                  <w:rPr>
                    <w:ins w:id="13476" w:author="Nick.Tolimieri [2]" w:date="2022-09-27T15:21:00Z"/>
                    <w:del w:id="13477" w:author="Nick.Tolimieri" w:date="2022-09-30T14:57:00Z"/>
                    <w:rFonts w:ascii="Calibri" w:hAnsi="Calibri" w:cs="Calibri"/>
                    <w:color w:val="000000"/>
                    <w:sz w:val="22"/>
                    <w:szCs w:val="22"/>
                  </w:rPr>
                </w:rPrChange>
              </w:rPr>
              <w:pPrChange w:id="13478" w:author="Nick.Tolimieri [2]" w:date="2022-09-27T15:21:00Z">
                <w:pPr>
                  <w:jc w:val="right"/>
                </w:pPr>
              </w:pPrChange>
            </w:pPr>
            <w:ins w:id="13479" w:author="Nick.Tolimieri [2]" w:date="2022-09-27T15:21:00Z">
              <w:del w:id="13480" w:author="Nick.Tolimieri" w:date="2022-09-30T14:57:00Z">
                <w:r w:rsidRPr="007772DD" w:rsidDel="0095582C">
                  <w:rPr>
                    <w:rFonts w:asciiTheme="minorHAnsi" w:eastAsiaTheme="minorHAnsi" w:hAnsiTheme="minorHAnsi" w:cstheme="minorBidi"/>
                    <w:sz w:val="22"/>
                    <w:szCs w:val="22"/>
                    <w:rPrChange w:id="13481" w:author="Nick.Tolimieri [2]" w:date="2022-09-27T15:21:00Z">
                      <w:rPr>
                        <w:rFonts w:ascii="Calibri" w:hAnsi="Calibri" w:cs="Calibri"/>
                        <w:color w:val="000000"/>
                        <w:sz w:val="22"/>
                        <w:szCs w:val="22"/>
                      </w:rPr>
                    </w:rPrChange>
                  </w:rPr>
                  <w:delText>2008</w:delText>
                </w:r>
              </w:del>
            </w:ins>
          </w:p>
        </w:tc>
        <w:tc>
          <w:tcPr>
            <w:tcW w:w="960" w:type="dxa"/>
            <w:noWrap/>
            <w:hideMark/>
            <w:tcPrChange w:id="1348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83" w:author="Nick.Tolimieri [2]" w:date="2022-09-27T15:21:00Z"/>
                <w:del w:id="13484" w:author="Nick.Tolimieri" w:date="2022-09-30T14:57:00Z"/>
                <w:rFonts w:asciiTheme="minorHAnsi" w:eastAsiaTheme="minorHAnsi" w:hAnsiTheme="minorHAnsi" w:cstheme="minorBidi"/>
                <w:sz w:val="22"/>
                <w:szCs w:val="22"/>
                <w:rPrChange w:id="13485" w:author="Nick.Tolimieri [2]" w:date="2022-09-27T15:21:00Z">
                  <w:rPr>
                    <w:ins w:id="13486" w:author="Nick.Tolimieri [2]" w:date="2022-09-27T15:21:00Z"/>
                    <w:del w:id="13487" w:author="Nick.Tolimieri" w:date="2022-09-30T14:57:00Z"/>
                    <w:rFonts w:ascii="Calibri" w:hAnsi="Calibri" w:cs="Calibri"/>
                    <w:color w:val="000000"/>
                    <w:sz w:val="22"/>
                    <w:szCs w:val="22"/>
                  </w:rPr>
                </w:rPrChange>
              </w:rPr>
              <w:pPrChange w:id="13488" w:author="Nick.Tolimieri [2]" w:date="2022-09-27T15:21:00Z">
                <w:pPr>
                  <w:jc w:val="right"/>
                </w:pPr>
              </w:pPrChange>
            </w:pPr>
            <w:ins w:id="13489" w:author="Nick.Tolimieri [2]" w:date="2022-09-27T15:21:00Z">
              <w:del w:id="13490" w:author="Nick.Tolimieri" w:date="2022-09-30T14:57:00Z">
                <w:r w:rsidRPr="007772DD" w:rsidDel="0095582C">
                  <w:rPr>
                    <w:rFonts w:asciiTheme="minorHAnsi" w:eastAsiaTheme="minorHAnsi" w:hAnsiTheme="minorHAnsi" w:cstheme="minorBidi"/>
                    <w:sz w:val="22"/>
                    <w:szCs w:val="22"/>
                    <w:rPrChange w:id="13491" w:author="Nick.Tolimieri [2]" w:date="2022-09-27T15:21:00Z">
                      <w:rPr>
                        <w:rFonts w:ascii="Calibri" w:hAnsi="Calibri" w:cs="Calibri"/>
                        <w:color w:val="000000"/>
                        <w:sz w:val="22"/>
                        <w:szCs w:val="22"/>
                      </w:rPr>
                    </w:rPrChange>
                  </w:rPr>
                  <w:delText>0</w:delText>
                </w:r>
              </w:del>
            </w:ins>
          </w:p>
        </w:tc>
        <w:tc>
          <w:tcPr>
            <w:tcW w:w="960" w:type="dxa"/>
            <w:noWrap/>
            <w:hideMark/>
            <w:tcPrChange w:id="1349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493" w:author="Nick.Tolimieri [2]" w:date="2022-09-27T15:21:00Z"/>
                <w:del w:id="13494" w:author="Nick.Tolimieri" w:date="2022-09-30T14:57:00Z"/>
                <w:rFonts w:asciiTheme="minorHAnsi" w:eastAsiaTheme="minorHAnsi" w:hAnsiTheme="minorHAnsi" w:cstheme="minorBidi"/>
                <w:sz w:val="22"/>
                <w:szCs w:val="22"/>
                <w:rPrChange w:id="13495" w:author="Nick.Tolimieri [2]" w:date="2022-09-27T15:21:00Z">
                  <w:rPr>
                    <w:ins w:id="13496" w:author="Nick.Tolimieri [2]" w:date="2022-09-27T15:21:00Z"/>
                    <w:del w:id="13497" w:author="Nick.Tolimieri" w:date="2022-09-30T14:57:00Z"/>
                    <w:rFonts w:ascii="Calibri" w:hAnsi="Calibri" w:cs="Calibri"/>
                    <w:color w:val="000000"/>
                    <w:sz w:val="22"/>
                    <w:szCs w:val="22"/>
                  </w:rPr>
                </w:rPrChange>
              </w:rPr>
              <w:pPrChange w:id="13498" w:author="Nick.Tolimieri [2]" w:date="2022-09-27T15:21:00Z">
                <w:pPr>
                  <w:jc w:val="right"/>
                </w:pPr>
              </w:pPrChange>
            </w:pPr>
            <w:ins w:id="13499" w:author="Nick.Tolimieri [2]" w:date="2022-09-27T15:21:00Z">
              <w:del w:id="13500" w:author="Nick.Tolimieri" w:date="2022-09-30T14:57:00Z">
                <w:r w:rsidRPr="007772DD" w:rsidDel="0095582C">
                  <w:rPr>
                    <w:rFonts w:asciiTheme="minorHAnsi" w:eastAsiaTheme="minorHAnsi" w:hAnsiTheme="minorHAnsi" w:cstheme="minorBidi"/>
                    <w:sz w:val="22"/>
                    <w:szCs w:val="22"/>
                    <w:rPrChange w:id="13501" w:author="Nick.Tolimieri [2]" w:date="2022-09-27T15:21:00Z">
                      <w:rPr>
                        <w:rFonts w:ascii="Calibri" w:hAnsi="Calibri" w:cs="Calibri"/>
                        <w:color w:val="000000"/>
                        <w:sz w:val="22"/>
                        <w:szCs w:val="22"/>
                      </w:rPr>
                    </w:rPrChange>
                  </w:rPr>
                  <w:delText>0</w:delText>
                </w:r>
              </w:del>
            </w:ins>
          </w:p>
        </w:tc>
        <w:tc>
          <w:tcPr>
            <w:tcW w:w="960" w:type="dxa"/>
            <w:noWrap/>
            <w:hideMark/>
            <w:tcPrChange w:id="1350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03" w:author="Nick.Tolimieri [2]" w:date="2022-09-27T15:21:00Z"/>
                <w:del w:id="13504" w:author="Nick.Tolimieri" w:date="2022-09-30T14:57:00Z"/>
                <w:rFonts w:asciiTheme="minorHAnsi" w:eastAsiaTheme="minorHAnsi" w:hAnsiTheme="minorHAnsi" w:cstheme="minorBidi"/>
                <w:sz w:val="22"/>
                <w:szCs w:val="22"/>
                <w:rPrChange w:id="13505" w:author="Nick.Tolimieri [2]" w:date="2022-09-27T15:21:00Z">
                  <w:rPr>
                    <w:ins w:id="13506" w:author="Nick.Tolimieri [2]" w:date="2022-09-27T15:21:00Z"/>
                    <w:del w:id="13507" w:author="Nick.Tolimieri" w:date="2022-09-30T14:57:00Z"/>
                    <w:rFonts w:ascii="Calibri" w:hAnsi="Calibri" w:cs="Calibri"/>
                    <w:color w:val="000000"/>
                    <w:sz w:val="22"/>
                    <w:szCs w:val="22"/>
                  </w:rPr>
                </w:rPrChange>
              </w:rPr>
              <w:pPrChange w:id="13508" w:author="Nick.Tolimieri [2]" w:date="2022-09-27T15:21:00Z">
                <w:pPr>
                  <w:jc w:val="right"/>
                </w:pPr>
              </w:pPrChange>
            </w:pPr>
            <w:ins w:id="13509" w:author="Nick.Tolimieri [2]" w:date="2022-09-27T15:21:00Z">
              <w:del w:id="13510" w:author="Nick.Tolimieri" w:date="2022-09-30T14:57:00Z">
                <w:r w:rsidRPr="007772DD" w:rsidDel="0095582C">
                  <w:rPr>
                    <w:rFonts w:asciiTheme="minorHAnsi" w:eastAsiaTheme="minorHAnsi" w:hAnsiTheme="minorHAnsi" w:cstheme="minorBidi"/>
                    <w:sz w:val="22"/>
                    <w:szCs w:val="22"/>
                    <w:rPrChange w:id="13511" w:author="Nick.Tolimieri [2]" w:date="2022-09-27T15:21:00Z">
                      <w:rPr>
                        <w:rFonts w:ascii="Calibri" w:hAnsi="Calibri" w:cs="Calibri"/>
                        <w:color w:val="000000"/>
                        <w:sz w:val="22"/>
                        <w:szCs w:val="22"/>
                      </w:rPr>
                    </w:rPrChange>
                  </w:rPr>
                  <w:delText>0</w:delText>
                </w:r>
              </w:del>
            </w:ins>
          </w:p>
        </w:tc>
        <w:tc>
          <w:tcPr>
            <w:tcW w:w="960" w:type="dxa"/>
            <w:noWrap/>
            <w:hideMark/>
            <w:tcPrChange w:id="1351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13" w:author="Nick.Tolimieri [2]" w:date="2022-09-27T15:21:00Z"/>
                <w:del w:id="13514" w:author="Nick.Tolimieri" w:date="2022-09-30T14:57:00Z"/>
                <w:rFonts w:asciiTheme="minorHAnsi" w:eastAsiaTheme="minorHAnsi" w:hAnsiTheme="minorHAnsi" w:cstheme="minorBidi"/>
                <w:sz w:val="22"/>
                <w:szCs w:val="22"/>
                <w:rPrChange w:id="13515" w:author="Nick.Tolimieri [2]" w:date="2022-09-27T15:21:00Z">
                  <w:rPr>
                    <w:ins w:id="13516" w:author="Nick.Tolimieri [2]" w:date="2022-09-27T15:21:00Z"/>
                    <w:del w:id="13517" w:author="Nick.Tolimieri" w:date="2022-09-30T14:57:00Z"/>
                    <w:rFonts w:ascii="Calibri" w:hAnsi="Calibri" w:cs="Calibri"/>
                    <w:color w:val="000000"/>
                    <w:sz w:val="22"/>
                    <w:szCs w:val="22"/>
                  </w:rPr>
                </w:rPrChange>
              </w:rPr>
              <w:pPrChange w:id="13518" w:author="Nick.Tolimieri [2]" w:date="2022-09-27T15:21:00Z">
                <w:pPr>
                  <w:jc w:val="right"/>
                </w:pPr>
              </w:pPrChange>
            </w:pPr>
            <w:ins w:id="13519" w:author="Nick.Tolimieri [2]" w:date="2022-09-27T15:21:00Z">
              <w:del w:id="13520" w:author="Nick.Tolimieri" w:date="2022-09-30T14:57:00Z">
                <w:r w:rsidRPr="007772DD" w:rsidDel="0095582C">
                  <w:rPr>
                    <w:rFonts w:asciiTheme="minorHAnsi" w:eastAsiaTheme="minorHAnsi" w:hAnsiTheme="minorHAnsi" w:cstheme="minorBidi"/>
                    <w:sz w:val="22"/>
                    <w:szCs w:val="22"/>
                    <w:rPrChange w:id="13521" w:author="Nick.Tolimieri [2]" w:date="2022-09-27T15:21:00Z">
                      <w:rPr>
                        <w:rFonts w:ascii="Calibri" w:hAnsi="Calibri" w:cs="Calibri"/>
                        <w:color w:val="000000"/>
                        <w:sz w:val="22"/>
                        <w:szCs w:val="22"/>
                      </w:rPr>
                    </w:rPrChange>
                  </w:rPr>
                  <w:delText>0</w:delText>
                </w:r>
              </w:del>
            </w:ins>
          </w:p>
        </w:tc>
        <w:tc>
          <w:tcPr>
            <w:tcW w:w="960" w:type="dxa"/>
            <w:noWrap/>
            <w:hideMark/>
            <w:tcPrChange w:id="1352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23" w:author="Nick.Tolimieri [2]" w:date="2022-09-27T15:21:00Z"/>
                <w:del w:id="13524" w:author="Nick.Tolimieri" w:date="2022-09-30T14:57:00Z"/>
                <w:rFonts w:asciiTheme="minorHAnsi" w:eastAsiaTheme="minorHAnsi" w:hAnsiTheme="minorHAnsi" w:cstheme="minorBidi"/>
                <w:sz w:val="22"/>
                <w:szCs w:val="22"/>
                <w:rPrChange w:id="13525" w:author="Nick.Tolimieri [2]" w:date="2022-09-27T15:21:00Z">
                  <w:rPr>
                    <w:ins w:id="13526" w:author="Nick.Tolimieri [2]" w:date="2022-09-27T15:21:00Z"/>
                    <w:del w:id="13527" w:author="Nick.Tolimieri" w:date="2022-09-30T14:57:00Z"/>
                    <w:rFonts w:ascii="Calibri" w:hAnsi="Calibri" w:cs="Calibri"/>
                    <w:color w:val="000000"/>
                    <w:sz w:val="22"/>
                    <w:szCs w:val="22"/>
                  </w:rPr>
                </w:rPrChange>
              </w:rPr>
              <w:pPrChange w:id="13528" w:author="Nick.Tolimieri [2]" w:date="2022-09-27T15:21:00Z">
                <w:pPr/>
              </w:pPrChange>
            </w:pPr>
            <w:ins w:id="13529" w:author="Nick.Tolimieri [2]" w:date="2022-09-27T15:21:00Z">
              <w:del w:id="13530" w:author="Nick.Tolimieri" w:date="2022-09-30T14:57:00Z">
                <w:r w:rsidRPr="007772DD" w:rsidDel="0095582C">
                  <w:rPr>
                    <w:rFonts w:asciiTheme="minorHAnsi" w:eastAsiaTheme="minorHAnsi" w:hAnsiTheme="minorHAnsi" w:cstheme="minorBidi"/>
                    <w:sz w:val="22"/>
                    <w:szCs w:val="22"/>
                    <w:rPrChange w:id="13531" w:author="Nick.Tolimieri [2]" w:date="2022-09-27T15:21:00Z">
                      <w:rPr>
                        <w:rFonts w:ascii="Calibri" w:hAnsi="Calibri" w:cs="Calibri"/>
                        <w:color w:val="000000"/>
                        <w:sz w:val="22"/>
                        <w:szCs w:val="22"/>
                      </w:rPr>
                    </w:rPrChange>
                  </w:rPr>
                  <w:delText>NA</w:delText>
                </w:r>
              </w:del>
            </w:ins>
          </w:p>
        </w:tc>
        <w:tc>
          <w:tcPr>
            <w:tcW w:w="960" w:type="dxa"/>
            <w:noWrap/>
            <w:hideMark/>
            <w:tcPrChange w:id="1353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33" w:author="Nick.Tolimieri [2]" w:date="2022-09-27T15:21:00Z"/>
                <w:del w:id="13534" w:author="Nick.Tolimieri" w:date="2022-09-30T14:57:00Z"/>
                <w:rFonts w:asciiTheme="minorHAnsi" w:eastAsiaTheme="minorHAnsi" w:hAnsiTheme="minorHAnsi" w:cstheme="minorBidi"/>
                <w:sz w:val="22"/>
                <w:szCs w:val="22"/>
                <w:rPrChange w:id="13535" w:author="Nick.Tolimieri [2]" w:date="2022-09-27T15:21:00Z">
                  <w:rPr>
                    <w:ins w:id="13536" w:author="Nick.Tolimieri [2]" w:date="2022-09-27T15:21:00Z"/>
                    <w:del w:id="13537" w:author="Nick.Tolimieri" w:date="2022-09-30T14:57:00Z"/>
                    <w:rFonts w:ascii="Calibri" w:hAnsi="Calibri" w:cs="Calibri"/>
                    <w:color w:val="000000"/>
                    <w:sz w:val="22"/>
                    <w:szCs w:val="22"/>
                  </w:rPr>
                </w:rPrChange>
              </w:rPr>
              <w:pPrChange w:id="13538" w:author="Nick.Tolimieri [2]" w:date="2022-09-27T15:21:00Z">
                <w:pPr/>
              </w:pPrChange>
            </w:pPr>
            <w:ins w:id="13539" w:author="Nick.Tolimieri [2]" w:date="2022-09-27T15:21:00Z">
              <w:del w:id="13540" w:author="Nick.Tolimieri" w:date="2022-09-30T14:57:00Z">
                <w:r w:rsidRPr="007772DD" w:rsidDel="0095582C">
                  <w:rPr>
                    <w:rFonts w:asciiTheme="minorHAnsi" w:eastAsiaTheme="minorHAnsi" w:hAnsiTheme="minorHAnsi" w:cstheme="minorBidi"/>
                    <w:sz w:val="22"/>
                    <w:szCs w:val="22"/>
                    <w:rPrChange w:id="13541" w:author="Nick.Tolimieri [2]" w:date="2022-09-27T15:21:00Z">
                      <w:rPr>
                        <w:rFonts w:ascii="Calibri" w:hAnsi="Calibri" w:cs="Calibri"/>
                        <w:color w:val="000000"/>
                        <w:sz w:val="22"/>
                        <w:szCs w:val="22"/>
                      </w:rPr>
                    </w:rPrChange>
                  </w:rPr>
                  <w:delText>NA</w:delText>
                </w:r>
              </w:del>
            </w:ins>
          </w:p>
        </w:tc>
        <w:tc>
          <w:tcPr>
            <w:tcW w:w="960" w:type="dxa"/>
            <w:noWrap/>
            <w:hideMark/>
            <w:tcPrChange w:id="1354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43" w:author="Nick.Tolimieri [2]" w:date="2022-09-27T15:21:00Z"/>
                <w:del w:id="13544" w:author="Nick.Tolimieri" w:date="2022-09-30T14:57:00Z"/>
                <w:rFonts w:asciiTheme="minorHAnsi" w:eastAsiaTheme="minorHAnsi" w:hAnsiTheme="minorHAnsi" w:cstheme="minorBidi"/>
                <w:sz w:val="22"/>
                <w:szCs w:val="22"/>
                <w:rPrChange w:id="13545" w:author="Nick.Tolimieri [2]" w:date="2022-09-27T15:21:00Z">
                  <w:rPr>
                    <w:ins w:id="13546" w:author="Nick.Tolimieri [2]" w:date="2022-09-27T15:21:00Z"/>
                    <w:del w:id="13547" w:author="Nick.Tolimieri" w:date="2022-09-30T14:57:00Z"/>
                    <w:rFonts w:ascii="Calibri" w:hAnsi="Calibri" w:cs="Calibri"/>
                    <w:color w:val="000000"/>
                    <w:sz w:val="22"/>
                    <w:szCs w:val="22"/>
                  </w:rPr>
                </w:rPrChange>
              </w:rPr>
              <w:pPrChange w:id="13548" w:author="Nick.Tolimieri [2]" w:date="2022-09-27T15:21:00Z">
                <w:pPr/>
              </w:pPrChange>
            </w:pPr>
            <w:ins w:id="13549" w:author="Nick.Tolimieri [2]" w:date="2022-09-27T15:21:00Z">
              <w:del w:id="13550" w:author="Nick.Tolimieri" w:date="2022-09-30T14:57:00Z">
                <w:r w:rsidRPr="007772DD" w:rsidDel="0095582C">
                  <w:rPr>
                    <w:rFonts w:asciiTheme="minorHAnsi" w:eastAsiaTheme="minorHAnsi" w:hAnsiTheme="minorHAnsi" w:cstheme="minorBidi"/>
                    <w:sz w:val="22"/>
                    <w:szCs w:val="22"/>
                    <w:rPrChange w:id="13551" w:author="Nick.Tolimieri [2]" w:date="2022-09-27T15:21:00Z">
                      <w:rPr>
                        <w:rFonts w:ascii="Calibri" w:hAnsi="Calibri" w:cs="Calibri"/>
                        <w:color w:val="000000"/>
                        <w:sz w:val="22"/>
                        <w:szCs w:val="22"/>
                      </w:rPr>
                    </w:rPrChange>
                  </w:rPr>
                  <w:delText>NA</w:delText>
                </w:r>
              </w:del>
            </w:ins>
          </w:p>
        </w:tc>
        <w:tc>
          <w:tcPr>
            <w:tcW w:w="960" w:type="dxa"/>
            <w:noWrap/>
            <w:hideMark/>
            <w:tcPrChange w:id="13552"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53" w:author="Nick.Tolimieri [2]" w:date="2022-09-27T15:21:00Z"/>
                <w:del w:id="13554" w:author="Nick.Tolimieri" w:date="2022-09-30T14:57:00Z"/>
                <w:rFonts w:asciiTheme="minorHAnsi" w:eastAsiaTheme="minorHAnsi" w:hAnsiTheme="minorHAnsi" w:cstheme="minorBidi"/>
                <w:sz w:val="22"/>
                <w:szCs w:val="22"/>
                <w:rPrChange w:id="13555" w:author="Nick.Tolimieri [2]" w:date="2022-09-27T15:21:00Z">
                  <w:rPr>
                    <w:ins w:id="13556" w:author="Nick.Tolimieri [2]" w:date="2022-09-27T15:21:00Z"/>
                    <w:del w:id="13557" w:author="Nick.Tolimieri" w:date="2022-09-30T14:57:00Z"/>
                    <w:rFonts w:ascii="Calibri" w:hAnsi="Calibri" w:cs="Calibri"/>
                    <w:color w:val="000000"/>
                    <w:sz w:val="22"/>
                    <w:szCs w:val="22"/>
                  </w:rPr>
                </w:rPrChange>
              </w:rPr>
              <w:pPrChange w:id="13558" w:author="Nick.Tolimieri [2]" w:date="2022-09-27T15:21:00Z">
                <w:pPr/>
              </w:pPrChange>
            </w:pPr>
            <w:ins w:id="13559" w:author="Nick.Tolimieri [2]" w:date="2022-09-27T15:21:00Z">
              <w:del w:id="13560" w:author="Nick.Tolimieri" w:date="2022-09-30T14:57:00Z">
                <w:r w:rsidRPr="007772DD" w:rsidDel="0095582C">
                  <w:rPr>
                    <w:rFonts w:asciiTheme="minorHAnsi" w:eastAsiaTheme="minorHAnsi" w:hAnsiTheme="minorHAnsi" w:cstheme="minorBidi"/>
                    <w:sz w:val="22"/>
                    <w:szCs w:val="22"/>
                    <w:rPrChange w:id="13561"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3562" w:author="Nick.Tolimieri [2]" w:date="2022-09-27T15:21:00Z"/>
          <w:del w:id="13563" w:author="Nick.Tolimieri" w:date="2022-09-30T14:57:00Z"/>
          <w:trPrChange w:id="13564" w:author="Nick.Tolimieri [2]" w:date="2022-09-27T15:21:00Z">
            <w:trPr>
              <w:divId w:val="486363627"/>
              <w:trHeight w:val="300"/>
            </w:trPr>
          </w:trPrChange>
        </w:trPr>
        <w:tc>
          <w:tcPr>
            <w:tcW w:w="960" w:type="dxa"/>
            <w:noWrap/>
            <w:hideMark/>
            <w:tcPrChange w:id="1356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66" w:author="Nick.Tolimieri [2]" w:date="2022-09-27T15:21:00Z"/>
                <w:del w:id="13567" w:author="Nick.Tolimieri" w:date="2022-09-30T14:57:00Z"/>
                <w:rFonts w:asciiTheme="minorHAnsi" w:eastAsiaTheme="minorHAnsi" w:hAnsiTheme="minorHAnsi" w:cstheme="minorBidi"/>
                <w:sz w:val="22"/>
                <w:szCs w:val="22"/>
                <w:rPrChange w:id="13568" w:author="Nick.Tolimieri [2]" w:date="2022-09-27T15:21:00Z">
                  <w:rPr>
                    <w:ins w:id="13569" w:author="Nick.Tolimieri [2]" w:date="2022-09-27T15:21:00Z"/>
                    <w:del w:id="13570" w:author="Nick.Tolimieri" w:date="2022-09-30T14:57:00Z"/>
                    <w:rFonts w:ascii="Calibri" w:hAnsi="Calibri" w:cs="Calibri"/>
                    <w:color w:val="000000"/>
                    <w:sz w:val="22"/>
                    <w:szCs w:val="22"/>
                  </w:rPr>
                </w:rPrChange>
              </w:rPr>
              <w:pPrChange w:id="13571" w:author="Nick.Tolimieri [2]" w:date="2022-09-27T15:21:00Z">
                <w:pPr/>
              </w:pPrChange>
            </w:pPr>
            <w:ins w:id="13572" w:author="Nick.Tolimieri [2]" w:date="2022-09-27T15:21:00Z">
              <w:del w:id="13573" w:author="Nick.Tolimieri" w:date="2022-09-30T14:57:00Z">
                <w:r w:rsidRPr="007772DD" w:rsidDel="0095582C">
                  <w:rPr>
                    <w:rFonts w:asciiTheme="minorHAnsi" w:eastAsiaTheme="minorHAnsi" w:hAnsiTheme="minorHAnsi" w:cstheme="minorBidi"/>
                    <w:sz w:val="22"/>
                    <w:szCs w:val="22"/>
                    <w:rPrChange w:id="13574" w:author="Nick.Tolimieri [2]" w:date="2022-09-27T15:21:00Z">
                      <w:rPr>
                        <w:rFonts w:ascii="Calibri" w:hAnsi="Calibri" w:cs="Calibri"/>
                        <w:color w:val="000000"/>
                        <w:sz w:val="22"/>
                        <w:szCs w:val="22"/>
                      </w:rPr>
                    </w:rPrChange>
                  </w:rPr>
                  <w:delText>Cape Alava</w:delText>
                </w:r>
              </w:del>
            </w:ins>
          </w:p>
        </w:tc>
        <w:tc>
          <w:tcPr>
            <w:tcW w:w="960" w:type="dxa"/>
            <w:noWrap/>
            <w:hideMark/>
            <w:tcPrChange w:id="1357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76" w:author="Nick.Tolimieri [2]" w:date="2022-09-27T15:21:00Z"/>
                <w:del w:id="13577" w:author="Nick.Tolimieri" w:date="2022-09-30T14:57:00Z"/>
                <w:rFonts w:asciiTheme="minorHAnsi" w:eastAsiaTheme="minorHAnsi" w:hAnsiTheme="minorHAnsi" w:cstheme="minorBidi"/>
                <w:sz w:val="22"/>
                <w:szCs w:val="22"/>
                <w:rPrChange w:id="13578" w:author="Nick.Tolimieri [2]" w:date="2022-09-27T15:21:00Z">
                  <w:rPr>
                    <w:ins w:id="13579" w:author="Nick.Tolimieri [2]" w:date="2022-09-27T15:21:00Z"/>
                    <w:del w:id="13580" w:author="Nick.Tolimieri" w:date="2022-09-30T14:57:00Z"/>
                    <w:rFonts w:ascii="Calibri" w:hAnsi="Calibri" w:cs="Calibri"/>
                    <w:color w:val="000000"/>
                    <w:sz w:val="22"/>
                    <w:szCs w:val="22"/>
                  </w:rPr>
                </w:rPrChange>
              </w:rPr>
              <w:pPrChange w:id="13581" w:author="Nick.Tolimieri [2]" w:date="2022-09-27T15:21:00Z">
                <w:pPr>
                  <w:jc w:val="right"/>
                </w:pPr>
              </w:pPrChange>
            </w:pPr>
            <w:ins w:id="13582" w:author="Nick.Tolimieri [2]" w:date="2022-09-27T15:21:00Z">
              <w:del w:id="13583" w:author="Nick.Tolimieri" w:date="2022-09-30T14:57:00Z">
                <w:r w:rsidRPr="007772DD" w:rsidDel="0095582C">
                  <w:rPr>
                    <w:rFonts w:asciiTheme="minorHAnsi" w:eastAsiaTheme="minorHAnsi" w:hAnsiTheme="minorHAnsi" w:cstheme="minorBidi"/>
                    <w:sz w:val="22"/>
                    <w:szCs w:val="22"/>
                    <w:rPrChange w:id="13584" w:author="Nick.Tolimieri [2]" w:date="2022-09-27T15:21:00Z">
                      <w:rPr>
                        <w:rFonts w:ascii="Calibri" w:hAnsi="Calibri" w:cs="Calibri"/>
                        <w:color w:val="000000"/>
                        <w:sz w:val="22"/>
                        <w:szCs w:val="22"/>
                      </w:rPr>
                    </w:rPrChange>
                  </w:rPr>
                  <w:delText>2009</w:delText>
                </w:r>
              </w:del>
            </w:ins>
          </w:p>
        </w:tc>
        <w:tc>
          <w:tcPr>
            <w:tcW w:w="960" w:type="dxa"/>
            <w:noWrap/>
            <w:hideMark/>
            <w:tcPrChange w:id="1358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86" w:author="Nick.Tolimieri [2]" w:date="2022-09-27T15:21:00Z"/>
                <w:del w:id="13587" w:author="Nick.Tolimieri" w:date="2022-09-30T14:57:00Z"/>
                <w:rFonts w:asciiTheme="minorHAnsi" w:eastAsiaTheme="minorHAnsi" w:hAnsiTheme="minorHAnsi" w:cstheme="minorBidi"/>
                <w:sz w:val="22"/>
                <w:szCs w:val="22"/>
                <w:rPrChange w:id="13588" w:author="Nick.Tolimieri [2]" w:date="2022-09-27T15:21:00Z">
                  <w:rPr>
                    <w:ins w:id="13589" w:author="Nick.Tolimieri [2]" w:date="2022-09-27T15:21:00Z"/>
                    <w:del w:id="13590" w:author="Nick.Tolimieri" w:date="2022-09-30T14:57:00Z"/>
                    <w:rFonts w:ascii="Calibri" w:hAnsi="Calibri" w:cs="Calibri"/>
                    <w:color w:val="000000"/>
                    <w:sz w:val="22"/>
                    <w:szCs w:val="22"/>
                  </w:rPr>
                </w:rPrChange>
              </w:rPr>
              <w:pPrChange w:id="13591" w:author="Nick.Tolimieri [2]" w:date="2022-09-27T15:21:00Z">
                <w:pPr>
                  <w:jc w:val="right"/>
                </w:pPr>
              </w:pPrChange>
            </w:pPr>
            <w:ins w:id="13592" w:author="Nick.Tolimieri [2]" w:date="2022-09-27T15:21:00Z">
              <w:del w:id="13593" w:author="Nick.Tolimieri" w:date="2022-09-30T14:57:00Z">
                <w:r w:rsidRPr="007772DD" w:rsidDel="0095582C">
                  <w:rPr>
                    <w:rFonts w:asciiTheme="minorHAnsi" w:eastAsiaTheme="minorHAnsi" w:hAnsiTheme="minorHAnsi" w:cstheme="minorBidi"/>
                    <w:sz w:val="22"/>
                    <w:szCs w:val="22"/>
                    <w:rPrChange w:id="13594" w:author="Nick.Tolimieri [2]" w:date="2022-09-27T15:21:00Z">
                      <w:rPr>
                        <w:rFonts w:ascii="Calibri" w:hAnsi="Calibri" w:cs="Calibri"/>
                        <w:color w:val="000000"/>
                        <w:sz w:val="22"/>
                        <w:szCs w:val="22"/>
                      </w:rPr>
                    </w:rPrChange>
                  </w:rPr>
                  <w:delText>0</w:delText>
                </w:r>
              </w:del>
            </w:ins>
          </w:p>
        </w:tc>
        <w:tc>
          <w:tcPr>
            <w:tcW w:w="960" w:type="dxa"/>
            <w:noWrap/>
            <w:hideMark/>
            <w:tcPrChange w:id="1359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596" w:author="Nick.Tolimieri [2]" w:date="2022-09-27T15:21:00Z"/>
                <w:del w:id="13597" w:author="Nick.Tolimieri" w:date="2022-09-30T14:57:00Z"/>
                <w:rFonts w:asciiTheme="minorHAnsi" w:eastAsiaTheme="minorHAnsi" w:hAnsiTheme="minorHAnsi" w:cstheme="minorBidi"/>
                <w:sz w:val="22"/>
                <w:szCs w:val="22"/>
                <w:rPrChange w:id="13598" w:author="Nick.Tolimieri [2]" w:date="2022-09-27T15:21:00Z">
                  <w:rPr>
                    <w:ins w:id="13599" w:author="Nick.Tolimieri [2]" w:date="2022-09-27T15:21:00Z"/>
                    <w:del w:id="13600" w:author="Nick.Tolimieri" w:date="2022-09-30T14:57:00Z"/>
                    <w:rFonts w:ascii="Calibri" w:hAnsi="Calibri" w:cs="Calibri"/>
                    <w:color w:val="000000"/>
                    <w:sz w:val="22"/>
                    <w:szCs w:val="22"/>
                  </w:rPr>
                </w:rPrChange>
              </w:rPr>
              <w:pPrChange w:id="13601" w:author="Nick.Tolimieri [2]" w:date="2022-09-27T15:21:00Z">
                <w:pPr>
                  <w:jc w:val="right"/>
                </w:pPr>
              </w:pPrChange>
            </w:pPr>
            <w:ins w:id="13602" w:author="Nick.Tolimieri [2]" w:date="2022-09-27T15:21:00Z">
              <w:del w:id="13603" w:author="Nick.Tolimieri" w:date="2022-09-30T14:57:00Z">
                <w:r w:rsidRPr="007772DD" w:rsidDel="0095582C">
                  <w:rPr>
                    <w:rFonts w:asciiTheme="minorHAnsi" w:eastAsiaTheme="minorHAnsi" w:hAnsiTheme="minorHAnsi" w:cstheme="minorBidi"/>
                    <w:sz w:val="22"/>
                    <w:szCs w:val="22"/>
                    <w:rPrChange w:id="13604" w:author="Nick.Tolimieri [2]" w:date="2022-09-27T15:21:00Z">
                      <w:rPr>
                        <w:rFonts w:ascii="Calibri" w:hAnsi="Calibri" w:cs="Calibri"/>
                        <w:color w:val="000000"/>
                        <w:sz w:val="22"/>
                        <w:szCs w:val="22"/>
                      </w:rPr>
                    </w:rPrChange>
                  </w:rPr>
                  <w:delText>0</w:delText>
                </w:r>
              </w:del>
            </w:ins>
          </w:p>
        </w:tc>
        <w:tc>
          <w:tcPr>
            <w:tcW w:w="960" w:type="dxa"/>
            <w:noWrap/>
            <w:hideMark/>
            <w:tcPrChange w:id="1360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06" w:author="Nick.Tolimieri [2]" w:date="2022-09-27T15:21:00Z"/>
                <w:del w:id="13607" w:author="Nick.Tolimieri" w:date="2022-09-30T14:57:00Z"/>
                <w:rFonts w:asciiTheme="minorHAnsi" w:eastAsiaTheme="minorHAnsi" w:hAnsiTheme="minorHAnsi" w:cstheme="minorBidi"/>
                <w:sz w:val="22"/>
                <w:szCs w:val="22"/>
                <w:rPrChange w:id="13608" w:author="Nick.Tolimieri [2]" w:date="2022-09-27T15:21:00Z">
                  <w:rPr>
                    <w:ins w:id="13609" w:author="Nick.Tolimieri [2]" w:date="2022-09-27T15:21:00Z"/>
                    <w:del w:id="13610" w:author="Nick.Tolimieri" w:date="2022-09-30T14:57:00Z"/>
                    <w:rFonts w:ascii="Calibri" w:hAnsi="Calibri" w:cs="Calibri"/>
                    <w:color w:val="000000"/>
                    <w:sz w:val="22"/>
                    <w:szCs w:val="22"/>
                  </w:rPr>
                </w:rPrChange>
              </w:rPr>
              <w:pPrChange w:id="13611" w:author="Nick.Tolimieri [2]" w:date="2022-09-27T15:21:00Z">
                <w:pPr>
                  <w:jc w:val="right"/>
                </w:pPr>
              </w:pPrChange>
            </w:pPr>
            <w:ins w:id="13612" w:author="Nick.Tolimieri [2]" w:date="2022-09-27T15:21:00Z">
              <w:del w:id="13613" w:author="Nick.Tolimieri" w:date="2022-09-30T14:57:00Z">
                <w:r w:rsidRPr="007772DD" w:rsidDel="0095582C">
                  <w:rPr>
                    <w:rFonts w:asciiTheme="minorHAnsi" w:eastAsiaTheme="minorHAnsi" w:hAnsiTheme="minorHAnsi" w:cstheme="minorBidi"/>
                    <w:sz w:val="22"/>
                    <w:szCs w:val="22"/>
                    <w:rPrChange w:id="13614" w:author="Nick.Tolimieri [2]" w:date="2022-09-27T15:21:00Z">
                      <w:rPr>
                        <w:rFonts w:ascii="Calibri" w:hAnsi="Calibri" w:cs="Calibri"/>
                        <w:color w:val="000000"/>
                        <w:sz w:val="22"/>
                        <w:szCs w:val="22"/>
                      </w:rPr>
                    </w:rPrChange>
                  </w:rPr>
                  <w:delText>0</w:delText>
                </w:r>
              </w:del>
            </w:ins>
          </w:p>
        </w:tc>
        <w:tc>
          <w:tcPr>
            <w:tcW w:w="960" w:type="dxa"/>
            <w:noWrap/>
            <w:hideMark/>
            <w:tcPrChange w:id="1361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16" w:author="Nick.Tolimieri [2]" w:date="2022-09-27T15:21:00Z"/>
                <w:del w:id="13617" w:author="Nick.Tolimieri" w:date="2022-09-30T14:57:00Z"/>
                <w:rFonts w:asciiTheme="minorHAnsi" w:eastAsiaTheme="minorHAnsi" w:hAnsiTheme="minorHAnsi" w:cstheme="minorBidi"/>
                <w:sz w:val="22"/>
                <w:szCs w:val="22"/>
                <w:rPrChange w:id="13618" w:author="Nick.Tolimieri [2]" w:date="2022-09-27T15:21:00Z">
                  <w:rPr>
                    <w:ins w:id="13619" w:author="Nick.Tolimieri [2]" w:date="2022-09-27T15:21:00Z"/>
                    <w:del w:id="13620" w:author="Nick.Tolimieri" w:date="2022-09-30T14:57:00Z"/>
                    <w:rFonts w:ascii="Calibri" w:hAnsi="Calibri" w:cs="Calibri"/>
                    <w:color w:val="000000"/>
                    <w:sz w:val="22"/>
                    <w:szCs w:val="22"/>
                  </w:rPr>
                </w:rPrChange>
              </w:rPr>
              <w:pPrChange w:id="13621" w:author="Nick.Tolimieri [2]" w:date="2022-09-27T15:21:00Z">
                <w:pPr>
                  <w:jc w:val="right"/>
                </w:pPr>
              </w:pPrChange>
            </w:pPr>
            <w:ins w:id="13622" w:author="Nick.Tolimieri [2]" w:date="2022-09-27T15:21:00Z">
              <w:del w:id="13623" w:author="Nick.Tolimieri" w:date="2022-09-30T14:57:00Z">
                <w:r w:rsidRPr="007772DD" w:rsidDel="0095582C">
                  <w:rPr>
                    <w:rFonts w:asciiTheme="minorHAnsi" w:eastAsiaTheme="minorHAnsi" w:hAnsiTheme="minorHAnsi" w:cstheme="minorBidi"/>
                    <w:sz w:val="22"/>
                    <w:szCs w:val="22"/>
                    <w:rPrChange w:id="13624" w:author="Nick.Tolimieri [2]" w:date="2022-09-27T15:21:00Z">
                      <w:rPr>
                        <w:rFonts w:ascii="Calibri" w:hAnsi="Calibri" w:cs="Calibri"/>
                        <w:color w:val="000000"/>
                        <w:sz w:val="22"/>
                        <w:szCs w:val="22"/>
                      </w:rPr>
                    </w:rPrChange>
                  </w:rPr>
                  <w:delText>0</w:delText>
                </w:r>
              </w:del>
            </w:ins>
          </w:p>
        </w:tc>
        <w:tc>
          <w:tcPr>
            <w:tcW w:w="960" w:type="dxa"/>
            <w:noWrap/>
            <w:hideMark/>
            <w:tcPrChange w:id="1362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26" w:author="Nick.Tolimieri [2]" w:date="2022-09-27T15:21:00Z"/>
                <w:del w:id="13627" w:author="Nick.Tolimieri" w:date="2022-09-30T14:57:00Z"/>
                <w:rFonts w:asciiTheme="minorHAnsi" w:eastAsiaTheme="minorHAnsi" w:hAnsiTheme="minorHAnsi" w:cstheme="minorBidi"/>
                <w:sz w:val="22"/>
                <w:szCs w:val="22"/>
                <w:rPrChange w:id="13628" w:author="Nick.Tolimieri [2]" w:date="2022-09-27T15:21:00Z">
                  <w:rPr>
                    <w:ins w:id="13629" w:author="Nick.Tolimieri [2]" w:date="2022-09-27T15:21:00Z"/>
                    <w:del w:id="13630" w:author="Nick.Tolimieri" w:date="2022-09-30T14:57:00Z"/>
                    <w:rFonts w:ascii="Calibri" w:hAnsi="Calibri" w:cs="Calibri"/>
                    <w:color w:val="000000"/>
                    <w:sz w:val="22"/>
                    <w:szCs w:val="22"/>
                  </w:rPr>
                </w:rPrChange>
              </w:rPr>
              <w:pPrChange w:id="13631" w:author="Nick.Tolimieri [2]" w:date="2022-09-27T15:21:00Z">
                <w:pPr/>
              </w:pPrChange>
            </w:pPr>
            <w:ins w:id="13632" w:author="Nick.Tolimieri [2]" w:date="2022-09-27T15:21:00Z">
              <w:del w:id="13633" w:author="Nick.Tolimieri" w:date="2022-09-30T14:57:00Z">
                <w:r w:rsidRPr="007772DD" w:rsidDel="0095582C">
                  <w:rPr>
                    <w:rFonts w:asciiTheme="minorHAnsi" w:eastAsiaTheme="minorHAnsi" w:hAnsiTheme="minorHAnsi" w:cstheme="minorBidi"/>
                    <w:sz w:val="22"/>
                    <w:szCs w:val="22"/>
                    <w:rPrChange w:id="13634" w:author="Nick.Tolimieri [2]" w:date="2022-09-27T15:21:00Z">
                      <w:rPr>
                        <w:rFonts w:ascii="Calibri" w:hAnsi="Calibri" w:cs="Calibri"/>
                        <w:color w:val="000000"/>
                        <w:sz w:val="22"/>
                        <w:szCs w:val="22"/>
                      </w:rPr>
                    </w:rPrChange>
                  </w:rPr>
                  <w:delText>NA</w:delText>
                </w:r>
              </w:del>
            </w:ins>
          </w:p>
        </w:tc>
        <w:tc>
          <w:tcPr>
            <w:tcW w:w="960" w:type="dxa"/>
            <w:noWrap/>
            <w:hideMark/>
            <w:tcPrChange w:id="1363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36" w:author="Nick.Tolimieri [2]" w:date="2022-09-27T15:21:00Z"/>
                <w:del w:id="13637" w:author="Nick.Tolimieri" w:date="2022-09-30T14:57:00Z"/>
                <w:rFonts w:asciiTheme="minorHAnsi" w:eastAsiaTheme="minorHAnsi" w:hAnsiTheme="minorHAnsi" w:cstheme="minorBidi"/>
                <w:sz w:val="22"/>
                <w:szCs w:val="22"/>
                <w:rPrChange w:id="13638" w:author="Nick.Tolimieri [2]" w:date="2022-09-27T15:21:00Z">
                  <w:rPr>
                    <w:ins w:id="13639" w:author="Nick.Tolimieri [2]" w:date="2022-09-27T15:21:00Z"/>
                    <w:del w:id="13640" w:author="Nick.Tolimieri" w:date="2022-09-30T14:57:00Z"/>
                    <w:rFonts w:ascii="Calibri" w:hAnsi="Calibri" w:cs="Calibri"/>
                    <w:color w:val="000000"/>
                    <w:sz w:val="22"/>
                    <w:szCs w:val="22"/>
                  </w:rPr>
                </w:rPrChange>
              </w:rPr>
              <w:pPrChange w:id="13641" w:author="Nick.Tolimieri [2]" w:date="2022-09-27T15:21:00Z">
                <w:pPr/>
              </w:pPrChange>
            </w:pPr>
            <w:ins w:id="13642" w:author="Nick.Tolimieri [2]" w:date="2022-09-27T15:21:00Z">
              <w:del w:id="13643" w:author="Nick.Tolimieri" w:date="2022-09-30T14:57:00Z">
                <w:r w:rsidRPr="007772DD" w:rsidDel="0095582C">
                  <w:rPr>
                    <w:rFonts w:asciiTheme="minorHAnsi" w:eastAsiaTheme="minorHAnsi" w:hAnsiTheme="minorHAnsi" w:cstheme="minorBidi"/>
                    <w:sz w:val="22"/>
                    <w:szCs w:val="22"/>
                    <w:rPrChange w:id="13644" w:author="Nick.Tolimieri [2]" w:date="2022-09-27T15:21:00Z">
                      <w:rPr>
                        <w:rFonts w:ascii="Calibri" w:hAnsi="Calibri" w:cs="Calibri"/>
                        <w:color w:val="000000"/>
                        <w:sz w:val="22"/>
                        <w:szCs w:val="22"/>
                      </w:rPr>
                    </w:rPrChange>
                  </w:rPr>
                  <w:delText>NA</w:delText>
                </w:r>
              </w:del>
            </w:ins>
          </w:p>
        </w:tc>
        <w:tc>
          <w:tcPr>
            <w:tcW w:w="960" w:type="dxa"/>
            <w:noWrap/>
            <w:hideMark/>
            <w:tcPrChange w:id="1364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46" w:author="Nick.Tolimieri [2]" w:date="2022-09-27T15:21:00Z"/>
                <w:del w:id="13647" w:author="Nick.Tolimieri" w:date="2022-09-30T14:57:00Z"/>
                <w:rFonts w:asciiTheme="minorHAnsi" w:eastAsiaTheme="minorHAnsi" w:hAnsiTheme="minorHAnsi" w:cstheme="minorBidi"/>
                <w:sz w:val="22"/>
                <w:szCs w:val="22"/>
                <w:rPrChange w:id="13648" w:author="Nick.Tolimieri [2]" w:date="2022-09-27T15:21:00Z">
                  <w:rPr>
                    <w:ins w:id="13649" w:author="Nick.Tolimieri [2]" w:date="2022-09-27T15:21:00Z"/>
                    <w:del w:id="13650" w:author="Nick.Tolimieri" w:date="2022-09-30T14:57:00Z"/>
                    <w:rFonts w:ascii="Calibri" w:hAnsi="Calibri" w:cs="Calibri"/>
                    <w:color w:val="000000"/>
                    <w:sz w:val="22"/>
                    <w:szCs w:val="22"/>
                  </w:rPr>
                </w:rPrChange>
              </w:rPr>
              <w:pPrChange w:id="13651" w:author="Nick.Tolimieri [2]" w:date="2022-09-27T15:21:00Z">
                <w:pPr/>
              </w:pPrChange>
            </w:pPr>
            <w:ins w:id="13652" w:author="Nick.Tolimieri [2]" w:date="2022-09-27T15:21:00Z">
              <w:del w:id="13653" w:author="Nick.Tolimieri" w:date="2022-09-30T14:57:00Z">
                <w:r w:rsidRPr="007772DD" w:rsidDel="0095582C">
                  <w:rPr>
                    <w:rFonts w:asciiTheme="minorHAnsi" w:eastAsiaTheme="minorHAnsi" w:hAnsiTheme="minorHAnsi" w:cstheme="minorBidi"/>
                    <w:sz w:val="22"/>
                    <w:szCs w:val="22"/>
                    <w:rPrChange w:id="13654" w:author="Nick.Tolimieri [2]" w:date="2022-09-27T15:21:00Z">
                      <w:rPr>
                        <w:rFonts w:ascii="Calibri" w:hAnsi="Calibri" w:cs="Calibri"/>
                        <w:color w:val="000000"/>
                        <w:sz w:val="22"/>
                        <w:szCs w:val="22"/>
                      </w:rPr>
                    </w:rPrChange>
                  </w:rPr>
                  <w:delText>NA</w:delText>
                </w:r>
              </w:del>
            </w:ins>
          </w:p>
        </w:tc>
        <w:tc>
          <w:tcPr>
            <w:tcW w:w="960" w:type="dxa"/>
            <w:noWrap/>
            <w:hideMark/>
            <w:tcPrChange w:id="13655"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56" w:author="Nick.Tolimieri [2]" w:date="2022-09-27T15:21:00Z"/>
                <w:del w:id="13657" w:author="Nick.Tolimieri" w:date="2022-09-30T14:57:00Z"/>
                <w:rFonts w:asciiTheme="minorHAnsi" w:eastAsiaTheme="minorHAnsi" w:hAnsiTheme="minorHAnsi" w:cstheme="minorBidi"/>
                <w:sz w:val="22"/>
                <w:szCs w:val="22"/>
                <w:rPrChange w:id="13658" w:author="Nick.Tolimieri [2]" w:date="2022-09-27T15:21:00Z">
                  <w:rPr>
                    <w:ins w:id="13659" w:author="Nick.Tolimieri [2]" w:date="2022-09-27T15:21:00Z"/>
                    <w:del w:id="13660" w:author="Nick.Tolimieri" w:date="2022-09-30T14:57:00Z"/>
                    <w:rFonts w:ascii="Calibri" w:hAnsi="Calibri" w:cs="Calibri"/>
                    <w:color w:val="000000"/>
                    <w:sz w:val="22"/>
                    <w:szCs w:val="22"/>
                  </w:rPr>
                </w:rPrChange>
              </w:rPr>
              <w:pPrChange w:id="13661" w:author="Nick.Tolimieri [2]" w:date="2022-09-27T15:21:00Z">
                <w:pPr/>
              </w:pPrChange>
            </w:pPr>
            <w:ins w:id="13662" w:author="Nick.Tolimieri [2]" w:date="2022-09-27T15:21:00Z">
              <w:del w:id="13663" w:author="Nick.Tolimieri" w:date="2022-09-30T14:57:00Z">
                <w:r w:rsidRPr="007772DD" w:rsidDel="0095582C">
                  <w:rPr>
                    <w:rFonts w:asciiTheme="minorHAnsi" w:eastAsiaTheme="minorHAnsi" w:hAnsiTheme="minorHAnsi" w:cstheme="minorBidi"/>
                    <w:sz w:val="22"/>
                    <w:szCs w:val="22"/>
                    <w:rPrChange w:id="13664"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3665" w:author="Nick.Tolimieri [2]" w:date="2022-09-27T15:21:00Z"/>
          <w:del w:id="13666" w:author="Nick.Tolimieri" w:date="2022-09-30T14:57:00Z"/>
          <w:trPrChange w:id="13667" w:author="Nick.Tolimieri [2]" w:date="2022-09-27T15:21:00Z">
            <w:trPr>
              <w:divId w:val="486363627"/>
              <w:trHeight w:val="300"/>
            </w:trPr>
          </w:trPrChange>
        </w:trPr>
        <w:tc>
          <w:tcPr>
            <w:tcW w:w="960" w:type="dxa"/>
            <w:noWrap/>
            <w:hideMark/>
            <w:tcPrChange w:id="1366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69" w:author="Nick.Tolimieri [2]" w:date="2022-09-27T15:21:00Z"/>
                <w:del w:id="13670" w:author="Nick.Tolimieri" w:date="2022-09-30T14:57:00Z"/>
                <w:rFonts w:asciiTheme="minorHAnsi" w:eastAsiaTheme="minorHAnsi" w:hAnsiTheme="minorHAnsi" w:cstheme="minorBidi"/>
                <w:sz w:val="22"/>
                <w:szCs w:val="22"/>
                <w:rPrChange w:id="13671" w:author="Nick.Tolimieri [2]" w:date="2022-09-27T15:21:00Z">
                  <w:rPr>
                    <w:ins w:id="13672" w:author="Nick.Tolimieri [2]" w:date="2022-09-27T15:21:00Z"/>
                    <w:del w:id="13673" w:author="Nick.Tolimieri" w:date="2022-09-30T14:57:00Z"/>
                    <w:rFonts w:ascii="Calibri" w:hAnsi="Calibri" w:cs="Calibri"/>
                    <w:color w:val="000000"/>
                    <w:sz w:val="22"/>
                    <w:szCs w:val="22"/>
                  </w:rPr>
                </w:rPrChange>
              </w:rPr>
              <w:pPrChange w:id="13674" w:author="Nick.Tolimieri [2]" w:date="2022-09-27T15:21:00Z">
                <w:pPr/>
              </w:pPrChange>
            </w:pPr>
            <w:ins w:id="13675" w:author="Nick.Tolimieri [2]" w:date="2022-09-27T15:21:00Z">
              <w:del w:id="13676" w:author="Nick.Tolimieri" w:date="2022-09-30T14:57:00Z">
                <w:r w:rsidRPr="007772DD" w:rsidDel="0095582C">
                  <w:rPr>
                    <w:rFonts w:asciiTheme="minorHAnsi" w:eastAsiaTheme="minorHAnsi" w:hAnsiTheme="minorHAnsi" w:cstheme="minorBidi"/>
                    <w:sz w:val="22"/>
                    <w:szCs w:val="22"/>
                    <w:rPrChange w:id="13677" w:author="Nick.Tolimieri [2]" w:date="2022-09-27T15:21:00Z">
                      <w:rPr>
                        <w:rFonts w:ascii="Calibri" w:hAnsi="Calibri" w:cs="Calibri"/>
                        <w:color w:val="000000"/>
                        <w:sz w:val="22"/>
                        <w:szCs w:val="22"/>
                      </w:rPr>
                    </w:rPrChange>
                  </w:rPr>
                  <w:delText>Cape Alava</w:delText>
                </w:r>
              </w:del>
            </w:ins>
          </w:p>
        </w:tc>
        <w:tc>
          <w:tcPr>
            <w:tcW w:w="960" w:type="dxa"/>
            <w:noWrap/>
            <w:hideMark/>
            <w:tcPrChange w:id="1367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79" w:author="Nick.Tolimieri [2]" w:date="2022-09-27T15:21:00Z"/>
                <w:del w:id="13680" w:author="Nick.Tolimieri" w:date="2022-09-30T14:57:00Z"/>
                <w:rFonts w:asciiTheme="minorHAnsi" w:eastAsiaTheme="minorHAnsi" w:hAnsiTheme="minorHAnsi" w:cstheme="minorBidi"/>
                <w:sz w:val="22"/>
                <w:szCs w:val="22"/>
                <w:rPrChange w:id="13681" w:author="Nick.Tolimieri [2]" w:date="2022-09-27T15:21:00Z">
                  <w:rPr>
                    <w:ins w:id="13682" w:author="Nick.Tolimieri [2]" w:date="2022-09-27T15:21:00Z"/>
                    <w:del w:id="13683" w:author="Nick.Tolimieri" w:date="2022-09-30T14:57:00Z"/>
                    <w:rFonts w:ascii="Calibri" w:hAnsi="Calibri" w:cs="Calibri"/>
                    <w:color w:val="000000"/>
                    <w:sz w:val="22"/>
                    <w:szCs w:val="22"/>
                  </w:rPr>
                </w:rPrChange>
              </w:rPr>
              <w:pPrChange w:id="13684" w:author="Nick.Tolimieri [2]" w:date="2022-09-27T15:21:00Z">
                <w:pPr>
                  <w:jc w:val="right"/>
                </w:pPr>
              </w:pPrChange>
            </w:pPr>
            <w:ins w:id="13685" w:author="Nick.Tolimieri [2]" w:date="2022-09-27T15:21:00Z">
              <w:del w:id="13686" w:author="Nick.Tolimieri" w:date="2022-09-30T14:57:00Z">
                <w:r w:rsidRPr="007772DD" w:rsidDel="0095582C">
                  <w:rPr>
                    <w:rFonts w:asciiTheme="minorHAnsi" w:eastAsiaTheme="minorHAnsi" w:hAnsiTheme="minorHAnsi" w:cstheme="minorBidi"/>
                    <w:sz w:val="22"/>
                    <w:szCs w:val="22"/>
                    <w:rPrChange w:id="13687" w:author="Nick.Tolimieri [2]" w:date="2022-09-27T15:21:00Z">
                      <w:rPr>
                        <w:rFonts w:ascii="Calibri" w:hAnsi="Calibri" w:cs="Calibri"/>
                        <w:color w:val="000000"/>
                        <w:sz w:val="22"/>
                        <w:szCs w:val="22"/>
                      </w:rPr>
                    </w:rPrChange>
                  </w:rPr>
                  <w:delText>2010</w:delText>
                </w:r>
              </w:del>
            </w:ins>
          </w:p>
        </w:tc>
        <w:tc>
          <w:tcPr>
            <w:tcW w:w="960" w:type="dxa"/>
            <w:noWrap/>
            <w:hideMark/>
            <w:tcPrChange w:id="1368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89" w:author="Nick.Tolimieri [2]" w:date="2022-09-27T15:21:00Z"/>
                <w:del w:id="13690" w:author="Nick.Tolimieri" w:date="2022-09-30T14:57:00Z"/>
                <w:rFonts w:asciiTheme="minorHAnsi" w:eastAsiaTheme="minorHAnsi" w:hAnsiTheme="minorHAnsi" w:cstheme="minorBidi"/>
                <w:sz w:val="22"/>
                <w:szCs w:val="22"/>
                <w:rPrChange w:id="13691" w:author="Nick.Tolimieri [2]" w:date="2022-09-27T15:21:00Z">
                  <w:rPr>
                    <w:ins w:id="13692" w:author="Nick.Tolimieri [2]" w:date="2022-09-27T15:21:00Z"/>
                    <w:del w:id="13693" w:author="Nick.Tolimieri" w:date="2022-09-30T14:57:00Z"/>
                    <w:rFonts w:ascii="Calibri" w:hAnsi="Calibri" w:cs="Calibri"/>
                    <w:color w:val="000000"/>
                    <w:sz w:val="22"/>
                    <w:szCs w:val="22"/>
                  </w:rPr>
                </w:rPrChange>
              </w:rPr>
              <w:pPrChange w:id="13694" w:author="Nick.Tolimieri [2]" w:date="2022-09-27T15:21:00Z">
                <w:pPr>
                  <w:jc w:val="right"/>
                </w:pPr>
              </w:pPrChange>
            </w:pPr>
            <w:ins w:id="13695" w:author="Nick.Tolimieri [2]" w:date="2022-09-27T15:21:00Z">
              <w:del w:id="13696" w:author="Nick.Tolimieri" w:date="2022-09-30T14:57:00Z">
                <w:r w:rsidRPr="007772DD" w:rsidDel="0095582C">
                  <w:rPr>
                    <w:rFonts w:asciiTheme="minorHAnsi" w:eastAsiaTheme="minorHAnsi" w:hAnsiTheme="minorHAnsi" w:cstheme="minorBidi"/>
                    <w:sz w:val="22"/>
                    <w:szCs w:val="22"/>
                    <w:rPrChange w:id="13697" w:author="Nick.Tolimieri [2]" w:date="2022-09-27T15:21:00Z">
                      <w:rPr>
                        <w:rFonts w:ascii="Calibri" w:hAnsi="Calibri" w:cs="Calibri"/>
                        <w:color w:val="000000"/>
                        <w:sz w:val="22"/>
                        <w:szCs w:val="22"/>
                      </w:rPr>
                    </w:rPrChange>
                  </w:rPr>
                  <w:delText>0</w:delText>
                </w:r>
              </w:del>
            </w:ins>
          </w:p>
        </w:tc>
        <w:tc>
          <w:tcPr>
            <w:tcW w:w="960" w:type="dxa"/>
            <w:noWrap/>
            <w:hideMark/>
            <w:tcPrChange w:id="1369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699" w:author="Nick.Tolimieri [2]" w:date="2022-09-27T15:21:00Z"/>
                <w:del w:id="13700" w:author="Nick.Tolimieri" w:date="2022-09-30T14:57:00Z"/>
                <w:rFonts w:asciiTheme="minorHAnsi" w:eastAsiaTheme="minorHAnsi" w:hAnsiTheme="minorHAnsi" w:cstheme="minorBidi"/>
                <w:sz w:val="22"/>
                <w:szCs w:val="22"/>
                <w:rPrChange w:id="13701" w:author="Nick.Tolimieri [2]" w:date="2022-09-27T15:21:00Z">
                  <w:rPr>
                    <w:ins w:id="13702" w:author="Nick.Tolimieri [2]" w:date="2022-09-27T15:21:00Z"/>
                    <w:del w:id="13703" w:author="Nick.Tolimieri" w:date="2022-09-30T14:57:00Z"/>
                    <w:rFonts w:ascii="Calibri" w:hAnsi="Calibri" w:cs="Calibri"/>
                    <w:color w:val="000000"/>
                    <w:sz w:val="22"/>
                    <w:szCs w:val="22"/>
                  </w:rPr>
                </w:rPrChange>
              </w:rPr>
              <w:pPrChange w:id="13704" w:author="Nick.Tolimieri [2]" w:date="2022-09-27T15:21:00Z">
                <w:pPr>
                  <w:jc w:val="right"/>
                </w:pPr>
              </w:pPrChange>
            </w:pPr>
            <w:ins w:id="13705" w:author="Nick.Tolimieri [2]" w:date="2022-09-27T15:21:00Z">
              <w:del w:id="13706" w:author="Nick.Tolimieri" w:date="2022-09-30T14:57:00Z">
                <w:r w:rsidRPr="007772DD" w:rsidDel="0095582C">
                  <w:rPr>
                    <w:rFonts w:asciiTheme="minorHAnsi" w:eastAsiaTheme="minorHAnsi" w:hAnsiTheme="minorHAnsi" w:cstheme="minorBidi"/>
                    <w:sz w:val="22"/>
                    <w:szCs w:val="22"/>
                    <w:rPrChange w:id="13707" w:author="Nick.Tolimieri [2]" w:date="2022-09-27T15:21:00Z">
                      <w:rPr>
                        <w:rFonts w:ascii="Calibri" w:hAnsi="Calibri" w:cs="Calibri"/>
                        <w:color w:val="000000"/>
                        <w:sz w:val="22"/>
                        <w:szCs w:val="22"/>
                      </w:rPr>
                    </w:rPrChange>
                  </w:rPr>
                  <w:delText>20</w:delText>
                </w:r>
              </w:del>
            </w:ins>
          </w:p>
        </w:tc>
        <w:tc>
          <w:tcPr>
            <w:tcW w:w="960" w:type="dxa"/>
            <w:noWrap/>
            <w:hideMark/>
            <w:tcPrChange w:id="1370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09" w:author="Nick.Tolimieri [2]" w:date="2022-09-27T15:21:00Z"/>
                <w:del w:id="13710" w:author="Nick.Tolimieri" w:date="2022-09-30T14:57:00Z"/>
                <w:rFonts w:asciiTheme="minorHAnsi" w:eastAsiaTheme="minorHAnsi" w:hAnsiTheme="minorHAnsi" w:cstheme="minorBidi"/>
                <w:sz w:val="22"/>
                <w:szCs w:val="22"/>
                <w:rPrChange w:id="13711" w:author="Nick.Tolimieri [2]" w:date="2022-09-27T15:21:00Z">
                  <w:rPr>
                    <w:ins w:id="13712" w:author="Nick.Tolimieri [2]" w:date="2022-09-27T15:21:00Z"/>
                    <w:del w:id="13713" w:author="Nick.Tolimieri" w:date="2022-09-30T14:57:00Z"/>
                    <w:rFonts w:ascii="Calibri" w:hAnsi="Calibri" w:cs="Calibri"/>
                    <w:color w:val="000000"/>
                    <w:sz w:val="22"/>
                    <w:szCs w:val="22"/>
                  </w:rPr>
                </w:rPrChange>
              </w:rPr>
              <w:pPrChange w:id="13714" w:author="Nick.Tolimieri [2]" w:date="2022-09-27T15:21:00Z">
                <w:pPr>
                  <w:jc w:val="right"/>
                </w:pPr>
              </w:pPrChange>
            </w:pPr>
            <w:ins w:id="13715" w:author="Nick.Tolimieri [2]" w:date="2022-09-27T15:21:00Z">
              <w:del w:id="13716" w:author="Nick.Tolimieri" w:date="2022-09-30T14:57:00Z">
                <w:r w:rsidRPr="007772DD" w:rsidDel="0095582C">
                  <w:rPr>
                    <w:rFonts w:asciiTheme="minorHAnsi" w:eastAsiaTheme="minorHAnsi" w:hAnsiTheme="minorHAnsi" w:cstheme="minorBidi"/>
                    <w:sz w:val="22"/>
                    <w:szCs w:val="22"/>
                    <w:rPrChange w:id="13717" w:author="Nick.Tolimieri [2]" w:date="2022-09-27T15:21:00Z">
                      <w:rPr>
                        <w:rFonts w:ascii="Calibri" w:hAnsi="Calibri" w:cs="Calibri"/>
                        <w:color w:val="000000"/>
                        <w:sz w:val="22"/>
                        <w:szCs w:val="22"/>
                      </w:rPr>
                    </w:rPrChange>
                  </w:rPr>
                  <w:delText>2</w:delText>
                </w:r>
              </w:del>
            </w:ins>
          </w:p>
        </w:tc>
        <w:tc>
          <w:tcPr>
            <w:tcW w:w="960" w:type="dxa"/>
            <w:noWrap/>
            <w:hideMark/>
            <w:tcPrChange w:id="1371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19" w:author="Nick.Tolimieri [2]" w:date="2022-09-27T15:21:00Z"/>
                <w:del w:id="13720" w:author="Nick.Tolimieri" w:date="2022-09-30T14:57:00Z"/>
                <w:rFonts w:asciiTheme="minorHAnsi" w:eastAsiaTheme="minorHAnsi" w:hAnsiTheme="minorHAnsi" w:cstheme="minorBidi"/>
                <w:sz w:val="22"/>
                <w:szCs w:val="22"/>
                <w:rPrChange w:id="13721" w:author="Nick.Tolimieri [2]" w:date="2022-09-27T15:21:00Z">
                  <w:rPr>
                    <w:ins w:id="13722" w:author="Nick.Tolimieri [2]" w:date="2022-09-27T15:21:00Z"/>
                    <w:del w:id="13723" w:author="Nick.Tolimieri" w:date="2022-09-30T14:57:00Z"/>
                    <w:rFonts w:ascii="Calibri" w:hAnsi="Calibri" w:cs="Calibri"/>
                    <w:color w:val="000000"/>
                    <w:sz w:val="22"/>
                    <w:szCs w:val="22"/>
                  </w:rPr>
                </w:rPrChange>
              </w:rPr>
              <w:pPrChange w:id="13724" w:author="Nick.Tolimieri [2]" w:date="2022-09-27T15:21:00Z">
                <w:pPr>
                  <w:jc w:val="right"/>
                </w:pPr>
              </w:pPrChange>
            </w:pPr>
            <w:ins w:id="13725" w:author="Nick.Tolimieri [2]" w:date="2022-09-27T15:21:00Z">
              <w:del w:id="13726" w:author="Nick.Tolimieri" w:date="2022-09-30T14:57:00Z">
                <w:r w:rsidRPr="007772DD" w:rsidDel="0095582C">
                  <w:rPr>
                    <w:rFonts w:asciiTheme="minorHAnsi" w:eastAsiaTheme="minorHAnsi" w:hAnsiTheme="minorHAnsi" w:cstheme="minorBidi"/>
                    <w:sz w:val="22"/>
                    <w:szCs w:val="22"/>
                    <w:rPrChange w:id="13727" w:author="Nick.Tolimieri [2]" w:date="2022-09-27T15:21:00Z">
                      <w:rPr>
                        <w:rFonts w:ascii="Calibri" w:hAnsi="Calibri" w:cs="Calibri"/>
                        <w:color w:val="000000"/>
                        <w:sz w:val="22"/>
                        <w:szCs w:val="22"/>
                      </w:rPr>
                    </w:rPrChange>
                  </w:rPr>
                  <w:delText>11</w:delText>
                </w:r>
              </w:del>
            </w:ins>
          </w:p>
        </w:tc>
        <w:tc>
          <w:tcPr>
            <w:tcW w:w="960" w:type="dxa"/>
            <w:noWrap/>
            <w:hideMark/>
            <w:tcPrChange w:id="1372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29" w:author="Nick.Tolimieri [2]" w:date="2022-09-27T15:21:00Z"/>
                <w:del w:id="13730" w:author="Nick.Tolimieri" w:date="2022-09-30T14:57:00Z"/>
                <w:rFonts w:asciiTheme="minorHAnsi" w:eastAsiaTheme="minorHAnsi" w:hAnsiTheme="minorHAnsi" w:cstheme="minorBidi"/>
                <w:sz w:val="22"/>
                <w:szCs w:val="22"/>
                <w:rPrChange w:id="13731" w:author="Nick.Tolimieri [2]" w:date="2022-09-27T15:21:00Z">
                  <w:rPr>
                    <w:ins w:id="13732" w:author="Nick.Tolimieri [2]" w:date="2022-09-27T15:21:00Z"/>
                    <w:del w:id="13733" w:author="Nick.Tolimieri" w:date="2022-09-30T14:57:00Z"/>
                    <w:rFonts w:ascii="Calibri" w:hAnsi="Calibri" w:cs="Calibri"/>
                    <w:color w:val="000000"/>
                    <w:sz w:val="22"/>
                    <w:szCs w:val="22"/>
                  </w:rPr>
                </w:rPrChange>
              </w:rPr>
              <w:pPrChange w:id="13734" w:author="Nick.Tolimieri [2]" w:date="2022-09-27T15:21:00Z">
                <w:pPr>
                  <w:jc w:val="right"/>
                </w:pPr>
              </w:pPrChange>
            </w:pPr>
            <w:ins w:id="13735" w:author="Nick.Tolimieri [2]" w:date="2022-09-27T15:21:00Z">
              <w:del w:id="13736" w:author="Nick.Tolimieri" w:date="2022-09-30T14:57:00Z">
                <w:r w:rsidRPr="007772DD" w:rsidDel="0095582C">
                  <w:rPr>
                    <w:rFonts w:asciiTheme="minorHAnsi" w:eastAsiaTheme="minorHAnsi" w:hAnsiTheme="minorHAnsi" w:cstheme="minorBidi"/>
                    <w:sz w:val="22"/>
                    <w:szCs w:val="22"/>
                    <w:rPrChange w:id="13737" w:author="Nick.Tolimieri [2]" w:date="2022-09-27T15:21:00Z">
                      <w:rPr>
                        <w:rFonts w:ascii="Calibri" w:hAnsi="Calibri" w:cs="Calibri"/>
                        <w:color w:val="000000"/>
                        <w:sz w:val="22"/>
                        <w:szCs w:val="22"/>
                      </w:rPr>
                    </w:rPrChange>
                  </w:rPr>
                  <w:delText>5</w:delText>
                </w:r>
              </w:del>
            </w:ins>
          </w:p>
        </w:tc>
        <w:tc>
          <w:tcPr>
            <w:tcW w:w="960" w:type="dxa"/>
            <w:noWrap/>
            <w:hideMark/>
            <w:tcPrChange w:id="1373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39" w:author="Nick.Tolimieri [2]" w:date="2022-09-27T15:21:00Z"/>
                <w:del w:id="13740" w:author="Nick.Tolimieri" w:date="2022-09-30T14:57:00Z"/>
                <w:rFonts w:asciiTheme="minorHAnsi" w:eastAsiaTheme="minorHAnsi" w:hAnsiTheme="minorHAnsi" w:cstheme="minorBidi"/>
                <w:sz w:val="22"/>
                <w:szCs w:val="22"/>
                <w:rPrChange w:id="13741" w:author="Nick.Tolimieri [2]" w:date="2022-09-27T15:21:00Z">
                  <w:rPr>
                    <w:ins w:id="13742" w:author="Nick.Tolimieri [2]" w:date="2022-09-27T15:21:00Z"/>
                    <w:del w:id="13743" w:author="Nick.Tolimieri" w:date="2022-09-30T14:57:00Z"/>
                    <w:rFonts w:ascii="Calibri" w:hAnsi="Calibri" w:cs="Calibri"/>
                    <w:color w:val="000000"/>
                    <w:sz w:val="22"/>
                    <w:szCs w:val="22"/>
                  </w:rPr>
                </w:rPrChange>
              </w:rPr>
              <w:pPrChange w:id="13744" w:author="Nick.Tolimieri [2]" w:date="2022-09-27T15:21:00Z">
                <w:pPr>
                  <w:jc w:val="right"/>
                </w:pPr>
              </w:pPrChange>
            </w:pPr>
            <w:ins w:id="13745" w:author="Nick.Tolimieri [2]" w:date="2022-09-27T15:21:00Z">
              <w:del w:id="13746" w:author="Nick.Tolimieri" w:date="2022-09-30T14:57:00Z">
                <w:r w:rsidRPr="007772DD" w:rsidDel="0095582C">
                  <w:rPr>
                    <w:rFonts w:asciiTheme="minorHAnsi" w:eastAsiaTheme="minorHAnsi" w:hAnsiTheme="minorHAnsi" w:cstheme="minorBidi"/>
                    <w:sz w:val="22"/>
                    <w:szCs w:val="22"/>
                    <w:rPrChange w:id="13747" w:author="Nick.Tolimieri [2]" w:date="2022-09-27T15:21:00Z">
                      <w:rPr>
                        <w:rFonts w:ascii="Calibri" w:hAnsi="Calibri" w:cs="Calibri"/>
                        <w:color w:val="000000"/>
                        <w:sz w:val="22"/>
                        <w:szCs w:val="22"/>
                      </w:rPr>
                    </w:rPrChange>
                  </w:rPr>
                  <w:delText>6</w:delText>
                </w:r>
              </w:del>
            </w:ins>
          </w:p>
        </w:tc>
        <w:tc>
          <w:tcPr>
            <w:tcW w:w="960" w:type="dxa"/>
            <w:noWrap/>
            <w:hideMark/>
            <w:tcPrChange w:id="1374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49" w:author="Nick.Tolimieri [2]" w:date="2022-09-27T15:21:00Z"/>
                <w:del w:id="13750" w:author="Nick.Tolimieri" w:date="2022-09-30T14:57:00Z"/>
                <w:rFonts w:asciiTheme="minorHAnsi" w:eastAsiaTheme="minorHAnsi" w:hAnsiTheme="minorHAnsi" w:cstheme="minorBidi"/>
                <w:sz w:val="22"/>
                <w:szCs w:val="22"/>
                <w:rPrChange w:id="13751" w:author="Nick.Tolimieri [2]" w:date="2022-09-27T15:21:00Z">
                  <w:rPr>
                    <w:ins w:id="13752" w:author="Nick.Tolimieri [2]" w:date="2022-09-27T15:21:00Z"/>
                    <w:del w:id="13753" w:author="Nick.Tolimieri" w:date="2022-09-30T14:57:00Z"/>
                    <w:rFonts w:ascii="Calibri" w:hAnsi="Calibri" w:cs="Calibri"/>
                    <w:color w:val="000000"/>
                    <w:sz w:val="22"/>
                    <w:szCs w:val="22"/>
                  </w:rPr>
                </w:rPrChange>
              </w:rPr>
              <w:pPrChange w:id="13754" w:author="Nick.Tolimieri [2]" w:date="2022-09-27T15:21:00Z">
                <w:pPr>
                  <w:jc w:val="right"/>
                </w:pPr>
              </w:pPrChange>
            </w:pPr>
            <w:ins w:id="13755" w:author="Nick.Tolimieri [2]" w:date="2022-09-27T15:21:00Z">
              <w:del w:id="13756" w:author="Nick.Tolimieri" w:date="2022-09-30T14:57:00Z">
                <w:r w:rsidRPr="007772DD" w:rsidDel="0095582C">
                  <w:rPr>
                    <w:rFonts w:asciiTheme="minorHAnsi" w:eastAsiaTheme="minorHAnsi" w:hAnsiTheme="minorHAnsi" w:cstheme="minorBidi"/>
                    <w:sz w:val="22"/>
                    <w:szCs w:val="22"/>
                    <w:rPrChange w:id="13757" w:author="Nick.Tolimieri [2]" w:date="2022-09-27T15:21:00Z">
                      <w:rPr>
                        <w:rFonts w:ascii="Calibri" w:hAnsi="Calibri" w:cs="Calibri"/>
                        <w:color w:val="000000"/>
                        <w:sz w:val="22"/>
                        <w:szCs w:val="22"/>
                      </w:rPr>
                    </w:rPrChange>
                  </w:rPr>
                  <w:delText>1.57</w:delText>
                </w:r>
              </w:del>
            </w:ins>
          </w:p>
        </w:tc>
        <w:tc>
          <w:tcPr>
            <w:tcW w:w="960" w:type="dxa"/>
            <w:noWrap/>
            <w:hideMark/>
            <w:tcPrChange w:id="13758"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59" w:author="Nick.Tolimieri [2]" w:date="2022-09-27T15:21:00Z"/>
                <w:del w:id="13760" w:author="Nick.Tolimieri" w:date="2022-09-30T14:57:00Z"/>
                <w:rFonts w:asciiTheme="minorHAnsi" w:eastAsiaTheme="minorHAnsi" w:hAnsiTheme="minorHAnsi" w:cstheme="minorBidi"/>
                <w:sz w:val="22"/>
                <w:szCs w:val="22"/>
                <w:rPrChange w:id="13761" w:author="Nick.Tolimieri [2]" w:date="2022-09-27T15:21:00Z">
                  <w:rPr>
                    <w:ins w:id="13762" w:author="Nick.Tolimieri [2]" w:date="2022-09-27T15:21:00Z"/>
                    <w:del w:id="13763" w:author="Nick.Tolimieri" w:date="2022-09-30T14:57:00Z"/>
                    <w:rFonts w:ascii="Calibri" w:hAnsi="Calibri" w:cs="Calibri"/>
                    <w:color w:val="000000"/>
                    <w:sz w:val="22"/>
                    <w:szCs w:val="22"/>
                  </w:rPr>
                </w:rPrChange>
              </w:rPr>
              <w:pPrChange w:id="13764" w:author="Nick.Tolimieri [2]" w:date="2022-09-27T15:21:00Z">
                <w:pPr>
                  <w:jc w:val="right"/>
                </w:pPr>
              </w:pPrChange>
            </w:pPr>
            <w:ins w:id="13765" w:author="Nick.Tolimieri [2]" w:date="2022-09-27T15:21:00Z">
              <w:del w:id="13766" w:author="Nick.Tolimieri" w:date="2022-09-30T14:57:00Z">
                <w:r w:rsidRPr="007772DD" w:rsidDel="0095582C">
                  <w:rPr>
                    <w:rFonts w:asciiTheme="minorHAnsi" w:eastAsiaTheme="minorHAnsi" w:hAnsiTheme="minorHAnsi" w:cstheme="minorBidi"/>
                    <w:sz w:val="22"/>
                    <w:szCs w:val="22"/>
                    <w:rPrChange w:id="13767" w:author="Nick.Tolimieri [2]" w:date="2022-09-27T15:21:00Z">
                      <w:rPr>
                        <w:rFonts w:ascii="Calibri" w:hAnsi="Calibri" w:cs="Calibri"/>
                        <w:color w:val="000000"/>
                        <w:sz w:val="22"/>
                        <w:szCs w:val="22"/>
                      </w:rPr>
                    </w:rPrChange>
                  </w:rPr>
                  <w:delText>0.13</w:delText>
                </w:r>
              </w:del>
            </w:ins>
          </w:p>
        </w:tc>
      </w:tr>
      <w:tr w:rsidR="007772DD" w:rsidRPr="007772DD" w:rsidDel="0095582C" w:rsidTr="007772DD">
        <w:trPr>
          <w:divId w:val="486363627"/>
          <w:trHeight w:val="300"/>
          <w:ins w:id="13768" w:author="Nick.Tolimieri [2]" w:date="2022-09-27T15:21:00Z"/>
          <w:del w:id="13769" w:author="Nick.Tolimieri" w:date="2022-09-30T14:57:00Z"/>
          <w:trPrChange w:id="13770" w:author="Nick.Tolimieri [2]" w:date="2022-09-27T15:21:00Z">
            <w:trPr>
              <w:divId w:val="486363627"/>
              <w:trHeight w:val="300"/>
            </w:trPr>
          </w:trPrChange>
        </w:trPr>
        <w:tc>
          <w:tcPr>
            <w:tcW w:w="960" w:type="dxa"/>
            <w:noWrap/>
            <w:hideMark/>
            <w:tcPrChange w:id="1377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72" w:author="Nick.Tolimieri [2]" w:date="2022-09-27T15:21:00Z"/>
                <w:del w:id="13773" w:author="Nick.Tolimieri" w:date="2022-09-30T14:57:00Z"/>
                <w:rFonts w:asciiTheme="minorHAnsi" w:eastAsiaTheme="minorHAnsi" w:hAnsiTheme="minorHAnsi" w:cstheme="minorBidi"/>
                <w:sz w:val="22"/>
                <w:szCs w:val="22"/>
                <w:rPrChange w:id="13774" w:author="Nick.Tolimieri [2]" w:date="2022-09-27T15:21:00Z">
                  <w:rPr>
                    <w:ins w:id="13775" w:author="Nick.Tolimieri [2]" w:date="2022-09-27T15:21:00Z"/>
                    <w:del w:id="13776" w:author="Nick.Tolimieri" w:date="2022-09-30T14:57:00Z"/>
                    <w:rFonts w:ascii="Calibri" w:hAnsi="Calibri" w:cs="Calibri"/>
                    <w:color w:val="000000"/>
                    <w:sz w:val="22"/>
                    <w:szCs w:val="22"/>
                  </w:rPr>
                </w:rPrChange>
              </w:rPr>
              <w:pPrChange w:id="13777" w:author="Nick.Tolimieri [2]" w:date="2022-09-27T15:21:00Z">
                <w:pPr/>
              </w:pPrChange>
            </w:pPr>
            <w:ins w:id="13778" w:author="Nick.Tolimieri [2]" w:date="2022-09-27T15:21:00Z">
              <w:del w:id="13779" w:author="Nick.Tolimieri" w:date="2022-09-30T14:57:00Z">
                <w:r w:rsidRPr="007772DD" w:rsidDel="0095582C">
                  <w:rPr>
                    <w:rFonts w:asciiTheme="minorHAnsi" w:eastAsiaTheme="minorHAnsi" w:hAnsiTheme="minorHAnsi" w:cstheme="minorBidi"/>
                    <w:sz w:val="22"/>
                    <w:szCs w:val="22"/>
                    <w:rPrChange w:id="13780" w:author="Nick.Tolimieri [2]" w:date="2022-09-27T15:21:00Z">
                      <w:rPr>
                        <w:rFonts w:ascii="Calibri" w:hAnsi="Calibri" w:cs="Calibri"/>
                        <w:color w:val="000000"/>
                        <w:sz w:val="22"/>
                        <w:szCs w:val="22"/>
                      </w:rPr>
                    </w:rPrChange>
                  </w:rPr>
                  <w:delText>Cape Alava</w:delText>
                </w:r>
              </w:del>
            </w:ins>
          </w:p>
        </w:tc>
        <w:tc>
          <w:tcPr>
            <w:tcW w:w="960" w:type="dxa"/>
            <w:noWrap/>
            <w:hideMark/>
            <w:tcPrChange w:id="1378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82" w:author="Nick.Tolimieri [2]" w:date="2022-09-27T15:21:00Z"/>
                <w:del w:id="13783" w:author="Nick.Tolimieri" w:date="2022-09-30T14:57:00Z"/>
                <w:rFonts w:asciiTheme="minorHAnsi" w:eastAsiaTheme="minorHAnsi" w:hAnsiTheme="minorHAnsi" w:cstheme="minorBidi"/>
                <w:sz w:val="22"/>
                <w:szCs w:val="22"/>
                <w:rPrChange w:id="13784" w:author="Nick.Tolimieri [2]" w:date="2022-09-27T15:21:00Z">
                  <w:rPr>
                    <w:ins w:id="13785" w:author="Nick.Tolimieri [2]" w:date="2022-09-27T15:21:00Z"/>
                    <w:del w:id="13786" w:author="Nick.Tolimieri" w:date="2022-09-30T14:57:00Z"/>
                    <w:rFonts w:ascii="Calibri" w:hAnsi="Calibri" w:cs="Calibri"/>
                    <w:color w:val="000000"/>
                    <w:sz w:val="22"/>
                    <w:szCs w:val="22"/>
                  </w:rPr>
                </w:rPrChange>
              </w:rPr>
              <w:pPrChange w:id="13787" w:author="Nick.Tolimieri [2]" w:date="2022-09-27T15:21:00Z">
                <w:pPr>
                  <w:jc w:val="right"/>
                </w:pPr>
              </w:pPrChange>
            </w:pPr>
            <w:ins w:id="13788" w:author="Nick.Tolimieri [2]" w:date="2022-09-27T15:21:00Z">
              <w:del w:id="13789" w:author="Nick.Tolimieri" w:date="2022-09-30T14:57:00Z">
                <w:r w:rsidRPr="007772DD" w:rsidDel="0095582C">
                  <w:rPr>
                    <w:rFonts w:asciiTheme="minorHAnsi" w:eastAsiaTheme="minorHAnsi" w:hAnsiTheme="minorHAnsi" w:cstheme="minorBidi"/>
                    <w:sz w:val="22"/>
                    <w:szCs w:val="22"/>
                    <w:rPrChange w:id="13790" w:author="Nick.Tolimieri [2]" w:date="2022-09-27T15:21:00Z">
                      <w:rPr>
                        <w:rFonts w:ascii="Calibri" w:hAnsi="Calibri" w:cs="Calibri"/>
                        <w:color w:val="000000"/>
                        <w:sz w:val="22"/>
                        <w:szCs w:val="22"/>
                      </w:rPr>
                    </w:rPrChange>
                  </w:rPr>
                  <w:delText>2011</w:delText>
                </w:r>
              </w:del>
            </w:ins>
          </w:p>
        </w:tc>
        <w:tc>
          <w:tcPr>
            <w:tcW w:w="960" w:type="dxa"/>
            <w:noWrap/>
            <w:hideMark/>
            <w:tcPrChange w:id="1379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792" w:author="Nick.Tolimieri [2]" w:date="2022-09-27T15:21:00Z"/>
                <w:del w:id="13793" w:author="Nick.Tolimieri" w:date="2022-09-30T14:57:00Z"/>
                <w:rFonts w:asciiTheme="minorHAnsi" w:eastAsiaTheme="minorHAnsi" w:hAnsiTheme="minorHAnsi" w:cstheme="minorBidi"/>
                <w:sz w:val="22"/>
                <w:szCs w:val="22"/>
                <w:rPrChange w:id="13794" w:author="Nick.Tolimieri [2]" w:date="2022-09-27T15:21:00Z">
                  <w:rPr>
                    <w:ins w:id="13795" w:author="Nick.Tolimieri [2]" w:date="2022-09-27T15:21:00Z"/>
                    <w:del w:id="13796" w:author="Nick.Tolimieri" w:date="2022-09-30T14:57:00Z"/>
                    <w:rFonts w:ascii="Calibri" w:hAnsi="Calibri" w:cs="Calibri"/>
                    <w:color w:val="000000"/>
                    <w:sz w:val="22"/>
                    <w:szCs w:val="22"/>
                  </w:rPr>
                </w:rPrChange>
              </w:rPr>
              <w:pPrChange w:id="13797" w:author="Nick.Tolimieri [2]" w:date="2022-09-27T15:21:00Z">
                <w:pPr>
                  <w:jc w:val="right"/>
                </w:pPr>
              </w:pPrChange>
            </w:pPr>
            <w:ins w:id="13798" w:author="Nick.Tolimieri [2]" w:date="2022-09-27T15:21:00Z">
              <w:del w:id="13799" w:author="Nick.Tolimieri" w:date="2022-09-30T14:57:00Z">
                <w:r w:rsidRPr="007772DD" w:rsidDel="0095582C">
                  <w:rPr>
                    <w:rFonts w:asciiTheme="minorHAnsi" w:eastAsiaTheme="minorHAnsi" w:hAnsiTheme="minorHAnsi" w:cstheme="minorBidi"/>
                    <w:sz w:val="22"/>
                    <w:szCs w:val="22"/>
                    <w:rPrChange w:id="13800" w:author="Nick.Tolimieri [2]" w:date="2022-09-27T15:21:00Z">
                      <w:rPr>
                        <w:rFonts w:ascii="Calibri" w:hAnsi="Calibri" w:cs="Calibri"/>
                        <w:color w:val="000000"/>
                        <w:sz w:val="22"/>
                        <w:szCs w:val="22"/>
                      </w:rPr>
                    </w:rPrChange>
                  </w:rPr>
                  <w:delText>0</w:delText>
                </w:r>
              </w:del>
            </w:ins>
          </w:p>
        </w:tc>
        <w:tc>
          <w:tcPr>
            <w:tcW w:w="960" w:type="dxa"/>
            <w:noWrap/>
            <w:hideMark/>
            <w:tcPrChange w:id="1380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02" w:author="Nick.Tolimieri [2]" w:date="2022-09-27T15:21:00Z"/>
                <w:del w:id="13803" w:author="Nick.Tolimieri" w:date="2022-09-30T14:57:00Z"/>
                <w:rFonts w:asciiTheme="minorHAnsi" w:eastAsiaTheme="minorHAnsi" w:hAnsiTheme="minorHAnsi" w:cstheme="minorBidi"/>
                <w:sz w:val="22"/>
                <w:szCs w:val="22"/>
                <w:rPrChange w:id="13804" w:author="Nick.Tolimieri [2]" w:date="2022-09-27T15:21:00Z">
                  <w:rPr>
                    <w:ins w:id="13805" w:author="Nick.Tolimieri [2]" w:date="2022-09-27T15:21:00Z"/>
                    <w:del w:id="13806" w:author="Nick.Tolimieri" w:date="2022-09-30T14:57:00Z"/>
                    <w:rFonts w:ascii="Calibri" w:hAnsi="Calibri" w:cs="Calibri"/>
                    <w:color w:val="000000"/>
                    <w:sz w:val="22"/>
                    <w:szCs w:val="22"/>
                  </w:rPr>
                </w:rPrChange>
              </w:rPr>
              <w:pPrChange w:id="13807" w:author="Nick.Tolimieri [2]" w:date="2022-09-27T15:21:00Z">
                <w:pPr>
                  <w:jc w:val="right"/>
                </w:pPr>
              </w:pPrChange>
            </w:pPr>
            <w:ins w:id="13808" w:author="Nick.Tolimieri [2]" w:date="2022-09-27T15:21:00Z">
              <w:del w:id="13809" w:author="Nick.Tolimieri" w:date="2022-09-30T14:57:00Z">
                <w:r w:rsidRPr="007772DD" w:rsidDel="0095582C">
                  <w:rPr>
                    <w:rFonts w:asciiTheme="minorHAnsi" w:eastAsiaTheme="minorHAnsi" w:hAnsiTheme="minorHAnsi" w:cstheme="minorBidi"/>
                    <w:sz w:val="22"/>
                    <w:szCs w:val="22"/>
                    <w:rPrChange w:id="13810" w:author="Nick.Tolimieri [2]" w:date="2022-09-27T15:21:00Z">
                      <w:rPr>
                        <w:rFonts w:ascii="Calibri" w:hAnsi="Calibri" w:cs="Calibri"/>
                        <w:color w:val="000000"/>
                        <w:sz w:val="22"/>
                        <w:szCs w:val="22"/>
                      </w:rPr>
                    </w:rPrChange>
                  </w:rPr>
                  <w:delText>0</w:delText>
                </w:r>
              </w:del>
            </w:ins>
          </w:p>
        </w:tc>
        <w:tc>
          <w:tcPr>
            <w:tcW w:w="960" w:type="dxa"/>
            <w:noWrap/>
            <w:hideMark/>
            <w:tcPrChange w:id="1381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12" w:author="Nick.Tolimieri [2]" w:date="2022-09-27T15:21:00Z"/>
                <w:del w:id="13813" w:author="Nick.Tolimieri" w:date="2022-09-30T14:57:00Z"/>
                <w:rFonts w:asciiTheme="minorHAnsi" w:eastAsiaTheme="minorHAnsi" w:hAnsiTheme="minorHAnsi" w:cstheme="minorBidi"/>
                <w:sz w:val="22"/>
                <w:szCs w:val="22"/>
                <w:rPrChange w:id="13814" w:author="Nick.Tolimieri [2]" w:date="2022-09-27T15:21:00Z">
                  <w:rPr>
                    <w:ins w:id="13815" w:author="Nick.Tolimieri [2]" w:date="2022-09-27T15:21:00Z"/>
                    <w:del w:id="13816" w:author="Nick.Tolimieri" w:date="2022-09-30T14:57:00Z"/>
                    <w:rFonts w:ascii="Calibri" w:hAnsi="Calibri" w:cs="Calibri"/>
                    <w:color w:val="000000"/>
                    <w:sz w:val="22"/>
                    <w:szCs w:val="22"/>
                  </w:rPr>
                </w:rPrChange>
              </w:rPr>
              <w:pPrChange w:id="13817" w:author="Nick.Tolimieri [2]" w:date="2022-09-27T15:21:00Z">
                <w:pPr>
                  <w:jc w:val="right"/>
                </w:pPr>
              </w:pPrChange>
            </w:pPr>
            <w:ins w:id="13818" w:author="Nick.Tolimieri [2]" w:date="2022-09-27T15:21:00Z">
              <w:del w:id="13819" w:author="Nick.Tolimieri" w:date="2022-09-30T14:57:00Z">
                <w:r w:rsidRPr="007772DD" w:rsidDel="0095582C">
                  <w:rPr>
                    <w:rFonts w:asciiTheme="minorHAnsi" w:eastAsiaTheme="minorHAnsi" w:hAnsiTheme="minorHAnsi" w:cstheme="minorBidi"/>
                    <w:sz w:val="22"/>
                    <w:szCs w:val="22"/>
                    <w:rPrChange w:id="13820" w:author="Nick.Tolimieri [2]" w:date="2022-09-27T15:21:00Z">
                      <w:rPr>
                        <w:rFonts w:ascii="Calibri" w:hAnsi="Calibri" w:cs="Calibri"/>
                        <w:color w:val="000000"/>
                        <w:sz w:val="22"/>
                        <w:szCs w:val="22"/>
                      </w:rPr>
                    </w:rPrChange>
                  </w:rPr>
                  <w:delText>0</w:delText>
                </w:r>
              </w:del>
            </w:ins>
          </w:p>
        </w:tc>
        <w:tc>
          <w:tcPr>
            <w:tcW w:w="960" w:type="dxa"/>
            <w:noWrap/>
            <w:hideMark/>
            <w:tcPrChange w:id="1382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22" w:author="Nick.Tolimieri [2]" w:date="2022-09-27T15:21:00Z"/>
                <w:del w:id="13823" w:author="Nick.Tolimieri" w:date="2022-09-30T14:57:00Z"/>
                <w:rFonts w:asciiTheme="minorHAnsi" w:eastAsiaTheme="minorHAnsi" w:hAnsiTheme="minorHAnsi" w:cstheme="minorBidi"/>
                <w:sz w:val="22"/>
                <w:szCs w:val="22"/>
                <w:rPrChange w:id="13824" w:author="Nick.Tolimieri [2]" w:date="2022-09-27T15:21:00Z">
                  <w:rPr>
                    <w:ins w:id="13825" w:author="Nick.Tolimieri [2]" w:date="2022-09-27T15:21:00Z"/>
                    <w:del w:id="13826" w:author="Nick.Tolimieri" w:date="2022-09-30T14:57:00Z"/>
                    <w:rFonts w:ascii="Calibri" w:hAnsi="Calibri" w:cs="Calibri"/>
                    <w:color w:val="000000"/>
                    <w:sz w:val="22"/>
                    <w:szCs w:val="22"/>
                  </w:rPr>
                </w:rPrChange>
              </w:rPr>
              <w:pPrChange w:id="13827" w:author="Nick.Tolimieri [2]" w:date="2022-09-27T15:21:00Z">
                <w:pPr>
                  <w:jc w:val="right"/>
                </w:pPr>
              </w:pPrChange>
            </w:pPr>
            <w:ins w:id="13828" w:author="Nick.Tolimieri [2]" w:date="2022-09-27T15:21:00Z">
              <w:del w:id="13829" w:author="Nick.Tolimieri" w:date="2022-09-30T14:57:00Z">
                <w:r w:rsidRPr="007772DD" w:rsidDel="0095582C">
                  <w:rPr>
                    <w:rFonts w:asciiTheme="minorHAnsi" w:eastAsiaTheme="minorHAnsi" w:hAnsiTheme="minorHAnsi" w:cstheme="minorBidi"/>
                    <w:sz w:val="22"/>
                    <w:szCs w:val="22"/>
                    <w:rPrChange w:id="13830" w:author="Nick.Tolimieri [2]" w:date="2022-09-27T15:21:00Z">
                      <w:rPr>
                        <w:rFonts w:ascii="Calibri" w:hAnsi="Calibri" w:cs="Calibri"/>
                        <w:color w:val="000000"/>
                        <w:sz w:val="22"/>
                        <w:szCs w:val="22"/>
                      </w:rPr>
                    </w:rPrChange>
                  </w:rPr>
                  <w:delText>0</w:delText>
                </w:r>
              </w:del>
            </w:ins>
          </w:p>
        </w:tc>
        <w:tc>
          <w:tcPr>
            <w:tcW w:w="960" w:type="dxa"/>
            <w:noWrap/>
            <w:hideMark/>
            <w:tcPrChange w:id="1383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32" w:author="Nick.Tolimieri [2]" w:date="2022-09-27T15:21:00Z"/>
                <w:del w:id="13833" w:author="Nick.Tolimieri" w:date="2022-09-30T14:57:00Z"/>
                <w:rFonts w:asciiTheme="minorHAnsi" w:eastAsiaTheme="minorHAnsi" w:hAnsiTheme="minorHAnsi" w:cstheme="minorBidi"/>
                <w:sz w:val="22"/>
                <w:szCs w:val="22"/>
                <w:rPrChange w:id="13834" w:author="Nick.Tolimieri [2]" w:date="2022-09-27T15:21:00Z">
                  <w:rPr>
                    <w:ins w:id="13835" w:author="Nick.Tolimieri [2]" w:date="2022-09-27T15:21:00Z"/>
                    <w:del w:id="13836" w:author="Nick.Tolimieri" w:date="2022-09-30T14:57:00Z"/>
                    <w:rFonts w:ascii="Calibri" w:hAnsi="Calibri" w:cs="Calibri"/>
                    <w:color w:val="000000"/>
                    <w:sz w:val="22"/>
                    <w:szCs w:val="22"/>
                  </w:rPr>
                </w:rPrChange>
              </w:rPr>
              <w:pPrChange w:id="13837" w:author="Nick.Tolimieri [2]" w:date="2022-09-27T15:21:00Z">
                <w:pPr/>
              </w:pPrChange>
            </w:pPr>
            <w:ins w:id="13838" w:author="Nick.Tolimieri [2]" w:date="2022-09-27T15:21:00Z">
              <w:del w:id="13839" w:author="Nick.Tolimieri" w:date="2022-09-30T14:57:00Z">
                <w:r w:rsidRPr="007772DD" w:rsidDel="0095582C">
                  <w:rPr>
                    <w:rFonts w:asciiTheme="minorHAnsi" w:eastAsiaTheme="minorHAnsi" w:hAnsiTheme="minorHAnsi" w:cstheme="minorBidi"/>
                    <w:sz w:val="22"/>
                    <w:szCs w:val="22"/>
                    <w:rPrChange w:id="13840" w:author="Nick.Tolimieri [2]" w:date="2022-09-27T15:21:00Z">
                      <w:rPr>
                        <w:rFonts w:ascii="Calibri" w:hAnsi="Calibri" w:cs="Calibri"/>
                        <w:color w:val="000000"/>
                        <w:sz w:val="22"/>
                        <w:szCs w:val="22"/>
                      </w:rPr>
                    </w:rPrChange>
                  </w:rPr>
                  <w:delText>NA</w:delText>
                </w:r>
              </w:del>
            </w:ins>
          </w:p>
        </w:tc>
        <w:tc>
          <w:tcPr>
            <w:tcW w:w="960" w:type="dxa"/>
            <w:noWrap/>
            <w:hideMark/>
            <w:tcPrChange w:id="1384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42" w:author="Nick.Tolimieri [2]" w:date="2022-09-27T15:21:00Z"/>
                <w:del w:id="13843" w:author="Nick.Tolimieri" w:date="2022-09-30T14:57:00Z"/>
                <w:rFonts w:asciiTheme="minorHAnsi" w:eastAsiaTheme="minorHAnsi" w:hAnsiTheme="minorHAnsi" w:cstheme="minorBidi"/>
                <w:sz w:val="22"/>
                <w:szCs w:val="22"/>
                <w:rPrChange w:id="13844" w:author="Nick.Tolimieri [2]" w:date="2022-09-27T15:21:00Z">
                  <w:rPr>
                    <w:ins w:id="13845" w:author="Nick.Tolimieri [2]" w:date="2022-09-27T15:21:00Z"/>
                    <w:del w:id="13846" w:author="Nick.Tolimieri" w:date="2022-09-30T14:57:00Z"/>
                    <w:rFonts w:ascii="Calibri" w:hAnsi="Calibri" w:cs="Calibri"/>
                    <w:color w:val="000000"/>
                    <w:sz w:val="22"/>
                    <w:szCs w:val="22"/>
                  </w:rPr>
                </w:rPrChange>
              </w:rPr>
              <w:pPrChange w:id="13847" w:author="Nick.Tolimieri [2]" w:date="2022-09-27T15:21:00Z">
                <w:pPr/>
              </w:pPrChange>
            </w:pPr>
            <w:ins w:id="13848" w:author="Nick.Tolimieri [2]" w:date="2022-09-27T15:21:00Z">
              <w:del w:id="13849" w:author="Nick.Tolimieri" w:date="2022-09-30T14:57:00Z">
                <w:r w:rsidRPr="007772DD" w:rsidDel="0095582C">
                  <w:rPr>
                    <w:rFonts w:asciiTheme="minorHAnsi" w:eastAsiaTheme="minorHAnsi" w:hAnsiTheme="minorHAnsi" w:cstheme="minorBidi"/>
                    <w:sz w:val="22"/>
                    <w:szCs w:val="22"/>
                    <w:rPrChange w:id="13850" w:author="Nick.Tolimieri [2]" w:date="2022-09-27T15:21:00Z">
                      <w:rPr>
                        <w:rFonts w:ascii="Calibri" w:hAnsi="Calibri" w:cs="Calibri"/>
                        <w:color w:val="000000"/>
                        <w:sz w:val="22"/>
                        <w:szCs w:val="22"/>
                      </w:rPr>
                    </w:rPrChange>
                  </w:rPr>
                  <w:delText>NA</w:delText>
                </w:r>
              </w:del>
            </w:ins>
          </w:p>
        </w:tc>
        <w:tc>
          <w:tcPr>
            <w:tcW w:w="960" w:type="dxa"/>
            <w:noWrap/>
            <w:hideMark/>
            <w:tcPrChange w:id="1385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52" w:author="Nick.Tolimieri [2]" w:date="2022-09-27T15:21:00Z"/>
                <w:del w:id="13853" w:author="Nick.Tolimieri" w:date="2022-09-30T14:57:00Z"/>
                <w:rFonts w:asciiTheme="minorHAnsi" w:eastAsiaTheme="minorHAnsi" w:hAnsiTheme="minorHAnsi" w:cstheme="minorBidi"/>
                <w:sz w:val="22"/>
                <w:szCs w:val="22"/>
                <w:rPrChange w:id="13854" w:author="Nick.Tolimieri [2]" w:date="2022-09-27T15:21:00Z">
                  <w:rPr>
                    <w:ins w:id="13855" w:author="Nick.Tolimieri [2]" w:date="2022-09-27T15:21:00Z"/>
                    <w:del w:id="13856" w:author="Nick.Tolimieri" w:date="2022-09-30T14:57:00Z"/>
                    <w:rFonts w:ascii="Calibri" w:hAnsi="Calibri" w:cs="Calibri"/>
                    <w:color w:val="000000"/>
                    <w:sz w:val="22"/>
                    <w:szCs w:val="22"/>
                  </w:rPr>
                </w:rPrChange>
              </w:rPr>
              <w:pPrChange w:id="13857" w:author="Nick.Tolimieri [2]" w:date="2022-09-27T15:21:00Z">
                <w:pPr/>
              </w:pPrChange>
            </w:pPr>
            <w:ins w:id="13858" w:author="Nick.Tolimieri [2]" w:date="2022-09-27T15:21:00Z">
              <w:del w:id="13859" w:author="Nick.Tolimieri" w:date="2022-09-30T14:57:00Z">
                <w:r w:rsidRPr="007772DD" w:rsidDel="0095582C">
                  <w:rPr>
                    <w:rFonts w:asciiTheme="minorHAnsi" w:eastAsiaTheme="minorHAnsi" w:hAnsiTheme="minorHAnsi" w:cstheme="minorBidi"/>
                    <w:sz w:val="22"/>
                    <w:szCs w:val="22"/>
                    <w:rPrChange w:id="13860" w:author="Nick.Tolimieri [2]" w:date="2022-09-27T15:21:00Z">
                      <w:rPr>
                        <w:rFonts w:ascii="Calibri" w:hAnsi="Calibri" w:cs="Calibri"/>
                        <w:color w:val="000000"/>
                        <w:sz w:val="22"/>
                        <w:szCs w:val="22"/>
                      </w:rPr>
                    </w:rPrChange>
                  </w:rPr>
                  <w:delText>NA</w:delText>
                </w:r>
              </w:del>
            </w:ins>
          </w:p>
        </w:tc>
        <w:tc>
          <w:tcPr>
            <w:tcW w:w="960" w:type="dxa"/>
            <w:noWrap/>
            <w:hideMark/>
            <w:tcPrChange w:id="13861"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62" w:author="Nick.Tolimieri [2]" w:date="2022-09-27T15:21:00Z"/>
                <w:del w:id="13863" w:author="Nick.Tolimieri" w:date="2022-09-30T14:57:00Z"/>
                <w:rFonts w:asciiTheme="minorHAnsi" w:eastAsiaTheme="minorHAnsi" w:hAnsiTheme="minorHAnsi" w:cstheme="minorBidi"/>
                <w:sz w:val="22"/>
                <w:szCs w:val="22"/>
                <w:rPrChange w:id="13864" w:author="Nick.Tolimieri [2]" w:date="2022-09-27T15:21:00Z">
                  <w:rPr>
                    <w:ins w:id="13865" w:author="Nick.Tolimieri [2]" w:date="2022-09-27T15:21:00Z"/>
                    <w:del w:id="13866" w:author="Nick.Tolimieri" w:date="2022-09-30T14:57:00Z"/>
                    <w:rFonts w:ascii="Calibri" w:hAnsi="Calibri" w:cs="Calibri"/>
                    <w:color w:val="000000"/>
                    <w:sz w:val="22"/>
                    <w:szCs w:val="22"/>
                  </w:rPr>
                </w:rPrChange>
              </w:rPr>
              <w:pPrChange w:id="13867" w:author="Nick.Tolimieri [2]" w:date="2022-09-27T15:21:00Z">
                <w:pPr/>
              </w:pPrChange>
            </w:pPr>
            <w:ins w:id="13868" w:author="Nick.Tolimieri [2]" w:date="2022-09-27T15:21:00Z">
              <w:del w:id="13869" w:author="Nick.Tolimieri" w:date="2022-09-30T14:57:00Z">
                <w:r w:rsidRPr="007772DD" w:rsidDel="0095582C">
                  <w:rPr>
                    <w:rFonts w:asciiTheme="minorHAnsi" w:eastAsiaTheme="minorHAnsi" w:hAnsiTheme="minorHAnsi" w:cstheme="minorBidi"/>
                    <w:sz w:val="22"/>
                    <w:szCs w:val="22"/>
                    <w:rPrChange w:id="13870"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3871" w:author="Nick.Tolimieri [2]" w:date="2022-09-27T15:21:00Z"/>
          <w:del w:id="13872" w:author="Nick.Tolimieri" w:date="2022-09-30T14:57:00Z"/>
          <w:trPrChange w:id="13873" w:author="Nick.Tolimieri [2]" w:date="2022-09-27T15:21:00Z">
            <w:trPr>
              <w:divId w:val="486363627"/>
              <w:trHeight w:val="300"/>
            </w:trPr>
          </w:trPrChange>
        </w:trPr>
        <w:tc>
          <w:tcPr>
            <w:tcW w:w="960" w:type="dxa"/>
            <w:noWrap/>
            <w:hideMark/>
            <w:tcPrChange w:id="1387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75" w:author="Nick.Tolimieri [2]" w:date="2022-09-27T15:21:00Z"/>
                <w:del w:id="13876" w:author="Nick.Tolimieri" w:date="2022-09-30T14:57:00Z"/>
                <w:rFonts w:asciiTheme="minorHAnsi" w:eastAsiaTheme="minorHAnsi" w:hAnsiTheme="minorHAnsi" w:cstheme="minorBidi"/>
                <w:sz w:val="22"/>
                <w:szCs w:val="22"/>
                <w:rPrChange w:id="13877" w:author="Nick.Tolimieri [2]" w:date="2022-09-27T15:21:00Z">
                  <w:rPr>
                    <w:ins w:id="13878" w:author="Nick.Tolimieri [2]" w:date="2022-09-27T15:21:00Z"/>
                    <w:del w:id="13879" w:author="Nick.Tolimieri" w:date="2022-09-30T14:57:00Z"/>
                    <w:rFonts w:ascii="Calibri" w:hAnsi="Calibri" w:cs="Calibri"/>
                    <w:color w:val="000000"/>
                    <w:sz w:val="22"/>
                    <w:szCs w:val="22"/>
                  </w:rPr>
                </w:rPrChange>
              </w:rPr>
              <w:pPrChange w:id="13880" w:author="Nick.Tolimieri [2]" w:date="2022-09-27T15:21:00Z">
                <w:pPr/>
              </w:pPrChange>
            </w:pPr>
            <w:ins w:id="13881" w:author="Nick.Tolimieri [2]" w:date="2022-09-27T15:21:00Z">
              <w:del w:id="13882" w:author="Nick.Tolimieri" w:date="2022-09-30T14:57:00Z">
                <w:r w:rsidRPr="007772DD" w:rsidDel="0095582C">
                  <w:rPr>
                    <w:rFonts w:asciiTheme="minorHAnsi" w:eastAsiaTheme="minorHAnsi" w:hAnsiTheme="minorHAnsi" w:cstheme="minorBidi"/>
                    <w:sz w:val="22"/>
                    <w:szCs w:val="22"/>
                    <w:rPrChange w:id="13883" w:author="Nick.Tolimieri [2]" w:date="2022-09-27T15:21:00Z">
                      <w:rPr>
                        <w:rFonts w:ascii="Calibri" w:hAnsi="Calibri" w:cs="Calibri"/>
                        <w:color w:val="000000"/>
                        <w:sz w:val="22"/>
                        <w:szCs w:val="22"/>
                      </w:rPr>
                    </w:rPrChange>
                  </w:rPr>
                  <w:delText>Cape Alava</w:delText>
                </w:r>
              </w:del>
            </w:ins>
          </w:p>
        </w:tc>
        <w:tc>
          <w:tcPr>
            <w:tcW w:w="960" w:type="dxa"/>
            <w:noWrap/>
            <w:hideMark/>
            <w:tcPrChange w:id="1388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85" w:author="Nick.Tolimieri [2]" w:date="2022-09-27T15:21:00Z"/>
                <w:del w:id="13886" w:author="Nick.Tolimieri" w:date="2022-09-30T14:57:00Z"/>
                <w:rFonts w:asciiTheme="minorHAnsi" w:eastAsiaTheme="minorHAnsi" w:hAnsiTheme="minorHAnsi" w:cstheme="minorBidi"/>
                <w:sz w:val="22"/>
                <w:szCs w:val="22"/>
                <w:rPrChange w:id="13887" w:author="Nick.Tolimieri [2]" w:date="2022-09-27T15:21:00Z">
                  <w:rPr>
                    <w:ins w:id="13888" w:author="Nick.Tolimieri [2]" w:date="2022-09-27T15:21:00Z"/>
                    <w:del w:id="13889" w:author="Nick.Tolimieri" w:date="2022-09-30T14:57:00Z"/>
                    <w:rFonts w:ascii="Calibri" w:hAnsi="Calibri" w:cs="Calibri"/>
                    <w:color w:val="000000"/>
                    <w:sz w:val="22"/>
                    <w:szCs w:val="22"/>
                  </w:rPr>
                </w:rPrChange>
              </w:rPr>
              <w:pPrChange w:id="13890" w:author="Nick.Tolimieri [2]" w:date="2022-09-27T15:21:00Z">
                <w:pPr>
                  <w:jc w:val="right"/>
                </w:pPr>
              </w:pPrChange>
            </w:pPr>
            <w:ins w:id="13891" w:author="Nick.Tolimieri [2]" w:date="2022-09-27T15:21:00Z">
              <w:del w:id="13892" w:author="Nick.Tolimieri" w:date="2022-09-30T14:57:00Z">
                <w:r w:rsidRPr="007772DD" w:rsidDel="0095582C">
                  <w:rPr>
                    <w:rFonts w:asciiTheme="minorHAnsi" w:eastAsiaTheme="minorHAnsi" w:hAnsiTheme="minorHAnsi" w:cstheme="minorBidi"/>
                    <w:sz w:val="22"/>
                    <w:szCs w:val="22"/>
                    <w:rPrChange w:id="13893" w:author="Nick.Tolimieri [2]" w:date="2022-09-27T15:21:00Z">
                      <w:rPr>
                        <w:rFonts w:ascii="Calibri" w:hAnsi="Calibri" w:cs="Calibri"/>
                        <w:color w:val="000000"/>
                        <w:sz w:val="22"/>
                        <w:szCs w:val="22"/>
                      </w:rPr>
                    </w:rPrChange>
                  </w:rPr>
                  <w:delText>2012</w:delText>
                </w:r>
              </w:del>
            </w:ins>
          </w:p>
        </w:tc>
        <w:tc>
          <w:tcPr>
            <w:tcW w:w="960" w:type="dxa"/>
            <w:noWrap/>
            <w:hideMark/>
            <w:tcPrChange w:id="1389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895" w:author="Nick.Tolimieri [2]" w:date="2022-09-27T15:21:00Z"/>
                <w:del w:id="13896" w:author="Nick.Tolimieri" w:date="2022-09-30T14:57:00Z"/>
                <w:rFonts w:asciiTheme="minorHAnsi" w:eastAsiaTheme="minorHAnsi" w:hAnsiTheme="minorHAnsi" w:cstheme="minorBidi"/>
                <w:sz w:val="22"/>
                <w:szCs w:val="22"/>
                <w:rPrChange w:id="13897" w:author="Nick.Tolimieri [2]" w:date="2022-09-27T15:21:00Z">
                  <w:rPr>
                    <w:ins w:id="13898" w:author="Nick.Tolimieri [2]" w:date="2022-09-27T15:21:00Z"/>
                    <w:del w:id="13899" w:author="Nick.Tolimieri" w:date="2022-09-30T14:57:00Z"/>
                    <w:rFonts w:ascii="Calibri" w:hAnsi="Calibri" w:cs="Calibri"/>
                    <w:color w:val="000000"/>
                    <w:sz w:val="22"/>
                    <w:szCs w:val="22"/>
                  </w:rPr>
                </w:rPrChange>
              </w:rPr>
              <w:pPrChange w:id="13900" w:author="Nick.Tolimieri [2]" w:date="2022-09-27T15:21:00Z">
                <w:pPr>
                  <w:jc w:val="right"/>
                </w:pPr>
              </w:pPrChange>
            </w:pPr>
            <w:ins w:id="13901" w:author="Nick.Tolimieri [2]" w:date="2022-09-27T15:21:00Z">
              <w:del w:id="13902" w:author="Nick.Tolimieri" w:date="2022-09-30T14:57:00Z">
                <w:r w:rsidRPr="007772DD" w:rsidDel="0095582C">
                  <w:rPr>
                    <w:rFonts w:asciiTheme="minorHAnsi" w:eastAsiaTheme="minorHAnsi" w:hAnsiTheme="minorHAnsi" w:cstheme="minorBidi"/>
                    <w:sz w:val="22"/>
                    <w:szCs w:val="22"/>
                    <w:rPrChange w:id="13903" w:author="Nick.Tolimieri [2]" w:date="2022-09-27T15:21:00Z">
                      <w:rPr>
                        <w:rFonts w:ascii="Calibri" w:hAnsi="Calibri" w:cs="Calibri"/>
                        <w:color w:val="000000"/>
                        <w:sz w:val="22"/>
                        <w:szCs w:val="22"/>
                      </w:rPr>
                    </w:rPrChange>
                  </w:rPr>
                  <w:delText>2</w:delText>
                </w:r>
              </w:del>
            </w:ins>
          </w:p>
        </w:tc>
        <w:tc>
          <w:tcPr>
            <w:tcW w:w="960" w:type="dxa"/>
            <w:noWrap/>
            <w:hideMark/>
            <w:tcPrChange w:id="1390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05" w:author="Nick.Tolimieri [2]" w:date="2022-09-27T15:21:00Z"/>
                <w:del w:id="13906" w:author="Nick.Tolimieri" w:date="2022-09-30T14:57:00Z"/>
                <w:rFonts w:asciiTheme="minorHAnsi" w:eastAsiaTheme="minorHAnsi" w:hAnsiTheme="minorHAnsi" w:cstheme="minorBidi"/>
                <w:sz w:val="22"/>
                <w:szCs w:val="22"/>
                <w:rPrChange w:id="13907" w:author="Nick.Tolimieri [2]" w:date="2022-09-27T15:21:00Z">
                  <w:rPr>
                    <w:ins w:id="13908" w:author="Nick.Tolimieri [2]" w:date="2022-09-27T15:21:00Z"/>
                    <w:del w:id="13909" w:author="Nick.Tolimieri" w:date="2022-09-30T14:57:00Z"/>
                    <w:rFonts w:ascii="Calibri" w:hAnsi="Calibri" w:cs="Calibri"/>
                    <w:color w:val="000000"/>
                    <w:sz w:val="22"/>
                    <w:szCs w:val="22"/>
                  </w:rPr>
                </w:rPrChange>
              </w:rPr>
              <w:pPrChange w:id="13910" w:author="Nick.Tolimieri [2]" w:date="2022-09-27T15:21:00Z">
                <w:pPr>
                  <w:jc w:val="right"/>
                </w:pPr>
              </w:pPrChange>
            </w:pPr>
            <w:ins w:id="13911" w:author="Nick.Tolimieri [2]" w:date="2022-09-27T15:21:00Z">
              <w:del w:id="13912" w:author="Nick.Tolimieri" w:date="2022-09-30T14:57:00Z">
                <w:r w:rsidRPr="007772DD" w:rsidDel="0095582C">
                  <w:rPr>
                    <w:rFonts w:asciiTheme="minorHAnsi" w:eastAsiaTheme="minorHAnsi" w:hAnsiTheme="minorHAnsi" w:cstheme="minorBidi"/>
                    <w:sz w:val="22"/>
                    <w:szCs w:val="22"/>
                    <w:rPrChange w:id="13913" w:author="Nick.Tolimieri [2]" w:date="2022-09-27T15:21:00Z">
                      <w:rPr>
                        <w:rFonts w:ascii="Calibri" w:hAnsi="Calibri" w:cs="Calibri"/>
                        <w:color w:val="000000"/>
                        <w:sz w:val="22"/>
                        <w:szCs w:val="22"/>
                      </w:rPr>
                    </w:rPrChange>
                  </w:rPr>
                  <w:delText>0</w:delText>
                </w:r>
              </w:del>
            </w:ins>
          </w:p>
        </w:tc>
        <w:tc>
          <w:tcPr>
            <w:tcW w:w="960" w:type="dxa"/>
            <w:noWrap/>
            <w:hideMark/>
            <w:tcPrChange w:id="1391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15" w:author="Nick.Tolimieri [2]" w:date="2022-09-27T15:21:00Z"/>
                <w:del w:id="13916" w:author="Nick.Tolimieri" w:date="2022-09-30T14:57:00Z"/>
                <w:rFonts w:asciiTheme="minorHAnsi" w:eastAsiaTheme="minorHAnsi" w:hAnsiTheme="minorHAnsi" w:cstheme="minorBidi"/>
                <w:sz w:val="22"/>
                <w:szCs w:val="22"/>
                <w:rPrChange w:id="13917" w:author="Nick.Tolimieri [2]" w:date="2022-09-27T15:21:00Z">
                  <w:rPr>
                    <w:ins w:id="13918" w:author="Nick.Tolimieri [2]" w:date="2022-09-27T15:21:00Z"/>
                    <w:del w:id="13919" w:author="Nick.Tolimieri" w:date="2022-09-30T14:57:00Z"/>
                    <w:rFonts w:ascii="Calibri" w:hAnsi="Calibri" w:cs="Calibri"/>
                    <w:color w:val="000000"/>
                    <w:sz w:val="22"/>
                    <w:szCs w:val="22"/>
                  </w:rPr>
                </w:rPrChange>
              </w:rPr>
              <w:pPrChange w:id="13920" w:author="Nick.Tolimieri [2]" w:date="2022-09-27T15:21:00Z">
                <w:pPr>
                  <w:jc w:val="right"/>
                </w:pPr>
              </w:pPrChange>
            </w:pPr>
            <w:ins w:id="13921" w:author="Nick.Tolimieri [2]" w:date="2022-09-27T15:21:00Z">
              <w:del w:id="13922" w:author="Nick.Tolimieri" w:date="2022-09-30T14:57:00Z">
                <w:r w:rsidRPr="007772DD" w:rsidDel="0095582C">
                  <w:rPr>
                    <w:rFonts w:asciiTheme="minorHAnsi" w:eastAsiaTheme="minorHAnsi" w:hAnsiTheme="minorHAnsi" w:cstheme="minorBidi"/>
                    <w:sz w:val="22"/>
                    <w:szCs w:val="22"/>
                    <w:rPrChange w:id="13923" w:author="Nick.Tolimieri [2]" w:date="2022-09-27T15:21:00Z">
                      <w:rPr>
                        <w:rFonts w:ascii="Calibri" w:hAnsi="Calibri" w:cs="Calibri"/>
                        <w:color w:val="000000"/>
                        <w:sz w:val="22"/>
                        <w:szCs w:val="22"/>
                      </w:rPr>
                    </w:rPrChange>
                  </w:rPr>
                  <w:delText>0</w:delText>
                </w:r>
              </w:del>
            </w:ins>
          </w:p>
        </w:tc>
        <w:tc>
          <w:tcPr>
            <w:tcW w:w="960" w:type="dxa"/>
            <w:noWrap/>
            <w:hideMark/>
            <w:tcPrChange w:id="1392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25" w:author="Nick.Tolimieri [2]" w:date="2022-09-27T15:21:00Z"/>
                <w:del w:id="13926" w:author="Nick.Tolimieri" w:date="2022-09-30T14:57:00Z"/>
                <w:rFonts w:asciiTheme="minorHAnsi" w:eastAsiaTheme="minorHAnsi" w:hAnsiTheme="minorHAnsi" w:cstheme="minorBidi"/>
                <w:sz w:val="22"/>
                <w:szCs w:val="22"/>
                <w:rPrChange w:id="13927" w:author="Nick.Tolimieri [2]" w:date="2022-09-27T15:21:00Z">
                  <w:rPr>
                    <w:ins w:id="13928" w:author="Nick.Tolimieri [2]" w:date="2022-09-27T15:21:00Z"/>
                    <w:del w:id="13929" w:author="Nick.Tolimieri" w:date="2022-09-30T14:57:00Z"/>
                    <w:rFonts w:ascii="Calibri" w:hAnsi="Calibri" w:cs="Calibri"/>
                    <w:color w:val="000000"/>
                    <w:sz w:val="22"/>
                    <w:szCs w:val="22"/>
                  </w:rPr>
                </w:rPrChange>
              </w:rPr>
              <w:pPrChange w:id="13930" w:author="Nick.Tolimieri [2]" w:date="2022-09-27T15:21:00Z">
                <w:pPr>
                  <w:jc w:val="right"/>
                </w:pPr>
              </w:pPrChange>
            </w:pPr>
            <w:ins w:id="13931" w:author="Nick.Tolimieri [2]" w:date="2022-09-27T15:21:00Z">
              <w:del w:id="13932" w:author="Nick.Tolimieri" w:date="2022-09-30T14:57:00Z">
                <w:r w:rsidRPr="007772DD" w:rsidDel="0095582C">
                  <w:rPr>
                    <w:rFonts w:asciiTheme="minorHAnsi" w:eastAsiaTheme="minorHAnsi" w:hAnsiTheme="minorHAnsi" w:cstheme="minorBidi"/>
                    <w:sz w:val="22"/>
                    <w:szCs w:val="22"/>
                    <w:rPrChange w:id="13933" w:author="Nick.Tolimieri [2]" w:date="2022-09-27T15:21:00Z">
                      <w:rPr>
                        <w:rFonts w:ascii="Calibri" w:hAnsi="Calibri" w:cs="Calibri"/>
                        <w:color w:val="000000"/>
                        <w:sz w:val="22"/>
                        <w:szCs w:val="22"/>
                      </w:rPr>
                    </w:rPrChange>
                  </w:rPr>
                  <w:delText>0</w:delText>
                </w:r>
              </w:del>
            </w:ins>
          </w:p>
        </w:tc>
        <w:tc>
          <w:tcPr>
            <w:tcW w:w="960" w:type="dxa"/>
            <w:noWrap/>
            <w:hideMark/>
            <w:tcPrChange w:id="1393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35" w:author="Nick.Tolimieri [2]" w:date="2022-09-27T15:21:00Z"/>
                <w:del w:id="13936" w:author="Nick.Tolimieri" w:date="2022-09-30T14:57:00Z"/>
                <w:rFonts w:asciiTheme="minorHAnsi" w:eastAsiaTheme="minorHAnsi" w:hAnsiTheme="minorHAnsi" w:cstheme="minorBidi"/>
                <w:sz w:val="22"/>
                <w:szCs w:val="22"/>
                <w:rPrChange w:id="13937" w:author="Nick.Tolimieri [2]" w:date="2022-09-27T15:21:00Z">
                  <w:rPr>
                    <w:ins w:id="13938" w:author="Nick.Tolimieri [2]" w:date="2022-09-27T15:21:00Z"/>
                    <w:del w:id="13939" w:author="Nick.Tolimieri" w:date="2022-09-30T14:57:00Z"/>
                    <w:rFonts w:ascii="Calibri" w:hAnsi="Calibri" w:cs="Calibri"/>
                    <w:color w:val="000000"/>
                    <w:sz w:val="22"/>
                    <w:szCs w:val="22"/>
                  </w:rPr>
                </w:rPrChange>
              </w:rPr>
              <w:pPrChange w:id="13940" w:author="Nick.Tolimieri [2]" w:date="2022-09-27T15:21:00Z">
                <w:pPr/>
              </w:pPrChange>
            </w:pPr>
            <w:ins w:id="13941" w:author="Nick.Tolimieri [2]" w:date="2022-09-27T15:21:00Z">
              <w:del w:id="13942" w:author="Nick.Tolimieri" w:date="2022-09-30T14:57:00Z">
                <w:r w:rsidRPr="007772DD" w:rsidDel="0095582C">
                  <w:rPr>
                    <w:rFonts w:asciiTheme="minorHAnsi" w:eastAsiaTheme="minorHAnsi" w:hAnsiTheme="minorHAnsi" w:cstheme="minorBidi"/>
                    <w:sz w:val="22"/>
                    <w:szCs w:val="22"/>
                    <w:rPrChange w:id="13943" w:author="Nick.Tolimieri [2]" w:date="2022-09-27T15:21:00Z">
                      <w:rPr>
                        <w:rFonts w:ascii="Calibri" w:hAnsi="Calibri" w:cs="Calibri"/>
                        <w:color w:val="000000"/>
                        <w:sz w:val="22"/>
                        <w:szCs w:val="22"/>
                      </w:rPr>
                    </w:rPrChange>
                  </w:rPr>
                  <w:delText>NA</w:delText>
                </w:r>
              </w:del>
            </w:ins>
          </w:p>
        </w:tc>
        <w:tc>
          <w:tcPr>
            <w:tcW w:w="960" w:type="dxa"/>
            <w:noWrap/>
            <w:hideMark/>
            <w:tcPrChange w:id="1394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45" w:author="Nick.Tolimieri [2]" w:date="2022-09-27T15:21:00Z"/>
                <w:del w:id="13946" w:author="Nick.Tolimieri" w:date="2022-09-30T14:57:00Z"/>
                <w:rFonts w:asciiTheme="minorHAnsi" w:eastAsiaTheme="minorHAnsi" w:hAnsiTheme="minorHAnsi" w:cstheme="minorBidi"/>
                <w:sz w:val="22"/>
                <w:szCs w:val="22"/>
                <w:rPrChange w:id="13947" w:author="Nick.Tolimieri [2]" w:date="2022-09-27T15:21:00Z">
                  <w:rPr>
                    <w:ins w:id="13948" w:author="Nick.Tolimieri [2]" w:date="2022-09-27T15:21:00Z"/>
                    <w:del w:id="13949" w:author="Nick.Tolimieri" w:date="2022-09-30T14:57:00Z"/>
                    <w:rFonts w:ascii="Calibri" w:hAnsi="Calibri" w:cs="Calibri"/>
                    <w:color w:val="000000"/>
                    <w:sz w:val="22"/>
                    <w:szCs w:val="22"/>
                  </w:rPr>
                </w:rPrChange>
              </w:rPr>
              <w:pPrChange w:id="13950" w:author="Nick.Tolimieri [2]" w:date="2022-09-27T15:21:00Z">
                <w:pPr/>
              </w:pPrChange>
            </w:pPr>
            <w:ins w:id="13951" w:author="Nick.Tolimieri [2]" w:date="2022-09-27T15:21:00Z">
              <w:del w:id="13952" w:author="Nick.Tolimieri" w:date="2022-09-30T14:57:00Z">
                <w:r w:rsidRPr="007772DD" w:rsidDel="0095582C">
                  <w:rPr>
                    <w:rFonts w:asciiTheme="minorHAnsi" w:eastAsiaTheme="minorHAnsi" w:hAnsiTheme="minorHAnsi" w:cstheme="minorBidi"/>
                    <w:sz w:val="22"/>
                    <w:szCs w:val="22"/>
                    <w:rPrChange w:id="13953" w:author="Nick.Tolimieri [2]" w:date="2022-09-27T15:21:00Z">
                      <w:rPr>
                        <w:rFonts w:ascii="Calibri" w:hAnsi="Calibri" w:cs="Calibri"/>
                        <w:color w:val="000000"/>
                        <w:sz w:val="22"/>
                        <w:szCs w:val="22"/>
                      </w:rPr>
                    </w:rPrChange>
                  </w:rPr>
                  <w:delText>NA</w:delText>
                </w:r>
              </w:del>
            </w:ins>
          </w:p>
        </w:tc>
        <w:tc>
          <w:tcPr>
            <w:tcW w:w="960" w:type="dxa"/>
            <w:noWrap/>
            <w:hideMark/>
            <w:tcPrChange w:id="1395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55" w:author="Nick.Tolimieri [2]" w:date="2022-09-27T15:21:00Z"/>
                <w:del w:id="13956" w:author="Nick.Tolimieri" w:date="2022-09-30T14:57:00Z"/>
                <w:rFonts w:asciiTheme="minorHAnsi" w:eastAsiaTheme="minorHAnsi" w:hAnsiTheme="minorHAnsi" w:cstheme="minorBidi"/>
                <w:sz w:val="22"/>
                <w:szCs w:val="22"/>
                <w:rPrChange w:id="13957" w:author="Nick.Tolimieri [2]" w:date="2022-09-27T15:21:00Z">
                  <w:rPr>
                    <w:ins w:id="13958" w:author="Nick.Tolimieri [2]" w:date="2022-09-27T15:21:00Z"/>
                    <w:del w:id="13959" w:author="Nick.Tolimieri" w:date="2022-09-30T14:57:00Z"/>
                    <w:rFonts w:ascii="Calibri" w:hAnsi="Calibri" w:cs="Calibri"/>
                    <w:color w:val="000000"/>
                    <w:sz w:val="22"/>
                    <w:szCs w:val="22"/>
                  </w:rPr>
                </w:rPrChange>
              </w:rPr>
              <w:pPrChange w:id="13960" w:author="Nick.Tolimieri [2]" w:date="2022-09-27T15:21:00Z">
                <w:pPr/>
              </w:pPrChange>
            </w:pPr>
            <w:ins w:id="13961" w:author="Nick.Tolimieri [2]" w:date="2022-09-27T15:21:00Z">
              <w:del w:id="13962" w:author="Nick.Tolimieri" w:date="2022-09-30T14:57:00Z">
                <w:r w:rsidRPr="007772DD" w:rsidDel="0095582C">
                  <w:rPr>
                    <w:rFonts w:asciiTheme="minorHAnsi" w:eastAsiaTheme="minorHAnsi" w:hAnsiTheme="minorHAnsi" w:cstheme="minorBidi"/>
                    <w:sz w:val="22"/>
                    <w:szCs w:val="22"/>
                    <w:rPrChange w:id="13963" w:author="Nick.Tolimieri [2]" w:date="2022-09-27T15:21:00Z">
                      <w:rPr>
                        <w:rFonts w:ascii="Calibri" w:hAnsi="Calibri" w:cs="Calibri"/>
                        <w:color w:val="000000"/>
                        <w:sz w:val="22"/>
                        <w:szCs w:val="22"/>
                      </w:rPr>
                    </w:rPrChange>
                  </w:rPr>
                  <w:delText>NA</w:delText>
                </w:r>
              </w:del>
            </w:ins>
          </w:p>
        </w:tc>
        <w:tc>
          <w:tcPr>
            <w:tcW w:w="960" w:type="dxa"/>
            <w:noWrap/>
            <w:hideMark/>
            <w:tcPrChange w:id="13964"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65" w:author="Nick.Tolimieri [2]" w:date="2022-09-27T15:21:00Z"/>
                <w:del w:id="13966" w:author="Nick.Tolimieri" w:date="2022-09-30T14:57:00Z"/>
                <w:rFonts w:asciiTheme="minorHAnsi" w:eastAsiaTheme="minorHAnsi" w:hAnsiTheme="minorHAnsi" w:cstheme="minorBidi"/>
                <w:sz w:val="22"/>
                <w:szCs w:val="22"/>
                <w:rPrChange w:id="13967" w:author="Nick.Tolimieri [2]" w:date="2022-09-27T15:21:00Z">
                  <w:rPr>
                    <w:ins w:id="13968" w:author="Nick.Tolimieri [2]" w:date="2022-09-27T15:21:00Z"/>
                    <w:del w:id="13969" w:author="Nick.Tolimieri" w:date="2022-09-30T14:57:00Z"/>
                    <w:rFonts w:ascii="Calibri" w:hAnsi="Calibri" w:cs="Calibri"/>
                    <w:color w:val="000000"/>
                    <w:sz w:val="22"/>
                    <w:szCs w:val="22"/>
                  </w:rPr>
                </w:rPrChange>
              </w:rPr>
              <w:pPrChange w:id="13970" w:author="Nick.Tolimieri [2]" w:date="2022-09-27T15:21:00Z">
                <w:pPr/>
              </w:pPrChange>
            </w:pPr>
            <w:ins w:id="13971" w:author="Nick.Tolimieri [2]" w:date="2022-09-27T15:21:00Z">
              <w:del w:id="13972" w:author="Nick.Tolimieri" w:date="2022-09-30T14:57:00Z">
                <w:r w:rsidRPr="007772DD" w:rsidDel="0095582C">
                  <w:rPr>
                    <w:rFonts w:asciiTheme="minorHAnsi" w:eastAsiaTheme="minorHAnsi" w:hAnsiTheme="minorHAnsi" w:cstheme="minorBidi"/>
                    <w:sz w:val="22"/>
                    <w:szCs w:val="22"/>
                    <w:rPrChange w:id="13973" w:author="Nick.Tolimieri [2]" w:date="2022-09-27T15:21:00Z">
                      <w:rPr>
                        <w:rFonts w:ascii="Calibri" w:hAnsi="Calibri" w:cs="Calibri"/>
                        <w:color w:val="000000"/>
                        <w:sz w:val="22"/>
                        <w:szCs w:val="22"/>
                      </w:rPr>
                    </w:rPrChange>
                  </w:rPr>
                  <w:delText>NA</w:delText>
                </w:r>
              </w:del>
            </w:ins>
          </w:p>
        </w:tc>
      </w:tr>
      <w:tr w:rsidR="007772DD" w:rsidRPr="007772DD" w:rsidDel="0095582C" w:rsidTr="007772DD">
        <w:trPr>
          <w:divId w:val="486363627"/>
          <w:trHeight w:val="300"/>
          <w:ins w:id="13974" w:author="Nick.Tolimieri [2]" w:date="2022-09-27T15:21:00Z"/>
          <w:del w:id="13975" w:author="Nick.Tolimieri" w:date="2022-09-30T14:57:00Z"/>
          <w:trPrChange w:id="13976" w:author="Nick.Tolimieri [2]" w:date="2022-09-27T15:21:00Z">
            <w:trPr>
              <w:divId w:val="486363627"/>
              <w:trHeight w:val="300"/>
            </w:trPr>
          </w:trPrChange>
        </w:trPr>
        <w:tc>
          <w:tcPr>
            <w:tcW w:w="960" w:type="dxa"/>
            <w:noWrap/>
            <w:hideMark/>
            <w:tcPrChange w:id="1397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78" w:author="Nick.Tolimieri [2]" w:date="2022-09-27T15:21:00Z"/>
                <w:del w:id="13979" w:author="Nick.Tolimieri" w:date="2022-09-30T14:57:00Z"/>
                <w:rFonts w:asciiTheme="minorHAnsi" w:eastAsiaTheme="minorHAnsi" w:hAnsiTheme="minorHAnsi" w:cstheme="minorBidi"/>
                <w:sz w:val="22"/>
                <w:szCs w:val="22"/>
                <w:rPrChange w:id="13980" w:author="Nick.Tolimieri [2]" w:date="2022-09-27T15:21:00Z">
                  <w:rPr>
                    <w:ins w:id="13981" w:author="Nick.Tolimieri [2]" w:date="2022-09-27T15:21:00Z"/>
                    <w:del w:id="13982" w:author="Nick.Tolimieri" w:date="2022-09-30T14:57:00Z"/>
                    <w:rFonts w:ascii="Calibri" w:hAnsi="Calibri" w:cs="Calibri"/>
                    <w:color w:val="000000"/>
                    <w:sz w:val="22"/>
                    <w:szCs w:val="22"/>
                  </w:rPr>
                </w:rPrChange>
              </w:rPr>
              <w:pPrChange w:id="13983" w:author="Nick.Tolimieri [2]" w:date="2022-09-27T15:21:00Z">
                <w:pPr/>
              </w:pPrChange>
            </w:pPr>
            <w:ins w:id="13984" w:author="Nick.Tolimieri [2]" w:date="2022-09-27T15:21:00Z">
              <w:del w:id="13985" w:author="Nick.Tolimieri" w:date="2022-09-30T14:57:00Z">
                <w:r w:rsidRPr="007772DD" w:rsidDel="0095582C">
                  <w:rPr>
                    <w:rFonts w:asciiTheme="minorHAnsi" w:eastAsiaTheme="minorHAnsi" w:hAnsiTheme="minorHAnsi" w:cstheme="minorBidi"/>
                    <w:sz w:val="22"/>
                    <w:szCs w:val="22"/>
                    <w:rPrChange w:id="13986" w:author="Nick.Tolimieri [2]" w:date="2022-09-27T15:21:00Z">
                      <w:rPr>
                        <w:rFonts w:ascii="Calibri" w:hAnsi="Calibri" w:cs="Calibri"/>
                        <w:color w:val="000000"/>
                        <w:sz w:val="22"/>
                        <w:szCs w:val="22"/>
                      </w:rPr>
                    </w:rPrChange>
                  </w:rPr>
                  <w:delText>Cape Alava</w:delText>
                </w:r>
              </w:del>
            </w:ins>
          </w:p>
        </w:tc>
        <w:tc>
          <w:tcPr>
            <w:tcW w:w="960" w:type="dxa"/>
            <w:noWrap/>
            <w:hideMark/>
            <w:tcPrChange w:id="1398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88" w:author="Nick.Tolimieri [2]" w:date="2022-09-27T15:21:00Z"/>
                <w:del w:id="13989" w:author="Nick.Tolimieri" w:date="2022-09-30T14:57:00Z"/>
                <w:rFonts w:asciiTheme="minorHAnsi" w:eastAsiaTheme="minorHAnsi" w:hAnsiTheme="minorHAnsi" w:cstheme="minorBidi"/>
                <w:sz w:val="22"/>
                <w:szCs w:val="22"/>
                <w:rPrChange w:id="13990" w:author="Nick.Tolimieri [2]" w:date="2022-09-27T15:21:00Z">
                  <w:rPr>
                    <w:ins w:id="13991" w:author="Nick.Tolimieri [2]" w:date="2022-09-27T15:21:00Z"/>
                    <w:del w:id="13992" w:author="Nick.Tolimieri" w:date="2022-09-30T14:57:00Z"/>
                    <w:rFonts w:ascii="Calibri" w:hAnsi="Calibri" w:cs="Calibri"/>
                    <w:color w:val="000000"/>
                    <w:sz w:val="22"/>
                    <w:szCs w:val="22"/>
                  </w:rPr>
                </w:rPrChange>
              </w:rPr>
              <w:pPrChange w:id="13993" w:author="Nick.Tolimieri [2]" w:date="2022-09-27T15:21:00Z">
                <w:pPr>
                  <w:jc w:val="right"/>
                </w:pPr>
              </w:pPrChange>
            </w:pPr>
            <w:ins w:id="13994" w:author="Nick.Tolimieri [2]" w:date="2022-09-27T15:21:00Z">
              <w:del w:id="13995" w:author="Nick.Tolimieri" w:date="2022-09-30T14:57:00Z">
                <w:r w:rsidRPr="007772DD" w:rsidDel="0095582C">
                  <w:rPr>
                    <w:rFonts w:asciiTheme="minorHAnsi" w:eastAsiaTheme="minorHAnsi" w:hAnsiTheme="minorHAnsi" w:cstheme="minorBidi"/>
                    <w:sz w:val="22"/>
                    <w:szCs w:val="22"/>
                    <w:rPrChange w:id="13996" w:author="Nick.Tolimieri [2]" w:date="2022-09-27T15:21:00Z">
                      <w:rPr>
                        <w:rFonts w:ascii="Calibri" w:hAnsi="Calibri" w:cs="Calibri"/>
                        <w:color w:val="000000"/>
                        <w:sz w:val="22"/>
                        <w:szCs w:val="22"/>
                      </w:rPr>
                    </w:rPrChange>
                  </w:rPr>
                  <w:delText>2013</w:delText>
                </w:r>
              </w:del>
            </w:ins>
          </w:p>
        </w:tc>
        <w:tc>
          <w:tcPr>
            <w:tcW w:w="960" w:type="dxa"/>
            <w:noWrap/>
            <w:hideMark/>
            <w:tcPrChange w:id="1399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3998" w:author="Nick.Tolimieri [2]" w:date="2022-09-27T15:21:00Z"/>
                <w:del w:id="13999" w:author="Nick.Tolimieri" w:date="2022-09-30T14:57:00Z"/>
                <w:rFonts w:asciiTheme="minorHAnsi" w:eastAsiaTheme="minorHAnsi" w:hAnsiTheme="minorHAnsi" w:cstheme="minorBidi"/>
                <w:sz w:val="22"/>
                <w:szCs w:val="22"/>
                <w:rPrChange w:id="14000" w:author="Nick.Tolimieri [2]" w:date="2022-09-27T15:21:00Z">
                  <w:rPr>
                    <w:ins w:id="14001" w:author="Nick.Tolimieri [2]" w:date="2022-09-27T15:21:00Z"/>
                    <w:del w:id="14002" w:author="Nick.Tolimieri" w:date="2022-09-30T14:57:00Z"/>
                    <w:rFonts w:ascii="Calibri" w:hAnsi="Calibri" w:cs="Calibri"/>
                    <w:color w:val="000000"/>
                    <w:sz w:val="22"/>
                    <w:szCs w:val="22"/>
                  </w:rPr>
                </w:rPrChange>
              </w:rPr>
              <w:pPrChange w:id="14003" w:author="Nick.Tolimieri [2]" w:date="2022-09-27T15:21:00Z">
                <w:pPr>
                  <w:jc w:val="right"/>
                </w:pPr>
              </w:pPrChange>
            </w:pPr>
            <w:ins w:id="14004" w:author="Nick.Tolimieri [2]" w:date="2022-09-27T15:21:00Z">
              <w:del w:id="14005" w:author="Nick.Tolimieri" w:date="2022-09-30T14:57:00Z">
                <w:r w:rsidRPr="007772DD" w:rsidDel="0095582C">
                  <w:rPr>
                    <w:rFonts w:asciiTheme="minorHAnsi" w:eastAsiaTheme="minorHAnsi" w:hAnsiTheme="minorHAnsi" w:cstheme="minorBidi"/>
                    <w:sz w:val="22"/>
                    <w:szCs w:val="22"/>
                    <w:rPrChange w:id="14006" w:author="Nick.Tolimieri [2]" w:date="2022-09-27T15:21:00Z">
                      <w:rPr>
                        <w:rFonts w:ascii="Calibri" w:hAnsi="Calibri" w:cs="Calibri"/>
                        <w:color w:val="000000"/>
                        <w:sz w:val="22"/>
                        <w:szCs w:val="22"/>
                      </w:rPr>
                    </w:rPrChange>
                  </w:rPr>
                  <w:delText>25</w:delText>
                </w:r>
              </w:del>
            </w:ins>
          </w:p>
        </w:tc>
        <w:tc>
          <w:tcPr>
            <w:tcW w:w="960" w:type="dxa"/>
            <w:noWrap/>
            <w:hideMark/>
            <w:tcPrChange w:id="1400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08" w:author="Nick.Tolimieri [2]" w:date="2022-09-27T15:21:00Z"/>
                <w:del w:id="14009" w:author="Nick.Tolimieri" w:date="2022-09-30T14:57:00Z"/>
                <w:rFonts w:asciiTheme="minorHAnsi" w:eastAsiaTheme="minorHAnsi" w:hAnsiTheme="minorHAnsi" w:cstheme="minorBidi"/>
                <w:sz w:val="22"/>
                <w:szCs w:val="22"/>
                <w:rPrChange w:id="14010" w:author="Nick.Tolimieri [2]" w:date="2022-09-27T15:21:00Z">
                  <w:rPr>
                    <w:ins w:id="14011" w:author="Nick.Tolimieri [2]" w:date="2022-09-27T15:21:00Z"/>
                    <w:del w:id="14012" w:author="Nick.Tolimieri" w:date="2022-09-30T14:57:00Z"/>
                    <w:rFonts w:ascii="Calibri" w:hAnsi="Calibri" w:cs="Calibri"/>
                    <w:color w:val="000000"/>
                    <w:sz w:val="22"/>
                    <w:szCs w:val="22"/>
                  </w:rPr>
                </w:rPrChange>
              </w:rPr>
              <w:pPrChange w:id="14013" w:author="Nick.Tolimieri [2]" w:date="2022-09-27T15:21:00Z">
                <w:pPr>
                  <w:jc w:val="right"/>
                </w:pPr>
              </w:pPrChange>
            </w:pPr>
            <w:ins w:id="14014" w:author="Nick.Tolimieri [2]" w:date="2022-09-27T15:21:00Z">
              <w:del w:id="14015" w:author="Nick.Tolimieri" w:date="2022-09-30T14:57:00Z">
                <w:r w:rsidRPr="007772DD" w:rsidDel="0095582C">
                  <w:rPr>
                    <w:rFonts w:asciiTheme="minorHAnsi" w:eastAsiaTheme="minorHAnsi" w:hAnsiTheme="minorHAnsi" w:cstheme="minorBidi"/>
                    <w:sz w:val="22"/>
                    <w:szCs w:val="22"/>
                    <w:rPrChange w:id="14016" w:author="Nick.Tolimieri [2]" w:date="2022-09-27T15:21:00Z">
                      <w:rPr>
                        <w:rFonts w:ascii="Calibri" w:hAnsi="Calibri" w:cs="Calibri"/>
                        <w:color w:val="000000"/>
                        <w:sz w:val="22"/>
                        <w:szCs w:val="22"/>
                      </w:rPr>
                    </w:rPrChange>
                  </w:rPr>
                  <w:delText>35</w:delText>
                </w:r>
              </w:del>
            </w:ins>
          </w:p>
        </w:tc>
        <w:tc>
          <w:tcPr>
            <w:tcW w:w="960" w:type="dxa"/>
            <w:noWrap/>
            <w:hideMark/>
            <w:tcPrChange w:id="1401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18" w:author="Nick.Tolimieri [2]" w:date="2022-09-27T15:21:00Z"/>
                <w:del w:id="14019" w:author="Nick.Tolimieri" w:date="2022-09-30T14:57:00Z"/>
                <w:rFonts w:asciiTheme="minorHAnsi" w:eastAsiaTheme="minorHAnsi" w:hAnsiTheme="minorHAnsi" w:cstheme="minorBidi"/>
                <w:sz w:val="22"/>
                <w:szCs w:val="22"/>
                <w:rPrChange w:id="14020" w:author="Nick.Tolimieri [2]" w:date="2022-09-27T15:21:00Z">
                  <w:rPr>
                    <w:ins w:id="14021" w:author="Nick.Tolimieri [2]" w:date="2022-09-27T15:21:00Z"/>
                    <w:del w:id="14022" w:author="Nick.Tolimieri" w:date="2022-09-30T14:57:00Z"/>
                    <w:rFonts w:ascii="Calibri" w:hAnsi="Calibri" w:cs="Calibri"/>
                    <w:color w:val="000000"/>
                    <w:sz w:val="22"/>
                    <w:szCs w:val="22"/>
                  </w:rPr>
                </w:rPrChange>
              </w:rPr>
              <w:pPrChange w:id="14023" w:author="Nick.Tolimieri [2]" w:date="2022-09-27T15:21:00Z">
                <w:pPr>
                  <w:jc w:val="right"/>
                </w:pPr>
              </w:pPrChange>
            </w:pPr>
            <w:ins w:id="14024" w:author="Nick.Tolimieri [2]" w:date="2022-09-27T15:21:00Z">
              <w:del w:id="14025" w:author="Nick.Tolimieri" w:date="2022-09-30T14:57:00Z">
                <w:r w:rsidRPr="007772DD" w:rsidDel="0095582C">
                  <w:rPr>
                    <w:rFonts w:asciiTheme="minorHAnsi" w:eastAsiaTheme="minorHAnsi" w:hAnsiTheme="minorHAnsi" w:cstheme="minorBidi"/>
                    <w:sz w:val="22"/>
                    <w:szCs w:val="22"/>
                    <w:rPrChange w:id="14026" w:author="Nick.Tolimieri [2]" w:date="2022-09-27T15:21:00Z">
                      <w:rPr>
                        <w:rFonts w:ascii="Calibri" w:hAnsi="Calibri" w:cs="Calibri"/>
                        <w:color w:val="000000"/>
                        <w:sz w:val="22"/>
                        <w:szCs w:val="22"/>
                      </w:rPr>
                    </w:rPrChange>
                  </w:rPr>
                  <w:delText>2</w:delText>
                </w:r>
              </w:del>
            </w:ins>
          </w:p>
        </w:tc>
        <w:tc>
          <w:tcPr>
            <w:tcW w:w="960" w:type="dxa"/>
            <w:noWrap/>
            <w:hideMark/>
            <w:tcPrChange w:id="1402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28" w:author="Nick.Tolimieri [2]" w:date="2022-09-27T15:21:00Z"/>
                <w:del w:id="14029" w:author="Nick.Tolimieri" w:date="2022-09-30T14:57:00Z"/>
                <w:rFonts w:asciiTheme="minorHAnsi" w:eastAsiaTheme="minorHAnsi" w:hAnsiTheme="minorHAnsi" w:cstheme="minorBidi"/>
                <w:sz w:val="22"/>
                <w:szCs w:val="22"/>
                <w:rPrChange w:id="14030" w:author="Nick.Tolimieri [2]" w:date="2022-09-27T15:21:00Z">
                  <w:rPr>
                    <w:ins w:id="14031" w:author="Nick.Tolimieri [2]" w:date="2022-09-27T15:21:00Z"/>
                    <w:del w:id="14032" w:author="Nick.Tolimieri" w:date="2022-09-30T14:57:00Z"/>
                    <w:rFonts w:ascii="Calibri" w:hAnsi="Calibri" w:cs="Calibri"/>
                    <w:color w:val="000000"/>
                    <w:sz w:val="22"/>
                    <w:szCs w:val="22"/>
                  </w:rPr>
                </w:rPrChange>
              </w:rPr>
              <w:pPrChange w:id="14033" w:author="Nick.Tolimieri [2]" w:date="2022-09-27T15:21:00Z">
                <w:pPr>
                  <w:jc w:val="right"/>
                </w:pPr>
              </w:pPrChange>
            </w:pPr>
            <w:ins w:id="14034" w:author="Nick.Tolimieri [2]" w:date="2022-09-27T15:21:00Z">
              <w:del w:id="14035" w:author="Nick.Tolimieri" w:date="2022-09-30T14:57:00Z">
                <w:r w:rsidRPr="007772DD" w:rsidDel="0095582C">
                  <w:rPr>
                    <w:rFonts w:asciiTheme="minorHAnsi" w:eastAsiaTheme="minorHAnsi" w:hAnsiTheme="minorHAnsi" w:cstheme="minorBidi"/>
                    <w:sz w:val="22"/>
                    <w:szCs w:val="22"/>
                    <w:rPrChange w:id="14036" w:author="Nick.Tolimieri [2]" w:date="2022-09-27T15:21:00Z">
                      <w:rPr>
                        <w:rFonts w:ascii="Calibri" w:hAnsi="Calibri" w:cs="Calibri"/>
                        <w:color w:val="000000"/>
                        <w:sz w:val="22"/>
                        <w:szCs w:val="22"/>
                      </w:rPr>
                    </w:rPrChange>
                  </w:rPr>
                  <w:delText>30</w:delText>
                </w:r>
              </w:del>
            </w:ins>
          </w:p>
        </w:tc>
        <w:tc>
          <w:tcPr>
            <w:tcW w:w="960" w:type="dxa"/>
            <w:noWrap/>
            <w:hideMark/>
            <w:tcPrChange w:id="1403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38" w:author="Nick.Tolimieri [2]" w:date="2022-09-27T15:21:00Z"/>
                <w:del w:id="14039" w:author="Nick.Tolimieri" w:date="2022-09-30T14:57:00Z"/>
                <w:rFonts w:asciiTheme="minorHAnsi" w:eastAsiaTheme="minorHAnsi" w:hAnsiTheme="minorHAnsi" w:cstheme="minorBidi"/>
                <w:sz w:val="22"/>
                <w:szCs w:val="22"/>
                <w:rPrChange w:id="14040" w:author="Nick.Tolimieri [2]" w:date="2022-09-27T15:21:00Z">
                  <w:rPr>
                    <w:ins w:id="14041" w:author="Nick.Tolimieri [2]" w:date="2022-09-27T15:21:00Z"/>
                    <w:del w:id="14042" w:author="Nick.Tolimieri" w:date="2022-09-30T14:57:00Z"/>
                    <w:rFonts w:ascii="Calibri" w:hAnsi="Calibri" w:cs="Calibri"/>
                    <w:color w:val="000000"/>
                    <w:sz w:val="22"/>
                    <w:szCs w:val="22"/>
                  </w:rPr>
                </w:rPrChange>
              </w:rPr>
              <w:pPrChange w:id="14043" w:author="Nick.Tolimieri [2]" w:date="2022-09-27T15:21:00Z">
                <w:pPr>
                  <w:jc w:val="right"/>
                </w:pPr>
              </w:pPrChange>
            </w:pPr>
            <w:ins w:id="14044" w:author="Nick.Tolimieri [2]" w:date="2022-09-27T15:21:00Z">
              <w:del w:id="14045" w:author="Nick.Tolimieri" w:date="2022-09-30T14:57:00Z">
                <w:r w:rsidRPr="007772DD" w:rsidDel="0095582C">
                  <w:rPr>
                    <w:rFonts w:asciiTheme="minorHAnsi" w:eastAsiaTheme="minorHAnsi" w:hAnsiTheme="minorHAnsi" w:cstheme="minorBidi"/>
                    <w:sz w:val="22"/>
                    <w:szCs w:val="22"/>
                    <w:rPrChange w:id="14046" w:author="Nick.Tolimieri [2]" w:date="2022-09-27T15:21:00Z">
                      <w:rPr>
                        <w:rFonts w:ascii="Calibri" w:hAnsi="Calibri" w:cs="Calibri"/>
                        <w:color w:val="000000"/>
                        <w:sz w:val="22"/>
                        <w:szCs w:val="22"/>
                      </w:rPr>
                    </w:rPrChange>
                  </w:rPr>
                  <w:delText>8</w:delText>
                </w:r>
              </w:del>
            </w:ins>
          </w:p>
        </w:tc>
        <w:tc>
          <w:tcPr>
            <w:tcW w:w="960" w:type="dxa"/>
            <w:noWrap/>
            <w:hideMark/>
            <w:tcPrChange w:id="1404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48" w:author="Nick.Tolimieri [2]" w:date="2022-09-27T15:21:00Z"/>
                <w:del w:id="14049" w:author="Nick.Tolimieri" w:date="2022-09-30T14:57:00Z"/>
                <w:rFonts w:asciiTheme="minorHAnsi" w:eastAsiaTheme="minorHAnsi" w:hAnsiTheme="minorHAnsi" w:cstheme="minorBidi"/>
                <w:sz w:val="22"/>
                <w:szCs w:val="22"/>
                <w:rPrChange w:id="14050" w:author="Nick.Tolimieri [2]" w:date="2022-09-27T15:21:00Z">
                  <w:rPr>
                    <w:ins w:id="14051" w:author="Nick.Tolimieri [2]" w:date="2022-09-27T15:21:00Z"/>
                    <w:del w:id="14052" w:author="Nick.Tolimieri" w:date="2022-09-30T14:57:00Z"/>
                    <w:rFonts w:ascii="Calibri" w:hAnsi="Calibri" w:cs="Calibri"/>
                    <w:color w:val="000000"/>
                    <w:sz w:val="22"/>
                    <w:szCs w:val="22"/>
                  </w:rPr>
                </w:rPrChange>
              </w:rPr>
              <w:pPrChange w:id="14053" w:author="Nick.Tolimieri [2]" w:date="2022-09-27T15:21:00Z">
                <w:pPr>
                  <w:jc w:val="right"/>
                </w:pPr>
              </w:pPrChange>
            </w:pPr>
            <w:ins w:id="14054" w:author="Nick.Tolimieri [2]" w:date="2022-09-27T15:21:00Z">
              <w:del w:id="14055" w:author="Nick.Tolimieri" w:date="2022-09-30T14:57:00Z">
                <w:r w:rsidRPr="007772DD" w:rsidDel="0095582C">
                  <w:rPr>
                    <w:rFonts w:asciiTheme="minorHAnsi" w:eastAsiaTheme="minorHAnsi" w:hAnsiTheme="minorHAnsi" w:cstheme="minorBidi"/>
                    <w:sz w:val="22"/>
                    <w:szCs w:val="22"/>
                    <w:rPrChange w:id="14056" w:author="Nick.Tolimieri [2]" w:date="2022-09-27T15:21:00Z">
                      <w:rPr>
                        <w:rFonts w:ascii="Calibri" w:hAnsi="Calibri" w:cs="Calibri"/>
                        <w:color w:val="000000"/>
                        <w:sz w:val="22"/>
                        <w:szCs w:val="22"/>
                      </w:rPr>
                    </w:rPrChange>
                  </w:rPr>
                  <w:delText>22</w:delText>
                </w:r>
              </w:del>
            </w:ins>
          </w:p>
        </w:tc>
        <w:tc>
          <w:tcPr>
            <w:tcW w:w="960" w:type="dxa"/>
            <w:noWrap/>
            <w:hideMark/>
            <w:tcPrChange w:id="1405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58" w:author="Nick.Tolimieri [2]" w:date="2022-09-27T15:21:00Z"/>
                <w:del w:id="14059" w:author="Nick.Tolimieri" w:date="2022-09-30T14:57:00Z"/>
                <w:rFonts w:asciiTheme="minorHAnsi" w:eastAsiaTheme="minorHAnsi" w:hAnsiTheme="minorHAnsi" w:cstheme="minorBidi"/>
                <w:sz w:val="22"/>
                <w:szCs w:val="22"/>
                <w:rPrChange w:id="14060" w:author="Nick.Tolimieri [2]" w:date="2022-09-27T15:21:00Z">
                  <w:rPr>
                    <w:ins w:id="14061" w:author="Nick.Tolimieri [2]" w:date="2022-09-27T15:21:00Z"/>
                    <w:del w:id="14062" w:author="Nick.Tolimieri" w:date="2022-09-30T14:57:00Z"/>
                    <w:rFonts w:ascii="Calibri" w:hAnsi="Calibri" w:cs="Calibri"/>
                    <w:color w:val="000000"/>
                    <w:sz w:val="22"/>
                    <w:szCs w:val="22"/>
                  </w:rPr>
                </w:rPrChange>
              </w:rPr>
              <w:pPrChange w:id="14063" w:author="Nick.Tolimieri [2]" w:date="2022-09-27T15:21:00Z">
                <w:pPr>
                  <w:jc w:val="right"/>
                </w:pPr>
              </w:pPrChange>
            </w:pPr>
            <w:ins w:id="14064" w:author="Nick.Tolimieri [2]" w:date="2022-09-27T15:21:00Z">
              <w:del w:id="14065" w:author="Nick.Tolimieri" w:date="2022-09-30T14:57:00Z">
                <w:r w:rsidRPr="007772DD" w:rsidDel="0095582C">
                  <w:rPr>
                    <w:rFonts w:asciiTheme="minorHAnsi" w:eastAsiaTheme="minorHAnsi" w:hAnsiTheme="minorHAnsi" w:cstheme="minorBidi"/>
                    <w:sz w:val="22"/>
                    <w:szCs w:val="22"/>
                    <w:rPrChange w:id="14066" w:author="Nick.Tolimieri [2]" w:date="2022-09-27T15:21:00Z">
                      <w:rPr>
                        <w:rFonts w:ascii="Calibri" w:hAnsi="Calibri" w:cs="Calibri"/>
                        <w:color w:val="000000"/>
                        <w:sz w:val="22"/>
                        <w:szCs w:val="22"/>
                      </w:rPr>
                    </w:rPrChange>
                  </w:rPr>
                  <w:delText>2.44</w:delText>
                </w:r>
              </w:del>
            </w:ins>
          </w:p>
        </w:tc>
        <w:tc>
          <w:tcPr>
            <w:tcW w:w="960" w:type="dxa"/>
            <w:noWrap/>
            <w:hideMark/>
            <w:tcPrChange w:id="14067"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68" w:author="Nick.Tolimieri [2]" w:date="2022-09-27T15:21:00Z"/>
                <w:del w:id="14069" w:author="Nick.Tolimieri" w:date="2022-09-30T14:57:00Z"/>
                <w:rFonts w:asciiTheme="minorHAnsi" w:eastAsiaTheme="minorHAnsi" w:hAnsiTheme="minorHAnsi" w:cstheme="minorBidi"/>
                <w:sz w:val="22"/>
                <w:szCs w:val="22"/>
                <w:rPrChange w:id="14070" w:author="Nick.Tolimieri [2]" w:date="2022-09-27T15:21:00Z">
                  <w:rPr>
                    <w:ins w:id="14071" w:author="Nick.Tolimieri [2]" w:date="2022-09-27T15:21:00Z"/>
                    <w:del w:id="14072" w:author="Nick.Tolimieri" w:date="2022-09-30T14:57:00Z"/>
                    <w:rFonts w:ascii="Calibri" w:hAnsi="Calibri" w:cs="Calibri"/>
                    <w:color w:val="000000"/>
                    <w:sz w:val="22"/>
                    <w:szCs w:val="22"/>
                  </w:rPr>
                </w:rPrChange>
              </w:rPr>
              <w:pPrChange w:id="14073" w:author="Nick.Tolimieri [2]" w:date="2022-09-27T15:21:00Z">
                <w:pPr>
                  <w:jc w:val="right"/>
                </w:pPr>
              </w:pPrChange>
            </w:pPr>
            <w:ins w:id="14074" w:author="Nick.Tolimieri [2]" w:date="2022-09-27T15:21:00Z">
              <w:del w:id="14075" w:author="Nick.Tolimieri" w:date="2022-09-30T14:57:00Z">
                <w:r w:rsidRPr="007772DD" w:rsidDel="0095582C">
                  <w:rPr>
                    <w:rFonts w:asciiTheme="minorHAnsi" w:eastAsiaTheme="minorHAnsi" w:hAnsiTheme="minorHAnsi" w:cstheme="minorBidi"/>
                    <w:sz w:val="22"/>
                    <w:szCs w:val="22"/>
                    <w:rPrChange w:id="14076" w:author="Nick.Tolimieri [2]" w:date="2022-09-27T15:21:00Z">
                      <w:rPr>
                        <w:rFonts w:ascii="Calibri" w:hAnsi="Calibri" w:cs="Calibri"/>
                        <w:color w:val="000000"/>
                        <w:sz w:val="22"/>
                        <w:szCs w:val="22"/>
                      </w:rPr>
                    </w:rPrChange>
                  </w:rPr>
                  <w:delText>0.5</w:delText>
                </w:r>
              </w:del>
            </w:ins>
          </w:p>
        </w:tc>
      </w:tr>
      <w:tr w:rsidR="007772DD" w:rsidRPr="007772DD" w:rsidDel="0095582C" w:rsidTr="007772DD">
        <w:trPr>
          <w:divId w:val="486363627"/>
          <w:trHeight w:val="300"/>
          <w:ins w:id="14077" w:author="Nick.Tolimieri [2]" w:date="2022-09-27T15:21:00Z"/>
          <w:del w:id="14078" w:author="Nick.Tolimieri" w:date="2022-09-30T14:57:00Z"/>
          <w:trPrChange w:id="14079" w:author="Nick.Tolimieri [2]" w:date="2022-09-27T15:21:00Z">
            <w:trPr>
              <w:divId w:val="486363627"/>
              <w:trHeight w:val="300"/>
            </w:trPr>
          </w:trPrChange>
        </w:trPr>
        <w:tc>
          <w:tcPr>
            <w:tcW w:w="960" w:type="dxa"/>
            <w:noWrap/>
            <w:hideMark/>
            <w:tcPrChange w:id="1408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81" w:author="Nick.Tolimieri [2]" w:date="2022-09-27T15:21:00Z"/>
                <w:del w:id="14082" w:author="Nick.Tolimieri" w:date="2022-09-30T14:57:00Z"/>
                <w:rFonts w:asciiTheme="minorHAnsi" w:eastAsiaTheme="minorHAnsi" w:hAnsiTheme="minorHAnsi" w:cstheme="minorBidi"/>
                <w:sz w:val="22"/>
                <w:szCs w:val="22"/>
                <w:rPrChange w:id="14083" w:author="Nick.Tolimieri [2]" w:date="2022-09-27T15:21:00Z">
                  <w:rPr>
                    <w:ins w:id="14084" w:author="Nick.Tolimieri [2]" w:date="2022-09-27T15:21:00Z"/>
                    <w:del w:id="14085" w:author="Nick.Tolimieri" w:date="2022-09-30T14:57:00Z"/>
                    <w:rFonts w:ascii="Calibri" w:hAnsi="Calibri" w:cs="Calibri"/>
                    <w:color w:val="000000"/>
                    <w:sz w:val="22"/>
                    <w:szCs w:val="22"/>
                  </w:rPr>
                </w:rPrChange>
              </w:rPr>
              <w:pPrChange w:id="14086" w:author="Nick.Tolimieri [2]" w:date="2022-09-27T15:21:00Z">
                <w:pPr/>
              </w:pPrChange>
            </w:pPr>
            <w:ins w:id="14087" w:author="Nick.Tolimieri [2]" w:date="2022-09-27T15:21:00Z">
              <w:del w:id="14088" w:author="Nick.Tolimieri" w:date="2022-09-30T14:57:00Z">
                <w:r w:rsidRPr="007772DD" w:rsidDel="0095582C">
                  <w:rPr>
                    <w:rFonts w:asciiTheme="minorHAnsi" w:eastAsiaTheme="minorHAnsi" w:hAnsiTheme="minorHAnsi" w:cstheme="minorBidi"/>
                    <w:sz w:val="22"/>
                    <w:szCs w:val="22"/>
                    <w:rPrChange w:id="14089" w:author="Nick.Tolimieri [2]" w:date="2022-09-27T15:21:00Z">
                      <w:rPr>
                        <w:rFonts w:ascii="Calibri" w:hAnsi="Calibri" w:cs="Calibri"/>
                        <w:color w:val="000000"/>
                        <w:sz w:val="22"/>
                        <w:szCs w:val="22"/>
                      </w:rPr>
                    </w:rPrChange>
                  </w:rPr>
                  <w:delText>Cape Alava</w:delText>
                </w:r>
              </w:del>
            </w:ins>
          </w:p>
        </w:tc>
        <w:tc>
          <w:tcPr>
            <w:tcW w:w="960" w:type="dxa"/>
            <w:noWrap/>
            <w:hideMark/>
            <w:tcPrChange w:id="1409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091" w:author="Nick.Tolimieri [2]" w:date="2022-09-27T15:21:00Z"/>
                <w:del w:id="14092" w:author="Nick.Tolimieri" w:date="2022-09-30T14:57:00Z"/>
                <w:rFonts w:asciiTheme="minorHAnsi" w:eastAsiaTheme="minorHAnsi" w:hAnsiTheme="minorHAnsi" w:cstheme="minorBidi"/>
                <w:sz w:val="22"/>
                <w:szCs w:val="22"/>
                <w:rPrChange w:id="14093" w:author="Nick.Tolimieri [2]" w:date="2022-09-27T15:21:00Z">
                  <w:rPr>
                    <w:ins w:id="14094" w:author="Nick.Tolimieri [2]" w:date="2022-09-27T15:21:00Z"/>
                    <w:del w:id="14095" w:author="Nick.Tolimieri" w:date="2022-09-30T14:57:00Z"/>
                    <w:rFonts w:ascii="Calibri" w:hAnsi="Calibri" w:cs="Calibri"/>
                    <w:color w:val="000000"/>
                    <w:sz w:val="22"/>
                    <w:szCs w:val="22"/>
                  </w:rPr>
                </w:rPrChange>
              </w:rPr>
              <w:pPrChange w:id="14096" w:author="Nick.Tolimieri [2]" w:date="2022-09-27T15:21:00Z">
                <w:pPr>
                  <w:jc w:val="right"/>
                </w:pPr>
              </w:pPrChange>
            </w:pPr>
            <w:ins w:id="14097" w:author="Nick.Tolimieri [2]" w:date="2022-09-27T15:21:00Z">
              <w:del w:id="14098" w:author="Nick.Tolimieri" w:date="2022-09-30T14:57:00Z">
                <w:r w:rsidRPr="007772DD" w:rsidDel="0095582C">
                  <w:rPr>
                    <w:rFonts w:asciiTheme="minorHAnsi" w:eastAsiaTheme="minorHAnsi" w:hAnsiTheme="minorHAnsi" w:cstheme="minorBidi"/>
                    <w:sz w:val="22"/>
                    <w:szCs w:val="22"/>
                    <w:rPrChange w:id="14099" w:author="Nick.Tolimieri [2]" w:date="2022-09-27T15:21:00Z">
                      <w:rPr>
                        <w:rFonts w:ascii="Calibri" w:hAnsi="Calibri" w:cs="Calibri"/>
                        <w:color w:val="000000"/>
                        <w:sz w:val="22"/>
                        <w:szCs w:val="22"/>
                      </w:rPr>
                    </w:rPrChange>
                  </w:rPr>
                  <w:delText>2014</w:delText>
                </w:r>
              </w:del>
            </w:ins>
          </w:p>
        </w:tc>
        <w:tc>
          <w:tcPr>
            <w:tcW w:w="960" w:type="dxa"/>
            <w:noWrap/>
            <w:hideMark/>
            <w:tcPrChange w:id="1410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01" w:author="Nick.Tolimieri [2]" w:date="2022-09-27T15:21:00Z"/>
                <w:del w:id="14102" w:author="Nick.Tolimieri" w:date="2022-09-30T14:57:00Z"/>
                <w:rFonts w:asciiTheme="minorHAnsi" w:eastAsiaTheme="minorHAnsi" w:hAnsiTheme="minorHAnsi" w:cstheme="minorBidi"/>
                <w:sz w:val="22"/>
                <w:szCs w:val="22"/>
                <w:rPrChange w:id="14103" w:author="Nick.Tolimieri [2]" w:date="2022-09-27T15:21:00Z">
                  <w:rPr>
                    <w:ins w:id="14104" w:author="Nick.Tolimieri [2]" w:date="2022-09-27T15:21:00Z"/>
                    <w:del w:id="14105" w:author="Nick.Tolimieri" w:date="2022-09-30T14:57:00Z"/>
                    <w:rFonts w:ascii="Calibri" w:hAnsi="Calibri" w:cs="Calibri"/>
                    <w:color w:val="000000"/>
                    <w:sz w:val="22"/>
                    <w:szCs w:val="22"/>
                  </w:rPr>
                </w:rPrChange>
              </w:rPr>
              <w:pPrChange w:id="14106" w:author="Nick.Tolimieri [2]" w:date="2022-09-27T15:21:00Z">
                <w:pPr>
                  <w:jc w:val="right"/>
                </w:pPr>
              </w:pPrChange>
            </w:pPr>
            <w:ins w:id="14107" w:author="Nick.Tolimieri [2]" w:date="2022-09-27T15:21:00Z">
              <w:del w:id="14108" w:author="Nick.Tolimieri" w:date="2022-09-30T14:57:00Z">
                <w:r w:rsidRPr="007772DD" w:rsidDel="0095582C">
                  <w:rPr>
                    <w:rFonts w:asciiTheme="minorHAnsi" w:eastAsiaTheme="minorHAnsi" w:hAnsiTheme="minorHAnsi" w:cstheme="minorBidi"/>
                    <w:sz w:val="22"/>
                    <w:szCs w:val="22"/>
                    <w:rPrChange w:id="14109" w:author="Nick.Tolimieri [2]" w:date="2022-09-27T15:21:00Z">
                      <w:rPr>
                        <w:rFonts w:ascii="Calibri" w:hAnsi="Calibri" w:cs="Calibri"/>
                        <w:color w:val="000000"/>
                        <w:sz w:val="22"/>
                        <w:szCs w:val="22"/>
                      </w:rPr>
                    </w:rPrChange>
                  </w:rPr>
                  <w:delText>4</w:delText>
                </w:r>
              </w:del>
            </w:ins>
          </w:p>
        </w:tc>
        <w:tc>
          <w:tcPr>
            <w:tcW w:w="960" w:type="dxa"/>
            <w:noWrap/>
            <w:hideMark/>
            <w:tcPrChange w:id="1411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11" w:author="Nick.Tolimieri [2]" w:date="2022-09-27T15:21:00Z"/>
                <w:del w:id="14112" w:author="Nick.Tolimieri" w:date="2022-09-30T14:57:00Z"/>
                <w:rFonts w:asciiTheme="minorHAnsi" w:eastAsiaTheme="minorHAnsi" w:hAnsiTheme="minorHAnsi" w:cstheme="minorBidi"/>
                <w:sz w:val="22"/>
                <w:szCs w:val="22"/>
                <w:rPrChange w:id="14113" w:author="Nick.Tolimieri [2]" w:date="2022-09-27T15:21:00Z">
                  <w:rPr>
                    <w:ins w:id="14114" w:author="Nick.Tolimieri [2]" w:date="2022-09-27T15:21:00Z"/>
                    <w:del w:id="14115" w:author="Nick.Tolimieri" w:date="2022-09-30T14:57:00Z"/>
                    <w:rFonts w:ascii="Calibri" w:hAnsi="Calibri" w:cs="Calibri"/>
                    <w:color w:val="000000"/>
                    <w:sz w:val="22"/>
                    <w:szCs w:val="22"/>
                  </w:rPr>
                </w:rPrChange>
              </w:rPr>
              <w:pPrChange w:id="14116" w:author="Nick.Tolimieri [2]" w:date="2022-09-27T15:21:00Z">
                <w:pPr>
                  <w:jc w:val="right"/>
                </w:pPr>
              </w:pPrChange>
            </w:pPr>
            <w:ins w:id="14117" w:author="Nick.Tolimieri [2]" w:date="2022-09-27T15:21:00Z">
              <w:del w:id="14118" w:author="Nick.Tolimieri" w:date="2022-09-30T14:57:00Z">
                <w:r w:rsidRPr="007772DD" w:rsidDel="0095582C">
                  <w:rPr>
                    <w:rFonts w:asciiTheme="minorHAnsi" w:eastAsiaTheme="minorHAnsi" w:hAnsiTheme="minorHAnsi" w:cstheme="minorBidi"/>
                    <w:sz w:val="22"/>
                    <w:szCs w:val="22"/>
                    <w:rPrChange w:id="14119" w:author="Nick.Tolimieri [2]" w:date="2022-09-27T15:21:00Z">
                      <w:rPr>
                        <w:rFonts w:ascii="Calibri" w:hAnsi="Calibri" w:cs="Calibri"/>
                        <w:color w:val="000000"/>
                        <w:sz w:val="22"/>
                        <w:szCs w:val="22"/>
                      </w:rPr>
                    </w:rPrChange>
                  </w:rPr>
                  <w:delText>97</w:delText>
                </w:r>
              </w:del>
            </w:ins>
          </w:p>
        </w:tc>
        <w:tc>
          <w:tcPr>
            <w:tcW w:w="960" w:type="dxa"/>
            <w:noWrap/>
            <w:hideMark/>
            <w:tcPrChange w:id="1412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21" w:author="Nick.Tolimieri [2]" w:date="2022-09-27T15:21:00Z"/>
                <w:del w:id="14122" w:author="Nick.Tolimieri" w:date="2022-09-30T14:57:00Z"/>
                <w:rFonts w:asciiTheme="minorHAnsi" w:eastAsiaTheme="minorHAnsi" w:hAnsiTheme="minorHAnsi" w:cstheme="minorBidi"/>
                <w:sz w:val="22"/>
                <w:szCs w:val="22"/>
                <w:rPrChange w:id="14123" w:author="Nick.Tolimieri [2]" w:date="2022-09-27T15:21:00Z">
                  <w:rPr>
                    <w:ins w:id="14124" w:author="Nick.Tolimieri [2]" w:date="2022-09-27T15:21:00Z"/>
                    <w:del w:id="14125" w:author="Nick.Tolimieri" w:date="2022-09-30T14:57:00Z"/>
                    <w:rFonts w:ascii="Calibri" w:hAnsi="Calibri" w:cs="Calibri"/>
                    <w:color w:val="000000"/>
                    <w:sz w:val="22"/>
                    <w:szCs w:val="22"/>
                  </w:rPr>
                </w:rPrChange>
              </w:rPr>
              <w:pPrChange w:id="14126" w:author="Nick.Tolimieri [2]" w:date="2022-09-27T15:21:00Z">
                <w:pPr>
                  <w:jc w:val="right"/>
                </w:pPr>
              </w:pPrChange>
            </w:pPr>
            <w:ins w:id="14127" w:author="Nick.Tolimieri [2]" w:date="2022-09-27T15:21:00Z">
              <w:del w:id="14128" w:author="Nick.Tolimieri" w:date="2022-09-30T14:57:00Z">
                <w:r w:rsidRPr="007772DD" w:rsidDel="0095582C">
                  <w:rPr>
                    <w:rFonts w:asciiTheme="minorHAnsi" w:eastAsiaTheme="minorHAnsi" w:hAnsiTheme="minorHAnsi" w:cstheme="minorBidi"/>
                    <w:sz w:val="22"/>
                    <w:szCs w:val="22"/>
                    <w:rPrChange w:id="14129" w:author="Nick.Tolimieri [2]" w:date="2022-09-27T15:21:00Z">
                      <w:rPr>
                        <w:rFonts w:ascii="Calibri" w:hAnsi="Calibri" w:cs="Calibri"/>
                        <w:color w:val="000000"/>
                        <w:sz w:val="22"/>
                        <w:szCs w:val="22"/>
                      </w:rPr>
                    </w:rPrChange>
                  </w:rPr>
                  <w:delText>3</w:delText>
                </w:r>
              </w:del>
            </w:ins>
          </w:p>
        </w:tc>
        <w:tc>
          <w:tcPr>
            <w:tcW w:w="960" w:type="dxa"/>
            <w:noWrap/>
            <w:hideMark/>
            <w:tcPrChange w:id="1413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31" w:author="Nick.Tolimieri [2]" w:date="2022-09-27T15:21:00Z"/>
                <w:del w:id="14132" w:author="Nick.Tolimieri" w:date="2022-09-30T14:57:00Z"/>
                <w:rFonts w:asciiTheme="minorHAnsi" w:eastAsiaTheme="minorHAnsi" w:hAnsiTheme="minorHAnsi" w:cstheme="minorBidi"/>
                <w:sz w:val="22"/>
                <w:szCs w:val="22"/>
                <w:rPrChange w:id="14133" w:author="Nick.Tolimieri [2]" w:date="2022-09-27T15:21:00Z">
                  <w:rPr>
                    <w:ins w:id="14134" w:author="Nick.Tolimieri [2]" w:date="2022-09-27T15:21:00Z"/>
                    <w:del w:id="14135" w:author="Nick.Tolimieri" w:date="2022-09-30T14:57:00Z"/>
                    <w:rFonts w:ascii="Calibri" w:hAnsi="Calibri" w:cs="Calibri"/>
                    <w:color w:val="000000"/>
                    <w:sz w:val="22"/>
                    <w:szCs w:val="22"/>
                  </w:rPr>
                </w:rPrChange>
              </w:rPr>
              <w:pPrChange w:id="14136" w:author="Nick.Tolimieri [2]" w:date="2022-09-27T15:21:00Z">
                <w:pPr>
                  <w:jc w:val="right"/>
                </w:pPr>
              </w:pPrChange>
            </w:pPr>
            <w:ins w:id="14137" w:author="Nick.Tolimieri [2]" w:date="2022-09-27T15:21:00Z">
              <w:del w:id="14138" w:author="Nick.Tolimieri" w:date="2022-09-30T14:57:00Z">
                <w:r w:rsidRPr="007772DD" w:rsidDel="0095582C">
                  <w:rPr>
                    <w:rFonts w:asciiTheme="minorHAnsi" w:eastAsiaTheme="minorHAnsi" w:hAnsiTheme="minorHAnsi" w:cstheme="minorBidi"/>
                    <w:sz w:val="22"/>
                    <w:szCs w:val="22"/>
                    <w:rPrChange w:id="14139" w:author="Nick.Tolimieri [2]" w:date="2022-09-27T15:21:00Z">
                      <w:rPr>
                        <w:rFonts w:ascii="Calibri" w:hAnsi="Calibri" w:cs="Calibri"/>
                        <w:color w:val="000000"/>
                        <w:sz w:val="22"/>
                        <w:szCs w:val="22"/>
                      </w:rPr>
                    </w:rPrChange>
                  </w:rPr>
                  <w:delText>95</w:delText>
                </w:r>
              </w:del>
            </w:ins>
          </w:p>
        </w:tc>
        <w:tc>
          <w:tcPr>
            <w:tcW w:w="960" w:type="dxa"/>
            <w:noWrap/>
            <w:hideMark/>
            <w:tcPrChange w:id="1414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41" w:author="Nick.Tolimieri [2]" w:date="2022-09-27T15:21:00Z"/>
                <w:del w:id="14142" w:author="Nick.Tolimieri" w:date="2022-09-30T14:57:00Z"/>
                <w:rFonts w:asciiTheme="minorHAnsi" w:eastAsiaTheme="minorHAnsi" w:hAnsiTheme="minorHAnsi" w:cstheme="minorBidi"/>
                <w:sz w:val="22"/>
                <w:szCs w:val="22"/>
                <w:rPrChange w:id="14143" w:author="Nick.Tolimieri [2]" w:date="2022-09-27T15:21:00Z">
                  <w:rPr>
                    <w:ins w:id="14144" w:author="Nick.Tolimieri [2]" w:date="2022-09-27T15:21:00Z"/>
                    <w:del w:id="14145" w:author="Nick.Tolimieri" w:date="2022-09-30T14:57:00Z"/>
                    <w:rFonts w:ascii="Calibri" w:hAnsi="Calibri" w:cs="Calibri"/>
                    <w:color w:val="000000"/>
                    <w:sz w:val="22"/>
                    <w:szCs w:val="22"/>
                  </w:rPr>
                </w:rPrChange>
              </w:rPr>
              <w:pPrChange w:id="14146" w:author="Nick.Tolimieri [2]" w:date="2022-09-27T15:21:00Z">
                <w:pPr>
                  <w:jc w:val="right"/>
                </w:pPr>
              </w:pPrChange>
            </w:pPr>
            <w:ins w:id="14147" w:author="Nick.Tolimieri [2]" w:date="2022-09-27T15:21:00Z">
              <w:del w:id="14148" w:author="Nick.Tolimieri" w:date="2022-09-30T14:57:00Z">
                <w:r w:rsidRPr="007772DD" w:rsidDel="0095582C">
                  <w:rPr>
                    <w:rFonts w:asciiTheme="minorHAnsi" w:eastAsiaTheme="minorHAnsi" w:hAnsiTheme="minorHAnsi" w:cstheme="minorBidi"/>
                    <w:sz w:val="22"/>
                    <w:szCs w:val="22"/>
                    <w:rPrChange w:id="14149" w:author="Nick.Tolimieri [2]" w:date="2022-09-27T15:21:00Z">
                      <w:rPr>
                        <w:rFonts w:ascii="Calibri" w:hAnsi="Calibri" w:cs="Calibri"/>
                        <w:color w:val="000000"/>
                        <w:sz w:val="22"/>
                        <w:szCs w:val="22"/>
                      </w:rPr>
                    </w:rPrChange>
                  </w:rPr>
                  <w:delText>23</w:delText>
                </w:r>
              </w:del>
            </w:ins>
          </w:p>
        </w:tc>
        <w:tc>
          <w:tcPr>
            <w:tcW w:w="960" w:type="dxa"/>
            <w:noWrap/>
            <w:hideMark/>
            <w:tcPrChange w:id="1415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51" w:author="Nick.Tolimieri [2]" w:date="2022-09-27T15:21:00Z"/>
                <w:del w:id="14152" w:author="Nick.Tolimieri" w:date="2022-09-30T14:57:00Z"/>
                <w:rFonts w:asciiTheme="minorHAnsi" w:eastAsiaTheme="minorHAnsi" w:hAnsiTheme="minorHAnsi" w:cstheme="minorBidi"/>
                <w:sz w:val="22"/>
                <w:szCs w:val="22"/>
                <w:rPrChange w:id="14153" w:author="Nick.Tolimieri [2]" w:date="2022-09-27T15:21:00Z">
                  <w:rPr>
                    <w:ins w:id="14154" w:author="Nick.Tolimieri [2]" w:date="2022-09-27T15:21:00Z"/>
                    <w:del w:id="14155" w:author="Nick.Tolimieri" w:date="2022-09-30T14:57:00Z"/>
                    <w:rFonts w:ascii="Calibri" w:hAnsi="Calibri" w:cs="Calibri"/>
                    <w:color w:val="000000"/>
                    <w:sz w:val="22"/>
                    <w:szCs w:val="22"/>
                  </w:rPr>
                </w:rPrChange>
              </w:rPr>
              <w:pPrChange w:id="14156" w:author="Nick.Tolimieri [2]" w:date="2022-09-27T15:21:00Z">
                <w:pPr>
                  <w:jc w:val="right"/>
                </w:pPr>
              </w:pPrChange>
            </w:pPr>
            <w:ins w:id="14157" w:author="Nick.Tolimieri [2]" w:date="2022-09-27T15:21:00Z">
              <w:del w:id="14158" w:author="Nick.Tolimieri" w:date="2022-09-30T14:57:00Z">
                <w:r w:rsidRPr="007772DD" w:rsidDel="0095582C">
                  <w:rPr>
                    <w:rFonts w:asciiTheme="minorHAnsi" w:eastAsiaTheme="minorHAnsi" w:hAnsiTheme="minorHAnsi" w:cstheme="minorBidi"/>
                    <w:sz w:val="22"/>
                    <w:szCs w:val="22"/>
                    <w:rPrChange w:id="14159" w:author="Nick.Tolimieri [2]" w:date="2022-09-27T15:21:00Z">
                      <w:rPr>
                        <w:rFonts w:ascii="Calibri" w:hAnsi="Calibri" w:cs="Calibri"/>
                        <w:color w:val="000000"/>
                        <w:sz w:val="22"/>
                        <w:szCs w:val="22"/>
                      </w:rPr>
                    </w:rPrChange>
                  </w:rPr>
                  <w:delText>47</w:delText>
                </w:r>
              </w:del>
            </w:ins>
          </w:p>
        </w:tc>
        <w:tc>
          <w:tcPr>
            <w:tcW w:w="960" w:type="dxa"/>
            <w:noWrap/>
            <w:hideMark/>
            <w:tcPrChange w:id="1416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61" w:author="Nick.Tolimieri [2]" w:date="2022-09-27T15:21:00Z"/>
                <w:del w:id="14162" w:author="Nick.Tolimieri" w:date="2022-09-30T14:57:00Z"/>
                <w:rFonts w:asciiTheme="minorHAnsi" w:eastAsiaTheme="minorHAnsi" w:hAnsiTheme="minorHAnsi" w:cstheme="minorBidi"/>
                <w:sz w:val="22"/>
                <w:szCs w:val="22"/>
                <w:rPrChange w:id="14163" w:author="Nick.Tolimieri [2]" w:date="2022-09-27T15:21:00Z">
                  <w:rPr>
                    <w:ins w:id="14164" w:author="Nick.Tolimieri [2]" w:date="2022-09-27T15:21:00Z"/>
                    <w:del w:id="14165" w:author="Nick.Tolimieri" w:date="2022-09-30T14:57:00Z"/>
                    <w:rFonts w:ascii="Calibri" w:hAnsi="Calibri" w:cs="Calibri"/>
                    <w:color w:val="000000"/>
                    <w:sz w:val="22"/>
                    <w:szCs w:val="22"/>
                  </w:rPr>
                </w:rPrChange>
              </w:rPr>
              <w:pPrChange w:id="14166" w:author="Nick.Tolimieri [2]" w:date="2022-09-27T15:21:00Z">
                <w:pPr>
                  <w:jc w:val="right"/>
                </w:pPr>
              </w:pPrChange>
            </w:pPr>
            <w:ins w:id="14167" w:author="Nick.Tolimieri [2]" w:date="2022-09-27T15:21:00Z">
              <w:del w:id="14168" w:author="Nick.Tolimieri" w:date="2022-09-30T14:57:00Z">
                <w:r w:rsidRPr="007772DD" w:rsidDel="0095582C">
                  <w:rPr>
                    <w:rFonts w:asciiTheme="minorHAnsi" w:eastAsiaTheme="minorHAnsi" w:hAnsiTheme="minorHAnsi" w:cstheme="minorBidi"/>
                    <w:sz w:val="22"/>
                    <w:szCs w:val="22"/>
                    <w:rPrChange w:id="14169" w:author="Nick.Tolimieri [2]" w:date="2022-09-27T15:21:00Z">
                      <w:rPr>
                        <w:rFonts w:ascii="Calibri" w:hAnsi="Calibri" w:cs="Calibri"/>
                        <w:color w:val="000000"/>
                        <w:sz w:val="22"/>
                        <w:szCs w:val="22"/>
                      </w:rPr>
                    </w:rPrChange>
                  </w:rPr>
                  <w:delText>2.41</w:delText>
                </w:r>
              </w:del>
            </w:ins>
          </w:p>
        </w:tc>
        <w:tc>
          <w:tcPr>
            <w:tcW w:w="960" w:type="dxa"/>
            <w:noWrap/>
            <w:hideMark/>
            <w:tcPrChange w:id="14170"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71" w:author="Nick.Tolimieri [2]" w:date="2022-09-27T15:21:00Z"/>
                <w:del w:id="14172" w:author="Nick.Tolimieri" w:date="2022-09-30T14:57:00Z"/>
                <w:rFonts w:asciiTheme="minorHAnsi" w:eastAsiaTheme="minorHAnsi" w:hAnsiTheme="minorHAnsi" w:cstheme="minorBidi"/>
                <w:sz w:val="22"/>
                <w:szCs w:val="22"/>
                <w:rPrChange w:id="14173" w:author="Nick.Tolimieri [2]" w:date="2022-09-27T15:21:00Z">
                  <w:rPr>
                    <w:ins w:id="14174" w:author="Nick.Tolimieri [2]" w:date="2022-09-27T15:21:00Z"/>
                    <w:del w:id="14175" w:author="Nick.Tolimieri" w:date="2022-09-30T14:57:00Z"/>
                    <w:rFonts w:ascii="Calibri" w:hAnsi="Calibri" w:cs="Calibri"/>
                    <w:color w:val="000000"/>
                    <w:sz w:val="22"/>
                    <w:szCs w:val="22"/>
                  </w:rPr>
                </w:rPrChange>
              </w:rPr>
              <w:pPrChange w:id="14176" w:author="Nick.Tolimieri [2]" w:date="2022-09-27T15:21:00Z">
                <w:pPr>
                  <w:jc w:val="right"/>
                </w:pPr>
              </w:pPrChange>
            </w:pPr>
            <w:ins w:id="14177" w:author="Nick.Tolimieri [2]" w:date="2022-09-27T15:21:00Z">
              <w:del w:id="14178" w:author="Nick.Tolimieri" w:date="2022-09-30T14:57:00Z">
                <w:r w:rsidRPr="007772DD" w:rsidDel="0095582C">
                  <w:rPr>
                    <w:rFonts w:asciiTheme="minorHAnsi" w:eastAsiaTheme="minorHAnsi" w:hAnsiTheme="minorHAnsi" w:cstheme="minorBidi"/>
                    <w:sz w:val="22"/>
                    <w:szCs w:val="22"/>
                    <w:rPrChange w:id="14179" w:author="Nick.Tolimieri [2]" w:date="2022-09-27T15:21:00Z">
                      <w:rPr>
                        <w:rFonts w:ascii="Calibri" w:hAnsi="Calibri" w:cs="Calibri"/>
                        <w:color w:val="000000"/>
                        <w:sz w:val="22"/>
                        <w:szCs w:val="22"/>
                      </w:rPr>
                    </w:rPrChange>
                  </w:rPr>
                  <w:delText>0.56</w:delText>
                </w:r>
              </w:del>
            </w:ins>
          </w:p>
        </w:tc>
      </w:tr>
      <w:tr w:rsidR="007772DD" w:rsidRPr="007772DD" w:rsidDel="0095582C" w:rsidTr="007772DD">
        <w:trPr>
          <w:divId w:val="486363627"/>
          <w:trHeight w:val="300"/>
          <w:ins w:id="14180" w:author="Nick.Tolimieri [2]" w:date="2022-09-27T15:21:00Z"/>
          <w:del w:id="14181" w:author="Nick.Tolimieri" w:date="2022-09-30T14:57:00Z"/>
          <w:trPrChange w:id="14182" w:author="Nick.Tolimieri [2]" w:date="2022-09-27T15:21:00Z">
            <w:trPr>
              <w:divId w:val="486363627"/>
              <w:trHeight w:val="300"/>
            </w:trPr>
          </w:trPrChange>
        </w:trPr>
        <w:tc>
          <w:tcPr>
            <w:tcW w:w="960" w:type="dxa"/>
            <w:noWrap/>
            <w:hideMark/>
            <w:tcPrChange w:id="1418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84" w:author="Nick.Tolimieri [2]" w:date="2022-09-27T15:21:00Z"/>
                <w:del w:id="14185" w:author="Nick.Tolimieri" w:date="2022-09-30T14:57:00Z"/>
                <w:rFonts w:asciiTheme="minorHAnsi" w:eastAsiaTheme="minorHAnsi" w:hAnsiTheme="minorHAnsi" w:cstheme="minorBidi"/>
                <w:sz w:val="22"/>
                <w:szCs w:val="22"/>
                <w:rPrChange w:id="14186" w:author="Nick.Tolimieri [2]" w:date="2022-09-27T15:21:00Z">
                  <w:rPr>
                    <w:ins w:id="14187" w:author="Nick.Tolimieri [2]" w:date="2022-09-27T15:21:00Z"/>
                    <w:del w:id="14188" w:author="Nick.Tolimieri" w:date="2022-09-30T14:57:00Z"/>
                    <w:rFonts w:ascii="Calibri" w:hAnsi="Calibri" w:cs="Calibri"/>
                    <w:color w:val="000000"/>
                    <w:sz w:val="22"/>
                    <w:szCs w:val="22"/>
                  </w:rPr>
                </w:rPrChange>
              </w:rPr>
              <w:pPrChange w:id="14189" w:author="Nick.Tolimieri [2]" w:date="2022-09-27T15:21:00Z">
                <w:pPr/>
              </w:pPrChange>
            </w:pPr>
            <w:ins w:id="14190" w:author="Nick.Tolimieri [2]" w:date="2022-09-27T15:21:00Z">
              <w:del w:id="14191" w:author="Nick.Tolimieri" w:date="2022-09-30T14:57:00Z">
                <w:r w:rsidRPr="007772DD" w:rsidDel="0095582C">
                  <w:rPr>
                    <w:rFonts w:asciiTheme="minorHAnsi" w:eastAsiaTheme="minorHAnsi" w:hAnsiTheme="minorHAnsi" w:cstheme="minorBidi"/>
                    <w:sz w:val="22"/>
                    <w:szCs w:val="22"/>
                    <w:rPrChange w:id="14192" w:author="Nick.Tolimieri [2]" w:date="2022-09-27T15:21:00Z">
                      <w:rPr>
                        <w:rFonts w:ascii="Calibri" w:hAnsi="Calibri" w:cs="Calibri"/>
                        <w:color w:val="000000"/>
                        <w:sz w:val="22"/>
                        <w:szCs w:val="22"/>
                      </w:rPr>
                    </w:rPrChange>
                  </w:rPr>
                  <w:delText>Cape Alava</w:delText>
                </w:r>
              </w:del>
            </w:ins>
          </w:p>
        </w:tc>
        <w:tc>
          <w:tcPr>
            <w:tcW w:w="960" w:type="dxa"/>
            <w:noWrap/>
            <w:hideMark/>
            <w:tcPrChange w:id="1419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194" w:author="Nick.Tolimieri [2]" w:date="2022-09-27T15:21:00Z"/>
                <w:del w:id="14195" w:author="Nick.Tolimieri" w:date="2022-09-30T14:57:00Z"/>
                <w:rFonts w:asciiTheme="minorHAnsi" w:eastAsiaTheme="minorHAnsi" w:hAnsiTheme="minorHAnsi" w:cstheme="minorBidi"/>
                <w:sz w:val="22"/>
                <w:szCs w:val="22"/>
                <w:rPrChange w:id="14196" w:author="Nick.Tolimieri [2]" w:date="2022-09-27T15:21:00Z">
                  <w:rPr>
                    <w:ins w:id="14197" w:author="Nick.Tolimieri [2]" w:date="2022-09-27T15:21:00Z"/>
                    <w:del w:id="14198" w:author="Nick.Tolimieri" w:date="2022-09-30T14:57:00Z"/>
                    <w:rFonts w:ascii="Calibri" w:hAnsi="Calibri" w:cs="Calibri"/>
                    <w:color w:val="000000"/>
                    <w:sz w:val="22"/>
                    <w:szCs w:val="22"/>
                  </w:rPr>
                </w:rPrChange>
              </w:rPr>
              <w:pPrChange w:id="14199" w:author="Nick.Tolimieri [2]" w:date="2022-09-27T15:21:00Z">
                <w:pPr>
                  <w:jc w:val="right"/>
                </w:pPr>
              </w:pPrChange>
            </w:pPr>
            <w:ins w:id="14200" w:author="Nick.Tolimieri [2]" w:date="2022-09-27T15:21:00Z">
              <w:del w:id="14201" w:author="Nick.Tolimieri" w:date="2022-09-30T14:57:00Z">
                <w:r w:rsidRPr="007772DD" w:rsidDel="0095582C">
                  <w:rPr>
                    <w:rFonts w:asciiTheme="minorHAnsi" w:eastAsiaTheme="minorHAnsi" w:hAnsiTheme="minorHAnsi" w:cstheme="minorBidi"/>
                    <w:sz w:val="22"/>
                    <w:szCs w:val="22"/>
                    <w:rPrChange w:id="14202" w:author="Nick.Tolimieri [2]" w:date="2022-09-27T15:21:00Z">
                      <w:rPr>
                        <w:rFonts w:ascii="Calibri" w:hAnsi="Calibri" w:cs="Calibri"/>
                        <w:color w:val="000000"/>
                        <w:sz w:val="22"/>
                        <w:szCs w:val="22"/>
                      </w:rPr>
                    </w:rPrChange>
                  </w:rPr>
                  <w:delText>2015</w:delText>
                </w:r>
              </w:del>
            </w:ins>
          </w:p>
        </w:tc>
        <w:tc>
          <w:tcPr>
            <w:tcW w:w="960" w:type="dxa"/>
            <w:noWrap/>
            <w:hideMark/>
            <w:tcPrChange w:id="1420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04" w:author="Nick.Tolimieri [2]" w:date="2022-09-27T15:21:00Z"/>
                <w:del w:id="14205" w:author="Nick.Tolimieri" w:date="2022-09-30T14:57:00Z"/>
                <w:rFonts w:asciiTheme="minorHAnsi" w:eastAsiaTheme="minorHAnsi" w:hAnsiTheme="minorHAnsi" w:cstheme="minorBidi"/>
                <w:sz w:val="22"/>
                <w:szCs w:val="22"/>
                <w:rPrChange w:id="14206" w:author="Nick.Tolimieri [2]" w:date="2022-09-27T15:21:00Z">
                  <w:rPr>
                    <w:ins w:id="14207" w:author="Nick.Tolimieri [2]" w:date="2022-09-27T15:21:00Z"/>
                    <w:del w:id="14208" w:author="Nick.Tolimieri" w:date="2022-09-30T14:57:00Z"/>
                    <w:rFonts w:ascii="Calibri" w:hAnsi="Calibri" w:cs="Calibri"/>
                    <w:color w:val="000000"/>
                    <w:sz w:val="22"/>
                    <w:szCs w:val="22"/>
                  </w:rPr>
                </w:rPrChange>
              </w:rPr>
              <w:pPrChange w:id="14209" w:author="Nick.Tolimieri [2]" w:date="2022-09-27T15:21:00Z">
                <w:pPr>
                  <w:jc w:val="right"/>
                </w:pPr>
              </w:pPrChange>
            </w:pPr>
            <w:ins w:id="14210" w:author="Nick.Tolimieri [2]" w:date="2022-09-27T15:21:00Z">
              <w:del w:id="14211" w:author="Nick.Tolimieri" w:date="2022-09-30T14:57:00Z">
                <w:r w:rsidRPr="007772DD" w:rsidDel="0095582C">
                  <w:rPr>
                    <w:rFonts w:asciiTheme="minorHAnsi" w:eastAsiaTheme="minorHAnsi" w:hAnsiTheme="minorHAnsi" w:cstheme="minorBidi"/>
                    <w:sz w:val="22"/>
                    <w:szCs w:val="22"/>
                    <w:rPrChange w:id="14212" w:author="Nick.Tolimieri [2]" w:date="2022-09-27T15:21:00Z">
                      <w:rPr>
                        <w:rFonts w:ascii="Calibri" w:hAnsi="Calibri" w:cs="Calibri"/>
                        <w:color w:val="000000"/>
                        <w:sz w:val="22"/>
                        <w:szCs w:val="22"/>
                      </w:rPr>
                    </w:rPrChange>
                  </w:rPr>
                  <w:delText>0</w:delText>
                </w:r>
              </w:del>
            </w:ins>
          </w:p>
        </w:tc>
        <w:tc>
          <w:tcPr>
            <w:tcW w:w="960" w:type="dxa"/>
            <w:noWrap/>
            <w:hideMark/>
            <w:tcPrChange w:id="1421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14" w:author="Nick.Tolimieri [2]" w:date="2022-09-27T15:21:00Z"/>
                <w:del w:id="14215" w:author="Nick.Tolimieri" w:date="2022-09-30T14:57:00Z"/>
                <w:rFonts w:asciiTheme="minorHAnsi" w:eastAsiaTheme="minorHAnsi" w:hAnsiTheme="minorHAnsi" w:cstheme="minorBidi"/>
                <w:sz w:val="22"/>
                <w:szCs w:val="22"/>
                <w:rPrChange w:id="14216" w:author="Nick.Tolimieri [2]" w:date="2022-09-27T15:21:00Z">
                  <w:rPr>
                    <w:ins w:id="14217" w:author="Nick.Tolimieri [2]" w:date="2022-09-27T15:21:00Z"/>
                    <w:del w:id="14218" w:author="Nick.Tolimieri" w:date="2022-09-30T14:57:00Z"/>
                    <w:rFonts w:ascii="Calibri" w:hAnsi="Calibri" w:cs="Calibri"/>
                    <w:color w:val="000000"/>
                    <w:sz w:val="22"/>
                    <w:szCs w:val="22"/>
                  </w:rPr>
                </w:rPrChange>
              </w:rPr>
              <w:pPrChange w:id="14219" w:author="Nick.Tolimieri [2]" w:date="2022-09-27T15:21:00Z">
                <w:pPr>
                  <w:jc w:val="right"/>
                </w:pPr>
              </w:pPrChange>
            </w:pPr>
            <w:ins w:id="14220" w:author="Nick.Tolimieri [2]" w:date="2022-09-27T15:21:00Z">
              <w:del w:id="14221" w:author="Nick.Tolimieri" w:date="2022-09-30T14:57:00Z">
                <w:r w:rsidRPr="007772DD" w:rsidDel="0095582C">
                  <w:rPr>
                    <w:rFonts w:asciiTheme="minorHAnsi" w:eastAsiaTheme="minorHAnsi" w:hAnsiTheme="minorHAnsi" w:cstheme="minorBidi"/>
                    <w:sz w:val="22"/>
                    <w:szCs w:val="22"/>
                    <w:rPrChange w:id="14222" w:author="Nick.Tolimieri [2]" w:date="2022-09-27T15:21:00Z">
                      <w:rPr>
                        <w:rFonts w:ascii="Calibri" w:hAnsi="Calibri" w:cs="Calibri"/>
                        <w:color w:val="000000"/>
                        <w:sz w:val="22"/>
                        <w:szCs w:val="22"/>
                      </w:rPr>
                    </w:rPrChange>
                  </w:rPr>
                  <w:delText>137</w:delText>
                </w:r>
              </w:del>
            </w:ins>
          </w:p>
        </w:tc>
        <w:tc>
          <w:tcPr>
            <w:tcW w:w="960" w:type="dxa"/>
            <w:noWrap/>
            <w:hideMark/>
            <w:tcPrChange w:id="1422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24" w:author="Nick.Tolimieri [2]" w:date="2022-09-27T15:21:00Z"/>
                <w:del w:id="14225" w:author="Nick.Tolimieri" w:date="2022-09-30T14:57:00Z"/>
                <w:rFonts w:asciiTheme="minorHAnsi" w:eastAsiaTheme="minorHAnsi" w:hAnsiTheme="minorHAnsi" w:cstheme="minorBidi"/>
                <w:sz w:val="22"/>
                <w:szCs w:val="22"/>
                <w:rPrChange w:id="14226" w:author="Nick.Tolimieri [2]" w:date="2022-09-27T15:21:00Z">
                  <w:rPr>
                    <w:ins w:id="14227" w:author="Nick.Tolimieri [2]" w:date="2022-09-27T15:21:00Z"/>
                    <w:del w:id="14228" w:author="Nick.Tolimieri" w:date="2022-09-30T14:57:00Z"/>
                    <w:rFonts w:ascii="Calibri" w:hAnsi="Calibri" w:cs="Calibri"/>
                    <w:color w:val="000000"/>
                    <w:sz w:val="22"/>
                    <w:szCs w:val="22"/>
                  </w:rPr>
                </w:rPrChange>
              </w:rPr>
              <w:pPrChange w:id="14229" w:author="Nick.Tolimieri [2]" w:date="2022-09-27T15:21:00Z">
                <w:pPr>
                  <w:jc w:val="right"/>
                </w:pPr>
              </w:pPrChange>
            </w:pPr>
            <w:ins w:id="14230" w:author="Nick.Tolimieri [2]" w:date="2022-09-27T15:21:00Z">
              <w:del w:id="14231" w:author="Nick.Tolimieri" w:date="2022-09-30T14:57:00Z">
                <w:r w:rsidRPr="007772DD" w:rsidDel="0095582C">
                  <w:rPr>
                    <w:rFonts w:asciiTheme="minorHAnsi" w:eastAsiaTheme="minorHAnsi" w:hAnsiTheme="minorHAnsi" w:cstheme="minorBidi"/>
                    <w:sz w:val="22"/>
                    <w:szCs w:val="22"/>
                    <w:rPrChange w:id="14232" w:author="Nick.Tolimieri [2]" w:date="2022-09-27T15:21:00Z">
                      <w:rPr>
                        <w:rFonts w:ascii="Calibri" w:hAnsi="Calibri" w:cs="Calibri"/>
                        <w:color w:val="000000"/>
                        <w:sz w:val="22"/>
                        <w:szCs w:val="22"/>
                      </w:rPr>
                    </w:rPrChange>
                  </w:rPr>
                  <w:delText>10</w:delText>
                </w:r>
              </w:del>
            </w:ins>
          </w:p>
        </w:tc>
        <w:tc>
          <w:tcPr>
            <w:tcW w:w="960" w:type="dxa"/>
            <w:noWrap/>
            <w:hideMark/>
            <w:tcPrChange w:id="1423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34" w:author="Nick.Tolimieri [2]" w:date="2022-09-27T15:21:00Z"/>
                <w:del w:id="14235" w:author="Nick.Tolimieri" w:date="2022-09-30T14:57:00Z"/>
                <w:rFonts w:asciiTheme="minorHAnsi" w:eastAsiaTheme="minorHAnsi" w:hAnsiTheme="minorHAnsi" w:cstheme="minorBidi"/>
                <w:sz w:val="22"/>
                <w:szCs w:val="22"/>
                <w:rPrChange w:id="14236" w:author="Nick.Tolimieri [2]" w:date="2022-09-27T15:21:00Z">
                  <w:rPr>
                    <w:ins w:id="14237" w:author="Nick.Tolimieri [2]" w:date="2022-09-27T15:21:00Z"/>
                    <w:del w:id="14238" w:author="Nick.Tolimieri" w:date="2022-09-30T14:57:00Z"/>
                    <w:rFonts w:ascii="Calibri" w:hAnsi="Calibri" w:cs="Calibri"/>
                    <w:color w:val="000000"/>
                    <w:sz w:val="22"/>
                    <w:szCs w:val="22"/>
                  </w:rPr>
                </w:rPrChange>
              </w:rPr>
              <w:pPrChange w:id="14239" w:author="Nick.Tolimieri [2]" w:date="2022-09-27T15:21:00Z">
                <w:pPr>
                  <w:jc w:val="right"/>
                </w:pPr>
              </w:pPrChange>
            </w:pPr>
            <w:ins w:id="14240" w:author="Nick.Tolimieri [2]" w:date="2022-09-27T15:21:00Z">
              <w:del w:id="14241" w:author="Nick.Tolimieri" w:date="2022-09-30T14:57:00Z">
                <w:r w:rsidRPr="007772DD" w:rsidDel="0095582C">
                  <w:rPr>
                    <w:rFonts w:asciiTheme="minorHAnsi" w:eastAsiaTheme="minorHAnsi" w:hAnsiTheme="minorHAnsi" w:cstheme="minorBidi"/>
                    <w:sz w:val="22"/>
                    <w:szCs w:val="22"/>
                    <w:rPrChange w:id="14242" w:author="Nick.Tolimieri [2]" w:date="2022-09-27T15:21:00Z">
                      <w:rPr>
                        <w:rFonts w:ascii="Calibri" w:hAnsi="Calibri" w:cs="Calibri"/>
                        <w:color w:val="000000"/>
                        <w:sz w:val="22"/>
                        <w:szCs w:val="22"/>
                      </w:rPr>
                    </w:rPrChange>
                  </w:rPr>
                  <w:delText>114</w:delText>
                </w:r>
              </w:del>
            </w:ins>
          </w:p>
        </w:tc>
        <w:tc>
          <w:tcPr>
            <w:tcW w:w="960" w:type="dxa"/>
            <w:noWrap/>
            <w:hideMark/>
            <w:tcPrChange w:id="1424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44" w:author="Nick.Tolimieri [2]" w:date="2022-09-27T15:21:00Z"/>
                <w:del w:id="14245" w:author="Nick.Tolimieri" w:date="2022-09-30T14:57:00Z"/>
                <w:rFonts w:asciiTheme="minorHAnsi" w:eastAsiaTheme="minorHAnsi" w:hAnsiTheme="minorHAnsi" w:cstheme="minorBidi"/>
                <w:sz w:val="22"/>
                <w:szCs w:val="22"/>
                <w:rPrChange w:id="14246" w:author="Nick.Tolimieri [2]" w:date="2022-09-27T15:21:00Z">
                  <w:rPr>
                    <w:ins w:id="14247" w:author="Nick.Tolimieri [2]" w:date="2022-09-27T15:21:00Z"/>
                    <w:del w:id="14248" w:author="Nick.Tolimieri" w:date="2022-09-30T14:57:00Z"/>
                    <w:rFonts w:ascii="Calibri" w:hAnsi="Calibri" w:cs="Calibri"/>
                    <w:color w:val="000000"/>
                    <w:sz w:val="22"/>
                    <w:szCs w:val="22"/>
                  </w:rPr>
                </w:rPrChange>
              </w:rPr>
              <w:pPrChange w:id="14249" w:author="Nick.Tolimieri [2]" w:date="2022-09-27T15:21:00Z">
                <w:pPr>
                  <w:jc w:val="right"/>
                </w:pPr>
              </w:pPrChange>
            </w:pPr>
            <w:ins w:id="14250" w:author="Nick.Tolimieri [2]" w:date="2022-09-27T15:21:00Z">
              <w:del w:id="14251" w:author="Nick.Tolimieri" w:date="2022-09-30T14:57:00Z">
                <w:r w:rsidRPr="007772DD" w:rsidDel="0095582C">
                  <w:rPr>
                    <w:rFonts w:asciiTheme="minorHAnsi" w:eastAsiaTheme="minorHAnsi" w:hAnsiTheme="minorHAnsi" w:cstheme="minorBidi"/>
                    <w:sz w:val="22"/>
                    <w:szCs w:val="22"/>
                    <w:rPrChange w:id="14252" w:author="Nick.Tolimieri [2]" w:date="2022-09-27T15:21:00Z">
                      <w:rPr>
                        <w:rFonts w:ascii="Calibri" w:hAnsi="Calibri" w:cs="Calibri"/>
                        <w:color w:val="000000"/>
                        <w:sz w:val="22"/>
                        <w:szCs w:val="22"/>
                      </w:rPr>
                    </w:rPrChange>
                  </w:rPr>
                  <w:delText>5</w:delText>
                </w:r>
              </w:del>
            </w:ins>
          </w:p>
        </w:tc>
        <w:tc>
          <w:tcPr>
            <w:tcW w:w="960" w:type="dxa"/>
            <w:noWrap/>
            <w:hideMark/>
            <w:tcPrChange w:id="1425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54" w:author="Nick.Tolimieri [2]" w:date="2022-09-27T15:21:00Z"/>
                <w:del w:id="14255" w:author="Nick.Tolimieri" w:date="2022-09-30T14:57:00Z"/>
                <w:rFonts w:asciiTheme="minorHAnsi" w:eastAsiaTheme="minorHAnsi" w:hAnsiTheme="minorHAnsi" w:cstheme="minorBidi"/>
                <w:sz w:val="22"/>
                <w:szCs w:val="22"/>
                <w:rPrChange w:id="14256" w:author="Nick.Tolimieri [2]" w:date="2022-09-27T15:21:00Z">
                  <w:rPr>
                    <w:ins w:id="14257" w:author="Nick.Tolimieri [2]" w:date="2022-09-27T15:21:00Z"/>
                    <w:del w:id="14258" w:author="Nick.Tolimieri" w:date="2022-09-30T14:57:00Z"/>
                    <w:rFonts w:ascii="Calibri" w:hAnsi="Calibri" w:cs="Calibri"/>
                    <w:color w:val="000000"/>
                    <w:sz w:val="22"/>
                    <w:szCs w:val="22"/>
                  </w:rPr>
                </w:rPrChange>
              </w:rPr>
              <w:pPrChange w:id="14259" w:author="Nick.Tolimieri [2]" w:date="2022-09-27T15:21:00Z">
                <w:pPr>
                  <w:jc w:val="right"/>
                </w:pPr>
              </w:pPrChange>
            </w:pPr>
            <w:ins w:id="14260" w:author="Nick.Tolimieri [2]" w:date="2022-09-27T15:21:00Z">
              <w:del w:id="14261" w:author="Nick.Tolimieri" w:date="2022-09-30T14:57:00Z">
                <w:r w:rsidRPr="007772DD" w:rsidDel="0095582C">
                  <w:rPr>
                    <w:rFonts w:asciiTheme="minorHAnsi" w:eastAsiaTheme="minorHAnsi" w:hAnsiTheme="minorHAnsi" w:cstheme="minorBidi"/>
                    <w:sz w:val="22"/>
                    <w:szCs w:val="22"/>
                    <w:rPrChange w:id="14262" w:author="Nick.Tolimieri [2]" w:date="2022-09-27T15:21:00Z">
                      <w:rPr>
                        <w:rFonts w:ascii="Calibri" w:hAnsi="Calibri" w:cs="Calibri"/>
                        <w:color w:val="000000"/>
                        <w:sz w:val="22"/>
                        <w:szCs w:val="22"/>
                      </w:rPr>
                    </w:rPrChange>
                  </w:rPr>
                  <w:delText>36</w:delText>
                </w:r>
              </w:del>
            </w:ins>
          </w:p>
        </w:tc>
        <w:tc>
          <w:tcPr>
            <w:tcW w:w="960" w:type="dxa"/>
            <w:noWrap/>
            <w:hideMark/>
            <w:tcPrChange w:id="1426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64" w:author="Nick.Tolimieri [2]" w:date="2022-09-27T15:21:00Z"/>
                <w:del w:id="14265" w:author="Nick.Tolimieri" w:date="2022-09-30T14:57:00Z"/>
                <w:rFonts w:asciiTheme="minorHAnsi" w:eastAsiaTheme="minorHAnsi" w:hAnsiTheme="minorHAnsi" w:cstheme="minorBidi"/>
                <w:sz w:val="22"/>
                <w:szCs w:val="22"/>
                <w:rPrChange w:id="14266" w:author="Nick.Tolimieri [2]" w:date="2022-09-27T15:21:00Z">
                  <w:rPr>
                    <w:ins w:id="14267" w:author="Nick.Tolimieri [2]" w:date="2022-09-27T15:21:00Z"/>
                    <w:del w:id="14268" w:author="Nick.Tolimieri" w:date="2022-09-30T14:57:00Z"/>
                    <w:rFonts w:ascii="Calibri" w:hAnsi="Calibri" w:cs="Calibri"/>
                    <w:color w:val="000000"/>
                    <w:sz w:val="22"/>
                    <w:szCs w:val="22"/>
                  </w:rPr>
                </w:rPrChange>
              </w:rPr>
              <w:pPrChange w:id="14269" w:author="Nick.Tolimieri [2]" w:date="2022-09-27T15:21:00Z">
                <w:pPr>
                  <w:jc w:val="right"/>
                </w:pPr>
              </w:pPrChange>
            </w:pPr>
            <w:ins w:id="14270" w:author="Nick.Tolimieri [2]" w:date="2022-09-27T15:21:00Z">
              <w:del w:id="14271" w:author="Nick.Tolimieri" w:date="2022-09-30T14:57:00Z">
                <w:r w:rsidRPr="007772DD" w:rsidDel="0095582C">
                  <w:rPr>
                    <w:rFonts w:asciiTheme="minorHAnsi" w:eastAsiaTheme="minorHAnsi" w:hAnsiTheme="minorHAnsi" w:cstheme="minorBidi"/>
                    <w:sz w:val="22"/>
                    <w:szCs w:val="22"/>
                    <w:rPrChange w:id="14272" w:author="Nick.Tolimieri [2]" w:date="2022-09-27T15:21:00Z">
                      <w:rPr>
                        <w:rFonts w:ascii="Calibri" w:hAnsi="Calibri" w:cs="Calibri"/>
                        <w:color w:val="000000"/>
                        <w:sz w:val="22"/>
                        <w:szCs w:val="22"/>
                      </w:rPr>
                    </w:rPrChange>
                  </w:rPr>
                  <w:delText>1.68</w:delText>
                </w:r>
              </w:del>
            </w:ins>
          </w:p>
        </w:tc>
        <w:tc>
          <w:tcPr>
            <w:tcW w:w="960" w:type="dxa"/>
            <w:noWrap/>
            <w:hideMark/>
            <w:tcPrChange w:id="14273" w:author="Nick.Tolimieri [2]" w:date="2022-09-27T15:21: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772DD" w:rsidRPr="007772DD" w:rsidDel="0095582C" w:rsidRDefault="007772DD">
            <w:pPr>
              <w:ind w:firstLine="0"/>
              <w:rPr>
                <w:ins w:id="14274" w:author="Nick.Tolimieri [2]" w:date="2022-09-27T15:21:00Z"/>
                <w:del w:id="14275" w:author="Nick.Tolimieri" w:date="2022-09-30T14:57:00Z"/>
                <w:rFonts w:asciiTheme="minorHAnsi" w:eastAsiaTheme="minorHAnsi" w:hAnsiTheme="minorHAnsi" w:cstheme="minorBidi"/>
                <w:sz w:val="22"/>
                <w:szCs w:val="22"/>
                <w:rPrChange w:id="14276" w:author="Nick.Tolimieri [2]" w:date="2022-09-27T15:21:00Z">
                  <w:rPr>
                    <w:ins w:id="14277" w:author="Nick.Tolimieri [2]" w:date="2022-09-27T15:21:00Z"/>
                    <w:del w:id="14278" w:author="Nick.Tolimieri" w:date="2022-09-30T14:57:00Z"/>
                    <w:rFonts w:ascii="Calibri" w:hAnsi="Calibri" w:cs="Calibri"/>
                    <w:color w:val="000000"/>
                    <w:sz w:val="22"/>
                    <w:szCs w:val="22"/>
                  </w:rPr>
                </w:rPrChange>
              </w:rPr>
              <w:pPrChange w:id="14279" w:author="Nick.Tolimieri [2]" w:date="2022-09-27T15:21:00Z">
                <w:pPr>
                  <w:jc w:val="right"/>
                </w:pPr>
              </w:pPrChange>
            </w:pPr>
            <w:ins w:id="14280" w:author="Nick.Tolimieri [2]" w:date="2022-09-27T15:21:00Z">
              <w:del w:id="14281" w:author="Nick.Tolimieri" w:date="2022-09-30T14:57:00Z">
                <w:r w:rsidRPr="007772DD" w:rsidDel="0095582C">
                  <w:rPr>
                    <w:rFonts w:asciiTheme="minorHAnsi" w:eastAsiaTheme="minorHAnsi" w:hAnsiTheme="minorHAnsi" w:cstheme="minorBidi"/>
                    <w:sz w:val="22"/>
                    <w:szCs w:val="22"/>
                    <w:rPrChange w:id="14282" w:author="Nick.Tolimieri [2]" w:date="2022-09-27T15:21:00Z">
                      <w:rPr>
                        <w:rFonts w:ascii="Calibri" w:hAnsi="Calibri" w:cs="Calibri"/>
                        <w:color w:val="000000"/>
                        <w:sz w:val="22"/>
                        <w:szCs w:val="22"/>
                      </w:rPr>
                    </w:rPrChange>
                  </w:rPr>
                  <w:delText>0.22</w:delText>
                </w:r>
              </w:del>
            </w:ins>
          </w:p>
        </w:tc>
      </w:tr>
    </w:tbl>
    <w:p w:rsidR="00941665" w:rsidDel="0095582C" w:rsidRDefault="00941665">
      <w:pPr>
        <w:ind w:firstLine="0"/>
        <w:rPr>
          <w:del w:id="14283" w:author="Nick.Tolimieri" w:date="2022-09-30T14:57:00Z"/>
          <w:rFonts w:asciiTheme="minorHAnsi" w:eastAsiaTheme="minorHAnsi" w:hAnsiTheme="minorHAnsi" w:cstheme="minorBidi"/>
          <w:sz w:val="22"/>
          <w:szCs w:val="22"/>
          <w:lang w:val="en-US"/>
        </w:rPr>
        <w:pPrChange w:id="14284" w:author="Nick.Tolimieri [2]" w:date="2022-09-27T15:21:00Z">
          <w:pPr/>
        </w:pPrChange>
      </w:pPr>
    </w:p>
    <w:p w:rsidR="00B41F3D" w:rsidDel="0095582C" w:rsidRDefault="00B41F3D">
      <w:pPr>
        <w:ind w:firstLine="0"/>
        <w:rPr>
          <w:del w:id="14285" w:author="Nick.Tolimieri" w:date="2022-09-30T14:57:00Z"/>
          <w:rFonts w:asciiTheme="minorHAnsi" w:eastAsiaTheme="minorHAnsi" w:hAnsiTheme="minorHAnsi" w:cstheme="minorBidi"/>
          <w:sz w:val="22"/>
          <w:szCs w:val="22"/>
          <w:lang w:val="en-US"/>
        </w:rPr>
        <w:pPrChange w:id="14286" w:author="Nick.Tolimieri [2]" w:date="2022-09-27T14:21:00Z">
          <w:pPr/>
        </w:pPrChange>
      </w:pPr>
    </w:p>
    <w:p w:rsidR="00B41F3D" w:rsidDel="0095582C" w:rsidRDefault="00B41F3D">
      <w:pPr>
        <w:ind w:firstLine="0"/>
        <w:rPr>
          <w:del w:id="14287" w:author="Nick.Tolimieri" w:date="2022-09-30T14:57:00Z"/>
          <w:rFonts w:asciiTheme="minorHAnsi" w:eastAsiaTheme="minorHAnsi" w:hAnsiTheme="minorHAnsi" w:cstheme="minorBidi"/>
          <w:sz w:val="22"/>
          <w:szCs w:val="22"/>
          <w:lang w:val="en-US"/>
        </w:rPr>
        <w:pPrChange w:id="14288" w:author="Nick.Tolimieri [2]" w:date="2022-09-27T11:52:00Z">
          <w:pPr/>
        </w:pPrChange>
      </w:pPr>
    </w:p>
    <w:p w:rsidR="007654F7" w:rsidDel="0095582C" w:rsidRDefault="007654F7">
      <w:pPr>
        <w:ind w:firstLine="0"/>
        <w:rPr>
          <w:del w:id="14289" w:author="Nick.Tolimieri" w:date="2022-09-30T14:57:00Z"/>
          <w:rFonts w:asciiTheme="minorHAnsi" w:eastAsiaTheme="minorHAnsi" w:hAnsiTheme="minorHAnsi" w:cstheme="minorBidi"/>
          <w:sz w:val="22"/>
          <w:szCs w:val="22"/>
          <w:lang w:val="en-US"/>
        </w:rPr>
        <w:pPrChange w:id="14290" w:author="Nick.Tolimieri [2]" w:date="2022-09-27T11:46:00Z">
          <w:pPr/>
        </w:pPrChange>
      </w:pPr>
    </w:p>
    <w:p w:rsidR="00627D25" w:rsidDel="0095582C" w:rsidRDefault="00627D25">
      <w:pPr>
        <w:ind w:firstLine="0"/>
        <w:rPr>
          <w:del w:id="14291" w:author="Nick.Tolimieri" w:date="2022-09-30T14:57:00Z"/>
          <w:rFonts w:asciiTheme="minorHAnsi" w:eastAsiaTheme="minorHAnsi" w:hAnsiTheme="minorHAnsi" w:cstheme="minorBidi"/>
          <w:sz w:val="22"/>
          <w:szCs w:val="22"/>
          <w:lang w:val="en-US"/>
        </w:rPr>
        <w:pPrChange w:id="14292" w:author="Nick.Tolimieri" w:date="2022-09-26T12:55:00Z">
          <w:pPr/>
        </w:pPrChange>
      </w:pPr>
    </w:p>
    <w:p w:rsidR="002F2C4B" w:rsidDel="0095582C" w:rsidRDefault="002F2C4B">
      <w:pPr>
        <w:ind w:firstLine="0"/>
        <w:rPr>
          <w:del w:id="14293" w:author="Nick.Tolimieri" w:date="2022-09-30T14:57:00Z"/>
          <w:rFonts w:asciiTheme="minorHAnsi" w:eastAsiaTheme="minorHAnsi" w:hAnsiTheme="minorHAnsi" w:cstheme="minorBidi"/>
          <w:sz w:val="22"/>
          <w:szCs w:val="22"/>
          <w:lang w:val="en-US"/>
        </w:rPr>
        <w:pPrChange w:id="14294" w:author="Nick.Tolimieri" w:date="2022-09-26T11:28:00Z">
          <w:pPr/>
        </w:pPrChange>
      </w:pPr>
    </w:p>
    <w:p w:rsidR="00FC0F34" w:rsidDel="0095582C" w:rsidRDefault="00FC0F34">
      <w:pPr>
        <w:ind w:firstLine="0"/>
        <w:rPr>
          <w:del w:id="14295" w:author="Nick.Tolimieri" w:date="2022-09-30T14:57:00Z"/>
          <w:rFonts w:asciiTheme="minorHAnsi" w:eastAsiaTheme="minorHAnsi" w:hAnsiTheme="minorHAnsi" w:cstheme="minorBidi"/>
          <w:sz w:val="22"/>
          <w:szCs w:val="22"/>
          <w:lang w:val="en-US"/>
        </w:rPr>
        <w:pPrChange w:id="14296" w:author="Nick.Tolimieri [2]" w:date="2022-09-19T13:19:00Z">
          <w:pPr/>
        </w:pPrChange>
      </w:pPr>
    </w:p>
    <w:p w:rsidR="00333E54" w:rsidDel="0095582C" w:rsidRDefault="00333E54">
      <w:pPr>
        <w:ind w:firstLine="0"/>
        <w:rPr>
          <w:del w:id="14297" w:author="Nick.Tolimieri" w:date="2022-09-30T14:57:00Z"/>
          <w:rFonts w:asciiTheme="minorHAnsi" w:eastAsiaTheme="minorHAnsi" w:hAnsiTheme="minorHAnsi" w:cstheme="minorBidi"/>
          <w:sz w:val="22"/>
          <w:szCs w:val="22"/>
          <w:lang w:val="en-US"/>
        </w:rPr>
        <w:pPrChange w:id="14298" w:author="Nick.Tolimieri" w:date="2022-09-16T09:26:00Z">
          <w:pPr/>
        </w:pPrChange>
      </w:pPr>
    </w:p>
    <w:p w:rsidR="008A61D3" w:rsidDel="0095582C" w:rsidRDefault="008A61D3">
      <w:pPr>
        <w:ind w:firstLine="0"/>
        <w:rPr>
          <w:del w:id="14299" w:author="Nick.Tolimieri" w:date="2022-09-30T14:57:00Z"/>
          <w:rFonts w:asciiTheme="minorHAnsi" w:eastAsiaTheme="minorHAnsi" w:hAnsiTheme="minorHAnsi" w:cstheme="minorBidi"/>
          <w:sz w:val="22"/>
          <w:szCs w:val="22"/>
          <w:lang w:val="en-US"/>
        </w:rPr>
        <w:pPrChange w:id="14300" w:author="Nick.Tolimieri" w:date="2022-09-15T08:36:00Z">
          <w:pPr/>
        </w:pPrChange>
      </w:pPr>
    </w:p>
    <w:p w:rsidR="00F87AA6" w:rsidDel="0095582C" w:rsidRDefault="00F87AA6">
      <w:pPr>
        <w:ind w:firstLine="0"/>
        <w:rPr>
          <w:del w:id="14301" w:author="Nick.Tolimieri" w:date="2022-09-30T14:57:00Z"/>
          <w:rFonts w:asciiTheme="minorHAnsi" w:eastAsiaTheme="minorHAnsi" w:hAnsiTheme="minorHAnsi" w:cstheme="minorBidi"/>
          <w:sz w:val="22"/>
          <w:szCs w:val="22"/>
          <w:lang w:val="en-US"/>
        </w:rPr>
        <w:pPrChange w:id="14302" w:author="Nick.Tolimieri" w:date="2022-09-14T11:37:00Z">
          <w:pPr/>
        </w:pPrChange>
      </w:pPr>
    </w:p>
    <w:p w:rsidR="00207938" w:rsidDel="0095582C" w:rsidRDefault="00207938">
      <w:pPr>
        <w:ind w:firstLine="0"/>
        <w:rPr>
          <w:del w:id="14303" w:author="Nick.Tolimieri" w:date="2022-09-30T14:57:00Z"/>
          <w:rFonts w:asciiTheme="minorHAnsi" w:eastAsiaTheme="minorHAnsi" w:hAnsiTheme="minorHAnsi" w:cstheme="minorBidi"/>
          <w:sz w:val="22"/>
          <w:szCs w:val="22"/>
          <w:lang w:val="en-US"/>
        </w:rPr>
        <w:pPrChange w:id="14304" w:author="Nick.Tolimieri [2]" w:date="2022-09-13T14:15:00Z">
          <w:pPr/>
        </w:pPrChange>
      </w:pPr>
    </w:p>
    <w:p w:rsidR="001255CF" w:rsidDel="0095582C" w:rsidRDefault="001255CF">
      <w:pPr>
        <w:ind w:firstLine="0"/>
        <w:rPr>
          <w:del w:id="14305" w:author="Nick.Tolimieri" w:date="2022-09-30T14:57:00Z"/>
          <w:rFonts w:asciiTheme="minorHAnsi" w:eastAsiaTheme="minorHAnsi" w:hAnsiTheme="minorHAnsi" w:cstheme="minorBidi"/>
          <w:sz w:val="22"/>
          <w:szCs w:val="22"/>
          <w:lang w:val="en-US"/>
        </w:rPr>
        <w:pPrChange w:id="14306" w:author="Nick.Tolimieri [2]" w:date="2022-09-13T12:37:00Z">
          <w:pPr/>
        </w:pPrChange>
      </w:pPr>
    </w:p>
    <w:p w:rsidR="00AE199D" w:rsidDel="0095582C" w:rsidRDefault="00AE199D">
      <w:pPr>
        <w:ind w:firstLine="0"/>
        <w:rPr>
          <w:del w:id="14307" w:author="Nick.Tolimieri" w:date="2022-09-30T14:57:00Z"/>
          <w:rFonts w:asciiTheme="minorHAnsi" w:eastAsiaTheme="minorHAnsi" w:hAnsiTheme="minorHAnsi" w:cstheme="minorBidi"/>
          <w:sz w:val="22"/>
          <w:szCs w:val="22"/>
          <w:lang w:val="en-US"/>
        </w:rPr>
        <w:pPrChange w:id="14308" w:author="Nick.Tolimieri" w:date="2022-09-09T12:38:00Z">
          <w:pPr/>
        </w:pPrChange>
      </w:pPr>
    </w:p>
    <w:p w:rsidR="001A7F6C" w:rsidDel="0095582C" w:rsidRDefault="001A7F6C">
      <w:pPr>
        <w:ind w:firstLine="0"/>
        <w:rPr>
          <w:del w:id="14309" w:author="Nick.Tolimieri" w:date="2022-09-30T14:57:00Z"/>
          <w:rFonts w:asciiTheme="minorHAnsi" w:eastAsiaTheme="minorHAnsi" w:hAnsiTheme="minorHAnsi" w:cstheme="minorBidi"/>
          <w:sz w:val="22"/>
          <w:szCs w:val="22"/>
          <w:lang w:val="en-US"/>
        </w:rPr>
      </w:pPr>
    </w:p>
    <w:p w:rsidR="00B7111A" w:rsidDel="0095582C" w:rsidRDefault="00B7111A">
      <w:pPr>
        <w:rPr>
          <w:del w:id="14310" w:author="Nick.Tolimieri" w:date="2022-09-30T14:57:00Z"/>
          <w:rFonts w:asciiTheme="minorHAnsi" w:eastAsiaTheme="minorHAnsi" w:hAnsiTheme="minorHAnsi" w:cstheme="minorBidi"/>
          <w:sz w:val="22"/>
          <w:szCs w:val="22"/>
          <w:lang w:val="en-US"/>
        </w:rPr>
      </w:pPr>
    </w:p>
    <w:p w:rsidR="00277D38" w:rsidRDefault="00B7111A" w:rsidP="00277D38">
      <w:pPr>
        <w:rPr>
          <w:ins w:id="14311" w:author="Nick.Tolimieri [2]" w:date="2022-09-02T10:21:00Z"/>
        </w:rPr>
      </w:pPr>
      <w:ins w:id="14312" w:author="Nick.Tolimieri [2]" w:date="2022-09-02T11:51:00Z">
        <w:r>
          <w:fldChar w:fldCharType="end"/>
        </w:r>
      </w:ins>
      <w:ins w:id="14313" w:author="Nick.Tolimieri [2]" w:date="2022-09-02T10:21:00Z">
        <w:r w:rsidR="00277D38">
          <w:br w:type="page"/>
        </w:r>
      </w:ins>
    </w:p>
    <w:p w:rsidR="00277D38" w:rsidRPr="001255CF" w:rsidRDefault="00277D38">
      <w:pPr>
        <w:pPrChange w:id="14314" w:author="Nick.Tolimieri [2]" w:date="2022-09-02T10:21:00Z">
          <w:pPr>
            <w:pStyle w:val="Heading2"/>
          </w:pPr>
        </w:pPrChange>
      </w:pPr>
    </w:p>
    <w:p w:rsidR="0038698C" w:rsidRDefault="0038698C" w:rsidP="0038698C">
      <w:pPr>
        <w:pStyle w:val="Heading5"/>
        <w:ind w:right="810"/>
      </w:pPr>
      <w:bookmarkStart w:id="14315" w:name="_4nmytzjag5o2" w:colFirst="0" w:colLast="0"/>
      <w:bookmarkEnd w:id="14315"/>
      <w:r>
        <w:t xml:space="preserve">Table </w:t>
      </w:r>
      <w:del w:id="14316" w:author="Nick.Tolimieri [2]" w:date="2022-09-02T10:15:00Z">
        <w:r w:rsidDel="00B14AC6">
          <w:delText>S6</w:delText>
        </w:r>
      </w:del>
      <w:ins w:id="14317" w:author="Nick.Tolimieri [2]"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318" w:name="_pgddbdrpqrf3" w:colFirst="0" w:colLast="0"/>
      <w:bookmarkEnd w:id="14318"/>
    </w:p>
    <w:p w:rsidR="0038698C" w:rsidRDefault="0038698C" w:rsidP="0038698C">
      <w:pPr>
        <w:pStyle w:val="Heading5"/>
        <w:ind w:right="720"/>
      </w:pPr>
      <w:r>
        <w:t xml:space="preserve">Table </w:t>
      </w:r>
      <w:del w:id="14319" w:author="Nick.Tolimieri [2]" w:date="2022-09-02T10:15:00Z">
        <w:r w:rsidDel="00B14AC6">
          <w:delText>S7</w:delText>
        </w:r>
      </w:del>
      <w:ins w:id="14320" w:author="Nick.Tolimieri [2]"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21" w:name="_2scs6bp8gdub" w:colFirst="0" w:colLast="0"/>
      <w:bookmarkEnd w:id="14321"/>
      <w:r>
        <w:br w:type="page"/>
      </w:r>
    </w:p>
    <w:p w:rsidR="0038698C" w:rsidRDefault="0038698C" w:rsidP="0038698C">
      <w:pPr>
        <w:pStyle w:val="Heading5"/>
        <w:ind w:right="900"/>
      </w:pPr>
      <w:bookmarkStart w:id="14322" w:name="_pq9iyiy0gnbe" w:colFirst="0" w:colLast="0"/>
      <w:bookmarkEnd w:id="14322"/>
      <w:r>
        <w:lastRenderedPageBreak/>
        <w:t xml:space="preserve">Table </w:t>
      </w:r>
      <w:del w:id="14323" w:author="Nick.Tolimieri [2]" w:date="2022-09-02T10:15:00Z">
        <w:r w:rsidDel="00B14AC6">
          <w:delText>S8</w:delText>
        </w:r>
      </w:del>
      <w:ins w:id="14324" w:author="Nick.Tolimieri [2]"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F5DC5" w:rsidDel="0061254F" w:rsidRDefault="003F5DC5">
      <w:pPr>
        <w:rPr>
          <w:del w:id="14325" w:author="Nick.Tolimieri [2]" w:date="2022-09-27T15:21:00Z"/>
        </w:rPr>
      </w:pPr>
      <w:bookmarkStart w:id="14326" w:name="_7mx6lcdim2sk" w:colFirst="0" w:colLast="0"/>
      <w:bookmarkEnd w:id="14326"/>
    </w:p>
    <w:p w:rsidR="0061254F" w:rsidRDefault="0061254F">
      <w:pPr>
        <w:rPr>
          <w:ins w:id="14327" w:author="Nick.Tolimieri [2]" w:date="2022-09-27T15:37:00Z"/>
        </w:rPr>
      </w:pPr>
    </w:p>
    <w:p w:rsidR="0061254F" w:rsidRDefault="0061254F" w:rsidP="0061254F">
      <w:pPr>
        <w:pStyle w:val="Heading5"/>
        <w:rPr>
          <w:ins w:id="14328" w:author="Nick.Tolimieri [2]" w:date="2022-09-27T15:37:00Z"/>
        </w:rPr>
      </w:pPr>
      <w:bookmarkStart w:id="14329" w:name="_q9i8fb532wt5" w:colFirst="0" w:colLast="0"/>
      <w:bookmarkEnd w:id="14329"/>
      <w:ins w:id="14330" w:author="Nick.Tolimieri [2]" w:date="2022-09-27T15:37:00Z">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ins>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ins w:id="14331"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2" w:author="Nick.Tolimieri [2]" w:date="2022-09-27T15:37:00Z"/>
              </w:rPr>
            </w:pPr>
            <w:ins w:id="14333" w:author="Nick.Tolimieri [2]" w:date="2022-09-27T15:37:00Z">
              <w:r w:rsidRPr="00D7682F">
                <w:t xml:space="preserve"> </w:t>
              </w:r>
            </w:ins>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4" w:author="Nick.Tolimieri [2]" w:date="2022-09-27T15:37:00Z"/>
              </w:rPr>
            </w:pPr>
            <w:ins w:id="14335" w:author="Nick.Tolimieri [2]" w:date="2022-09-27T15:37:00Z">
              <w:r w:rsidRPr="00D7682F">
                <w:t>D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6" w:author="Nick.Tolimieri [2]" w:date="2022-09-27T15:37:00Z"/>
              </w:rPr>
            </w:pPr>
            <w:ins w:id="14337" w:author="Nick.Tolimieri [2]" w:date="2022-09-27T15:37:00Z">
              <w:r w:rsidRPr="00D7682F">
                <w:t>MS</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38" w:author="Nick.Tolimieri [2]" w:date="2022-09-27T15:37:00Z"/>
              </w:rPr>
            </w:pPr>
            <w:ins w:id="14339" w:author="Nick.Tolimieri [2]" w:date="2022-09-27T15:37:00Z">
              <w:r w:rsidRPr="00D7682F">
                <w:t>R2</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0" w:author="Nick.Tolimieri [2]" w:date="2022-09-27T15:37:00Z"/>
              </w:rPr>
            </w:pPr>
            <w:ins w:id="14341" w:author="Nick.Tolimieri [2]" w:date="2022-09-27T15:37:00Z">
              <w:r w:rsidRPr="00D7682F">
                <w:t>F</w:t>
              </w:r>
            </w:ins>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rPr>
                <w:ins w:id="14342" w:author="Nick.Tolimieri [2]" w:date="2022-09-27T15:37:00Z"/>
              </w:rPr>
            </w:pPr>
            <w:ins w:id="14343" w:author="Nick.Tolimieri [2]" w:date="2022-09-27T15:37:00Z">
              <w:r w:rsidRPr="00D7682F">
                <w:t>p-value</w:t>
              </w:r>
            </w:ins>
          </w:p>
        </w:tc>
      </w:tr>
      <w:tr w:rsidR="0061254F" w:rsidTr="00C07D91">
        <w:trPr>
          <w:trHeight w:val="20"/>
          <w:ins w:id="14344"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45" w:author="Nick.Tolimieri [2]" w:date="2022-09-27T15:37:00Z"/>
              </w:rPr>
            </w:pPr>
            <w:ins w:id="14346" w:author="Nick.Tolimieri [2]" w:date="2022-09-27T15:37:00Z">
              <w:r>
                <w:t>Depth</w:t>
              </w:r>
            </w:ins>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47" w:author="Nick.Tolimieri [2]" w:date="2022-09-27T15:37:00Z"/>
              </w:rPr>
            </w:pPr>
            <w:ins w:id="14348" w:author="Nick.Tolimieri [2]" w:date="2022-09-27T15:37:00Z">
              <w:r>
                <w:t>1</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49" w:author="Nick.Tolimieri [2]" w:date="2022-09-27T15:37:00Z"/>
              </w:rPr>
            </w:pPr>
            <w:ins w:id="14350" w:author="Nick.Tolimieri [2]" w:date="2022-09-27T15:37:00Z">
              <w:r>
                <w:t>0.22</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1" w:author="Nick.Tolimieri [2]" w:date="2022-09-27T15:37:00Z"/>
              </w:rPr>
            </w:pPr>
            <w:ins w:id="14352" w:author="Nick.Tolimieri [2]" w:date="2022-09-27T15:37:00Z">
              <w:r>
                <w:t>0.01</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3" w:author="Nick.Tolimieri [2]" w:date="2022-09-27T15:37:00Z"/>
              </w:rPr>
            </w:pPr>
            <w:ins w:id="14354" w:author="Nick.Tolimieri [2]" w:date="2022-09-27T15:37:00Z">
              <w:r>
                <w:t>2.62</w:t>
              </w:r>
            </w:ins>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55" w:author="Nick.Tolimieri [2]" w:date="2022-09-27T15:37:00Z"/>
              </w:rPr>
            </w:pPr>
            <w:ins w:id="14356" w:author="Nick.Tolimieri [2]" w:date="2022-09-27T15:37:00Z">
              <w:r>
                <w:t>0.064</w:t>
              </w:r>
            </w:ins>
          </w:p>
        </w:tc>
      </w:tr>
      <w:tr w:rsidR="0061254F" w:rsidTr="00C07D91">
        <w:trPr>
          <w:trHeight w:val="20"/>
          <w:ins w:id="14357"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58" w:author="Nick.Tolimieri [2]" w:date="2022-09-27T15:37:00Z"/>
              </w:rPr>
            </w:pPr>
            <w:ins w:id="14359" w:author="Nick.Tolimieri [2]" w:date="2022-09-27T15:37:00Z">
              <w:r>
                <w:t>Site</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0" w:author="Nick.Tolimieri [2]" w:date="2022-09-27T15:37:00Z"/>
              </w:rPr>
            </w:pPr>
            <w:ins w:id="14361"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2" w:author="Nick.Tolimieri [2]" w:date="2022-09-27T15:37:00Z"/>
              </w:rPr>
            </w:pPr>
            <w:ins w:id="14363" w:author="Nick.Tolimieri [2]" w:date="2022-09-27T15:37:00Z">
              <w:r>
                <w:t>1.37</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4" w:author="Nick.Tolimieri [2]" w:date="2022-09-27T15:37:00Z"/>
              </w:rPr>
            </w:pPr>
            <w:ins w:id="14365" w:author="Nick.Tolimieri [2]" w:date="2022-09-27T15:37:00Z">
              <w:r>
                <w:t>0.0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6" w:author="Nick.Tolimieri [2]" w:date="2022-09-27T15:37:00Z"/>
              </w:rPr>
            </w:pPr>
            <w:ins w:id="14367" w:author="Nick.Tolimieri [2]" w:date="2022-09-27T15:37:00Z">
              <w:r>
                <w:t>4.1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68" w:author="Nick.Tolimieri [2]" w:date="2022-09-27T15:37:00Z"/>
              </w:rPr>
            </w:pPr>
            <w:ins w:id="14369" w:author="Nick.Tolimieri [2]" w:date="2022-09-27T15:37:00Z">
              <w:r>
                <w:t>0.001</w:t>
              </w:r>
            </w:ins>
          </w:p>
        </w:tc>
      </w:tr>
      <w:tr w:rsidR="0061254F" w:rsidTr="00C07D91">
        <w:trPr>
          <w:trHeight w:val="20"/>
          <w:ins w:id="14370"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71" w:author="Nick.Tolimieri [2]" w:date="2022-09-27T15:37:00Z"/>
              </w:rPr>
            </w:pPr>
            <w:ins w:id="14372" w:author="Nick.Tolimieri [2]" w:date="2022-09-27T15:37:00Z">
              <w:r>
                <w:t>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3" w:author="Nick.Tolimieri [2]" w:date="2022-09-27T15:37:00Z"/>
              </w:rPr>
            </w:pPr>
            <w:ins w:id="14374"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5" w:author="Nick.Tolimieri [2]" w:date="2022-09-27T15:37:00Z"/>
              </w:rPr>
            </w:pPr>
            <w:ins w:id="14376" w:author="Nick.Tolimieri [2]" w:date="2022-09-27T15:37:00Z">
              <w:r>
                <w:t>11.3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7" w:author="Nick.Tolimieri [2]" w:date="2022-09-27T15:37:00Z"/>
              </w:rPr>
            </w:pPr>
            <w:ins w:id="14378" w:author="Nick.Tolimieri [2]" w:date="2022-09-27T15:37:00Z">
              <w:r>
                <w:t>0.29</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79" w:author="Nick.Tolimieri [2]" w:date="2022-09-27T15:37:00Z"/>
              </w:rPr>
            </w:pPr>
            <w:ins w:id="14380" w:author="Nick.Tolimieri [2]" w:date="2022-09-27T15:37:00Z">
              <w:r>
                <w:t>34.18</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1" w:author="Nick.Tolimieri [2]" w:date="2022-09-27T15:37:00Z"/>
              </w:rPr>
            </w:pPr>
            <w:ins w:id="14382" w:author="Nick.Tolimieri [2]" w:date="2022-09-27T15:37:00Z">
              <w:r>
                <w:t>0.001</w:t>
              </w:r>
            </w:ins>
          </w:p>
        </w:tc>
      </w:tr>
      <w:tr w:rsidR="0061254F" w:rsidTr="00C07D91">
        <w:trPr>
          <w:trHeight w:val="20"/>
          <w:ins w:id="14383"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84" w:author="Nick.Tolimieri [2]" w:date="2022-09-27T15:37:00Z"/>
              </w:rPr>
            </w:pPr>
            <w:ins w:id="14385" w:author="Nick.Tolimieri [2]" w:date="2022-09-27T15:37:00Z">
              <w:r>
                <w:t>Depth x Site</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6" w:author="Nick.Tolimieri [2]" w:date="2022-09-27T15:37:00Z"/>
              </w:rPr>
            </w:pPr>
            <w:ins w:id="14387"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88" w:author="Nick.Tolimieri [2]" w:date="2022-09-27T15:37:00Z"/>
              </w:rPr>
            </w:pPr>
            <w:ins w:id="14389" w:author="Nick.Tolimieri [2]" w:date="2022-09-27T15:37:00Z">
              <w:r>
                <w:t>0.82</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0" w:author="Nick.Tolimieri [2]" w:date="2022-09-27T15:37:00Z"/>
              </w:rPr>
            </w:pPr>
            <w:ins w:id="14391" w:author="Nick.Tolimieri [2]" w:date="2022-09-27T15:37:00Z">
              <w:r>
                <w:t>0.02</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2" w:author="Nick.Tolimieri [2]" w:date="2022-09-27T15:37:00Z"/>
              </w:rPr>
            </w:pPr>
            <w:ins w:id="14393" w:author="Nick.Tolimieri [2]" w:date="2022-09-27T15:37:00Z">
              <w:r>
                <w:t>2.48</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4" w:author="Nick.Tolimieri [2]" w:date="2022-09-27T15:37:00Z"/>
              </w:rPr>
            </w:pPr>
            <w:ins w:id="14395" w:author="Nick.Tolimieri [2]" w:date="2022-09-27T15:37:00Z">
              <w:r>
                <w:t>0.011</w:t>
              </w:r>
            </w:ins>
          </w:p>
        </w:tc>
      </w:tr>
      <w:tr w:rsidR="0061254F" w:rsidTr="00C07D91">
        <w:trPr>
          <w:trHeight w:val="20"/>
          <w:ins w:id="14396"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397" w:author="Nick.Tolimieri [2]" w:date="2022-09-27T15:37:00Z"/>
              </w:rPr>
            </w:pPr>
            <w:ins w:id="14398" w:author="Nick.Tolimieri [2]" w:date="2022-09-27T15:37:00Z">
              <w:r>
                <w:t>Depth X 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399" w:author="Nick.Tolimieri [2]" w:date="2022-09-27T15:37:00Z"/>
              </w:rPr>
            </w:pPr>
            <w:ins w:id="14400" w:author="Nick.Tolimieri [2]" w:date="2022-09-27T15:37:00Z">
              <w:r>
                <w:t>4</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1" w:author="Nick.Tolimieri [2]" w:date="2022-09-27T15:37:00Z"/>
              </w:rPr>
            </w:pPr>
            <w:ins w:id="14402" w:author="Nick.Tolimieri [2]" w:date="2022-09-27T15:37:00Z">
              <w:r>
                <w:t>0.40</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3" w:author="Nick.Tolimieri [2]" w:date="2022-09-27T15:37:00Z"/>
              </w:rPr>
            </w:pPr>
            <w:ins w:id="14404" w:author="Nick.Tolimieri [2]" w:date="2022-09-27T15:37:00Z">
              <w:r>
                <w:t>0.01</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5" w:author="Nick.Tolimieri [2]" w:date="2022-09-27T15:37:00Z"/>
              </w:rPr>
            </w:pPr>
            <w:ins w:id="14406" w:author="Nick.Tolimieri [2]" w:date="2022-09-27T15:37:00Z">
              <w:r>
                <w:t>1.21</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07" w:author="Nick.Tolimieri [2]" w:date="2022-09-27T15:37:00Z"/>
              </w:rPr>
            </w:pPr>
            <w:ins w:id="14408" w:author="Nick.Tolimieri [2]" w:date="2022-09-27T15:37:00Z">
              <w:r>
                <w:t>0.254</w:t>
              </w:r>
            </w:ins>
          </w:p>
        </w:tc>
      </w:tr>
      <w:tr w:rsidR="0061254F" w:rsidTr="00C07D91">
        <w:trPr>
          <w:trHeight w:val="20"/>
          <w:ins w:id="14409"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410" w:author="Nick.Tolimieri [2]" w:date="2022-09-27T15:37:00Z"/>
              </w:rPr>
            </w:pPr>
            <w:ins w:id="14411" w:author="Nick.Tolimieri [2]" w:date="2022-09-27T15:37:00Z">
              <w:r>
                <w:t>Site X Year</w:t>
              </w:r>
            </w:ins>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2" w:author="Nick.Tolimieri [2]" w:date="2022-09-27T15:37:00Z"/>
              </w:rPr>
            </w:pPr>
            <w:ins w:id="14413" w:author="Nick.Tolimieri [2]" w:date="2022-09-27T15:37:00Z">
              <w:r>
                <w:t>15</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4" w:author="Nick.Tolimieri [2]" w:date="2022-09-27T15:37:00Z"/>
              </w:rPr>
            </w:pPr>
            <w:ins w:id="14415" w:author="Nick.Tolimieri [2]" w:date="2022-09-27T15:37:00Z">
              <w:r>
                <w:t>2.89</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6" w:author="Nick.Tolimieri [2]" w:date="2022-09-27T15:37:00Z"/>
              </w:rPr>
            </w:pPr>
            <w:ins w:id="14417" w:author="Nick.Tolimieri [2]" w:date="2022-09-27T15:37:00Z">
              <w:r>
                <w:t>0.07</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18" w:author="Nick.Tolimieri [2]" w:date="2022-09-27T15:37:00Z"/>
              </w:rPr>
            </w:pPr>
            <w:ins w:id="14419" w:author="Nick.Tolimieri [2]" w:date="2022-09-27T15:37:00Z">
              <w:r>
                <w:t>2.33</w:t>
              </w:r>
            </w:ins>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0" w:author="Nick.Tolimieri [2]" w:date="2022-09-27T15:37:00Z"/>
              </w:rPr>
            </w:pPr>
            <w:ins w:id="14421" w:author="Nick.Tolimieri [2]" w:date="2022-09-27T15:37:00Z">
              <w:r>
                <w:t>0.001</w:t>
              </w:r>
            </w:ins>
          </w:p>
        </w:tc>
      </w:tr>
      <w:tr w:rsidR="0061254F" w:rsidTr="00C07D91">
        <w:trPr>
          <w:trHeight w:val="20"/>
          <w:ins w:id="14422"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rPr>
                <w:ins w:id="14423" w:author="Nick.Tolimieri [2]" w:date="2022-09-27T15:37:00Z"/>
              </w:rPr>
            </w:pPr>
            <w:ins w:id="14424" w:author="Nick.Tolimieri [2]" w:date="2022-09-27T15:37:00Z">
              <w:r>
                <w:t>Residual</w:t>
              </w:r>
            </w:ins>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5" w:author="Nick.Tolimieri [2]" w:date="2022-09-27T15:37:00Z"/>
              </w:rPr>
            </w:pPr>
            <w:ins w:id="14426" w:author="Nick.Tolimieri [2]" w:date="2022-09-27T15:37:00Z">
              <w:r>
                <w:t>269</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7" w:author="Nick.Tolimieri [2]" w:date="2022-09-27T15:37:00Z"/>
              </w:rPr>
            </w:pPr>
            <w:ins w:id="14428" w:author="Nick.Tolimieri [2]" w:date="2022-09-27T15:37:00Z">
              <w:r>
                <w:t>22.30</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29" w:author="Nick.Tolimieri [2]" w:date="2022-09-27T15:37:00Z"/>
              </w:rPr>
            </w:pPr>
            <w:ins w:id="14430" w:author="Nick.Tolimieri [2]" w:date="2022-09-27T15:37:00Z">
              <w:r>
                <w:t>0.57</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1" w:author="Nick.Tolimieri [2]" w:date="2022-09-27T15:37:00Z"/>
              </w:rPr>
            </w:pPr>
            <w:ins w:id="14432" w:author="Nick.Tolimieri [2]" w:date="2022-09-27T15:37:00Z">
              <w:r>
                <w:t xml:space="preserve"> </w:t>
              </w:r>
            </w:ins>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rPr>
                <w:ins w:id="14433" w:author="Nick.Tolimieri [2]" w:date="2022-09-27T15:37:00Z"/>
              </w:rPr>
            </w:pPr>
            <w:ins w:id="14434" w:author="Nick.Tolimieri [2]" w:date="2022-09-27T15:37:00Z">
              <w:r>
                <w:t xml:space="preserve"> </w:t>
              </w:r>
            </w:ins>
          </w:p>
        </w:tc>
      </w:tr>
    </w:tbl>
    <w:p w:rsidR="0061254F" w:rsidRDefault="0061254F" w:rsidP="0061254F">
      <w:pPr>
        <w:rPr>
          <w:ins w:id="14435" w:author="Nick.Tolimieri [2]" w:date="2022-09-27T15:37:00Z"/>
        </w:rPr>
      </w:pPr>
    </w:p>
    <w:p w:rsidR="00F12365" w:rsidRDefault="00F12365">
      <w:pPr>
        <w:rPr>
          <w:ins w:id="14436" w:author="Nick.Tolimieri [2]" w:date="2022-09-27T15:23:00Z"/>
        </w:rPr>
      </w:pPr>
    </w:p>
    <w:p w:rsidR="0038698C" w:rsidDel="007772DD" w:rsidRDefault="0038698C">
      <w:pPr>
        <w:pStyle w:val="Heading5"/>
        <w:rPr>
          <w:del w:id="14437" w:author="Nick.Tolimieri [2]" w:date="2022-09-02T10:09:00Z"/>
        </w:rPr>
        <w:pPrChange w:id="14438" w:author="Nick.Tolimieri [2]" w:date="2022-09-27T15:24:00Z">
          <w:pPr/>
        </w:pPrChange>
      </w:pPr>
      <w:del w:id="14439" w:author="Nick.Tolimieri [2]" w:date="2022-09-27T15:23:00Z">
        <w:r w:rsidDel="00F12365">
          <w:delText xml:space="preserve">Table </w:delText>
        </w:r>
      </w:del>
      <w:del w:id="14440" w:author="Nick.Tolimieri [2]" w:date="2022-09-02T10:15:00Z">
        <w:r w:rsidDel="00B14AC6">
          <w:delText>S9</w:delText>
        </w:r>
      </w:del>
      <w:del w:id="14441" w:author="Nick.Tolimieri [2]" w:date="2022-09-27T15:23:00Z">
        <w:r w:rsidDel="00F12365">
          <w:delText xml:space="preserve">. Results of permutation-based multivariate analysis of variance PerMANOVA for rockfish </w:delText>
        </w:r>
        <w:r w:rsidDel="00F12365">
          <w:rPr>
            <w:i/>
          </w:rPr>
          <w:delText>Sebastes</w:delText>
        </w:r>
        <w:r w:rsidDel="00F12365">
          <w:delText xml:space="preserve"> spp young of year assemblage structure at five sites along the Washington coast at two depths (5-m, 10-m) from 2016-2021.</w:delText>
        </w:r>
      </w:del>
    </w:p>
    <w:p w:rsidR="0038698C" w:rsidDel="0061254F" w:rsidRDefault="0038698C">
      <w:pPr>
        <w:pStyle w:val="Heading5"/>
        <w:rPr>
          <w:del w:id="14442" w:author="Nick.Tolimieri [2]" w:date="2022-09-27T15:37:00Z"/>
        </w:rPr>
        <w:pPrChange w:id="14443" w:author="Nick.Tolimieri [2]" w:date="2022-09-27T15:2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Del="0061254F" w:rsidTr="005A68BC">
        <w:trPr>
          <w:trHeight w:val="500"/>
          <w:del w:id="14444"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45" w:author="Nick.Tolimieri [2]" w:date="2022-09-27T15:37:00Z"/>
              </w:rPr>
            </w:pPr>
            <w:del w:id="14446" w:author="Nick.Tolimieri [2]" w:date="2022-09-27T15:37:00Z">
              <w:r w:rsidRPr="00D7682F" w:rsidDel="0061254F">
                <w:delText xml:space="preserve"> </w:delText>
              </w:r>
            </w:del>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47" w:author="Nick.Tolimieri [2]" w:date="2022-09-27T15:37:00Z"/>
              </w:rPr>
            </w:pPr>
            <w:del w:id="14448" w:author="Nick.Tolimieri [2]" w:date="2022-09-27T15:37:00Z">
              <w:r w:rsidRPr="00D7682F" w:rsidDel="0061254F">
                <w:delText>D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49" w:author="Nick.Tolimieri [2]" w:date="2022-09-27T15:37:00Z"/>
              </w:rPr>
            </w:pPr>
            <w:del w:id="14450" w:author="Nick.Tolimieri [2]" w:date="2022-09-27T15:37:00Z">
              <w:r w:rsidRPr="00D7682F" w:rsidDel="0061254F">
                <w:delText>MS</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1" w:author="Nick.Tolimieri [2]" w:date="2022-09-27T15:37:00Z"/>
              </w:rPr>
            </w:pPr>
            <w:del w:id="14452" w:author="Nick.Tolimieri [2]" w:date="2022-09-27T15:37:00Z">
              <w:r w:rsidRPr="00D7682F" w:rsidDel="0061254F">
                <w:delText>R2</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3" w:author="Nick.Tolimieri [2]" w:date="2022-09-27T15:37:00Z"/>
              </w:rPr>
            </w:pPr>
            <w:del w:id="14454" w:author="Nick.Tolimieri [2]" w:date="2022-09-27T15:37:00Z">
              <w:r w:rsidRPr="00D7682F" w:rsidDel="0061254F">
                <w:delText>F</w:delText>
              </w:r>
            </w:del>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Del="0061254F" w:rsidRDefault="0038698C" w:rsidP="005A68BC">
            <w:pPr>
              <w:widowControl w:val="0"/>
              <w:pBdr>
                <w:top w:val="nil"/>
                <w:left w:val="nil"/>
                <w:bottom w:val="nil"/>
                <w:right w:val="nil"/>
                <w:between w:val="nil"/>
              </w:pBdr>
              <w:spacing w:line="276" w:lineRule="auto"/>
              <w:ind w:firstLine="0"/>
              <w:rPr>
                <w:del w:id="14455" w:author="Nick.Tolimieri [2]" w:date="2022-09-27T15:37:00Z"/>
              </w:rPr>
            </w:pPr>
            <w:del w:id="14456" w:author="Nick.Tolimieri [2]" w:date="2022-09-27T15:37:00Z">
              <w:r w:rsidRPr="00D7682F" w:rsidDel="0061254F">
                <w:delText>p-value</w:delText>
              </w:r>
            </w:del>
          </w:p>
        </w:tc>
      </w:tr>
      <w:tr w:rsidR="0038698C" w:rsidDel="0061254F" w:rsidTr="005A68BC">
        <w:trPr>
          <w:trHeight w:val="20"/>
          <w:del w:id="14457" w:author="Nick.Tolimieri [2]" w:date="2022-09-27T15:37:00Z"/>
        </w:trPr>
        <w:tc>
          <w:tcPr>
            <w:tcW w:w="1995" w:type="dxa"/>
            <w:tcBorders>
              <w:top w:val="single" w:sz="4" w:space="0" w:color="auto"/>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58" w:author="Nick.Tolimieri [2]" w:date="2022-09-27T15:37:00Z"/>
              </w:rPr>
            </w:pPr>
            <w:del w:id="14459" w:author="Nick.Tolimieri [2]" w:date="2022-09-27T15:37:00Z">
              <w:r w:rsidDel="0061254F">
                <w:delText>Depth</w:delText>
              </w:r>
            </w:del>
          </w:p>
        </w:tc>
        <w:tc>
          <w:tcPr>
            <w:tcW w:w="645"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0" w:author="Nick.Tolimieri [2]" w:date="2022-09-27T15:37:00Z"/>
              </w:rPr>
            </w:pPr>
            <w:del w:id="14461" w:author="Nick.Tolimieri [2]" w:date="2022-09-27T15:37:00Z">
              <w:r w:rsidDel="0061254F">
                <w:delText>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2" w:author="Nick.Tolimieri [2]" w:date="2022-09-27T15:37:00Z"/>
              </w:rPr>
            </w:pPr>
            <w:del w:id="14463" w:author="Nick.Tolimieri [2]" w:date="2022-09-27T15:37:00Z">
              <w:r w:rsidDel="0061254F">
                <w:delText>0.2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4" w:author="Nick.Tolimieri [2]" w:date="2022-09-27T15:37:00Z"/>
              </w:rPr>
            </w:pPr>
            <w:del w:id="14465" w:author="Nick.Tolimieri [2]" w:date="2022-09-27T15:37:00Z">
              <w:r w:rsidDel="0061254F">
                <w:delText>0.01</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6" w:author="Nick.Tolimieri [2]" w:date="2022-09-27T15:37:00Z"/>
              </w:rPr>
            </w:pPr>
            <w:del w:id="14467" w:author="Nick.Tolimieri [2]" w:date="2022-09-27T15:37:00Z">
              <w:r w:rsidDel="0061254F">
                <w:delText>2.62</w:delText>
              </w:r>
            </w:del>
          </w:p>
        </w:tc>
        <w:tc>
          <w:tcPr>
            <w:tcW w:w="1160" w:type="dxa"/>
            <w:tcBorders>
              <w:top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68" w:author="Nick.Tolimieri [2]" w:date="2022-09-27T15:37:00Z"/>
              </w:rPr>
            </w:pPr>
            <w:del w:id="14469" w:author="Nick.Tolimieri [2]" w:date="2022-09-27T15:37:00Z">
              <w:r w:rsidDel="0061254F">
                <w:delText>0.064</w:delText>
              </w:r>
            </w:del>
          </w:p>
        </w:tc>
      </w:tr>
      <w:tr w:rsidR="0038698C" w:rsidDel="0061254F" w:rsidTr="005A68BC">
        <w:trPr>
          <w:trHeight w:val="20"/>
          <w:del w:id="14470"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71" w:author="Nick.Tolimieri [2]" w:date="2022-09-27T15:37:00Z"/>
              </w:rPr>
            </w:pPr>
            <w:del w:id="14472" w:author="Nick.Tolimieri [2]" w:date="2022-09-27T15:37:00Z">
              <w:r w:rsidDel="0061254F">
                <w:delText>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3" w:author="Nick.Tolimieri [2]" w:date="2022-09-27T15:37:00Z"/>
              </w:rPr>
            </w:pPr>
            <w:del w:id="14474"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5" w:author="Nick.Tolimieri [2]" w:date="2022-09-27T15:37:00Z"/>
              </w:rPr>
            </w:pPr>
            <w:del w:id="14476" w:author="Nick.Tolimieri [2]" w:date="2022-09-27T15:37:00Z">
              <w:r w:rsidDel="0061254F">
                <w:delText>1.3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7" w:author="Nick.Tolimieri [2]" w:date="2022-09-27T15:37:00Z"/>
              </w:rPr>
            </w:pPr>
            <w:del w:id="14478" w:author="Nick.Tolimieri [2]" w:date="2022-09-27T15:37:00Z">
              <w:r w:rsidDel="0061254F">
                <w:delText>0.0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79" w:author="Nick.Tolimieri [2]" w:date="2022-09-27T15:37:00Z"/>
              </w:rPr>
            </w:pPr>
            <w:del w:id="14480" w:author="Nick.Tolimieri [2]" w:date="2022-09-27T15:37:00Z">
              <w:r w:rsidDel="0061254F">
                <w:delText>4.1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1" w:author="Nick.Tolimieri [2]" w:date="2022-09-27T15:37:00Z"/>
              </w:rPr>
            </w:pPr>
            <w:del w:id="14482" w:author="Nick.Tolimieri [2]" w:date="2022-09-27T15:37:00Z">
              <w:r w:rsidDel="0061254F">
                <w:delText>0.001</w:delText>
              </w:r>
            </w:del>
          </w:p>
        </w:tc>
      </w:tr>
      <w:tr w:rsidR="0038698C" w:rsidDel="0061254F" w:rsidTr="005A68BC">
        <w:trPr>
          <w:trHeight w:val="20"/>
          <w:del w:id="14483"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84" w:author="Nick.Tolimieri [2]" w:date="2022-09-27T15:37:00Z"/>
              </w:rPr>
            </w:pPr>
            <w:del w:id="14485" w:author="Nick.Tolimieri [2]" w:date="2022-09-27T15:37:00Z">
              <w:r w:rsidDel="0061254F">
                <w:delText>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6" w:author="Nick.Tolimieri [2]" w:date="2022-09-27T15:37:00Z"/>
              </w:rPr>
            </w:pPr>
            <w:del w:id="14487"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88" w:author="Nick.Tolimieri [2]" w:date="2022-09-27T15:37:00Z"/>
              </w:rPr>
            </w:pPr>
            <w:del w:id="14489" w:author="Nick.Tolimieri [2]" w:date="2022-09-27T15:37:00Z">
              <w:r w:rsidDel="0061254F">
                <w:delText>11.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0" w:author="Nick.Tolimieri [2]" w:date="2022-09-27T15:37:00Z"/>
              </w:rPr>
            </w:pPr>
            <w:del w:id="14491" w:author="Nick.Tolimieri [2]" w:date="2022-09-27T15:37:00Z">
              <w:r w:rsidDel="0061254F">
                <w:delText>0.2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2" w:author="Nick.Tolimieri [2]" w:date="2022-09-27T15:37:00Z"/>
              </w:rPr>
            </w:pPr>
            <w:del w:id="14493" w:author="Nick.Tolimieri [2]" w:date="2022-09-27T15:37:00Z">
              <w:r w:rsidDel="0061254F">
                <w:delText>34.1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4" w:author="Nick.Tolimieri [2]" w:date="2022-09-27T15:37:00Z"/>
              </w:rPr>
            </w:pPr>
            <w:del w:id="14495" w:author="Nick.Tolimieri [2]" w:date="2022-09-27T15:37:00Z">
              <w:r w:rsidDel="0061254F">
                <w:delText>0.001</w:delText>
              </w:r>
            </w:del>
          </w:p>
        </w:tc>
      </w:tr>
      <w:tr w:rsidR="0038698C" w:rsidDel="0061254F" w:rsidTr="005A68BC">
        <w:trPr>
          <w:trHeight w:val="20"/>
          <w:del w:id="14496"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497" w:author="Nick.Tolimieri [2]" w:date="2022-09-27T15:37:00Z"/>
              </w:rPr>
            </w:pPr>
            <w:del w:id="14498" w:author="Nick.Tolimieri [2]" w:date="2022-09-27T15:37:00Z">
              <w:r w:rsidDel="0061254F">
                <w:delText>Depth x Site</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499" w:author="Nick.Tolimieri [2]" w:date="2022-09-27T15:37:00Z"/>
              </w:rPr>
            </w:pPr>
            <w:del w:id="14500"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1" w:author="Nick.Tolimieri [2]" w:date="2022-09-27T15:37:00Z"/>
              </w:rPr>
            </w:pPr>
            <w:del w:id="14502" w:author="Nick.Tolimieri [2]" w:date="2022-09-27T15:37:00Z">
              <w:r w:rsidDel="0061254F">
                <w:delText>0.8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3" w:author="Nick.Tolimieri [2]" w:date="2022-09-27T15:37:00Z"/>
              </w:rPr>
            </w:pPr>
            <w:del w:id="14504" w:author="Nick.Tolimieri [2]" w:date="2022-09-27T15:37:00Z">
              <w:r w:rsidDel="0061254F">
                <w:delText>0.02</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5" w:author="Nick.Tolimieri [2]" w:date="2022-09-27T15:37:00Z"/>
              </w:rPr>
            </w:pPr>
            <w:del w:id="14506" w:author="Nick.Tolimieri [2]" w:date="2022-09-27T15:37:00Z">
              <w:r w:rsidDel="0061254F">
                <w:delText>2.48</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07" w:author="Nick.Tolimieri [2]" w:date="2022-09-27T15:37:00Z"/>
              </w:rPr>
            </w:pPr>
            <w:del w:id="14508" w:author="Nick.Tolimieri [2]" w:date="2022-09-27T15:37:00Z">
              <w:r w:rsidDel="0061254F">
                <w:delText>0.011</w:delText>
              </w:r>
            </w:del>
          </w:p>
        </w:tc>
      </w:tr>
      <w:tr w:rsidR="0038698C" w:rsidDel="0061254F" w:rsidTr="005A68BC">
        <w:trPr>
          <w:trHeight w:val="20"/>
          <w:del w:id="14509"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10" w:author="Nick.Tolimieri [2]" w:date="2022-09-27T15:37:00Z"/>
              </w:rPr>
            </w:pPr>
            <w:del w:id="14511" w:author="Nick.Tolimieri [2]" w:date="2022-09-27T15:37:00Z">
              <w:r w:rsidDel="0061254F">
                <w:delText>Depth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2" w:author="Nick.Tolimieri [2]" w:date="2022-09-27T15:37:00Z"/>
              </w:rPr>
            </w:pPr>
            <w:del w:id="14513" w:author="Nick.Tolimieri [2]" w:date="2022-09-27T15:37:00Z">
              <w:r w:rsidDel="0061254F">
                <w:delText>4</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4" w:author="Nick.Tolimieri [2]" w:date="2022-09-27T15:37:00Z"/>
              </w:rPr>
            </w:pPr>
            <w:del w:id="14515" w:author="Nick.Tolimieri [2]" w:date="2022-09-27T15:37:00Z">
              <w:r w:rsidDel="0061254F">
                <w:delText>0.40</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6" w:author="Nick.Tolimieri [2]" w:date="2022-09-27T15:37:00Z"/>
              </w:rPr>
            </w:pPr>
            <w:del w:id="14517" w:author="Nick.Tolimieri [2]" w:date="2022-09-27T15:37:00Z">
              <w:r w:rsidDel="0061254F">
                <w:delText>0.0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18" w:author="Nick.Tolimieri [2]" w:date="2022-09-27T15:37:00Z"/>
              </w:rPr>
            </w:pPr>
            <w:del w:id="14519" w:author="Nick.Tolimieri [2]" w:date="2022-09-27T15:37:00Z">
              <w:r w:rsidDel="0061254F">
                <w:delText>1.21</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0" w:author="Nick.Tolimieri [2]" w:date="2022-09-27T15:37:00Z"/>
              </w:rPr>
            </w:pPr>
            <w:del w:id="14521" w:author="Nick.Tolimieri [2]" w:date="2022-09-27T15:37:00Z">
              <w:r w:rsidDel="0061254F">
                <w:delText>0.254</w:delText>
              </w:r>
            </w:del>
          </w:p>
        </w:tc>
      </w:tr>
      <w:tr w:rsidR="0038698C" w:rsidDel="0061254F" w:rsidTr="005A68BC">
        <w:trPr>
          <w:trHeight w:val="20"/>
          <w:del w:id="14522" w:author="Nick.Tolimieri [2]" w:date="2022-09-27T15:37:00Z"/>
        </w:trPr>
        <w:tc>
          <w:tcPr>
            <w:tcW w:w="1995" w:type="dxa"/>
            <w:tcBorders>
              <w:top w:val="nil"/>
              <w:left w:val="nil"/>
              <w:bottom w:val="nil"/>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23" w:author="Nick.Tolimieri [2]" w:date="2022-09-27T15:37:00Z"/>
              </w:rPr>
            </w:pPr>
            <w:del w:id="14524" w:author="Nick.Tolimieri [2]" w:date="2022-09-27T15:37:00Z">
              <w:r w:rsidDel="0061254F">
                <w:delText>Site X Year</w:delText>
              </w:r>
            </w:del>
          </w:p>
        </w:tc>
        <w:tc>
          <w:tcPr>
            <w:tcW w:w="645"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5" w:author="Nick.Tolimieri [2]" w:date="2022-09-27T15:37:00Z"/>
              </w:rPr>
            </w:pPr>
            <w:del w:id="14526" w:author="Nick.Tolimieri [2]" w:date="2022-09-27T15:37:00Z">
              <w:r w:rsidDel="0061254F">
                <w:delText>15</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7" w:author="Nick.Tolimieri [2]" w:date="2022-09-27T15:37:00Z"/>
              </w:rPr>
            </w:pPr>
            <w:del w:id="14528" w:author="Nick.Tolimieri [2]" w:date="2022-09-27T15:37:00Z">
              <w:r w:rsidDel="0061254F">
                <w:delText>2.89</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29" w:author="Nick.Tolimieri [2]" w:date="2022-09-27T15:37:00Z"/>
              </w:rPr>
            </w:pPr>
            <w:del w:id="14530" w:author="Nick.Tolimieri [2]" w:date="2022-09-27T15:37:00Z">
              <w:r w:rsidDel="0061254F">
                <w:delText>0.07</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1" w:author="Nick.Tolimieri [2]" w:date="2022-09-27T15:37:00Z"/>
              </w:rPr>
            </w:pPr>
            <w:del w:id="14532" w:author="Nick.Tolimieri [2]" w:date="2022-09-27T15:37:00Z">
              <w:r w:rsidDel="0061254F">
                <w:delText>2.33</w:delText>
              </w:r>
            </w:del>
          </w:p>
        </w:tc>
        <w:tc>
          <w:tcPr>
            <w:tcW w:w="1160" w:type="dxa"/>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3" w:author="Nick.Tolimieri [2]" w:date="2022-09-27T15:37:00Z"/>
              </w:rPr>
            </w:pPr>
            <w:del w:id="14534" w:author="Nick.Tolimieri [2]" w:date="2022-09-27T15:37:00Z">
              <w:r w:rsidDel="0061254F">
                <w:delText>0.001</w:delText>
              </w:r>
            </w:del>
          </w:p>
        </w:tc>
      </w:tr>
      <w:tr w:rsidR="0038698C" w:rsidDel="0061254F" w:rsidTr="005A68BC">
        <w:trPr>
          <w:trHeight w:val="20"/>
          <w:del w:id="14535" w:author="Nick.Tolimieri [2]" w:date="2022-09-27T15:37:00Z"/>
        </w:trPr>
        <w:tc>
          <w:tcPr>
            <w:tcW w:w="1995" w:type="dxa"/>
            <w:tcBorders>
              <w:top w:val="nil"/>
              <w:left w:val="nil"/>
              <w:bottom w:val="single" w:sz="4" w:space="0" w:color="auto"/>
              <w:right w:val="nil"/>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rPr>
                <w:del w:id="14536" w:author="Nick.Tolimieri [2]" w:date="2022-09-27T15:37:00Z"/>
              </w:rPr>
            </w:pPr>
            <w:del w:id="14537" w:author="Nick.Tolimieri [2]" w:date="2022-09-27T15:37:00Z">
              <w:r w:rsidDel="0061254F">
                <w:delText>Residual</w:delText>
              </w:r>
            </w:del>
          </w:p>
        </w:tc>
        <w:tc>
          <w:tcPr>
            <w:tcW w:w="645"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38" w:author="Nick.Tolimieri [2]" w:date="2022-09-27T15:37:00Z"/>
              </w:rPr>
            </w:pPr>
            <w:del w:id="14539" w:author="Nick.Tolimieri [2]" w:date="2022-09-27T15:37:00Z">
              <w:r w:rsidDel="0061254F">
                <w:delText>269</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0" w:author="Nick.Tolimieri [2]" w:date="2022-09-27T15:37:00Z"/>
              </w:rPr>
            </w:pPr>
            <w:del w:id="14541" w:author="Nick.Tolimieri [2]" w:date="2022-09-27T15:37:00Z">
              <w:r w:rsidDel="0061254F">
                <w:delText>22.30</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2" w:author="Nick.Tolimieri [2]" w:date="2022-09-27T15:37:00Z"/>
              </w:rPr>
            </w:pPr>
            <w:del w:id="14543" w:author="Nick.Tolimieri [2]" w:date="2022-09-27T15:37:00Z">
              <w:r w:rsidDel="0061254F">
                <w:delText>0.57</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4" w:author="Nick.Tolimieri [2]" w:date="2022-09-27T15:37:00Z"/>
              </w:rPr>
            </w:pPr>
            <w:del w:id="14545" w:author="Nick.Tolimieri [2]" w:date="2022-09-27T15:37:00Z">
              <w:r w:rsidDel="0061254F">
                <w:delText xml:space="preserve"> </w:delText>
              </w:r>
            </w:del>
          </w:p>
        </w:tc>
        <w:tc>
          <w:tcPr>
            <w:tcW w:w="1160" w:type="dxa"/>
            <w:tcBorders>
              <w:bottom w:val="single" w:sz="4" w:space="0" w:color="auto"/>
            </w:tcBorders>
            <w:tcMar>
              <w:top w:w="100" w:type="dxa"/>
              <w:left w:w="100" w:type="dxa"/>
              <w:bottom w:w="100" w:type="dxa"/>
              <w:right w:w="100" w:type="dxa"/>
            </w:tcMar>
          </w:tcPr>
          <w:p w:rsidR="0038698C" w:rsidDel="0061254F" w:rsidRDefault="0038698C" w:rsidP="005A68BC">
            <w:pPr>
              <w:widowControl w:val="0"/>
              <w:pBdr>
                <w:top w:val="nil"/>
                <w:left w:val="nil"/>
                <w:bottom w:val="nil"/>
                <w:right w:val="nil"/>
                <w:between w:val="nil"/>
              </w:pBdr>
              <w:spacing w:line="276" w:lineRule="auto"/>
              <w:ind w:firstLine="0"/>
              <w:jc w:val="right"/>
              <w:rPr>
                <w:del w:id="14546" w:author="Nick.Tolimieri [2]" w:date="2022-09-27T15:37:00Z"/>
              </w:rPr>
            </w:pPr>
            <w:del w:id="14547" w:author="Nick.Tolimieri [2]" w:date="2022-09-27T15:37:00Z">
              <w:r w:rsidDel="0061254F">
                <w:delText xml:space="preserve"> </w:delText>
              </w:r>
            </w:del>
          </w:p>
        </w:tc>
      </w:tr>
    </w:tbl>
    <w:p w:rsidR="0038698C" w:rsidRDefault="0038698C" w:rsidP="0038698C">
      <w:r>
        <w:br w:type="page"/>
      </w:r>
    </w:p>
    <w:p w:rsidR="0038698C" w:rsidRDefault="008D796A">
      <w:pPr>
        <w:pStyle w:val="Heading5"/>
        <w:ind w:right="4050"/>
        <w:rPr>
          <w:ins w:id="14548" w:author="Nick.Tolimieri [2]" w:date="2022-09-27T15:26:00Z"/>
        </w:rPr>
        <w:pPrChange w:id="14549" w:author="Nick.Tolimieri [2]" w:date="2022-09-27T15:27:00Z">
          <w:pPr>
            <w:ind w:right="3960" w:firstLine="0"/>
          </w:pPr>
        </w:pPrChange>
      </w:pPr>
      <w:ins w:id="14550" w:author="Nick.Tolimieri [2]" w:date="2022-09-27T15:26:00Z">
        <w:r>
          <w:lastRenderedPageBreak/>
          <w:t xml:space="preserve">Table S11. Results of the REWB model for </w:t>
        </w:r>
        <w:proofErr w:type="spellStart"/>
        <w:r w:rsidRPr="003007E6">
          <w:rPr>
            <w:i/>
            <w:rPrChange w:id="14551" w:author="Nick.Tolimieri [2]" w:date="2022-09-27T15:31:00Z">
              <w:rPr/>
            </w:rPrChange>
          </w:rPr>
          <w:t>Nereocystis</w:t>
        </w:r>
        <w:proofErr w:type="spellEnd"/>
        <w:r w:rsidRPr="003007E6">
          <w:rPr>
            <w:i/>
            <w:rPrChange w:id="14552" w:author="Nick.Tolimieri [2]" w:date="2022-09-27T15:31:00Z">
              <w:rPr/>
            </w:rPrChange>
          </w:rPr>
          <w:t xml:space="preserve"> </w:t>
        </w:r>
        <w:r>
          <w:t xml:space="preserve">at </w:t>
        </w:r>
        <w:proofErr w:type="spellStart"/>
        <w:r>
          <w:t>Tatoosh</w:t>
        </w:r>
        <w:proofErr w:type="spellEnd"/>
        <w:r>
          <w:t xml:space="preserve"> Island.</w:t>
        </w:r>
      </w:ins>
      <w:ins w:id="14553" w:author="Nick.Tolimieri [2]" w:date="2022-09-27T15:30:00Z">
        <w:r w:rsidR="002075F8">
          <w:t xml:space="preserve"> B = between effect, W = within effect, d = depth, a = area, t = transect, y = year</w:t>
        </w:r>
      </w:ins>
      <w:ins w:id="14554" w:author="Nick.Tolimieri [2]" w:date="2022-09-27T15:31:00Z">
        <w:r w:rsidR="003007E6">
          <w:t xml:space="preserve">. Random effects are random intercept </w:t>
        </w:r>
        <w:proofErr w:type="gramStart"/>
        <w:r w:rsidR="003007E6">
          <w:t>an</w:t>
        </w:r>
        <w:proofErr w:type="gramEnd"/>
        <w:r w:rsidR="003007E6">
          <w:t xml:space="preserve"> slopes for the relevant terms.</w:t>
        </w:r>
      </w:ins>
    </w:p>
    <w:tbl>
      <w:tblPr>
        <w:tblW w:w="6155" w:type="dxa"/>
        <w:tblLook w:val="04A0" w:firstRow="1" w:lastRow="0" w:firstColumn="1" w:lastColumn="0" w:noHBand="0" w:noVBand="1"/>
        <w:tblPrChange w:id="14555" w:author="Nick.Tolimieri" w:date="2022-09-30T15:07:00Z">
          <w:tblPr>
            <w:tblW w:w="5320" w:type="dxa"/>
            <w:tblLook w:val="04A0" w:firstRow="1" w:lastRow="0" w:firstColumn="1" w:lastColumn="0" w:noHBand="0" w:noVBand="1"/>
          </w:tblPr>
        </w:tblPrChange>
      </w:tblPr>
      <w:tblGrid>
        <w:gridCol w:w="1580"/>
        <w:gridCol w:w="1769"/>
        <w:gridCol w:w="1525"/>
        <w:gridCol w:w="1281"/>
        <w:tblGridChange w:id="14556">
          <w:tblGrid>
            <w:gridCol w:w="1580"/>
            <w:gridCol w:w="1340"/>
            <w:gridCol w:w="429"/>
            <w:gridCol w:w="1011"/>
            <w:gridCol w:w="514"/>
            <w:gridCol w:w="446"/>
            <w:gridCol w:w="835"/>
          </w:tblGrid>
        </w:tblGridChange>
      </w:tblGrid>
      <w:tr w:rsidR="008D796A" w:rsidRPr="008D796A" w:rsidTr="0096010D">
        <w:trPr>
          <w:trHeight w:val="300"/>
          <w:ins w:id="14557" w:author="Nick.Tolimieri [2]" w:date="2022-09-27T15:26:00Z"/>
          <w:trPrChange w:id="14558" w:author="Nick.Tolimieri" w:date="2022-09-30T15:07:00Z">
            <w:trPr>
              <w:gridAfter w:val="0"/>
              <w:trHeight w:val="300"/>
            </w:trPr>
          </w:trPrChange>
        </w:trPr>
        <w:tc>
          <w:tcPr>
            <w:tcW w:w="1580" w:type="dxa"/>
            <w:tcBorders>
              <w:top w:val="single" w:sz="4" w:space="0" w:color="auto"/>
              <w:left w:val="nil"/>
              <w:right w:val="nil"/>
            </w:tcBorders>
            <w:shd w:val="clear" w:color="auto" w:fill="auto"/>
            <w:noWrap/>
            <w:vAlign w:val="bottom"/>
            <w:hideMark/>
            <w:tcPrChange w:id="14559"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0" w:author="Nick.Tolimieri [2]" w:date="2022-09-27T15:26:00Z"/>
                <w:rFonts w:ascii="Cambria" w:hAnsi="Cambria" w:cs="Calibri"/>
                <w:color w:val="000000"/>
                <w:sz w:val="22"/>
                <w:szCs w:val="22"/>
                <w:lang w:val="en-US"/>
              </w:rPr>
            </w:pPr>
            <w:ins w:id="14561" w:author="Nick.Tolimieri [2]" w:date="2022-09-27T15:26:00Z">
              <w:r w:rsidRPr="008D796A">
                <w:rPr>
                  <w:rFonts w:ascii="Cambria" w:hAnsi="Cambria" w:cs="Calibri"/>
                  <w:color w:val="000000"/>
                  <w:sz w:val="22"/>
                  <w:szCs w:val="22"/>
                  <w:lang w:val="en-US"/>
                </w:rPr>
                <w:t>Random effects</w:t>
              </w:r>
            </w:ins>
          </w:p>
        </w:tc>
        <w:tc>
          <w:tcPr>
            <w:tcW w:w="1769" w:type="dxa"/>
            <w:tcBorders>
              <w:top w:val="single" w:sz="4" w:space="0" w:color="auto"/>
              <w:left w:val="nil"/>
              <w:right w:val="nil"/>
            </w:tcBorders>
            <w:shd w:val="clear" w:color="auto" w:fill="auto"/>
            <w:noWrap/>
            <w:vAlign w:val="bottom"/>
            <w:hideMark/>
            <w:tcPrChange w:id="14562" w:author="Nick.Tolimieri" w:date="2022-09-30T15:07:00Z">
              <w:tcPr>
                <w:tcW w:w="134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3" w:author="Nick.Tolimieri [2]" w:date="2022-09-27T15:26:00Z"/>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Change w:id="14564"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5" w:author="Nick.Tolimieri [2]" w:date="2022-09-27T15:26:00Z"/>
                <w:sz w:val="20"/>
                <w:szCs w:val="20"/>
                <w:lang w:val="en-US"/>
              </w:rPr>
            </w:pPr>
          </w:p>
        </w:tc>
        <w:tc>
          <w:tcPr>
            <w:tcW w:w="1281" w:type="dxa"/>
            <w:tcBorders>
              <w:top w:val="single" w:sz="4" w:space="0" w:color="auto"/>
              <w:left w:val="nil"/>
              <w:right w:val="nil"/>
            </w:tcBorders>
            <w:shd w:val="clear" w:color="auto" w:fill="auto"/>
            <w:noWrap/>
            <w:vAlign w:val="bottom"/>
            <w:hideMark/>
            <w:tcPrChange w:id="14566"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567" w:author="Nick.Tolimieri [2]" w:date="2022-09-27T15:26:00Z"/>
                <w:sz w:val="20"/>
                <w:szCs w:val="20"/>
                <w:lang w:val="en-US"/>
              </w:rPr>
            </w:pPr>
          </w:p>
        </w:tc>
      </w:tr>
      <w:tr w:rsidR="008D796A" w:rsidRPr="008D796A" w:rsidTr="0096010D">
        <w:trPr>
          <w:trHeight w:val="300"/>
          <w:ins w:id="14568" w:author="Nick.Tolimieri [2]" w:date="2022-09-27T15:26:00Z"/>
          <w:trPrChange w:id="14569" w:author="Nick.Tolimieri" w:date="2022-09-30T15:07:00Z">
            <w:trPr>
              <w:gridAfter w:val="0"/>
              <w:trHeight w:val="300"/>
            </w:trPr>
          </w:trPrChange>
        </w:trPr>
        <w:tc>
          <w:tcPr>
            <w:tcW w:w="1580" w:type="dxa"/>
            <w:tcBorders>
              <w:left w:val="nil"/>
              <w:right w:val="nil"/>
            </w:tcBorders>
            <w:shd w:val="clear" w:color="auto" w:fill="auto"/>
            <w:noWrap/>
            <w:vAlign w:val="bottom"/>
            <w:hideMark/>
            <w:tcPrChange w:id="14570"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571" w:author="Nick.Tolimieri [2]" w:date="2022-09-27T15:26:00Z"/>
                <w:rFonts w:ascii="Cambria" w:hAnsi="Cambria" w:cs="Calibri"/>
                <w:color w:val="000000"/>
                <w:sz w:val="22"/>
                <w:szCs w:val="22"/>
                <w:lang w:val="en-US"/>
              </w:rPr>
            </w:pPr>
            <w:ins w:id="14572" w:author="Nick.Tolimieri [2]" w:date="2022-09-27T15:26:00Z">
              <w:r w:rsidRPr="008D796A">
                <w:rPr>
                  <w:rFonts w:ascii="Cambria" w:hAnsi="Cambria" w:cs="Calibri"/>
                  <w:color w:val="000000"/>
                  <w:sz w:val="22"/>
                  <w:szCs w:val="22"/>
                  <w:lang w:val="en-US"/>
                </w:rPr>
                <w:t>Group</w:t>
              </w:r>
            </w:ins>
          </w:p>
        </w:tc>
        <w:tc>
          <w:tcPr>
            <w:tcW w:w="1769" w:type="dxa"/>
            <w:tcBorders>
              <w:left w:val="nil"/>
              <w:right w:val="nil"/>
            </w:tcBorders>
            <w:shd w:val="clear" w:color="auto" w:fill="auto"/>
            <w:noWrap/>
            <w:vAlign w:val="bottom"/>
            <w:hideMark/>
            <w:tcPrChange w:id="14573"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74" w:author="Nick.Tolimieri [2]" w:date="2022-09-27T15:26:00Z"/>
                <w:rFonts w:ascii="Cambria" w:hAnsi="Cambria" w:cs="Calibri"/>
                <w:color w:val="000000"/>
                <w:sz w:val="22"/>
                <w:szCs w:val="22"/>
                <w:lang w:val="en-US"/>
              </w:rPr>
              <w:pPrChange w:id="14575" w:author="Nick.Tolimieri [2]" w:date="2022-09-27T15:30:00Z">
                <w:pPr>
                  <w:spacing w:line="240" w:lineRule="auto"/>
                  <w:ind w:firstLine="0"/>
                </w:pPr>
              </w:pPrChange>
            </w:pPr>
            <w:ins w:id="14576" w:author="Nick.Tolimieri [2]" w:date="2022-09-27T15:26:00Z">
              <w:r w:rsidRPr="008D796A">
                <w:rPr>
                  <w:rFonts w:ascii="Cambria" w:hAnsi="Cambria" w:cs="Calibri"/>
                  <w:color w:val="000000"/>
                  <w:sz w:val="22"/>
                  <w:szCs w:val="22"/>
                  <w:lang w:val="en-US"/>
                </w:rPr>
                <w:t>Parameter</w:t>
              </w:r>
            </w:ins>
          </w:p>
        </w:tc>
        <w:tc>
          <w:tcPr>
            <w:tcW w:w="1525" w:type="dxa"/>
            <w:tcBorders>
              <w:left w:val="nil"/>
              <w:right w:val="nil"/>
            </w:tcBorders>
            <w:shd w:val="clear" w:color="auto" w:fill="auto"/>
            <w:noWrap/>
            <w:vAlign w:val="bottom"/>
            <w:hideMark/>
            <w:tcPrChange w:id="14577" w:author="Nick.Tolimieri" w:date="2022-09-30T15:07: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78" w:author="Nick.Tolimieri [2]" w:date="2022-09-27T15:26:00Z"/>
                <w:rFonts w:ascii="Cambria" w:hAnsi="Cambria" w:cs="Calibri"/>
                <w:color w:val="000000"/>
                <w:sz w:val="22"/>
                <w:szCs w:val="22"/>
                <w:lang w:val="en-US"/>
              </w:rPr>
              <w:pPrChange w:id="14579" w:author="Nick.Tolimieri [2]" w:date="2022-09-27T15:30:00Z">
                <w:pPr>
                  <w:spacing w:line="240" w:lineRule="auto"/>
                  <w:ind w:firstLine="0"/>
                </w:pPr>
              </w:pPrChange>
            </w:pPr>
            <w:ins w:id="14580" w:author="Nick.Tolimieri [2]" w:date="2022-09-27T15:26:00Z">
              <w:r w:rsidRPr="008D796A">
                <w:rPr>
                  <w:rFonts w:ascii="Cambria" w:hAnsi="Cambria" w:cs="Calibri"/>
                  <w:color w:val="000000"/>
                  <w:sz w:val="22"/>
                  <w:szCs w:val="22"/>
                  <w:lang w:val="en-US"/>
                </w:rPr>
                <w:t>Variance</w:t>
              </w:r>
            </w:ins>
          </w:p>
        </w:tc>
        <w:tc>
          <w:tcPr>
            <w:tcW w:w="1281" w:type="dxa"/>
            <w:tcBorders>
              <w:left w:val="nil"/>
              <w:right w:val="nil"/>
            </w:tcBorders>
            <w:shd w:val="clear" w:color="auto" w:fill="auto"/>
            <w:noWrap/>
            <w:vAlign w:val="bottom"/>
            <w:hideMark/>
            <w:tcPrChange w:id="14581" w:author="Nick.Tolimieri" w:date="2022-09-30T15:07: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582" w:author="Nick.Tolimieri [2]" w:date="2022-09-27T15:26:00Z"/>
                <w:rFonts w:ascii="Cambria" w:hAnsi="Cambria" w:cs="Calibri"/>
                <w:color w:val="000000"/>
                <w:sz w:val="22"/>
                <w:szCs w:val="22"/>
                <w:lang w:val="en-US"/>
              </w:rPr>
              <w:pPrChange w:id="14583" w:author="Nick.Tolimieri [2]" w:date="2022-09-27T15:30:00Z">
                <w:pPr>
                  <w:spacing w:line="240" w:lineRule="auto"/>
                  <w:ind w:firstLine="0"/>
                </w:pPr>
              </w:pPrChange>
            </w:pPr>
            <w:proofErr w:type="spellStart"/>
            <w:ins w:id="14584" w:author="Nick.Tolimieri [2]" w:date="2022-09-27T15:26:00Z">
              <w:r w:rsidRPr="008D796A">
                <w:rPr>
                  <w:rFonts w:ascii="Cambria" w:hAnsi="Cambria" w:cs="Calibri"/>
                  <w:color w:val="000000"/>
                  <w:sz w:val="22"/>
                  <w:szCs w:val="22"/>
                  <w:lang w:val="en-US"/>
                </w:rPr>
                <w:t>s.d.</w:t>
              </w:r>
              <w:proofErr w:type="spellEnd"/>
            </w:ins>
          </w:p>
        </w:tc>
      </w:tr>
      <w:tr w:rsidR="008D796A" w:rsidRPr="008D796A" w:rsidDel="00D12321" w:rsidTr="0096010D">
        <w:trPr>
          <w:trHeight w:val="300"/>
          <w:ins w:id="14585" w:author="Nick.Tolimieri [2]" w:date="2022-09-27T15:26:00Z"/>
          <w:del w:id="14586" w:author="Nick.Tolimieri" w:date="2022-09-30T15:03:00Z"/>
          <w:trPrChange w:id="14587" w:author="Nick.Tolimieri" w:date="2022-09-30T15:07:00Z">
            <w:trPr>
              <w:trHeight w:val="300"/>
            </w:trPr>
          </w:trPrChange>
        </w:trPr>
        <w:tc>
          <w:tcPr>
            <w:tcW w:w="1580" w:type="dxa"/>
            <w:tcBorders>
              <w:left w:val="nil"/>
              <w:bottom w:val="single" w:sz="4" w:space="0" w:color="auto"/>
              <w:right w:val="nil"/>
            </w:tcBorders>
            <w:shd w:val="clear" w:color="auto" w:fill="auto"/>
            <w:noWrap/>
            <w:vAlign w:val="bottom"/>
            <w:hideMark/>
            <w:tcPrChange w:id="14588"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Del="00D12321" w:rsidRDefault="008D796A" w:rsidP="008D796A">
            <w:pPr>
              <w:spacing w:line="240" w:lineRule="auto"/>
              <w:ind w:firstLine="0"/>
              <w:rPr>
                <w:ins w:id="14589" w:author="Nick.Tolimieri [2]" w:date="2022-09-27T15:26:00Z"/>
                <w:del w:id="14590" w:author="Nick.Tolimieri" w:date="2022-09-30T15:03:00Z"/>
                <w:rFonts w:ascii="Cambria" w:hAnsi="Cambria" w:cs="Calibri"/>
                <w:color w:val="000000"/>
                <w:sz w:val="22"/>
                <w:szCs w:val="22"/>
                <w:lang w:val="en-US"/>
              </w:rPr>
            </w:pPr>
            <w:ins w:id="14591" w:author="Nick.Tolimieri [2]" w:date="2022-09-27T15:27:00Z">
              <w:del w:id="14592" w:author="Nick.Tolimieri" w:date="2022-09-30T15:03:00Z">
                <w:r w:rsidDel="00D12321">
                  <w:rPr>
                    <w:rFonts w:ascii="Cambria" w:hAnsi="Cambria" w:cs="Calibri"/>
                    <w:color w:val="000000"/>
                    <w:sz w:val="22"/>
                    <w:szCs w:val="22"/>
                    <w:lang w:val="en-US"/>
                  </w:rPr>
                  <w:delText>T</w:delText>
                </w:r>
              </w:del>
            </w:ins>
            <w:ins w:id="14593" w:author="Nick.Tolimieri [2]" w:date="2022-09-27T15:26:00Z">
              <w:del w:id="14594" w:author="Nick.Tolimieri" w:date="2022-09-30T15:03:00Z">
                <w:r w:rsidRPr="008D796A" w:rsidDel="00D12321">
                  <w:rPr>
                    <w:rFonts w:ascii="Cambria" w:hAnsi="Cambria" w:cs="Calibri"/>
                    <w:color w:val="000000"/>
                    <w:sz w:val="22"/>
                    <w:szCs w:val="22"/>
                    <w:lang w:val="en-US"/>
                  </w:rPr>
                  <w:delText>ransect</w:delText>
                </w:r>
              </w:del>
            </w:ins>
          </w:p>
        </w:tc>
        <w:tc>
          <w:tcPr>
            <w:tcW w:w="1769" w:type="dxa"/>
            <w:tcBorders>
              <w:left w:val="nil"/>
              <w:bottom w:val="single" w:sz="4" w:space="0" w:color="auto"/>
              <w:right w:val="nil"/>
            </w:tcBorders>
            <w:shd w:val="clear" w:color="auto" w:fill="auto"/>
            <w:noWrap/>
            <w:vAlign w:val="bottom"/>
            <w:hideMark/>
            <w:tcPrChange w:id="14595" w:author="Nick.Tolimieri" w:date="2022-09-30T15:07:00Z">
              <w:tcPr>
                <w:tcW w:w="13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rsidP="008D796A">
            <w:pPr>
              <w:spacing w:line="240" w:lineRule="auto"/>
              <w:ind w:firstLine="0"/>
              <w:rPr>
                <w:ins w:id="14596" w:author="Nick.Tolimieri [2]" w:date="2022-09-27T15:26:00Z"/>
                <w:del w:id="14597" w:author="Nick.Tolimieri" w:date="2022-09-30T15:03:00Z"/>
                <w:rFonts w:ascii="Cambria" w:hAnsi="Cambria" w:cs="Calibri"/>
                <w:color w:val="000000"/>
                <w:sz w:val="22"/>
                <w:szCs w:val="22"/>
                <w:lang w:val="en-US"/>
              </w:rPr>
            </w:pPr>
            <w:ins w:id="14598" w:author="Nick.Tolimieri [2]" w:date="2022-09-27T15:26:00Z">
              <w:del w:id="14599" w:author="Nick.Tolimieri" w:date="2022-09-30T15:03:00Z">
                <w:r w:rsidRPr="008D796A" w:rsidDel="00D12321">
                  <w:rPr>
                    <w:rFonts w:ascii="Cambria" w:hAnsi="Cambria" w:cs="Calibri"/>
                    <w:color w:val="000000"/>
                    <w:sz w:val="22"/>
                    <w:szCs w:val="22"/>
                    <w:lang w:val="en-US"/>
                  </w:rPr>
                  <w:delText>Intercept</w:delText>
                </w:r>
              </w:del>
            </w:ins>
          </w:p>
        </w:tc>
        <w:tc>
          <w:tcPr>
            <w:tcW w:w="1525" w:type="dxa"/>
            <w:tcBorders>
              <w:left w:val="nil"/>
              <w:bottom w:val="single" w:sz="4" w:space="0" w:color="auto"/>
              <w:right w:val="nil"/>
            </w:tcBorders>
            <w:shd w:val="clear" w:color="auto" w:fill="auto"/>
            <w:noWrap/>
            <w:vAlign w:val="bottom"/>
            <w:hideMark/>
            <w:tcPrChange w:id="14600"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01" w:author="Nick.Tolimieri [2]" w:date="2022-09-27T15:26:00Z"/>
                <w:del w:id="14602" w:author="Nick.Tolimieri" w:date="2022-09-30T15:03:00Z"/>
                <w:rFonts w:ascii="Cambria" w:hAnsi="Cambria" w:cs="Calibri"/>
                <w:color w:val="000000"/>
                <w:sz w:val="22"/>
                <w:szCs w:val="22"/>
                <w:lang w:val="en-US"/>
              </w:rPr>
              <w:pPrChange w:id="14603" w:author="Nick.Tolimieri [2]" w:date="2022-09-27T15:31:00Z">
                <w:pPr>
                  <w:spacing w:line="240" w:lineRule="auto"/>
                  <w:ind w:firstLine="0"/>
                  <w:jc w:val="right"/>
                </w:pPr>
              </w:pPrChange>
            </w:pPr>
            <w:ins w:id="14604" w:author="Nick.Tolimieri [2]" w:date="2022-09-27T15:26:00Z">
              <w:del w:id="14605" w:author="Nick.Tolimieri" w:date="2022-09-30T15:03:00Z">
                <w:r w:rsidRPr="008D796A" w:rsidDel="00D12321">
                  <w:rPr>
                    <w:rFonts w:ascii="Cambria" w:hAnsi="Cambria" w:cs="Calibri"/>
                    <w:color w:val="000000"/>
                    <w:sz w:val="22"/>
                    <w:szCs w:val="22"/>
                    <w:lang w:val="en-US"/>
                  </w:rPr>
                  <w:delText>5.6E-10</w:delText>
                </w:r>
              </w:del>
            </w:ins>
          </w:p>
        </w:tc>
        <w:tc>
          <w:tcPr>
            <w:tcW w:w="1281" w:type="dxa"/>
            <w:tcBorders>
              <w:left w:val="nil"/>
              <w:bottom w:val="single" w:sz="4" w:space="0" w:color="auto"/>
              <w:right w:val="nil"/>
            </w:tcBorders>
            <w:shd w:val="clear" w:color="auto" w:fill="auto"/>
            <w:noWrap/>
            <w:vAlign w:val="bottom"/>
            <w:hideMark/>
            <w:tcPrChange w:id="14606"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jc w:val="center"/>
              <w:rPr>
                <w:ins w:id="14607" w:author="Nick.Tolimieri [2]" w:date="2022-09-27T15:26:00Z"/>
                <w:del w:id="14608" w:author="Nick.Tolimieri" w:date="2022-09-30T15:03:00Z"/>
                <w:rFonts w:ascii="Cambria" w:hAnsi="Cambria" w:cs="Calibri"/>
                <w:color w:val="000000"/>
                <w:sz w:val="22"/>
                <w:szCs w:val="22"/>
                <w:lang w:val="en-US"/>
              </w:rPr>
              <w:pPrChange w:id="14609" w:author="Nick.Tolimieri [2]" w:date="2022-09-27T15:31:00Z">
                <w:pPr>
                  <w:spacing w:line="240" w:lineRule="auto"/>
                  <w:ind w:firstLine="0"/>
                  <w:jc w:val="right"/>
                </w:pPr>
              </w:pPrChange>
            </w:pPr>
            <w:ins w:id="14610" w:author="Nick.Tolimieri [2]" w:date="2022-09-27T15:26:00Z">
              <w:del w:id="14611" w:author="Nick.Tolimieri" w:date="2022-09-30T15:03:00Z">
                <w:r w:rsidRPr="008D796A" w:rsidDel="00D12321">
                  <w:rPr>
                    <w:rFonts w:ascii="Cambria" w:hAnsi="Cambria" w:cs="Calibri"/>
                    <w:color w:val="000000"/>
                    <w:sz w:val="22"/>
                    <w:szCs w:val="22"/>
                    <w:lang w:val="en-US"/>
                  </w:rPr>
                  <w:delText>2.4E-05</w:delText>
                </w:r>
              </w:del>
            </w:ins>
          </w:p>
        </w:tc>
      </w:tr>
      <w:tr w:rsidR="008D796A" w:rsidRPr="008D796A" w:rsidTr="0096010D">
        <w:trPr>
          <w:trHeight w:val="300"/>
          <w:ins w:id="14612" w:author="Nick.Tolimieri [2]" w:date="2022-09-27T15:26:00Z"/>
          <w:trPrChange w:id="14613" w:author="Nick.Tolimieri" w:date="2022-09-30T15:07:00Z">
            <w:trPr>
              <w:trHeight w:val="300"/>
            </w:trPr>
          </w:trPrChange>
        </w:trPr>
        <w:tc>
          <w:tcPr>
            <w:tcW w:w="1580" w:type="dxa"/>
            <w:tcBorders>
              <w:top w:val="single" w:sz="4" w:space="0" w:color="auto"/>
              <w:left w:val="nil"/>
              <w:bottom w:val="nil"/>
              <w:right w:val="nil"/>
            </w:tcBorders>
            <w:shd w:val="clear" w:color="auto" w:fill="auto"/>
            <w:noWrap/>
            <w:vAlign w:val="center"/>
            <w:hideMark/>
            <w:tcPrChange w:id="14614" w:author="Nick.Tolimieri" w:date="2022-09-30T15:07:00Z">
              <w:tcPr>
                <w:tcW w:w="1580" w:type="dxa"/>
                <w:tcBorders>
                  <w:top w:val="nil"/>
                  <w:left w:val="nil"/>
                  <w:bottom w:val="nil"/>
                  <w:right w:val="nil"/>
                </w:tcBorders>
                <w:shd w:val="clear" w:color="auto" w:fill="auto"/>
                <w:noWrap/>
                <w:vAlign w:val="bottom"/>
                <w:hideMark/>
              </w:tcPr>
            </w:tcPrChange>
          </w:tcPr>
          <w:p w:rsidR="008D796A" w:rsidRPr="008D796A" w:rsidRDefault="00D12321" w:rsidP="00D12321">
            <w:pPr>
              <w:spacing w:line="240" w:lineRule="auto"/>
              <w:ind w:firstLine="0"/>
              <w:rPr>
                <w:ins w:id="14615" w:author="Nick.Tolimieri [2]" w:date="2022-09-27T15:26:00Z"/>
                <w:rFonts w:ascii="Cambria" w:hAnsi="Cambria" w:cs="Calibri"/>
                <w:color w:val="000000"/>
                <w:sz w:val="22"/>
                <w:szCs w:val="22"/>
                <w:lang w:val="en-US"/>
              </w:rPr>
              <w:pPrChange w:id="14616" w:author="Nick.Tolimieri" w:date="2022-09-30T15:04:00Z">
                <w:pPr>
                  <w:spacing w:line="240" w:lineRule="auto"/>
                  <w:ind w:firstLine="0"/>
                  <w:jc w:val="right"/>
                </w:pPr>
              </w:pPrChange>
            </w:pPr>
            <w:ins w:id="14617" w:author="Nick.Tolimieri" w:date="2022-09-30T15:03:00Z">
              <w:r>
                <w:rPr>
                  <w:rFonts w:ascii="Cambria" w:hAnsi="Cambria" w:cs="Calibri"/>
                  <w:color w:val="000000"/>
                  <w:sz w:val="22"/>
                  <w:szCs w:val="22"/>
                  <w:lang w:val="en-US"/>
                </w:rPr>
                <w:t>T</w:t>
              </w:r>
              <w:r w:rsidRPr="008D796A">
                <w:rPr>
                  <w:rFonts w:ascii="Cambria" w:hAnsi="Cambria" w:cs="Calibri"/>
                  <w:color w:val="000000"/>
                  <w:sz w:val="22"/>
                  <w:szCs w:val="22"/>
                  <w:lang w:val="en-US"/>
                </w:rPr>
                <w:t>ransect</w:t>
              </w:r>
            </w:ins>
          </w:p>
        </w:tc>
        <w:tc>
          <w:tcPr>
            <w:tcW w:w="1769" w:type="dxa"/>
            <w:tcBorders>
              <w:top w:val="single" w:sz="4" w:space="0" w:color="auto"/>
              <w:left w:val="nil"/>
              <w:bottom w:val="nil"/>
              <w:right w:val="nil"/>
            </w:tcBorders>
            <w:shd w:val="clear" w:color="auto" w:fill="auto"/>
            <w:noWrap/>
            <w:vAlign w:val="center"/>
            <w:hideMark/>
            <w:tcPrChange w:id="14618" w:author="Nick.Tolimieri" w:date="2022-09-30T15:07: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rsidP="00D12321">
            <w:pPr>
              <w:spacing w:line="240" w:lineRule="auto"/>
              <w:ind w:firstLine="0"/>
              <w:jc w:val="center"/>
              <w:rPr>
                <w:ins w:id="14619" w:author="Nick.Tolimieri [2]" w:date="2022-09-27T15:26:00Z"/>
                <w:rFonts w:ascii="Cambria" w:hAnsi="Cambria" w:cs="Calibri"/>
                <w:color w:val="000000"/>
                <w:sz w:val="22"/>
                <w:szCs w:val="22"/>
                <w:lang w:val="en-US"/>
              </w:rPr>
              <w:pPrChange w:id="14620" w:author="Nick.Tolimieri" w:date="2022-09-30T15:04:00Z">
                <w:pPr>
                  <w:spacing w:line="240" w:lineRule="auto"/>
                  <w:ind w:firstLine="0"/>
                </w:pPr>
              </w:pPrChange>
            </w:pPr>
            <w:proofErr w:type="spellStart"/>
            <w:ins w:id="14621"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22" w:author="Nick.Tolimieri [2]" w:date="2022-09-27T15:29:00Z">
                    <w:rPr>
                      <w:rFonts w:ascii="Cambria" w:hAnsi="Cambria" w:cs="Calibri"/>
                      <w:color w:val="000000"/>
                      <w:sz w:val="22"/>
                      <w:szCs w:val="22"/>
                      <w:lang w:val="en-US"/>
                    </w:rPr>
                  </w:rPrChange>
                </w:rPr>
                <w:t>daty</w:t>
              </w:r>
              <w:proofErr w:type="spellEnd"/>
            </w:ins>
          </w:p>
        </w:tc>
        <w:tc>
          <w:tcPr>
            <w:tcW w:w="1525" w:type="dxa"/>
            <w:tcBorders>
              <w:top w:val="single" w:sz="4" w:space="0" w:color="auto"/>
              <w:left w:val="nil"/>
              <w:bottom w:val="nil"/>
              <w:right w:val="nil"/>
            </w:tcBorders>
            <w:shd w:val="clear" w:color="auto" w:fill="auto"/>
            <w:noWrap/>
            <w:vAlign w:val="center"/>
            <w:hideMark/>
            <w:tcPrChange w:id="14623" w:author="Nick.Tolimieri" w:date="2022-09-30T15:07: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D12321">
            <w:pPr>
              <w:spacing w:line="240" w:lineRule="auto"/>
              <w:ind w:firstLine="0"/>
              <w:jc w:val="center"/>
              <w:rPr>
                <w:ins w:id="14624" w:author="Nick.Tolimieri [2]" w:date="2022-09-27T15:26:00Z"/>
                <w:rFonts w:ascii="Cambria" w:hAnsi="Cambria" w:cs="Calibri"/>
                <w:color w:val="000000"/>
                <w:sz w:val="22"/>
                <w:szCs w:val="22"/>
                <w:lang w:val="en-US"/>
              </w:rPr>
              <w:pPrChange w:id="14625" w:author="Nick.Tolimieri" w:date="2022-09-30T15:04:00Z">
                <w:pPr>
                  <w:spacing w:line="240" w:lineRule="auto"/>
                  <w:ind w:firstLine="0"/>
                  <w:jc w:val="right"/>
                </w:pPr>
              </w:pPrChange>
            </w:pPr>
            <w:ins w:id="14626" w:author="Nick.Tolimieri [2]" w:date="2022-09-27T15:26:00Z">
              <w:del w:id="14627" w:author="Nick.Tolimieri" w:date="2022-09-30T15:02:00Z">
                <w:r w:rsidRPr="008D796A" w:rsidDel="00122ECE">
                  <w:rPr>
                    <w:rFonts w:ascii="Cambria" w:hAnsi="Cambria" w:cs="Calibri"/>
                    <w:color w:val="000000"/>
                    <w:sz w:val="22"/>
                    <w:szCs w:val="22"/>
                    <w:lang w:val="en-US"/>
                  </w:rPr>
                  <w:delText>3.1E-11</w:delText>
                </w:r>
              </w:del>
            </w:ins>
            <w:ins w:id="14628" w:author="Nick.Tolimieri" w:date="2022-09-30T15:02:00Z">
              <w:r w:rsidR="00122ECE">
                <w:rPr>
                  <w:rFonts w:ascii="Cambria" w:hAnsi="Cambria" w:cs="Calibri"/>
                  <w:color w:val="000000"/>
                  <w:sz w:val="22"/>
                  <w:szCs w:val="22"/>
                  <w:lang w:val="en-US"/>
                </w:rPr>
                <w:t>0</w:t>
              </w:r>
            </w:ins>
          </w:p>
        </w:tc>
        <w:tc>
          <w:tcPr>
            <w:tcW w:w="1281" w:type="dxa"/>
            <w:tcBorders>
              <w:top w:val="single" w:sz="4" w:space="0" w:color="auto"/>
              <w:left w:val="nil"/>
              <w:bottom w:val="nil"/>
              <w:right w:val="nil"/>
            </w:tcBorders>
            <w:shd w:val="clear" w:color="auto" w:fill="auto"/>
            <w:noWrap/>
            <w:vAlign w:val="center"/>
            <w:hideMark/>
            <w:tcPrChange w:id="14629" w:author="Nick.Tolimieri" w:date="2022-09-30T15:07: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D12321">
            <w:pPr>
              <w:spacing w:line="240" w:lineRule="auto"/>
              <w:ind w:firstLine="0"/>
              <w:jc w:val="center"/>
              <w:rPr>
                <w:ins w:id="14630" w:author="Nick.Tolimieri [2]" w:date="2022-09-27T15:26:00Z"/>
                <w:rFonts w:ascii="Cambria" w:hAnsi="Cambria" w:cs="Calibri"/>
                <w:color w:val="000000"/>
                <w:sz w:val="22"/>
                <w:szCs w:val="22"/>
                <w:lang w:val="en-US"/>
              </w:rPr>
              <w:pPrChange w:id="14631" w:author="Nick.Tolimieri" w:date="2022-09-30T15:04:00Z">
                <w:pPr>
                  <w:spacing w:line="240" w:lineRule="auto"/>
                  <w:ind w:firstLine="0"/>
                  <w:jc w:val="right"/>
                </w:pPr>
              </w:pPrChange>
            </w:pPr>
            <w:ins w:id="14632" w:author="Nick.Tolimieri [2]" w:date="2022-09-27T15:26:00Z">
              <w:del w:id="14633" w:author="Nick.Tolimieri" w:date="2022-09-30T15:04:00Z">
                <w:r w:rsidRPr="008D796A" w:rsidDel="00D12321">
                  <w:rPr>
                    <w:rFonts w:ascii="Cambria" w:hAnsi="Cambria" w:cs="Calibri"/>
                    <w:color w:val="000000"/>
                    <w:sz w:val="22"/>
                    <w:szCs w:val="22"/>
                    <w:lang w:val="en-US"/>
                  </w:rPr>
                  <w:delText>5.5E-06</w:delText>
                </w:r>
              </w:del>
            </w:ins>
            <w:ins w:id="14634" w:author="Nick.Tolimieri" w:date="2022-09-30T15:04:00Z">
              <w:r w:rsidR="00D12321">
                <w:rPr>
                  <w:rFonts w:ascii="Cambria" w:hAnsi="Cambria" w:cs="Calibri"/>
                  <w:color w:val="000000"/>
                  <w:sz w:val="22"/>
                  <w:szCs w:val="22"/>
                  <w:lang w:val="en-US"/>
                </w:rPr>
                <w:t>0</w:t>
              </w:r>
            </w:ins>
          </w:p>
        </w:tc>
      </w:tr>
      <w:tr w:rsidR="008D796A" w:rsidRPr="008D796A" w:rsidDel="00D12321" w:rsidTr="00D12321">
        <w:trPr>
          <w:trHeight w:val="300"/>
          <w:ins w:id="14635" w:author="Nick.Tolimieri [2]" w:date="2022-09-27T15:26:00Z"/>
          <w:del w:id="14636" w:author="Nick.Tolimieri" w:date="2022-09-30T15:03:00Z"/>
          <w:trPrChange w:id="14637" w:author="Nick.Tolimieri" w:date="2022-09-30T15:04:00Z">
            <w:trPr>
              <w:trHeight w:val="300"/>
            </w:trPr>
          </w:trPrChange>
        </w:trPr>
        <w:tc>
          <w:tcPr>
            <w:tcW w:w="1580" w:type="dxa"/>
            <w:tcBorders>
              <w:top w:val="nil"/>
              <w:left w:val="nil"/>
              <w:bottom w:val="nil"/>
              <w:right w:val="nil"/>
            </w:tcBorders>
            <w:shd w:val="clear" w:color="auto" w:fill="auto"/>
            <w:noWrap/>
            <w:vAlign w:val="bottom"/>
            <w:hideMark/>
            <w:tcPrChange w:id="14638" w:author="Nick.Tolimieri" w:date="2022-09-30T15:04:00Z">
              <w:tcPr>
                <w:tcW w:w="1580" w:type="dxa"/>
                <w:tcBorders>
                  <w:top w:val="nil"/>
                  <w:left w:val="nil"/>
                  <w:bottom w:val="nil"/>
                  <w:right w:val="nil"/>
                </w:tcBorders>
                <w:shd w:val="clear" w:color="auto" w:fill="auto"/>
                <w:noWrap/>
                <w:vAlign w:val="bottom"/>
                <w:hideMark/>
              </w:tcPr>
            </w:tcPrChange>
          </w:tcPr>
          <w:p w:rsidR="008D796A" w:rsidRPr="008D796A" w:rsidDel="00D12321" w:rsidRDefault="008D796A">
            <w:pPr>
              <w:spacing w:line="240" w:lineRule="auto"/>
              <w:ind w:firstLine="0"/>
              <w:rPr>
                <w:ins w:id="14639" w:author="Nick.Tolimieri [2]" w:date="2022-09-27T15:26:00Z"/>
                <w:del w:id="14640" w:author="Nick.Tolimieri" w:date="2022-09-30T15:03:00Z"/>
                <w:rFonts w:ascii="Cambria" w:hAnsi="Cambria" w:cs="Calibri"/>
                <w:color w:val="000000"/>
                <w:sz w:val="22"/>
                <w:szCs w:val="22"/>
                <w:lang w:val="en-US"/>
              </w:rPr>
            </w:pPr>
            <w:ins w:id="14641" w:author="Nick.Tolimieri [2]" w:date="2022-09-27T15:27:00Z">
              <w:del w:id="14642" w:author="Nick.Tolimieri" w:date="2022-09-30T15:03:00Z">
                <w:r w:rsidDel="00D12321">
                  <w:rPr>
                    <w:rFonts w:ascii="Cambria" w:hAnsi="Cambria" w:cs="Calibri"/>
                    <w:color w:val="000000"/>
                    <w:sz w:val="22"/>
                    <w:szCs w:val="22"/>
                    <w:lang w:val="en-US"/>
                  </w:rPr>
                  <w:delText>D</w:delText>
                </w:r>
              </w:del>
            </w:ins>
            <w:ins w:id="14643" w:author="Nick.Tolimieri [2]" w:date="2022-09-27T15:26:00Z">
              <w:del w:id="14644" w:author="Nick.Tolimieri" w:date="2022-09-30T15:03:00Z">
                <w:r w:rsidRPr="008D796A" w:rsidDel="00D12321">
                  <w:rPr>
                    <w:rFonts w:ascii="Cambria" w:hAnsi="Cambria" w:cs="Calibri"/>
                    <w:color w:val="000000"/>
                    <w:sz w:val="22"/>
                    <w:szCs w:val="22"/>
                    <w:lang w:val="en-US"/>
                  </w:rPr>
                  <w:delText xml:space="preserve">epth x </w:delText>
                </w:r>
              </w:del>
            </w:ins>
            <w:ins w:id="14645" w:author="Nick.Tolimieri [2]" w:date="2022-09-27T15:27:00Z">
              <w:del w:id="14646" w:author="Nick.Tolimieri" w:date="2022-09-30T15:03:00Z">
                <w:r w:rsidDel="00D12321">
                  <w:rPr>
                    <w:rFonts w:ascii="Cambria" w:hAnsi="Cambria" w:cs="Calibri"/>
                    <w:color w:val="000000"/>
                    <w:sz w:val="22"/>
                    <w:szCs w:val="22"/>
                    <w:lang w:val="en-US"/>
                  </w:rPr>
                  <w:delText>A</w:delText>
                </w:r>
              </w:del>
            </w:ins>
            <w:ins w:id="14647" w:author="Nick.Tolimieri [2]" w:date="2022-09-27T15:26:00Z">
              <w:del w:id="14648" w:author="Nick.Tolimieri" w:date="2022-09-30T15:03:00Z">
                <w:r w:rsidRPr="008D796A" w:rsidDel="00D12321">
                  <w:rPr>
                    <w:rFonts w:ascii="Cambria" w:hAnsi="Cambria" w:cs="Calibri"/>
                    <w:color w:val="000000"/>
                    <w:sz w:val="22"/>
                    <w:szCs w:val="22"/>
                    <w:lang w:val="en-US"/>
                  </w:rPr>
                  <w:delText>rea</w:delText>
                </w:r>
              </w:del>
            </w:ins>
          </w:p>
        </w:tc>
        <w:tc>
          <w:tcPr>
            <w:tcW w:w="1769" w:type="dxa"/>
            <w:tcBorders>
              <w:top w:val="nil"/>
              <w:left w:val="nil"/>
              <w:bottom w:val="nil"/>
              <w:right w:val="nil"/>
            </w:tcBorders>
            <w:shd w:val="clear" w:color="auto" w:fill="auto"/>
            <w:noWrap/>
            <w:vAlign w:val="center"/>
            <w:hideMark/>
            <w:tcPrChange w:id="14649" w:author="Nick.Tolimieri" w:date="2022-09-30T15:04:00Z">
              <w:tcPr>
                <w:tcW w:w="13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rsidP="00D12321">
            <w:pPr>
              <w:spacing w:line="240" w:lineRule="auto"/>
              <w:ind w:firstLine="0"/>
              <w:jc w:val="center"/>
              <w:rPr>
                <w:ins w:id="14650" w:author="Nick.Tolimieri [2]" w:date="2022-09-27T15:26:00Z"/>
                <w:del w:id="14651" w:author="Nick.Tolimieri" w:date="2022-09-30T15:03:00Z"/>
                <w:rFonts w:ascii="Cambria" w:hAnsi="Cambria" w:cs="Calibri"/>
                <w:color w:val="000000"/>
                <w:sz w:val="22"/>
                <w:szCs w:val="22"/>
                <w:lang w:val="en-US"/>
              </w:rPr>
              <w:pPrChange w:id="14652" w:author="Nick.Tolimieri" w:date="2022-09-30T15:04:00Z">
                <w:pPr>
                  <w:spacing w:line="240" w:lineRule="auto"/>
                  <w:ind w:firstLine="0"/>
                </w:pPr>
              </w:pPrChange>
            </w:pPr>
            <w:ins w:id="14653" w:author="Nick.Tolimieri [2]" w:date="2022-09-27T15:26:00Z">
              <w:del w:id="14654" w:author="Nick.Tolimieri" w:date="2022-09-30T15:03:00Z">
                <w:r w:rsidRPr="008D796A" w:rsidDel="00D12321">
                  <w:rPr>
                    <w:rFonts w:ascii="Cambria" w:hAnsi="Cambria" w:cs="Calibri"/>
                    <w:color w:val="000000"/>
                    <w:sz w:val="22"/>
                    <w:szCs w:val="22"/>
                    <w:lang w:val="en-US"/>
                  </w:rPr>
                  <w:delText>Intercept</w:delText>
                </w:r>
              </w:del>
            </w:ins>
          </w:p>
        </w:tc>
        <w:tc>
          <w:tcPr>
            <w:tcW w:w="1525" w:type="dxa"/>
            <w:tcBorders>
              <w:top w:val="nil"/>
              <w:left w:val="nil"/>
              <w:bottom w:val="nil"/>
              <w:right w:val="nil"/>
            </w:tcBorders>
            <w:shd w:val="clear" w:color="auto" w:fill="auto"/>
            <w:noWrap/>
            <w:vAlign w:val="center"/>
            <w:hideMark/>
            <w:tcPrChange w:id="14655" w:author="Nick.Tolimieri" w:date="2022-09-30T15:04:00Z">
              <w:tcPr>
                <w:tcW w:w="1440" w:type="dxa"/>
                <w:gridSpan w:val="2"/>
                <w:tcBorders>
                  <w:top w:val="nil"/>
                  <w:left w:val="nil"/>
                  <w:bottom w:val="nil"/>
                  <w:right w:val="nil"/>
                </w:tcBorders>
                <w:shd w:val="clear" w:color="auto" w:fill="auto"/>
                <w:noWrap/>
                <w:vAlign w:val="bottom"/>
                <w:hideMark/>
              </w:tcPr>
            </w:tcPrChange>
          </w:tcPr>
          <w:p w:rsidR="008D796A" w:rsidRPr="008D796A" w:rsidDel="00D12321" w:rsidRDefault="008D796A" w:rsidP="00D12321">
            <w:pPr>
              <w:spacing w:line="240" w:lineRule="auto"/>
              <w:ind w:firstLine="0"/>
              <w:jc w:val="center"/>
              <w:rPr>
                <w:ins w:id="14656" w:author="Nick.Tolimieri [2]" w:date="2022-09-27T15:26:00Z"/>
                <w:del w:id="14657" w:author="Nick.Tolimieri" w:date="2022-09-30T15:03:00Z"/>
                <w:rFonts w:ascii="Cambria" w:hAnsi="Cambria" w:cs="Calibri"/>
                <w:color w:val="000000"/>
                <w:sz w:val="22"/>
                <w:szCs w:val="22"/>
                <w:lang w:val="en-US"/>
              </w:rPr>
              <w:pPrChange w:id="14658" w:author="Nick.Tolimieri" w:date="2022-09-30T15:04:00Z">
                <w:pPr>
                  <w:spacing w:line="240" w:lineRule="auto"/>
                  <w:ind w:firstLine="0"/>
                  <w:jc w:val="right"/>
                </w:pPr>
              </w:pPrChange>
            </w:pPr>
            <w:ins w:id="14659" w:author="Nick.Tolimieri [2]" w:date="2022-09-27T15:26:00Z">
              <w:del w:id="14660" w:author="Nick.Tolimieri" w:date="2022-09-30T15:03:00Z">
                <w:r w:rsidRPr="008D796A" w:rsidDel="00D12321">
                  <w:rPr>
                    <w:rFonts w:ascii="Cambria" w:hAnsi="Cambria" w:cs="Calibri"/>
                    <w:color w:val="000000"/>
                    <w:sz w:val="22"/>
                    <w:szCs w:val="22"/>
                    <w:lang w:val="en-US"/>
                  </w:rPr>
                  <w:delText>5.9E-01</w:delText>
                </w:r>
              </w:del>
            </w:ins>
          </w:p>
        </w:tc>
        <w:tc>
          <w:tcPr>
            <w:tcW w:w="1281" w:type="dxa"/>
            <w:tcBorders>
              <w:top w:val="nil"/>
              <w:left w:val="nil"/>
              <w:bottom w:val="nil"/>
              <w:right w:val="nil"/>
            </w:tcBorders>
            <w:shd w:val="clear" w:color="auto" w:fill="auto"/>
            <w:noWrap/>
            <w:vAlign w:val="center"/>
            <w:hideMark/>
            <w:tcPrChange w:id="14661" w:author="Nick.Tolimieri" w:date="2022-09-30T15:04:00Z">
              <w:tcPr>
                <w:tcW w:w="960" w:type="dxa"/>
                <w:gridSpan w:val="2"/>
                <w:tcBorders>
                  <w:top w:val="nil"/>
                  <w:left w:val="nil"/>
                  <w:bottom w:val="nil"/>
                  <w:right w:val="nil"/>
                </w:tcBorders>
                <w:shd w:val="clear" w:color="auto" w:fill="auto"/>
                <w:noWrap/>
                <w:vAlign w:val="bottom"/>
                <w:hideMark/>
              </w:tcPr>
            </w:tcPrChange>
          </w:tcPr>
          <w:p w:rsidR="008D796A" w:rsidRPr="008D796A" w:rsidDel="00D12321" w:rsidRDefault="008D796A" w:rsidP="00D12321">
            <w:pPr>
              <w:spacing w:line="240" w:lineRule="auto"/>
              <w:ind w:firstLine="0"/>
              <w:jc w:val="center"/>
              <w:rPr>
                <w:ins w:id="14662" w:author="Nick.Tolimieri [2]" w:date="2022-09-27T15:26:00Z"/>
                <w:del w:id="14663" w:author="Nick.Tolimieri" w:date="2022-09-30T15:03:00Z"/>
                <w:rFonts w:ascii="Cambria" w:hAnsi="Cambria" w:cs="Calibri"/>
                <w:color w:val="000000"/>
                <w:sz w:val="22"/>
                <w:szCs w:val="22"/>
                <w:lang w:val="en-US"/>
              </w:rPr>
              <w:pPrChange w:id="14664" w:author="Nick.Tolimieri" w:date="2022-09-30T15:04:00Z">
                <w:pPr>
                  <w:spacing w:line="240" w:lineRule="auto"/>
                  <w:ind w:firstLine="0"/>
                  <w:jc w:val="right"/>
                </w:pPr>
              </w:pPrChange>
            </w:pPr>
            <w:ins w:id="14665" w:author="Nick.Tolimieri [2]" w:date="2022-09-27T15:26:00Z">
              <w:del w:id="14666" w:author="Nick.Tolimieri" w:date="2022-09-30T15:03:00Z">
                <w:r w:rsidRPr="008D796A" w:rsidDel="00D12321">
                  <w:rPr>
                    <w:rFonts w:ascii="Cambria" w:hAnsi="Cambria" w:cs="Calibri"/>
                    <w:color w:val="000000"/>
                    <w:sz w:val="22"/>
                    <w:szCs w:val="22"/>
                    <w:lang w:val="en-US"/>
                  </w:rPr>
                  <w:delText>7.7E-01</w:delText>
                </w:r>
              </w:del>
            </w:ins>
          </w:p>
        </w:tc>
      </w:tr>
      <w:tr w:rsidR="008D796A" w:rsidRPr="008D796A" w:rsidTr="00D12321">
        <w:trPr>
          <w:trHeight w:val="300"/>
          <w:ins w:id="14667" w:author="Nick.Tolimieri [2]" w:date="2022-09-27T15:26:00Z"/>
          <w:trPrChange w:id="14668" w:author="Nick.Tolimieri" w:date="2022-09-30T15:04:00Z">
            <w:trPr>
              <w:trHeight w:val="300"/>
            </w:trPr>
          </w:trPrChange>
        </w:trPr>
        <w:tc>
          <w:tcPr>
            <w:tcW w:w="1580" w:type="dxa"/>
            <w:tcBorders>
              <w:top w:val="nil"/>
              <w:left w:val="nil"/>
              <w:bottom w:val="nil"/>
              <w:right w:val="nil"/>
            </w:tcBorders>
            <w:shd w:val="clear" w:color="auto" w:fill="auto"/>
            <w:noWrap/>
            <w:vAlign w:val="center"/>
            <w:hideMark/>
            <w:tcPrChange w:id="14669" w:author="Nick.Tolimieri" w:date="2022-09-30T15:04:00Z">
              <w:tcPr>
                <w:tcW w:w="1580" w:type="dxa"/>
                <w:tcBorders>
                  <w:top w:val="nil"/>
                  <w:left w:val="nil"/>
                  <w:bottom w:val="nil"/>
                  <w:right w:val="nil"/>
                </w:tcBorders>
                <w:shd w:val="clear" w:color="auto" w:fill="auto"/>
                <w:noWrap/>
                <w:vAlign w:val="bottom"/>
                <w:hideMark/>
              </w:tcPr>
            </w:tcPrChange>
          </w:tcPr>
          <w:p w:rsidR="008D796A" w:rsidRPr="008D796A" w:rsidRDefault="00D12321" w:rsidP="00D12321">
            <w:pPr>
              <w:spacing w:line="240" w:lineRule="auto"/>
              <w:ind w:firstLine="0"/>
              <w:rPr>
                <w:ins w:id="14670" w:author="Nick.Tolimieri [2]" w:date="2022-09-27T15:26:00Z"/>
                <w:rFonts w:ascii="Cambria" w:hAnsi="Cambria" w:cs="Calibri"/>
                <w:color w:val="000000"/>
                <w:sz w:val="22"/>
                <w:szCs w:val="22"/>
                <w:lang w:val="en-US"/>
              </w:rPr>
              <w:pPrChange w:id="14671" w:author="Nick.Tolimieri" w:date="2022-09-30T15:04:00Z">
                <w:pPr>
                  <w:spacing w:line="240" w:lineRule="auto"/>
                  <w:ind w:firstLine="0"/>
                  <w:jc w:val="right"/>
                </w:pPr>
              </w:pPrChange>
            </w:pPr>
            <w:ins w:id="14672" w:author="Nick.Tolimieri" w:date="2022-09-30T15:03:00Z">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ins>
          </w:p>
        </w:tc>
        <w:tc>
          <w:tcPr>
            <w:tcW w:w="1769" w:type="dxa"/>
            <w:tcBorders>
              <w:top w:val="nil"/>
              <w:left w:val="nil"/>
              <w:bottom w:val="nil"/>
              <w:right w:val="nil"/>
            </w:tcBorders>
            <w:shd w:val="clear" w:color="auto" w:fill="auto"/>
            <w:noWrap/>
            <w:vAlign w:val="center"/>
            <w:hideMark/>
            <w:tcPrChange w:id="14673" w:author="Nick.Tolimieri" w:date="2022-09-30T15:04: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rsidP="00D12321">
            <w:pPr>
              <w:spacing w:line="240" w:lineRule="auto"/>
              <w:ind w:firstLine="0"/>
              <w:jc w:val="center"/>
              <w:rPr>
                <w:ins w:id="14674" w:author="Nick.Tolimieri [2]" w:date="2022-09-27T15:26:00Z"/>
                <w:rFonts w:ascii="Cambria" w:hAnsi="Cambria" w:cs="Calibri"/>
                <w:color w:val="000000"/>
                <w:sz w:val="22"/>
                <w:szCs w:val="22"/>
                <w:lang w:val="en-US"/>
              </w:rPr>
              <w:pPrChange w:id="14675" w:author="Nick.Tolimieri" w:date="2022-09-30T15:04:00Z">
                <w:pPr>
                  <w:spacing w:line="240" w:lineRule="auto"/>
                  <w:ind w:firstLine="0"/>
                </w:pPr>
              </w:pPrChange>
            </w:pPr>
            <w:proofErr w:type="spellStart"/>
            <w:ins w:id="14676"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677" w:author="Nick.Tolimieri [2]" w:date="2022-09-27T15:29:00Z">
                    <w:rPr>
                      <w:rFonts w:ascii="Cambria" w:hAnsi="Cambria" w:cs="Calibri"/>
                      <w:color w:val="000000"/>
                      <w:sz w:val="22"/>
                      <w:szCs w:val="22"/>
                      <w:lang w:val="en-US"/>
                    </w:rPr>
                  </w:rPrChange>
                </w:rPr>
                <w:t>day</w:t>
              </w:r>
              <w:proofErr w:type="spellEnd"/>
            </w:ins>
          </w:p>
        </w:tc>
        <w:tc>
          <w:tcPr>
            <w:tcW w:w="1525" w:type="dxa"/>
            <w:tcBorders>
              <w:top w:val="nil"/>
              <w:left w:val="nil"/>
              <w:bottom w:val="nil"/>
              <w:right w:val="nil"/>
            </w:tcBorders>
            <w:shd w:val="clear" w:color="auto" w:fill="auto"/>
            <w:noWrap/>
            <w:vAlign w:val="center"/>
            <w:hideMark/>
            <w:tcPrChange w:id="14678" w:author="Nick.Tolimieri" w:date="2022-09-30T15:04: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D12321">
            <w:pPr>
              <w:spacing w:line="240" w:lineRule="auto"/>
              <w:ind w:firstLine="0"/>
              <w:jc w:val="center"/>
              <w:rPr>
                <w:ins w:id="14679" w:author="Nick.Tolimieri [2]" w:date="2022-09-27T15:26:00Z"/>
                <w:rFonts w:ascii="Cambria" w:hAnsi="Cambria" w:cs="Calibri"/>
                <w:color w:val="000000"/>
                <w:sz w:val="22"/>
                <w:szCs w:val="22"/>
                <w:lang w:val="en-US"/>
              </w:rPr>
              <w:pPrChange w:id="14680" w:author="Nick.Tolimieri" w:date="2022-09-30T15:04:00Z">
                <w:pPr>
                  <w:spacing w:line="240" w:lineRule="auto"/>
                  <w:ind w:firstLine="0"/>
                  <w:jc w:val="right"/>
                </w:pPr>
              </w:pPrChange>
            </w:pPr>
            <w:ins w:id="14681" w:author="Nick.Tolimieri [2]" w:date="2022-09-27T15:26:00Z">
              <w:del w:id="14682" w:author="Nick.Tolimieri" w:date="2022-09-30T15:04:00Z">
                <w:r w:rsidRPr="008D796A" w:rsidDel="00D12321">
                  <w:rPr>
                    <w:rFonts w:ascii="Cambria" w:hAnsi="Cambria" w:cs="Calibri"/>
                    <w:color w:val="000000"/>
                    <w:sz w:val="22"/>
                    <w:szCs w:val="22"/>
                    <w:lang w:val="en-US"/>
                  </w:rPr>
                  <w:delText>1.6E-10</w:delText>
                </w:r>
              </w:del>
            </w:ins>
            <w:ins w:id="14683" w:author="Nick.Tolimieri" w:date="2022-09-30T15:04:00Z">
              <w:r w:rsidR="00D12321">
                <w:rPr>
                  <w:rFonts w:ascii="Cambria" w:hAnsi="Cambria" w:cs="Calibri"/>
                  <w:color w:val="000000"/>
                  <w:sz w:val="22"/>
                  <w:szCs w:val="22"/>
                  <w:lang w:val="en-US"/>
                </w:rPr>
                <w:t>0</w:t>
              </w:r>
            </w:ins>
          </w:p>
        </w:tc>
        <w:tc>
          <w:tcPr>
            <w:tcW w:w="1281" w:type="dxa"/>
            <w:tcBorders>
              <w:top w:val="nil"/>
              <w:left w:val="nil"/>
              <w:bottom w:val="nil"/>
              <w:right w:val="nil"/>
            </w:tcBorders>
            <w:shd w:val="clear" w:color="auto" w:fill="auto"/>
            <w:noWrap/>
            <w:vAlign w:val="center"/>
            <w:hideMark/>
            <w:tcPrChange w:id="14684" w:author="Nick.Tolimieri" w:date="2022-09-30T15:04: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D12321">
            <w:pPr>
              <w:spacing w:line="240" w:lineRule="auto"/>
              <w:ind w:firstLine="0"/>
              <w:jc w:val="center"/>
              <w:rPr>
                <w:ins w:id="14685" w:author="Nick.Tolimieri [2]" w:date="2022-09-27T15:26:00Z"/>
                <w:rFonts w:ascii="Cambria" w:hAnsi="Cambria" w:cs="Calibri"/>
                <w:color w:val="000000"/>
                <w:sz w:val="22"/>
                <w:szCs w:val="22"/>
                <w:lang w:val="en-US"/>
              </w:rPr>
              <w:pPrChange w:id="14686" w:author="Nick.Tolimieri" w:date="2022-09-30T15:04:00Z">
                <w:pPr>
                  <w:spacing w:line="240" w:lineRule="auto"/>
                  <w:ind w:firstLine="0"/>
                  <w:jc w:val="right"/>
                </w:pPr>
              </w:pPrChange>
            </w:pPr>
            <w:ins w:id="14687" w:author="Nick.Tolimieri [2]" w:date="2022-09-27T15:26:00Z">
              <w:del w:id="14688" w:author="Nick.Tolimieri" w:date="2022-09-30T15:05:00Z">
                <w:r w:rsidRPr="008D796A" w:rsidDel="00D12321">
                  <w:rPr>
                    <w:rFonts w:ascii="Cambria" w:hAnsi="Cambria" w:cs="Calibri"/>
                    <w:color w:val="000000"/>
                    <w:sz w:val="22"/>
                    <w:szCs w:val="22"/>
                    <w:lang w:val="en-US"/>
                  </w:rPr>
                  <w:delText>1.3E-05</w:delText>
                </w:r>
              </w:del>
            </w:ins>
            <w:ins w:id="14689" w:author="Nick.Tolimieri" w:date="2022-09-30T15:05:00Z">
              <w:r w:rsidR="00D12321">
                <w:rPr>
                  <w:rFonts w:ascii="Cambria" w:hAnsi="Cambria" w:cs="Calibri"/>
                  <w:color w:val="000000"/>
                  <w:sz w:val="22"/>
                  <w:szCs w:val="22"/>
                  <w:lang w:val="en-US"/>
                </w:rPr>
                <w:t>0</w:t>
              </w:r>
            </w:ins>
          </w:p>
        </w:tc>
      </w:tr>
      <w:tr w:rsidR="008D796A" w:rsidRPr="008D796A" w:rsidTr="00D12321">
        <w:trPr>
          <w:trHeight w:val="300"/>
          <w:ins w:id="14690" w:author="Nick.Tolimieri [2]" w:date="2022-09-27T15:26:00Z"/>
          <w:trPrChange w:id="14691"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692"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693" w:author="Nick.Tolimieri [2]" w:date="2022-09-27T15:26:00Z"/>
                <w:rFonts w:ascii="Cambria" w:hAnsi="Cambria" w:cs="Calibri"/>
                <w:color w:val="000000"/>
                <w:sz w:val="22"/>
                <w:szCs w:val="22"/>
                <w:lang w:val="en-US"/>
              </w:rPr>
            </w:pPr>
            <w:ins w:id="14694" w:author="Nick.Tolimieri [2]" w:date="2022-09-27T15:26:00Z">
              <w:r w:rsidRPr="008D796A">
                <w:rPr>
                  <w:rFonts w:ascii="Cambria" w:hAnsi="Cambria" w:cs="Calibri"/>
                  <w:color w:val="000000"/>
                  <w:sz w:val="22"/>
                  <w:szCs w:val="22"/>
                  <w:lang w:val="en-US"/>
                </w:rPr>
                <w:t>Residual</w:t>
              </w:r>
            </w:ins>
          </w:p>
        </w:tc>
        <w:tc>
          <w:tcPr>
            <w:tcW w:w="1769" w:type="dxa"/>
            <w:tcBorders>
              <w:top w:val="nil"/>
              <w:left w:val="nil"/>
              <w:bottom w:val="single" w:sz="4" w:space="0" w:color="auto"/>
              <w:right w:val="nil"/>
            </w:tcBorders>
            <w:shd w:val="clear" w:color="auto" w:fill="auto"/>
            <w:noWrap/>
            <w:vAlign w:val="bottom"/>
            <w:hideMark/>
            <w:tcPrChange w:id="14695"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696" w:author="Nick.Tolimieri [2]" w:date="2022-09-27T15:26:00Z"/>
                <w:rFonts w:ascii="Cambria" w:hAnsi="Cambria" w:cs="Calibri"/>
                <w:color w:val="000000"/>
                <w:sz w:val="22"/>
                <w:szCs w:val="22"/>
                <w:lang w:val="en-US"/>
              </w:rPr>
            </w:pPr>
            <w:ins w:id="14697" w:author="Nick.Tolimieri [2]" w:date="2022-09-27T15:26:00Z">
              <w:r w:rsidRPr="008D796A">
                <w:rPr>
                  <w:rFonts w:ascii="Cambria" w:hAnsi="Cambria" w:cs="Calibri"/>
                  <w:color w:val="000000"/>
                  <w:sz w:val="22"/>
                  <w:szCs w:val="22"/>
                  <w:lang w:val="en-US"/>
                </w:rPr>
                <w:t> </w:t>
              </w:r>
            </w:ins>
          </w:p>
        </w:tc>
        <w:tc>
          <w:tcPr>
            <w:tcW w:w="1525" w:type="dxa"/>
            <w:tcBorders>
              <w:top w:val="nil"/>
              <w:left w:val="nil"/>
              <w:bottom w:val="single" w:sz="4" w:space="0" w:color="auto"/>
              <w:right w:val="nil"/>
            </w:tcBorders>
            <w:shd w:val="clear" w:color="auto" w:fill="auto"/>
            <w:noWrap/>
            <w:vAlign w:val="bottom"/>
            <w:hideMark/>
            <w:tcPrChange w:id="14698"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699" w:author="Nick.Tolimieri [2]" w:date="2022-09-27T15:26:00Z"/>
                <w:rFonts w:ascii="Cambria" w:hAnsi="Cambria" w:cs="Calibri"/>
                <w:color w:val="000000"/>
                <w:sz w:val="22"/>
                <w:szCs w:val="22"/>
                <w:lang w:val="en-US"/>
              </w:rPr>
              <w:pPrChange w:id="14700" w:author="Nick.Tolimieri [2]" w:date="2022-09-27T15:31:00Z">
                <w:pPr>
                  <w:spacing w:line="240" w:lineRule="auto"/>
                  <w:ind w:firstLine="0"/>
                  <w:jc w:val="right"/>
                </w:pPr>
              </w:pPrChange>
            </w:pPr>
            <w:ins w:id="14701" w:author="Nick.Tolimieri [2]" w:date="2022-09-27T15:26:00Z">
              <w:del w:id="14702" w:author="Nick.Tolimieri" w:date="2022-09-30T15:06:00Z">
                <w:r w:rsidRPr="008D796A" w:rsidDel="00D12321">
                  <w:rPr>
                    <w:rFonts w:ascii="Cambria" w:hAnsi="Cambria" w:cs="Calibri"/>
                    <w:color w:val="000000"/>
                    <w:sz w:val="22"/>
                    <w:szCs w:val="22"/>
                    <w:lang w:val="en-US"/>
                  </w:rPr>
                  <w:delText>2.4E-01</w:delText>
                </w:r>
              </w:del>
            </w:ins>
            <w:ins w:id="14703" w:author="Nick.Tolimieri" w:date="2022-09-30T15:06:00Z">
              <w:r w:rsidR="00D12321">
                <w:rPr>
                  <w:rFonts w:ascii="Cambria" w:hAnsi="Cambria" w:cs="Calibri"/>
                  <w:color w:val="000000"/>
                  <w:sz w:val="22"/>
                  <w:szCs w:val="22"/>
                  <w:lang w:val="en-US"/>
                </w:rPr>
                <w:t>0.240</w:t>
              </w:r>
            </w:ins>
          </w:p>
        </w:tc>
        <w:tc>
          <w:tcPr>
            <w:tcW w:w="1281" w:type="dxa"/>
            <w:tcBorders>
              <w:top w:val="nil"/>
              <w:left w:val="nil"/>
              <w:bottom w:val="single" w:sz="4" w:space="0" w:color="auto"/>
              <w:right w:val="nil"/>
            </w:tcBorders>
            <w:shd w:val="clear" w:color="auto" w:fill="auto"/>
            <w:noWrap/>
            <w:vAlign w:val="bottom"/>
            <w:hideMark/>
            <w:tcPrChange w:id="14704"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05" w:author="Nick.Tolimieri [2]" w:date="2022-09-27T15:26:00Z"/>
                <w:rFonts w:ascii="Cambria" w:hAnsi="Cambria" w:cs="Calibri"/>
                <w:color w:val="000000"/>
                <w:sz w:val="22"/>
                <w:szCs w:val="22"/>
                <w:lang w:val="en-US"/>
              </w:rPr>
              <w:pPrChange w:id="14706" w:author="Nick.Tolimieri [2]" w:date="2022-09-27T15:31:00Z">
                <w:pPr>
                  <w:spacing w:line="240" w:lineRule="auto"/>
                  <w:ind w:firstLine="0"/>
                  <w:jc w:val="right"/>
                </w:pPr>
              </w:pPrChange>
            </w:pPr>
            <w:ins w:id="14707" w:author="Nick.Tolimieri [2]" w:date="2022-09-27T15:26:00Z">
              <w:del w:id="14708" w:author="Nick.Tolimieri" w:date="2022-09-30T15:06:00Z">
                <w:r w:rsidRPr="008D796A" w:rsidDel="00D12321">
                  <w:rPr>
                    <w:rFonts w:ascii="Cambria" w:hAnsi="Cambria" w:cs="Calibri"/>
                    <w:color w:val="000000"/>
                    <w:sz w:val="22"/>
                    <w:szCs w:val="22"/>
                    <w:lang w:val="en-US"/>
                  </w:rPr>
                  <w:delText>4.9E-01</w:delText>
                </w:r>
              </w:del>
            </w:ins>
            <w:ins w:id="14709" w:author="Nick.Tolimieri" w:date="2022-09-30T15:06:00Z">
              <w:r w:rsidR="00D12321">
                <w:rPr>
                  <w:rFonts w:ascii="Cambria" w:hAnsi="Cambria" w:cs="Calibri"/>
                  <w:color w:val="000000"/>
                  <w:sz w:val="22"/>
                  <w:szCs w:val="22"/>
                  <w:lang w:val="en-US"/>
                </w:rPr>
                <w:t>0.490</w:t>
              </w:r>
            </w:ins>
          </w:p>
        </w:tc>
      </w:tr>
      <w:tr w:rsidR="008D796A" w:rsidRPr="008D796A" w:rsidTr="00D12321">
        <w:trPr>
          <w:trHeight w:val="300"/>
          <w:ins w:id="14710" w:author="Nick.Tolimieri [2]" w:date="2022-09-27T15:26:00Z"/>
          <w:trPrChange w:id="14711"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12" w:author="Nick.Tolimieri" w:date="2022-09-30T15:03:00Z">
              <w:tcPr>
                <w:tcW w:w="1580" w:type="dxa"/>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13" w:author="Nick.Tolimieri [2]" w:date="2022-09-27T15:26:00Z"/>
                <w:rFonts w:ascii="Cambria" w:hAnsi="Cambria" w:cs="Calibri"/>
                <w:color w:val="000000"/>
                <w:sz w:val="22"/>
                <w:szCs w:val="22"/>
                <w:lang w:val="en-US"/>
              </w:rPr>
            </w:pPr>
            <w:ins w:id="14714" w:author="Nick.Tolimieri [2]" w:date="2022-09-27T15:26:00Z">
              <w:r w:rsidRPr="008D796A">
                <w:rPr>
                  <w:rFonts w:ascii="Cambria" w:hAnsi="Cambria" w:cs="Calibri"/>
                  <w:color w:val="000000"/>
                  <w:sz w:val="22"/>
                  <w:szCs w:val="22"/>
                  <w:lang w:val="en-US"/>
                </w:rPr>
                <w:t>Fixed effects</w:t>
              </w:r>
            </w:ins>
          </w:p>
        </w:tc>
        <w:tc>
          <w:tcPr>
            <w:tcW w:w="1769" w:type="dxa"/>
            <w:tcBorders>
              <w:top w:val="nil"/>
              <w:left w:val="nil"/>
              <w:bottom w:val="nil"/>
              <w:right w:val="nil"/>
            </w:tcBorders>
            <w:shd w:val="clear" w:color="auto" w:fill="auto"/>
            <w:noWrap/>
            <w:vAlign w:val="bottom"/>
            <w:hideMark/>
            <w:tcPrChange w:id="14715" w:author="Nick.Tolimieri" w:date="2022-09-30T15:03:00Z">
              <w:tcPr>
                <w:tcW w:w="13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16" w:author="Nick.Tolimieri [2]" w:date="2022-09-27T15:26:00Z"/>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Change w:id="14717" w:author="Nick.Tolimieri" w:date="2022-09-30T15:03:00Z">
              <w:tcPr>
                <w:tcW w:w="144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18" w:author="Nick.Tolimieri [2]" w:date="2022-09-27T15:26:00Z"/>
                <w:sz w:val="20"/>
                <w:szCs w:val="20"/>
                <w:lang w:val="en-US"/>
              </w:rPr>
            </w:pPr>
          </w:p>
        </w:tc>
        <w:tc>
          <w:tcPr>
            <w:tcW w:w="1281" w:type="dxa"/>
            <w:tcBorders>
              <w:top w:val="nil"/>
              <w:left w:val="nil"/>
              <w:bottom w:val="nil"/>
              <w:right w:val="nil"/>
            </w:tcBorders>
            <w:shd w:val="clear" w:color="auto" w:fill="auto"/>
            <w:noWrap/>
            <w:vAlign w:val="bottom"/>
            <w:hideMark/>
            <w:tcPrChange w:id="14719" w:author="Nick.Tolimieri" w:date="2022-09-30T15:03:00Z">
              <w:tcPr>
                <w:tcW w:w="960" w:type="dxa"/>
                <w:gridSpan w:val="2"/>
                <w:tcBorders>
                  <w:top w:val="nil"/>
                  <w:left w:val="nil"/>
                  <w:bottom w:val="nil"/>
                  <w:right w:val="nil"/>
                </w:tcBorders>
                <w:shd w:val="clear" w:color="auto" w:fill="auto"/>
                <w:noWrap/>
                <w:vAlign w:val="bottom"/>
                <w:hideMark/>
              </w:tcPr>
            </w:tcPrChange>
          </w:tcPr>
          <w:p w:rsidR="008D796A" w:rsidRPr="008D796A" w:rsidRDefault="008D796A" w:rsidP="008D796A">
            <w:pPr>
              <w:spacing w:line="240" w:lineRule="auto"/>
              <w:ind w:firstLine="0"/>
              <w:rPr>
                <w:ins w:id="14720" w:author="Nick.Tolimieri [2]" w:date="2022-09-27T15:26:00Z"/>
                <w:sz w:val="20"/>
                <w:szCs w:val="20"/>
                <w:lang w:val="en-US"/>
              </w:rPr>
            </w:pPr>
          </w:p>
        </w:tc>
      </w:tr>
      <w:tr w:rsidR="008D796A" w:rsidRPr="008D796A" w:rsidTr="00D12321">
        <w:trPr>
          <w:trHeight w:val="300"/>
          <w:ins w:id="14721" w:author="Nick.Tolimieri [2]" w:date="2022-09-27T15:26:00Z"/>
          <w:trPrChange w:id="14722"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723"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8D796A" w:rsidRPr="008D796A" w:rsidRDefault="008D796A" w:rsidP="008D796A">
            <w:pPr>
              <w:spacing w:line="240" w:lineRule="auto"/>
              <w:ind w:firstLine="0"/>
              <w:rPr>
                <w:ins w:id="14724" w:author="Nick.Tolimieri [2]" w:date="2022-09-27T15:26:00Z"/>
                <w:rFonts w:ascii="Cambria" w:hAnsi="Cambria" w:cs="Calibri"/>
                <w:color w:val="000000"/>
                <w:sz w:val="22"/>
                <w:szCs w:val="22"/>
                <w:lang w:val="en-US"/>
              </w:rPr>
            </w:pPr>
            <w:ins w:id="14725" w:author="Nick.Tolimieri [2]" w:date="2022-09-27T15:28:00Z">
              <w:r>
                <w:rPr>
                  <w:rFonts w:ascii="Cambria" w:hAnsi="Cambria" w:cs="Calibri"/>
                  <w:color w:val="000000"/>
                  <w:sz w:val="22"/>
                  <w:szCs w:val="22"/>
                  <w:lang w:val="en-US"/>
                </w:rPr>
                <w:t>Parameter</w:t>
              </w:r>
            </w:ins>
          </w:p>
        </w:tc>
        <w:tc>
          <w:tcPr>
            <w:tcW w:w="1769" w:type="dxa"/>
            <w:tcBorders>
              <w:top w:val="nil"/>
              <w:left w:val="nil"/>
              <w:bottom w:val="single" w:sz="4" w:space="0" w:color="auto"/>
              <w:right w:val="nil"/>
            </w:tcBorders>
            <w:shd w:val="clear" w:color="auto" w:fill="auto"/>
            <w:noWrap/>
            <w:vAlign w:val="bottom"/>
            <w:hideMark/>
            <w:tcPrChange w:id="14726"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27" w:author="Nick.Tolimieri [2]" w:date="2022-09-27T15:26:00Z"/>
                <w:rFonts w:ascii="Cambria" w:hAnsi="Cambria" w:cs="Calibri"/>
                <w:color w:val="000000"/>
                <w:sz w:val="22"/>
                <w:szCs w:val="22"/>
                <w:lang w:val="en-US"/>
              </w:rPr>
              <w:pPrChange w:id="14728" w:author="Nick.Tolimieri [2]" w:date="2022-09-27T15:30:00Z">
                <w:pPr>
                  <w:spacing w:line="240" w:lineRule="auto"/>
                  <w:ind w:firstLine="0"/>
                </w:pPr>
              </w:pPrChange>
            </w:pPr>
            <w:ins w:id="14729" w:author="Nick.Tolimieri [2]" w:date="2022-09-27T15:26:00Z">
              <w:r w:rsidRPr="008D796A">
                <w:rPr>
                  <w:rFonts w:ascii="Cambria" w:hAnsi="Cambria" w:cs="Calibri"/>
                  <w:color w:val="000000"/>
                  <w:sz w:val="22"/>
                  <w:szCs w:val="22"/>
                  <w:lang w:val="en-US"/>
                </w:rPr>
                <w:t>Estimate</w:t>
              </w:r>
            </w:ins>
          </w:p>
        </w:tc>
        <w:tc>
          <w:tcPr>
            <w:tcW w:w="1525" w:type="dxa"/>
            <w:tcBorders>
              <w:top w:val="nil"/>
              <w:left w:val="nil"/>
              <w:bottom w:val="single" w:sz="4" w:space="0" w:color="auto"/>
              <w:right w:val="nil"/>
            </w:tcBorders>
            <w:shd w:val="clear" w:color="auto" w:fill="auto"/>
            <w:noWrap/>
            <w:vAlign w:val="bottom"/>
            <w:hideMark/>
            <w:tcPrChange w:id="14730"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31" w:author="Nick.Tolimieri [2]" w:date="2022-09-27T15:26:00Z"/>
                <w:rFonts w:ascii="Cambria" w:hAnsi="Cambria" w:cs="Calibri"/>
                <w:color w:val="000000"/>
                <w:sz w:val="22"/>
                <w:szCs w:val="22"/>
                <w:lang w:val="en-US"/>
              </w:rPr>
              <w:pPrChange w:id="14732" w:author="Nick.Tolimieri [2]" w:date="2022-09-27T15:30:00Z">
                <w:pPr>
                  <w:spacing w:line="240" w:lineRule="auto"/>
                  <w:ind w:firstLine="0"/>
                </w:pPr>
              </w:pPrChange>
            </w:pPr>
            <w:proofErr w:type="spellStart"/>
            <w:ins w:id="14733" w:author="Nick.Tolimieri [2]" w:date="2022-09-27T15:26:00Z">
              <w:r w:rsidRPr="008D796A">
                <w:rPr>
                  <w:rFonts w:ascii="Cambria" w:hAnsi="Cambria" w:cs="Calibri"/>
                  <w:color w:val="000000"/>
                  <w:sz w:val="22"/>
                  <w:szCs w:val="22"/>
                  <w:lang w:val="en-US"/>
                </w:rPr>
                <w:t>s.e.</w:t>
              </w:r>
              <w:proofErr w:type="spellEnd"/>
            </w:ins>
          </w:p>
        </w:tc>
        <w:tc>
          <w:tcPr>
            <w:tcW w:w="1281" w:type="dxa"/>
            <w:tcBorders>
              <w:top w:val="nil"/>
              <w:left w:val="nil"/>
              <w:bottom w:val="single" w:sz="4" w:space="0" w:color="auto"/>
              <w:right w:val="nil"/>
            </w:tcBorders>
            <w:shd w:val="clear" w:color="auto" w:fill="auto"/>
            <w:noWrap/>
            <w:vAlign w:val="bottom"/>
            <w:hideMark/>
            <w:tcPrChange w:id="14734"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8D796A" w:rsidRPr="008D796A" w:rsidRDefault="008D796A">
            <w:pPr>
              <w:spacing w:line="240" w:lineRule="auto"/>
              <w:ind w:firstLine="0"/>
              <w:jc w:val="center"/>
              <w:rPr>
                <w:ins w:id="14735" w:author="Nick.Tolimieri [2]" w:date="2022-09-27T15:26:00Z"/>
                <w:rFonts w:ascii="Cambria" w:hAnsi="Cambria" w:cs="Calibri"/>
                <w:color w:val="000000"/>
                <w:sz w:val="22"/>
                <w:szCs w:val="22"/>
                <w:lang w:val="en-US"/>
              </w:rPr>
              <w:pPrChange w:id="14736" w:author="Nick.Tolimieri [2]" w:date="2022-09-27T15:30:00Z">
                <w:pPr>
                  <w:spacing w:line="240" w:lineRule="auto"/>
                  <w:ind w:firstLine="0"/>
                </w:pPr>
              </w:pPrChange>
            </w:pPr>
            <w:ins w:id="14737" w:author="Nick.Tolimieri [2]" w:date="2022-09-27T15:26:00Z">
              <w:r w:rsidRPr="008D796A">
                <w:rPr>
                  <w:rFonts w:ascii="Cambria" w:hAnsi="Cambria" w:cs="Calibri"/>
                  <w:color w:val="000000"/>
                  <w:sz w:val="22"/>
                  <w:szCs w:val="22"/>
                  <w:lang w:val="en-US"/>
                </w:rPr>
                <w:t>t-value</w:t>
              </w:r>
            </w:ins>
          </w:p>
        </w:tc>
      </w:tr>
      <w:tr w:rsidR="0095582C" w:rsidRPr="008D796A" w:rsidTr="00D12321">
        <w:trPr>
          <w:trHeight w:val="300"/>
          <w:ins w:id="14738" w:author="Nick.Tolimieri [2]" w:date="2022-09-27T15:26:00Z"/>
          <w:trPrChange w:id="14739"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40"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41" w:author="Nick.Tolimieri [2]" w:date="2022-09-27T15:26:00Z"/>
                <w:rFonts w:ascii="Cambria" w:hAnsi="Cambria" w:cs="Calibri"/>
                <w:color w:val="000000"/>
                <w:sz w:val="22"/>
                <w:szCs w:val="22"/>
                <w:lang w:val="en-US"/>
              </w:rPr>
            </w:pPr>
            <w:ins w:id="14742" w:author="Nick.Tolimieri [2]" w:date="2022-09-27T15:26:00Z">
              <w:r w:rsidRPr="008D796A">
                <w:rPr>
                  <w:rFonts w:ascii="Cambria" w:hAnsi="Cambria" w:cs="Calibri"/>
                  <w:color w:val="000000"/>
                  <w:sz w:val="22"/>
                  <w:szCs w:val="22"/>
                  <w:lang w:val="en-US"/>
                </w:rPr>
                <w:t>Intercept</w:t>
              </w:r>
            </w:ins>
          </w:p>
        </w:tc>
        <w:tc>
          <w:tcPr>
            <w:tcW w:w="1769" w:type="dxa"/>
            <w:tcBorders>
              <w:top w:val="nil"/>
              <w:left w:val="nil"/>
              <w:bottom w:val="nil"/>
              <w:right w:val="nil"/>
            </w:tcBorders>
            <w:shd w:val="clear" w:color="auto" w:fill="auto"/>
            <w:noWrap/>
            <w:vAlign w:val="bottom"/>
            <w:hideMark/>
            <w:tcPrChange w:id="14743"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44" w:author="Nick.Tolimieri [2]" w:date="2022-09-27T15:26:00Z"/>
                <w:rFonts w:ascii="Cambria" w:hAnsi="Cambria" w:cs="Calibri"/>
                <w:color w:val="000000"/>
                <w:sz w:val="22"/>
                <w:szCs w:val="22"/>
                <w:lang w:val="en-US"/>
              </w:rPr>
            </w:pPr>
            <w:ins w:id="14745" w:author="Nick.Tolimieri" w:date="2022-09-30T14:59:00Z">
              <w:r w:rsidRPr="0095582C">
                <w:rPr>
                  <w:rFonts w:ascii="Cambria" w:hAnsi="Cambria" w:cs="Calibri"/>
                  <w:color w:val="000000"/>
                  <w:sz w:val="22"/>
                  <w:szCs w:val="22"/>
                  <w:rPrChange w:id="14746" w:author="Nick.Tolimieri" w:date="2022-09-30T15:01:00Z">
                    <w:rPr>
                      <w:rFonts w:ascii="Calibri" w:hAnsi="Calibri" w:cs="Calibri"/>
                      <w:color w:val="000000"/>
                      <w:sz w:val="22"/>
                      <w:szCs w:val="22"/>
                    </w:rPr>
                  </w:rPrChange>
                </w:rPr>
                <w:t>194.320</w:t>
              </w:r>
            </w:ins>
            <w:ins w:id="14747" w:author="Nick.Tolimieri [2]" w:date="2022-09-27T15:26:00Z">
              <w:del w:id="14748" w:author="Nick.Tolimieri" w:date="2022-09-30T14:59:00Z">
                <w:r w:rsidRPr="00D12321" w:rsidDel="00FE4935">
                  <w:rPr>
                    <w:rFonts w:ascii="Cambria" w:hAnsi="Cambria" w:cs="Calibri"/>
                    <w:color w:val="000000"/>
                    <w:sz w:val="22"/>
                    <w:szCs w:val="22"/>
                    <w:lang w:val="en-US"/>
                  </w:rPr>
                  <w:delText>194.320</w:delText>
                </w:r>
              </w:del>
            </w:ins>
          </w:p>
        </w:tc>
        <w:tc>
          <w:tcPr>
            <w:tcW w:w="1525" w:type="dxa"/>
            <w:tcBorders>
              <w:top w:val="nil"/>
              <w:left w:val="nil"/>
              <w:bottom w:val="nil"/>
              <w:right w:val="nil"/>
            </w:tcBorders>
            <w:shd w:val="clear" w:color="auto" w:fill="auto"/>
            <w:noWrap/>
            <w:vAlign w:val="bottom"/>
            <w:hideMark/>
            <w:tcPrChange w:id="14749"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50" w:author="Nick.Tolimieri [2]" w:date="2022-09-27T15:26:00Z"/>
                <w:rFonts w:ascii="Cambria" w:hAnsi="Cambria" w:cs="Calibri"/>
                <w:color w:val="000000"/>
                <w:sz w:val="22"/>
                <w:szCs w:val="22"/>
                <w:lang w:val="en-US"/>
              </w:rPr>
            </w:pPr>
            <w:ins w:id="14751" w:author="Nick.Tolimieri" w:date="2022-09-30T14:59:00Z">
              <w:r w:rsidRPr="0095582C">
                <w:rPr>
                  <w:rFonts w:ascii="Cambria" w:hAnsi="Cambria" w:cs="Calibri"/>
                  <w:color w:val="000000"/>
                  <w:sz w:val="22"/>
                  <w:szCs w:val="22"/>
                  <w:rPrChange w:id="14752" w:author="Nick.Tolimieri" w:date="2022-09-30T15:01:00Z">
                    <w:rPr>
                      <w:rFonts w:ascii="Calibri" w:hAnsi="Calibri" w:cs="Calibri"/>
                      <w:color w:val="000000"/>
                      <w:sz w:val="22"/>
                      <w:szCs w:val="22"/>
                    </w:rPr>
                  </w:rPrChange>
                </w:rPr>
                <w:t>79.262</w:t>
              </w:r>
            </w:ins>
            <w:ins w:id="14753" w:author="Nick.Tolimieri [2]" w:date="2022-09-27T15:26:00Z">
              <w:del w:id="14754" w:author="Nick.Tolimieri" w:date="2022-09-30T14:59:00Z">
                <w:r w:rsidRPr="00D12321" w:rsidDel="00FE4935">
                  <w:rPr>
                    <w:rFonts w:ascii="Cambria" w:hAnsi="Cambria" w:cs="Calibri"/>
                    <w:color w:val="000000"/>
                    <w:sz w:val="22"/>
                    <w:szCs w:val="22"/>
                    <w:lang w:val="en-US"/>
                  </w:rPr>
                  <w:delText>79.272</w:delText>
                </w:r>
              </w:del>
            </w:ins>
          </w:p>
        </w:tc>
        <w:tc>
          <w:tcPr>
            <w:tcW w:w="1281" w:type="dxa"/>
            <w:tcBorders>
              <w:top w:val="nil"/>
              <w:left w:val="nil"/>
              <w:bottom w:val="nil"/>
              <w:right w:val="nil"/>
            </w:tcBorders>
            <w:shd w:val="clear" w:color="auto" w:fill="auto"/>
            <w:noWrap/>
            <w:vAlign w:val="bottom"/>
            <w:hideMark/>
            <w:tcPrChange w:id="14755"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56" w:author="Nick.Tolimieri [2]" w:date="2022-09-27T15:26:00Z"/>
                <w:rFonts w:ascii="Cambria" w:hAnsi="Cambria" w:cs="Calibri"/>
                <w:color w:val="000000"/>
                <w:sz w:val="22"/>
                <w:szCs w:val="22"/>
                <w:lang w:val="en-US"/>
              </w:rPr>
            </w:pPr>
            <w:ins w:id="14757" w:author="Nick.Tolimieri" w:date="2022-09-30T14:59:00Z">
              <w:r w:rsidRPr="0095582C">
                <w:rPr>
                  <w:rFonts w:ascii="Cambria" w:hAnsi="Cambria" w:cs="Calibri"/>
                  <w:color w:val="000000"/>
                  <w:sz w:val="22"/>
                  <w:szCs w:val="22"/>
                  <w:rPrChange w:id="14758" w:author="Nick.Tolimieri" w:date="2022-09-30T15:01:00Z">
                    <w:rPr>
                      <w:rFonts w:ascii="Calibri" w:hAnsi="Calibri" w:cs="Calibri"/>
                      <w:color w:val="000000"/>
                      <w:sz w:val="22"/>
                      <w:szCs w:val="22"/>
                    </w:rPr>
                  </w:rPrChange>
                </w:rPr>
                <w:t>2.452</w:t>
              </w:r>
            </w:ins>
            <w:ins w:id="14759" w:author="Nick.Tolimieri [2]" w:date="2022-09-27T15:26:00Z">
              <w:del w:id="14760" w:author="Nick.Tolimieri" w:date="2022-09-30T14:59:00Z">
                <w:r w:rsidRPr="00D12321" w:rsidDel="00FE4935">
                  <w:rPr>
                    <w:rFonts w:ascii="Cambria" w:hAnsi="Cambria" w:cs="Calibri"/>
                    <w:color w:val="000000"/>
                    <w:sz w:val="22"/>
                    <w:szCs w:val="22"/>
                    <w:lang w:val="en-US"/>
                  </w:rPr>
                  <w:delText>2.451</w:delText>
                </w:r>
              </w:del>
            </w:ins>
          </w:p>
        </w:tc>
      </w:tr>
      <w:tr w:rsidR="0095582C" w:rsidRPr="008D796A" w:rsidTr="00D12321">
        <w:trPr>
          <w:trHeight w:val="300"/>
          <w:ins w:id="14761" w:author="Nick.Tolimieri [2]" w:date="2022-09-27T15:26:00Z"/>
          <w:trPrChange w:id="14762"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63"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64" w:author="Nick.Tolimieri [2]" w:date="2022-09-27T15:26:00Z"/>
                <w:rFonts w:ascii="Cambria" w:hAnsi="Cambria" w:cs="Calibri"/>
                <w:color w:val="000000"/>
                <w:sz w:val="22"/>
                <w:szCs w:val="22"/>
                <w:lang w:val="en-US"/>
              </w:rPr>
            </w:pPr>
            <w:ins w:id="14765" w:author="Nick.Tolimieri [2]" w:date="2022-09-27T15:28:00Z">
              <w:r>
                <w:rPr>
                  <w:rFonts w:ascii="Cambria" w:hAnsi="Cambria" w:cs="Calibri"/>
                  <w:color w:val="000000"/>
                  <w:sz w:val="22"/>
                  <w:szCs w:val="22"/>
                  <w:lang w:val="en-US"/>
                </w:rPr>
                <w:t>D</w:t>
              </w:r>
            </w:ins>
            <w:ins w:id="14766" w:author="Nick.Tolimieri [2]" w:date="2022-09-27T15:26:00Z">
              <w:r w:rsidRPr="008D796A">
                <w:rPr>
                  <w:rFonts w:ascii="Cambria" w:hAnsi="Cambria" w:cs="Calibri"/>
                  <w:color w:val="000000"/>
                  <w:sz w:val="22"/>
                  <w:szCs w:val="22"/>
                  <w:lang w:val="en-US"/>
                </w:rPr>
                <w:t>epth</w:t>
              </w:r>
            </w:ins>
            <w:ins w:id="14767" w:author="Nick.Tolimieri [2]" w:date="2022-09-27T15:28:00Z">
              <w:r>
                <w:rPr>
                  <w:rFonts w:ascii="Cambria" w:hAnsi="Cambria" w:cs="Calibri"/>
                  <w:color w:val="000000"/>
                  <w:sz w:val="22"/>
                  <w:szCs w:val="22"/>
                  <w:lang w:val="en-US"/>
                </w:rPr>
                <w:t xml:space="preserve"> – </w:t>
              </w:r>
            </w:ins>
            <w:ins w:id="14768" w:author="Nick.Tolimieri [2]" w:date="2022-09-27T15:26:00Z">
              <w:r w:rsidRPr="008D796A">
                <w:rPr>
                  <w:rFonts w:ascii="Cambria" w:hAnsi="Cambria" w:cs="Calibri"/>
                  <w:color w:val="000000"/>
                  <w:sz w:val="22"/>
                  <w:szCs w:val="22"/>
                  <w:lang w:val="en-US"/>
                </w:rPr>
                <w:t>10</w:t>
              </w:r>
            </w:ins>
            <w:ins w:id="14769" w:author="Nick.Tolimieri [2]" w:date="2022-09-27T15:28:00Z">
              <w:r>
                <w:rPr>
                  <w:rFonts w:ascii="Cambria" w:hAnsi="Cambria" w:cs="Calibri"/>
                  <w:color w:val="000000"/>
                  <w:sz w:val="22"/>
                  <w:szCs w:val="22"/>
                  <w:lang w:val="en-US"/>
                </w:rPr>
                <w:t xml:space="preserve"> m</w:t>
              </w:r>
            </w:ins>
          </w:p>
        </w:tc>
        <w:tc>
          <w:tcPr>
            <w:tcW w:w="1769" w:type="dxa"/>
            <w:tcBorders>
              <w:top w:val="nil"/>
              <w:left w:val="nil"/>
              <w:bottom w:val="nil"/>
              <w:right w:val="nil"/>
            </w:tcBorders>
            <w:shd w:val="clear" w:color="auto" w:fill="auto"/>
            <w:noWrap/>
            <w:vAlign w:val="bottom"/>
            <w:hideMark/>
            <w:tcPrChange w:id="14770"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71" w:author="Nick.Tolimieri [2]" w:date="2022-09-27T15:26:00Z"/>
                <w:rFonts w:ascii="Cambria" w:hAnsi="Cambria" w:cs="Calibri"/>
                <w:color w:val="000000"/>
                <w:sz w:val="22"/>
                <w:szCs w:val="22"/>
                <w:lang w:val="en-US"/>
              </w:rPr>
            </w:pPr>
            <w:ins w:id="14772" w:author="Nick.Tolimieri" w:date="2022-09-30T14:59:00Z">
              <w:r w:rsidRPr="0095582C">
                <w:rPr>
                  <w:rFonts w:ascii="Cambria" w:hAnsi="Cambria" w:cs="Calibri"/>
                  <w:color w:val="000000"/>
                  <w:sz w:val="22"/>
                  <w:szCs w:val="22"/>
                  <w:rPrChange w:id="14773" w:author="Nick.Tolimieri" w:date="2022-09-30T15:01:00Z">
                    <w:rPr>
                      <w:rFonts w:ascii="Calibri" w:hAnsi="Calibri" w:cs="Calibri"/>
                      <w:color w:val="000000"/>
                      <w:sz w:val="22"/>
                      <w:szCs w:val="22"/>
                    </w:rPr>
                  </w:rPrChange>
                </w:rPr>
                <w:t>-0.455</w:t>
              </w:r>
            </w:ins>
            <w:ins w:id="14774" w:author="Nick.Tolimieri [2]" w:date="2022-09-27T15:26:00Z">
              <w:del w:id="14775" w:author="Nick.Tolimieri" w:date="2022-09-30T14:59:00Z">
                <w:r w:rsidRPr="00D12321" w:rsidDel="00FE4935">
                  <w:rPr>
                    <w:rFonts w:ascii="Cambria" w:hAnsi="Cambria" w:cs="Calibri"/>
                    <w:color w:val="000000"/>
                    <w:sz w:val="22"/>
                    <w:szCs w:val="22"/>
                    <w:lang w:val="en-US"/>
                  </w:rPr>
                  <w:delText>-0.455</w:delText>
                </w:r>
              </w:del>
            </w:ins>
          </w:p>
        </w:tc>
        <w:tc>
          <w:tcPr>
            <w:tcW w:w="1525" w:type="dxa"/>
            <w:tcBorders>
              <w:top w:val="nil"/>
              <w:left w:val="nil"/>
              <w:bottom w:val="nil"/>
              <w:right w:val="nil"/>
            </w:tcBorders>
            <w:shd w:val="clear" w:color="auto" w:fill="auto"/>
            <w:noWrap/>
            <w:vAlign w:val="bottom"/>
            <w:hideMark/>
            <w:tcPrChange w:id="14776"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77" w:author="Nick.Tolimieri [2]" w:date="2022-09-27T15:26:00Z"/>
                <w:rFonts w:ascii="Cambria" w:hAnsi="Cambria" w:cs="Calibri"/>
                <w:color w:val="000000"/>
                <w:sz w:val="22"/>
                <w:szCs w:val="22"/>
                <w:lang w:val="en-US"/>
              </w:rPr>
            </w:pPr>
            <w:ins w:id="14778" w:author="Nick.Tolimieri" w:date="2022-09-30T14:59:00Z">
              <w:r w:rsidRPr="0095582C">
                <w:rPr>
                  <w:rFonts w:ascii="Cambria" w:hAnsi="Cambria" w:cs="Calibri"/>
                  <w:color w:val="000000"/>
                  <w:sz w:val="22"/>
                  <w:szCs w:val="22"/>
                  <w:rPrChange w:id="14779" w:author="Nick.Tolimieri" w:date="2022-09-30T15:01:00Z">
                    <w:rPr>
                      <w:rFonts w:ascii="Calibri" w:hAnsi="Calibri" w:cs="Calibri"/>
                      <w:color w:val="000000"/>
                      <w:sz w:val="22"/>
                      <w:szCs w:val="22"/>
                    </w:rPr>
                  </w:rPrChange>
                </w:rPr>
                <w:t>0.305</w:t>
              </w:r>
            </w:ins>
            <w:ins w:id="14780" w:author="Nick.Tolimieri [2]" w:date="2022-09-27T15:26:00Z">
              <w:del w:id="14781" w:author="Nick.Tolimieri" w:date="2022-09-30T14:59:00Z">
                <w:r w:rsidRPr="00D12321" w:rsidDel="00FE4935">
                  <w:rPr>
                    <w:rFonts w:ascii="Cambria" w:hAnsi="Cambria" w:cs="Calibri"/>
                    <w:color w:val="000000"/>
                    <w:sz w:val="22"/>
                    <w:szCs w:val="22"/>
                    <w:lang w:val="en-US"/>
                  </w:rPr>
                  <w:delText>1.854</w:delText>
                </w:r>
              </w:del>
            </w:ins>
          </w:p>
        </w:tc>
        <w:tc>
          <w:tcPr>
            <w:tcW w:w="1281" w:type="dxa"/>
            <w:tcBorders>
              <w:top w:val="nil"/>
              <w:left w:val="nil"/>
              <w:bottom w:val="nil"/>
              <w:right w:val="nil"/>
            </w:tcBorders>
            <w:shd w:val="clear" w:color="auto" w:fill="auto"/>
            <w:noWrap/>
            <w:vAlign w:val="bottom"/>
            <w:hideMark/>
            <w:tcPrChange w:id="14782"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83" w:author="Nick.Tolimieri [2]" w:date="2022-09-27T15:26:00Z"/>
                <w:rFonts w:ascii="Cambria" w:hAnsi="Cambria" w:cs="Calibri"/>
                <w:color w:val="000000"/>
                <w:sz w:val="22"/>
                <w:szCs w:val="22"/>
                <w:lang w:val="en-US"/>
              </w:rPr>
            </w:pPr>
            <w:ins w:id="14784" w:author="Nick.Tolimieri" w:date="2022-09-30T14:59:00Z">
              <w:r w:rsidRPr="0095582C">
                <w:rPr>
                  <w:rFonts w:ascii="Cambria" w:hAnsi="Cambria" w:cs="Calibri"/>
                  <w:color w:val="000000"/>
                  <w:sz w:val="22"/>
                  <w:szCs w:val="22"/>
                  <w:rPrChange w:id="14785" w:author="Nick.Tolimieri" w:date="2022-09-30T15:01:00Z">
                    <w:rPr>
                      <w:rFonts w:ascii="Calibri" w:hAnsi="Calibri" w:cs="Calibri"/>
                      <w:color w:val="000000"/>
                      <w:sz w:val="22"/>
                      <w:szCs w:val="22"/>
                    </w:rPr>
                  </w:rPrChange>
                </w:rPr>
                <w:t>-1.491</w:t>
              </w:r>
            </w:ins>
            <w:ins w:id="14786" w:author="Nick.Tolimieri [2]" w:date="2022-09-27T15:26:00Z">
              <w:del w:id="14787" w:author="Nick.Tolimieri" w:date="2022-09-30T14:59:00Z">
                <w:r w:rsidRPr="00D12321" w:rsidDel="00FE4935">
                  <w:rPr>
                    <w:rFonts w:ascii="Cambria" w:hAnsi="Cambria" w:cs="Calibri"/>
                    <w:color w:val="000000"/>
                    <w:sz w:val="22"/>
                    <w:szCs w:val="22"/>
                    <w:lang w:val="en-US"/>
                  </w:rPr>
                  <w:delText>-0.245</w:delText>
                </w:r>
              </w:del>
            </w:ins>
          </w:p>
        </w:tc>
      </w:tr>
      <w:tr w:rsidR="0095582C" w:rsidRPr="008D796A" w:rsidTr="00D12321">
        <w:trPr>
          <w:trHeight w:val="300"/>
          <w:ins w:id="14788" w:author="Nick.Tolimieri [2]" w:date="2022-09-27T15:26:00Z"/>
          <w:trPrChange w:id="14789"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790"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791" w:author="Nick.Tolimieri [2]" w:date="2022-09-27T15:26:00Z"/>
                <w:rFonts w:ascii="Cambria" w:hAnsi="Cambria" w:cs="Calibri"/>
                <w:color w:val="000000"/>
                <w:sz w:val="22"/>
                <w:szCs w:val="22"/>
                <w:lang w:val="en-US"/>
              </w:rPr>
            </w:pPr>
            <w:ins w:id="14792" w:author="Nick.Tolimieri [2]" w:date="2022-09-27T15:28:00Z">
              <w:r>
                <w:rPr>
                  <w:rFonts w:ascii="Cambria" w:hAnsi="Cambria" w:cs="Calibri"/>
                  <w:color w:val="000000"/>
                  <w:sz w:val="22"/>
                  <w:szCs w:val="22"/>
                  <w:lang w:val="en-US"/>
                </w:rPr>
                <w:t>A</w:t>
              </w:r>
            </w:ins>
            <w:ins w:id="14793" w:author="Nick.Tolimieri [2]" w:date="2022-09-27T15:26:00Z">
              <w:r w:rsidRPr="008D796A">
                <w:rPr>
                  <w:rFonts w:ascii="Cambria" w:hAnsi="Cambria" w:cs="Calibri"/>
                  <w:color w:val="000000"/>
                  <w:sz w:val="22"/>
                  <w:szCs w:val="22"/>
                  <w:lang w:val="en-US"/>
                </w:rPr>
                <w:t>rea</w:t>
              </w:r>
            </w:ins>
            <w:ins w:id="14794" w:author="Nick.Tolimieri [2]" w:date="2022-09-27T15:29:00Z">
              <w:r>
                <w:rPr>
                  <w:rFonts w:ascii="Cambria" w:hAnsi="Cambria" w:cs="Calibri"/>
                  <w:color w:val="000000"/>
                  <w:sz w:val="22"/>
                  <w:szCs w:val="22"/>
                  <w:lang w:val="en-US"/>
                </w:rPr>
                <w:t xml:space="preserve"> – South</w:t>
              </w:r>
            </w:ins>
          </w:p>
        </w:tc>
        <w:tc>
          <w:tcPr>
            <w:tcW w:w="1769" w:type="dxa"/>
            <w:tcBorders>
              <w:top w:val="nil"/>
              <w:left w:val="nil"/>
              <w:bottom w:val="nil"/>
              <w:right w:val="nil"/>
            </w:tcBorders>
            <w:shd w:val="clear" w:color="auto" w:fill="auto"/>
            <w:noWrap/>
            <w:vAlign w:val="bottom"/>
            <w:hideMark/>
            <w:tcPrChange w:id="14795"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796" w:author="Nick.Tolimieri [2]" w:date="2022-09-27T15:26:00Z"/>
                <w:rFonts w:ascii="Cambria" w:hAnsi="Cambria" w:cs="Calibri"/>
                <w:color w:val="000000"/>
                <w:sz w:val="22"/>
                <w:szCs w:val="22"/>
                <w:lang w:val="en-US"/>
              </w:rPr>
            </w:pPr>
            <w:ins w:id="14797" w:author="Nick.Tolimieri" w:date="2022-09-30T14:59:00Z">
              <w:r w:rsidRPr="0095582C">
                <w:rPr>
                  <w:rFonts w:ascii="Cambria" w:hAnsi="Cambria" w:cs="Calibri"/>
                  <w:color w:val="000000"/>
                  <w:sz w:val="22"/>
                  <w:szCs w:val="22"/>
                  <w:rPrChange w:id="14798" w:author="Nick.Tolimieri" w:date="2022-09-30T15:01:00Z">
                    <w:rPr>
                      <w:rFonts w:ascii="Calibri" w:hAnsi="Calibri" w:cs="Calibri"/>
                      <w:color w:val="000000"/>
                      <w:sz w:val="22"/>
                      <w:szCs w:val="22"/>
                    </w:rPr>
                  </w:rPrChange>
                </w:rPr>
                <w:t>-1.356</w:t>
              </w:r>
            </w:ins>
            <w:ins w:id="14799" w:author="Nick.Tolimieri [2]" w:date="2022-09-27T15:26:00Z">
              <w:del w:id="14800" w:author="Nick.Tolimieri" w:date="2022-09-30T14:59:00Z">
                <w:r w:rsidRPr="00D12321" w:rsidDel="00FE4935">
                  <w:rPr>
                    <w:rFonts w:ascii="Cambria" w:hAnsi="Cambria" w:cs="Calibri"/>
                    <w:color w:val="000000"/>
                    <w:sz w:val="22"/>
                    <w:szCs w:val="22"/>
                    <w:lang w:val="en-US"/>
                  </w:rPr>
                  <w:delText>-1.356</w:delText>
                </w:r>
              </w:del>
            </w:ins>
          </w:p>
        </w:tc>
        <w:tc>
          <w:tcPr>
            <w:tcW w:w="1525" w:type="dxa"/>
            <w:tcBorders>
              <w:top w:val="nil"/>
              <w:left w:val="nil"/>
              <w:bottom w:val="nil"/>
              <w:right w:val="nil"/>
            </w:tcBorders>
            <w:shd w:val="clear" w:color="auto" w:fill="auto"/>
            <w:noWrap/>
            <w:vAlign w:val="bottom"/>
            <w:hideMark/>
            <w:tcPrChange w:id="14801"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02" w:author="Nick.Tolimieri [2]" w:date="2022-09-27T15:26:00Z"/>
                <w:rFonts w:ascii="Cambria" w:hAnsi="Cambria" w:cs="Calibri"/>
                <w:color w:val="000000"/>
                <w:sz w:val="22"/>
                <w:szCs w:val="22"/>
                <w:lang w:val="en-US"/>
              </w:rPr>
            </w:pPr>
            <w:ins w:id="14803" w:author="Nick.Tolimieri" w:date="2022-09-30T14:59:00Z">
              <w:r w:rsidRPr="0095582C">
                <w:rPr>
                  <w:rFonts w:ascii="Cambria" w:hAnsi="Cambria" w:cs="Calibri"/>
                  <w:color w:val="000000"/>
                  <w:sz w:val="22"/>
                  <w:szCs w:val="22"/>
                  <w:rPrChange w:id="14804" w:author="Nick.Tolimieri" w:date="2022-09-30T15:01:00Z">
                    <w:rPr>
                      <w:rFonts w:ascii="Calibri" w:hAnsi="Calibri" w:cs="Calibri"/>
                      <w:color w:val="000000"/>
                      <w:sz w:val="22"/>
                      <w:szCs w:val="22"/>
                    </w:rPr>
                  </w:rPrChange>
                </w:rPr>
                <w:t>0.865</w:t>
              </w:r>
            </w:ins>
            <w:ins w:id="14805" w:author="Nick.Tolimieri [2]" w:date="2022-09-27T15:26:00Z">
              <w:del w:id="14806" w:author="Nick.Tolimieri" w:date="2022-09-30T14:59:00Z">
                <w:r w:rsidRPr="00D12321" w:rsidDel="00FE4935">
                  <w:rPr>
                    <w:rFonts w:ascii="Cambria" w:hAnsi="Cambria" w:cs="Calibri"/>
                    <w:color w:val="000000"/>
                    <w:sz w:val="22"/>
                    <w:szCs w:val="22"/>
                    <w:lang w:val="en-US"/>
                  </w:rPr>
                  <w:delText>4.989</w:delText>
                </w:r>
              </w:del>
            </w:ins>
          </w:p>
        </w:tc>
        <w:tc>
          <w:tcPr>
            <w:tcW w:w="1281" w:type="dxa"/>
            <w:tcBorders>
              <w:top w:val="nil"/>
              <w:left w:val="nil"/>
              <w:bottom w:val="nil"/>
              <w:right w:val="nil"/>
            </w:tcBorders>
            <w:shd w:val="clear" w:color="auto" w:fill="auto"/>
            <w:noWrap/>
            <w:vAlign w:val="bottom"/>
            <w:hideMark/>
            <w:tcPrChange w:id="14807"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08" w:author="Nick.Tolimieri [2]" w:date="2022-09-27T15:26:00Z"/>
                <w:rFonts w:ascii="Cambria" w:hAnsi="Cambria" w:cs="Calibri"/>
                <w:color w:val="000000"/>
                <w:sz w:val="22"/>
                <w:szCs w:val="22"/>
                <w:lang w:val="en-US"/>
              </w:rPr>
            </w:pPr>
            <w:ins w:id="14809" w:author="Nick.Tolimieri" w:date="2022-09-30T14:59:00Z">
              <w:r w:rsidRPr="0095582C">
                <w:rPr>
                  <w:rFonts w:ascii="Cambria" w:hAnsi="Cambria" w:cs="Calibri"/>
                  <w:color w:val="000000"/>
                  <w:sz w:val="22"/>
                  <w:szCs w:val="22"/>
                  <w:rPrChange w:id="14810" w:author="Nick.Tolimieri" w:date="2022-09-30T15:01:00Z">
                    <w:rPr>
                      <w:rFonts w:ascii="Calibri" w:hAnsi="Calibri" w:cs="Calibri"/>
                      <w:color w:val="000000"/>
                      <w:sz w:val="22"/>
                      <w:szCs w:val="22"/>
                    </w:rPr>
                  </w:rPrChange>
                </w:rPr>
                <w:t>-1.568</w:t>
              </w:r>
            </w:ins>
            <w:ins w:id="14811" w:author="Nick.Tolimieri [2]" w:date="2022-09-27T15:26:00Z">
              <w:del w:id="14812" w:author="Nick.Tolimieri" w:date="2022-09-30T14:59:00Z">
                <w:r w:rsidRPr="00D12321" w:rsidDel="00FE4935">
                  <w:rPr>
                    <w:rFonts w:ascii="Cambria" w:hAnsi="Cambria" w:cs="Calibri"/>
                    <w:color w:val="000000"/>
                    <w:sz w:val="22"/>
                    <w:szCs w:val="22"/>
                    <w:lang w:val="en-US"/>
                  </w:rPr>
                  <w:delText>-0.272</w:delText>
                </w:r>
              </w:del>
            </w:ins>
          </w:p>
        </w:tc>
      </w:tr>
      <w:tr w:rsidR="0095582C" w:rsidRPr="008D796A" w:rsidTr="00D12321">
        <w:trPr>
          <w:trHeight w:val="300"/>
          <w:ins w:id="14813" w:author="Nick.Tolimieri [2]" w:date="2022-09-27T15:26:00Z"/>
          <w:trPrChange w:id="14814"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15"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16" w:author="Nick.Tolimieri [2]" w:date="2022-09-27T15:26:00Z"/>
                <w:rFonts w:ascii="Cambria" w:hAnsi="Cambria" w:cs="Calibri"/>
                <w:color w:val="000000"/>
                <w:sz w:val="22"/>
                <w:szCs w:val="22"/>
                <w:lang w:val="en-US"/>
              </w:rPr>
            </w:pPr>
            <w:ins w:id="14817" w:author="Nick.Tolimieri [2]" w:date="2022-09-27T15:29:00Z">
              <w:r>
                <w:rPr>
                  <w:rFonts w:ascii="Cambria" w:hAnsi="Cambria" w:cs="Calibri"/>
                  <w:color w:val="000000"/>
                  <w:sz w:val="22"/>
                  <w:szCs w:val="22"/>
                  <w:lang w:val="en-US"/>
                </w:rPr>
                <w:t>Y</w:t>
              </w:r>
            </w:ins>
            <w:ins w:id="14818" w:author="Nick.Tolimieri [2]" w:date="2022-09-27T15:26:00Z">
              <w:r w:rsidRPr="008D796A">
                <w:rPr>
                  <w:rFonts w:ascii="Cambria" w:hAnsi="Cambria" w:cs="Calibri"/>
                  <w:color w:val="000000"/>
                  <w:sz w:val="22"/>
                  <w:szCs w:val="22"/>
                  <w:lang w:val="en-US"/>
                </w:rPr>
                <w:t>ear</w:t>
              </w:r>
            </w:ins>
          </w:p>
        </w:tc>
        <w:tc>
          <w:tcPr>
            <w:tcW w:w="1769" w:type="dxa"/>
            <w:tcBorders>
              <w:top w:val="nil"/>
              <w:left w:val="nil"/>
              <w:bottom w:val="nil"/>
              <w:right w:val="nil"/>
            </w:tcBorders>
            <w:shd w:val="clear" w:color="auto" w:fill="auto"/>
            <w:noWrap/>
            <w:vAlign w:val="bottom"/>
            <w:hideMark/>
            <w:tcPrChange w:id="14819"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20" w:author="Nick.Tolimieri [2]" w:date="2022-09-27T15:26:00Z"/>
                <w:rFonts w:ascii="Cambria" w:hAnsi="Cambria" w:cs="Calibri"/>
                <w:color w:val="000000"/>
                <w:sz w:val="22"/>
                <w:szCs w:val="22"/>
                <w:lang w:val="en-US"/>
              </w:rPr>
            </w:pPr>
            <w:ins w:id="14821" w:author="Nick.Tolimieri" w:date="2022-09-30T14:59:00Z">
              <w:r w:rsidRPr="0095582C">
                <w:rPr>
                  <w:rFonts w:ascii="Cambria" w:hAnsi="Cambria" w:cs="Calibri"/>
                  <w:color w:val="000000"/>
                  <w:sz w:val="22"/>
                  <w:szCs w:val="22"/>
                  <w:rPrChange w:id="14822" w:author="Nick.Tolimieri" w:date="2022-09-30T15:01:00Z">
                    <w:rPr>
                      <w:rFonts w:ascii="Calibri" w:hAnsi="Calibri" w:cs="Calibri"/>
                      <w:color w:val="000000"/>
                      <w:sz w:val="22"/>
                      <w:szCs w:val="22"/>
                    </w:rPr>
                  </w:rPrChange>
                </w:rPr>
                <w:t>-0.096</w:t>
              </w:r>
            </w:ins>
            <w:ins w:id="14823" w:author="Nick.Tolimieri [2]" w:date="2022-09-27T15:26:00Z">
              <w:del w:id="14824" w:author="Nick.Tolimieri" w:date="2022-09-30T14:59:00Z">
                <w:r w:rsidRPr="00D12321" w:rsidDel="00FE4935">
                  <w:rPr>
                    <w:rFonts w:ascii="Cambria" w:hAnsi="Cambria" w:cs="Calibri"/>
                    <w:color w:val="000000"/>
                    <w:sz w:val="22"/>
                    <w:szCs w:val="22"/>
                    <w:lang w:val="en-US"/>
                  </w:rPr>
                  <w:delText>-0.096</w:delText>
                </w:r>
              </w:del>
            </w:ins>
          </w:p>
        </w:tc>
        <w:tc>
          <w:tcPr>
            <w:tcW w:w="1525" w:type="dxa"/>
            <w:tcBorders>
              <w:top w:val="nil"/>
              <w:left w:val="nil"/>
              <w:bottom w:val="nil"/>
              <w:right w:val="nil"/>
            </w:tcBorders>
            <w:shd w:val="clear" w:color="auto" w:fill="auto"/>
            <w:noWrap/>
            <w:vAlign w:val="bottom"/>
            <w:hideMark/>
            <w:tcPrChange w:id="14825"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26" w:author="Nick.Tolimieri [2]" w:date="2022-09-27T15:26:00Z"/>
                <w:rFonts w:ascii="Cambria" w:hAnsi="Cambria" w:cs="Calibri"/>
                <w:color w:val="000000"/>
                <w:sz w:val="22"/>
                <w:szCs w:val="22"/>
                <w:lang w:val="en-US"/>
              </w:rPr>
            </w:pPr>
            <w:ins w:id="14827" w:author="Nick.Tolimieri" w:date="2022-09-30T14:59:00Z">
              <w:r w:rsidRPr="0095582C">
                <w:rPr>
                  <w:rFonts w:ascii="Cambria" w:hAnsi="Cambria" w:cs="Calibri"/>
                  <w:color w:val="000000"/>
                  <w:sz w:val="22"/>
                  <w:szCs w:val="22"/>
                  <w:rPrChange w:id="14828" w:author="Nick.Tolimieri" w:date="2022-09-30T15:01:00Z">
                    <w:rPr>
                      <w:rFonts w:ascii="Calibri" w:hAnsi="Calibri" w:cs="Calibri"/>
                      <w:color w:val="000000"/>
                      <w:sz w:val="22"/>
                      <w:szCs w:val="22"/>
                    </w:rPr>
                  </w:rPrChange>
                </w:rPr>
                <w:t>0.039</w:t>
              </w:r>
            </w:ins>
            <w:ins w:id="14829" w:author="Nick.Tolimieri [2]" w:date="2022-09-27T15:26:00Z">
              <w:del w:id="14830" w:author="Nick.Tolimieri" w:date="2022-09-30T14:59:00Z">
                <w:r w:rsidRPr="00D12321" w:rsidDel="00FE4935">
                  <w:rPr>
                    <w:rFonts w:ascii="Cambria" w:hAnsi="Cambria" w:cs="Calibri"/>
                    <w:color w:val="000000"/>
                    <w:sz w:val="22"/>
                    <w:szCs w:val="22"/>
                    <w:lang w:val="en-US"/>
                  </w:rPr>
                  <w:delText>0.039</w:delText>
                </w:r>
              </w:del>
            </w:ins>
          </w:p>
        </w:tc>
        <w:tc>
          <w:tcPr>
            <w:tcW w:w="1281" w:type="dxa"/>
            <w:tcBorders>
              <w:top w:val="nil"/>
              <w:left w:val="nil"/>
              <w:bottom w:val="nil"/>
              <w:right w:val="nil"/>
            </w:tcBorders>
            <w:shd w:val="clear" w:color="auto" w:fill="auto"/>
            <w:noWrap/>
            <w:vAlign w:val="bottom"/>
            <w:hideMark/>
            <w:tcPrChange w:id="14831"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32" w:author="Nick.Tolimieri [2]" w:date="2022-09-27T15:26:00Z"/>
                <w:rFonts w:ascii="Cambria" w:hAnsi="Cambria" w:cs="Calibri"/>
                <w:color w:val="000000"/>
                <w:sz w:val="22"/>
                <w:szCs w:val="22"/>
                <w:lang w:val="en-US"/>
              </w:rPr>
            </w:pPr>
            <w:ins w:id="14833" w:author="Nick.Tolimieri" w:date="2022-09-30T14:59:00Z">
              <w:r w:rsidRPr="0095582C">
                <w:rPr>
                  <w:rFonts w:ascii="Cambria" w:hAnsi="Cambria" w:cs="Calibri"/>
                  <w:color w:val="000000"/>
                  <w:sz w:val="22"/>
                  <w:szCs w:val="22"/>
                  <w:rPrChange w:id="14834" w:author="Nick.Tolimieri" w:date="2022-09-30T15:01:00Z">
                    <w:rPr>
                      <w:rFonts w:ascii="Calibri" w:hAnsi="Calibri" w:cs="Calibri"/>
                      <w:color w:val="000000"/>
                      <w:sz w:val="22"/>
                      <w:szCs w:val="22"/>
                    </w:rPr>
                  </w:rPrChange>
                </w:rPr>
                <w:t>-2.437</w:t>
              </w:r>
            </w:ins>
            <w:ins w:id="14835" w:author="Nick.Tolimieri [2]" w:date="2022-09-27T15:26:00Z">
              <w:del w:id="14836" w:author="Nick.Tolimieri" w:date="2022-09-30T14:59:00Z">
                <w:r w:rsidRPr="00D12321" w:rsidDel="00FE4935">
                  <w:rPr>
                    <w:rFonts w:ascii="Cambria" w:hAnsi="Cambria" w:cs="Calibri"/>
                    <w:color w:val="000000"/>
                    <w:sz w:val="22"/>
                    <w:szCs w:val="22"/>
                    <w:lang w:val="en-US"/>
                  </w:rPr>
                  <w:delText>-2.437</w:delText>
                </w:r>
              </w:del>
            </w:ins>
          </w:p>
        </w:tc>
      </w:tr>
      <w:tr w:rsidR="0095582C" w:rsidRPr="008D796A" w:rsidTr="00D12321">
        <w:trPr>
          <w:trHeight w:val="300"/>
          <w:ins w:id="14837" w:author="Nick.Tolimieri [2]" w:date="2022-09-27T15:26:00Z"/>
          <w:trPrChange w:id="14838"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39"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40" w:author="Nick.Tolimieri [2]" w:date="2022-09-27T15:26:00Z"/>
                <w:rFonts w:ascii="Cambria" w:hAnsi="Cambria" w:cs="Calibri"/>
                <w:color w:val="000000"/>
                <w:sz w:val="22"/>
                <w:szCs w:val="22"/>
                <w:lang w:val="en-US"/>
              </w:rPr>
            </w:pPr>
            <w:proofErr w:type="spellStart"/>
            <w:ins w:id="14841" w:author="Nick.Tolimieri [2]" w:date="2022-09-27T15:26:00Z">
              <w:r w:rsidRPr="008D796A">
                <w:rPr>
                  <w:rFonts w:ascii="Cambria" w:hAnsi="Cambria" w:cs="Calibri"/>
                  <w:color w:val="000000"/>
                  <w:sz w:val="22"/>
                  <w:szCs w:val="22"/>
                  <w:lang w:val="en-US"/>
                </w:rPr>
                <w:t>B</w:t>
              </w:r>
            </w:ins>
            <w:ins w:id="14842" w:author="Nick.Tolimieri [2]" w:date="2022-09-27T15:29:00Z">
              <w:r w:rsidRPr="002075F8">
                <w:rPr>
                  <w:rFonts w:ascii="Cambria" w:hAnsi="Cambria" w:cs="Calibri"/>
                  <w:color w:val="000000"/>
                  <w:sz w:val="22"/>
                  <w:szCs w:val="22"/>
                  <w:vertAlign w:val="subscript"/>
                  <w:lang w:val="en-US"/>
                  <w:rPrChange w:id="14843" w:author="Nick.Tolimieri [2]" w:date="2022-09-27T15:29:00Z">
                    <w:rPr>
                      <w:rFonts w:ascii="Cambria" w:hAnsi="Cambria" w:cs="Calibri"/>
                      <w:color w:val="000000"/>
                      <w:sz w:val="22"/>
                      <w:szCs w:val="22"/>
                      <w:lang w:val="en-US"/>
                    </w:rPr>
                  </w:rPrChange>
                </w:rPr>
                <w:t>da</w:t>
              </w:r>
            </w:ins>
            <w:proofErr w:type="spellEnd"/>
          </w:p>
        </w:tc>
        <w:tc>
          <w:tcPr>
            <w:tcW w:w="1769" w:type="dxa"/>
            <w:tcBorders>
              <w:top w:val="nil"/>
              <w:left w:val="nil"/>
              <w:bottom w:val="nil"/>
              <w:right w:val="nil"/>
            </w:tcBorders>
            <w:shd w:val="clear" w:color="auto" w:fill="auto"/>
            <w:noWrap/>
            <w:vAlign w:val="bottom"/>
            <w:hideMark/>
            <w:tcPrChange w:id="14844"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45" w:author="Nick.Tolimieri [2]" w:date="2022-09-27T15:26:00Z"/>
                <w:rFonts w:ascii="Cambria" w:hAnsi="Cambria" w:cs="Calibri"/>
                <w:color w:val="000000"/>
                <w:sz w:val="22"/>
                <w:szCs w:val="22"/>
                <w:lang w:val="en-US"/>
              </w:rPr>
            </w:pPr>
            <w:ins w:id="14846" w:author="Nick.Tolimieri" w:date="2022-09-30T14:59:00Z">
              <w:r w:rsidRPr="0095582C">
                <w:rPr>
                  <w:rFonts w:ascii="Cambria" w:hAnsi="Cambria" w:cs="Calibri"/>
                  <w:color w:val="000000"/>
                  <w:sz w:val="22"/>
                  <w:szCs w:val="22"/>
                  <w:rPrChange w:id="14847" w:author="Nick.Tolimieri" w:date="2022-09-30T15:01:00Z">
                    <w:rPr>
                      <w:rFonts w:ascii="Calibri" w:hAnsi="Calibri" w:cs="Calibri"/>
                      <w:color w:val="000000"/>
                      <w:sz w:val="22"/>
                      <w:szCs w:val="22"/>
                    </w:rPr>
                  </w:rPrChange>
                </w:rPr>
                <w:t>0.136</w:t>
              </w:r>
            </w:ins>
            <w:ins w:id="14848" w:author="Nick.Tolimieri [2]" w:date="2022-09-27T15:26:00Z">
              <w:del w:id="14849" w:author="Nick.Tolimieri" w:date="2022-09-30T14:59:00Z">
                <w:r w:rsidRPr="00D12321" w:rsidDel="00FE4935">
                  <w:rPr>
                    <w:rFonts w:ascii="Cambria" w:hAnsi="Cambria" w:cs="Calibri"/>
                    <w:color w:val="000000"/>
                    <w:sz w:val="22"/>
                    <w:szCs w:val="22"/>
                    <w:lang w:val="en-US"/>
                  </w:rPr>
                  <w:delText>0.136</w:delText>
                </w:r>
              </w:del>
            </w:ins>
          </w:p>
        </w:tc>
        <w:tc>
          <w:tcPr>
            <w:tcW w:w="1525" w:type="dxa"/>
            <w:tcBorders>
              <w:top w:val="nil"/>
              <w:left w:val="nil"/>
              <w:bottom w:val="nil"/>
              <w:right w:val="nil"/>
            </w:tcBorders>
            <w:shd w:val="clear" w:color="auto" w:fill="auto"/>
            <w:noWrap/>
            <w:vAlign w:val="bottom"/>
            <w:hideMark/>
            <w:tcPrChange w:id="14850"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51" w:author="Nick.Tolimieri [2]" w:date="2022-09-27T15:26:00Z"/>
                <w:rFonts w:ascii="Cambria" w:hAnsi="Cambria" w:cs="Calibri"/>
                <w:color w:val="000000"/>
                <w:sz w:val="22"/>
                <w:szCs w:val="22"/>
                <w:lang w:val="en-US"/>
              </w:rPr>
            </w:pPr>
            <w:ins w:id="14852" w:author="Nick.Tolimieri" w:date="2022-09-30T14:59:00Z">
              <w:r w:rsidRPr="0095582C">
                <w:rPr>
                  <w:rFonts w:ascii="Cambria" w:hAnsi="Cambria" w:cs="Calibri"/>
                  <w:color w:val="000000"/>
                  <w:sz w:val="22"/>
                  <w:szCs w:val="22"/>
                  <w:rPrChange w:id="14853" w:author="Nick.Tolimieri" w:date="2022-09-30T15:01:00Z">
                    <w:rPr>
                      <w:rFonts w:ascii="Calibri" w:hAnsi="Calibri" w:cs="Calibri"/>
                      <w:color w:val="000000"/>
                      <w:sz w:val="22"/>
                      <w:szCs w:val="22"/>
                    </w:rPr>
                  </w:rPrChange>
                </w:rPr>
                <w:t>0.150</w:t>
              </w:r>
            </w:ins>
            <w:ins w:id="14854" w:author="Nick.Tolimieri [2]" w:date="2022-09-27T15:26:00Z">
              <w:del w:id="14855" w:author="Nick.Tolimieri" w:date="2022-09-30T14:59:00Z">
                <w:r w:rsidRPr="00D12321" w:rsidDel="00FE4935">
                  <w:rPr>
                    <w:rFonts w:ascii="Cambria" w:hAnsi="Cambria" w:cs="Calibri"/>
                    <w:color w:val="000000"/>
                    <w:sz w:val="22"/>
                    <w:szCs w:val="22"/>
                    <w:lang w:val="en-US"/>
                  </w:rPr>
                  <w:delText>0.869</w:delText>
                </w:r>
              </w:del>
            </w:ins>
          </w:p>
        </w:tc>
        <w:tc>
          <w:tcPr>
            <w:tcW w:w="1281" w:type="dxa"/>
            <w:tcBorders>
              <w:top w:val="nil"/>
              <w:left w:val="nil"/>
              <w:bottom w:val="nil"/>
              <w:right w:val="nil"/>
            </w:tcBorders>
            <w:shd w:val="clear" w:color="auto" w:fill="auto"/>
            <w:noWrap/>
            <w:vAlign w:val="bottom"/>
            <w:hideMark/>
            <w:tcPrChange w:id="14856"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57" w:author="Nick.Tolimieri [2]" w:date="2022-09-27T15:26:00Z"/>
                <w:rFonts w:ascii="Cambria" w:hAnsi="Cambria" w:cs="Calibri"/>
                <w:color w:val="000000"/>
                <w:sz w:val="22"/>
                <w:szCs w:val="22"/>
                <w:lang w:val="en-US"/>
              </w:rPr>
            </w:pPr>
            <w:ins w:id="14858" w:author="Nick.Tolimieri" w:date="2022-09-30T14:59:00Z">
              <w:r w:rsidRPr="0095582C">
                <w:rPr>
                  <w:rFonts w:ascii="Cambria" w:hAnsi="Cambria" w:cs="Calibri"/>
                  <w:color w:val="000000"/>
                  <w:sz w:val="22"/>
                  <w:szCs w:val="22"/>
                  <w:rPrChange w:id="14859" w:author="Nick.Tolimieri" w:date="2022-09-30T15:01:00Z">
                    <w:rPr>
                      <w:rFonts w:ascii="Calibri" w:hAnsi="Calibri" w:cs="Calibri"/>
                      <w:color w:val="000000"/>
                      <w:sz w:val="22"/>
                      <w:szCs w:val="22"/>
                    </w:rPr>
                  </w:rPrChange>
                </w:rPr>
                <w:t>0.907</w:t>
              </w:r>
            </w:ins>
            <w:ins w:id="14860" w:author="Nick.Tolimieri [2]" w:date="2022-09-27T15:26:00Z">
              <w:del w:id="14861" w:author="Nick.Tolimieri" w:date="2022-09-30T14:59:00Z">
                <w:r w:rsidRPr="00D12321" w:rsidDel="00FE4935">
                  <w:rPr>
                    <w:rFonts w:ascii="Cambria" w:hAnsi="Cambria" w:cs="Calibri"/>
                    <w:color w:val="000000"/>
                    <w:sz w:val="22"/>
                    <w:szCs w:val="22"/>
                    <w:lang w:val="en-US"/>
                  </w:rPr>
                  <w:delText>0.156</w:delText>
                </w:r>
              </w:del>
            </w:ins>
          </w:p>
        </w:tc>
      </w:tr>
      <w:tr w:rsidR="0095582C" w:rsidRPr="008D796A" w:rsidTr="00D12321">
        <w:trPr>
          <w:trHeight w:val="300"/>
          <w:ins w:id="14862" w:author="Nick.Tolimieri [2]" w:date="2022-09-27T15:26:00Z"/>
          <w:trPrChange w:id="14863" w:author="Nick.Tolimieri" w:date="2022-09-30T15:03:00Z">
            <w:trPr>
              <w:trHeight w:val="300"/>
            </w:trPr>
          </w:trPrChange>
        </w:trPr>
        <w:tc>
          <w:tcPr>
            <w:tcW w:w="1580" w:type="dxa"/>
            <w:tcBorders>
              <w:top w:val="nil"/>
              <w:left w:val="nil"/>
              <w:bottom w:val="nil"/>
              <w:right w:val="nil"/>
            </w:tcBorders>
            <w:shd w:val="clear" w:color="auto" w:fill="auto"/>
            <w:noWrap/>
            <w:vAlign w:val="bottom"/>
            <w:hideMark/>
            <w:tcPrChange w:id="14864" w:author="Nick.Tolimieri" w:date="2022-09-30T15:03:00Z">
              <w:tcPr>
                <w:tcW w:w="1580" w:type="dxa"/>
                <w:tcBorders>
                  <w:top w:val="nil"/>
                  <w:left w:val="nil"/>
                  <w:bottom w:val="nil"/>
                  <w:right w:val="nil"/>
                </w:tcBorders>
                <w:shd w:val="clear" w:color="auto" w:fill="auto"/>
                <w:noWrap/>
                <w:vAlign w:val="bottom"/>
                <w:hideMark/>
              </w:tcPr>
            </w:tcPrChange>
          </w:tcPr>
          <w:p w:rsidR="0095582C" w:rsidRPr="008D796A" w:rsidRDefault="0095582C" w:rsidP="0095582C">
            <w:pPr>
              <w:spacing w:line="240" w:lineRule="auto"/>
              <w:ind w:firstLine="0"/>
              <w:rPr>
                <w:ins w:id="14865" w:author="Nick.Tolimieri [2]" w:date="2022-09-27T15:26:00Z"/>
                <w:rFonts w:ascii="Cambria" w:hAnsi="Cambria" w:cs="Calibri"/>
                <w:color w:val="000000"/>
                <w:sz w:val="22"/>
                <w:szCs w:val="22"/>
                <w:lang w:val="en-US"/>
              </w:rPr>
            </w:pPr>
            <w:proofErr w:type="spellStart"/>
            <w:ins w:id="14866" w:author="Nick.Tolimieri [2]" w:date="2022-09-27T15:26:00Z">
              <w:r w:rsidRPr="008D796A">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867" w:author="Nick.Tolimieri [2]" w:date="2022-09-27T15:30:00Z">
                    <w:rPr>
                      <w:rFonts w:ascii="Cambria" w:hAnsi="Cambria" w:cs="Calibri"/>
                      <w:color w:val="000000"/>
                      <w:sz w:val="22"/>
                      <w:szCs w:val="22"/>
                      <w:lang w:val="en-US"/>
                    </w:rPr>
                  </w:rPrChange>
                </w:rPr>
                <w:t>day</w:t>
              </w:r>
              <w:proofErr w:type="spellEnd"/>
            </w:ins>
          </w:p>
        </w:tc>
        <w:tc>
          <w:tcPr>
            <w:tcW w:w="1769" w:type="dxa"/>
            <w:tcBorders>
              <w:top w:val="nil"/>
              <w:left w:val="nil"/>
              <w:bottom w:val="nil"/>
              <w:right w:val="nil"/>
            </w:tcBorders>
            <w:shd w:val="clear" w:color="auto" w:fill="auto"/>
            <w:noWrap/>
            <w:vAlign w:val="bottom"/>
            <w:hideMark/>
            <w:tcPrChange w:id="14868" w:author="Nick.Tolimieri" w:date="2022-09-30T15:03:00Z">
              <w:tcPr>
                <w:tcW w:w="13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69" w:author="Nick.Tolimieri [2]" w:date="2022-09-27T15:26:00Z"/>
                <w:rFonts w:ascii="Cambria" w:hAnsi="Cambria" w:cs="Calibri"/>
                <w:color w:val="000000"/>
                <w:sz w:val="22"/>
                <w:szCs w:val="22"/>
                <w:lang w:val="en-US"/>
              </w:rPr>
            </w:pPr>
            <w:ins w:id="14870" w:author="Nick.Tolimieri" w:date="2022-09-30T14:59:00Z">
              <w:r w:rsidRPr="0095582C">
                <w:rPr>
                  <w:rFonts w:ascii="Cambria" w:hAnsi="Cambria" w:cs="Calibri"/>
                  <w:color w:val="000000"/>
                  <w:sz w:val="22"/>
                  <w:szCs w:val="22"/>
                  <w:rPrChange w:id="14871" w:author="Nick.Tolimieri" w:date="2022-09-30T15:01:00Z">
                    <w:rPr>
                      <w:rFonts w:ascii="Calibri" w:hAnsi="Calibri" w:cs="Calibri"/>
                      <w:color w:val="000000"/>
                      <w:sz w:val="22"/>
                      <w:szCs w:val="22"/>
                    </w:rPr>
                  </w:rPrChange>
                </w:rPr>
                <w:t>-0.022</w:t>
              </w:r>
            </w:ins>
            <w:ins w:id="14872" w:author="Nick.Tolimieri [2]" w:date="2022-09-27T15:26:00Z">
              <w:del w:id="14873" w:author="Nick.Tolimieri" w:date="2022-09-30T14:59:00Z">
                <w:r w:rsidRPr="00D12321" w:rsidDel="00FE4935">
                  <w:rPr>
                    <w:rFonts w:ascii="Cambria" w:hAnsi="Cambria" w:cs="Calibri"/>
                    <w:color w:val="000000"/>
                    <w:sz w:val="22"/>
                    <w:szCs w:val="22"/>
                    <w:lang w:val="en-US"/>
                  </w:rPr>
                  <w:delText>-0.022</w:delText>
                </w:r>
              </w:del>
            </w:ins>
          </w:p>
        </w:tc>
        <w:tc>
          <w:tcPr>
            <w:tcW w:w="1525" w:type="dxa"/>
            <w:tcBorders>
              <w:top w:val="nil"/>
              <w:left w:val="nil"/>
              <w:bottom w:val="nil"/>
              <w:right w:val="nil"/>
            </w:tcBorders>
            <w:shd w:val="clear" w:color="auto" w:fill="auto"/>
            <w:noWrap/>
            <w:vAlign w:val="bottom"/>
            <w:hideMark/>
            <w:tcPrChange w:id="14874" w:author="Nick.Tolimieri" w:date="2022-09-30T15:03:00Z">
              <w:tcPr>
                <w:tcW w:w="144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75" w:author="Nick.Tolimieri [2]" w:date="2022-09-27T15:26:00Z"/>
                <w:rFonts w:ascii="Cambria" w:hAnsi="Cambria" w:cs="Calibri"/>
                <w:color w:val="000000"/>
                <w:sz w:val="22"/>
                <w:szCs w:val="22"/>
                <w:lang w:val="en-US"/>
              </w:rPr>
            </w:pPr>
            <w:ins w:id="14876" w:author="Nick.Tolimieri" w:date="2022-09-30T14:59:00Z">
              <w:r w:rsidRPr="0095582C">
                <w:rPr>
                  <w:rFonts w:ascii="Cambria" w:hAnsi="Cambria" w:cs="Calibri"/>
                  <w:color w:val="000000"/>
                  <w:sz w:val="22"/>
                  <w:szCs w:val="22"/>
                  <w:rPrChange w:id="14877" w:author="Nick.Tolimieri" w:date="2022-09-30T15:01:00Z">
                    <w:rPr>
                      <w:rFonts w:ascii="Calibri" w:hAnsi="Calibri" w:cs="Calibri"/>
                      <w:color w:val="000000"/>
                      <w:sz w:val="22"/>
                      <w:szCs w:val="22"/>
                    </w:rPr>
                  </w:rPrChange>
                </w:rPr>
                <w:t>0.026</w:t>
              </w:r>
            </w:ins>
            <w:ins w:id="14878" w:author="Nick.Tolimieri [2]" w:date="2022-09-27T15:26:00Z">
              <w:del w:id="14879" w:author="Nick.Tolimieri" w:date="2022-09-30T14:59:00Z">
                <w:r w:rsidRPr="00D12321" w:rsidDel="00FE4935">
                  <w:rPr>
                    <w:rFonts w:ascii="Cambria" w:hAnsi="Cambria" w:cs="Calibri"/>
                    <w:color w:val="000000"/>
                    <w:sz w:val="22"/>
                    <w:szCs w:val="22"/>
                    <w:lang w:val="en-US"/>
                  </w:rPr>
                  <w:delText>0.026</w:delText>
                </w:r>
              </w:del>
            </w:ins>
          </w:p>
        </w:tc>
        <w:tc>
          <w:tcPr>
            <w:tcW w:w="1281" w:type="dxa"/>
            <w:tcBorders>
              <w:top w:val="nil"/>
              <w:left w:val="nil"/>
              <w:bottom w:val="nil"/>
              <w:right w:val="nil"/>
            </w:tcBorders>
            <w:shd w:val="clear" w:color="auto" w:fill="auto"/>
            <w:noWrap/>
            <w:vAlign w:val="bottom"/>
            <w:hideMark/>
            <w:tcPrChange w:id="14880" w:author="Nick.Tolimieri" w:date="2022-09-30T15:03:00Z">
              <w:tcPr>
                <w:tcW w:w="960" w:type="dxa"/>
                <w:gridSpan w:val="2"/>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81" w:author="Nick.Tolimieri [2]" w:date="2022-09-27T15:26:00Z"/>
                <w:rFonts w:ascii="Cambria" w:hAnsi="Cambria" w:cs="Calibri"/>
                <w:color w:val="000000"/>
                <w:sz w:val="22"/>
                <w:szCs w:val="22"/>
                <w:lang w:val="en-US"/>
              </w:rPr>
            </w:pPr>
            <w:ins w:id="14882" w:author="Nick.Tolimieri" w:date="2022-09-30T14:59:00Z">
              <w:r w:rsidRPr="0095582C">
                <w:rPr>
                  <w:rFonts w:ascii="Cambria" w:hAnsi="Cambria" w:cs="Calibri"/>
                  <w:color w:val="000000"/>
                  <w:sz w:val="22"/>
                  <w:szCs w:val="22"/>
                  <w:rPrChange w:id="14883" w:author="Nick.Tolimieri" w:date="2022-09-30T15:01:00Z">
                    <w:rPr>
                      <w:rFonts w:ascii="Calibri" w:hAnsi="Calibri" w:cs="Calibri"/>
                      <w:color w:val="000000"/>
                      <w:sz w:val="22"/>
                      <w:szCs w:val="22"/>
                    </w:rPr>
                  </w:rPrChange>
                </w:rPr>
                <w:t>-0.850</w:t>
              </w:r>
            </w:ins>
            <w:ins w:id="14884" w:author="Nick.Tolimieri [2]" w:date="2022-09-27T15:26:00Z">
              <w:del w:id="14885" w:author="Nick.Tolimieri" w:date="2022-09-30T14:59:00Z">
                <w:r w:rsidRPr="00D12321" w:rsidDel="00FE4935">
                  <w:rPr>
                    <w:rFonts w:ascii="Cambria" w:hAnsi="Cambria" w:cs="Calibri"/>
                    <w:color w:val="000000"/>
                    <w:sz w:val="22"/>
                    <w:szCs w:val="22"/>
                    <w:lang w:val="en-US"/>
                  </w:rPr>
                  <w:delText>-0.850</w:delText>
                </w:r>
              </w:del>
            </w:ins>
          </w:p>
        </w:tc>
      </w:tr>
      <w:tr w:rsidR="0095582C" w:rsidRPr="008D796A" w:rsidTr="00D12321">
        <w:trPr>
          <w:trHeight w:val="300"/>
          <w:ins w:id="14886" w:author="Nick.Tolimieri [2]" w:date="2022-09-27T15:26:00Z"/>
          <w:trPrChange w:id="14887" w:author="Nick.Tolimieri" w:date="2022-09-30T15:03:00Z">
            <w:trPr>
              <w:trHeight w:val="300"/>
            </w:trPr>
          </w:trPrChange>
        </w:trPr>
        <w:tc>
          <w:tcPr>
            <w:tcW w:w="1580" w:type="dxa"/>
            <w:tcBorders>
              <w:top w:val="nil"/>
              <w:left w:val="nil"/>
              <w:bottom w:val="single" w:sz="4" w:space="0" w:color="auto"/>
              <w:right w:val="nil"/>
            </w:tcBorders>
            <w:shd w:val="clear" w:color="auto" w:fill="auto"/>
            <w:noWrap/>
            <w:vAlign w:val="bottom"/>
            <w:hideMark/>
            <w:tcPrChange w:id="14888" w:author="Nick.Tolimieri" w:date="2022-09-30T15:03:00Z">
              <w:tcPr>
                <w:tcW w:w="1580" w:type="dxa"/>
                <w:tcBorders>
                  <w:top w:val="nil"/>
                  <w:left w:val="nil"/>
                  <w:bottom w:val="single" w:sz="4" w:space="0" w:color="auto"/>
                  <w:right w:val="nil"/>
                </w:tcBorders>
                <w:shd w:val="clear" w:color="auto" w:fill="auto"/>
                <w:noWrap/>
                <w:vAlign w:val="bottom"/>
                <w:hideMark/>
              </w:tcPr>
            </w:tcPrChange>
          </w:tcPr>
          <w:p w:rsidR="0095582C" w:rsidRPr="008D796A" w:rsidRDefault="0095582C" w:rsidP="0095582C">
            <w:pPr>
              <w:spacing w:line="240" w:lineRule="auto"/>
              <w:ind w:firstLine="0"/>
              <w:rPr>
                <w:ins w:id="14889" w:author="Nick.Tolimieri [2]" w:date="2022-09-27T15:26:00Z"/>
                <w:rFonts w:ascii="Cambria" w:hAnsi="Cambria" w:cs="Calibri"/>
                <w:color w:val="000000"/>
                <w:sz w:val="22"/>
                <w:szCs w:val="22"/>
                <w:lang w:val="en-US"/>
              </w:rPr>
            </w:pPr>
            <w:proofErr w:type="spellStart"/>
            <w:ins w:id="14890" w:author="Nick.Tolimieri [2]" w:date="2022-09-27T15:26:00Z">
              <w:r>
                <w:rPr>
                  <w:rFonts w:ascii="Cambria" w:hAnsi="Cambria" w:cs="Calibri"/>
                  <w:color w:val="000000"/>
                  <w:sz w:val="22"/>
                  <w:szCs w:val="22"/>
                  <w:lang w:val="en-US"/>
                </w:rPr>
                <w:t>W</w:t>
              </w:r>
              <w:r w:rsidRPr="002075F8">
                <w:rPr>
                  <w:rFonts w:ascii="Cambria" w:hAnsi="Cambria" w:cs="Calibri"/>
                  <w:color w:val="000000"/>
                  <w:sz w:val="22"/>
                  <w:szCs w:val="22"/>
                  <w:vertAlign w:val="subscript"/>
                  <w:lang w:val="en-US"/>
                  <w:rPrChange w:id="14891" w:author="Nick.Tolimieri [2]" w:date="2022-09-27T15:30:00Z">
                    <w:rPr>
                      <w:rFonts w:ascii="Cambria" w:hAnsi="Cambria" w:cs="Calibri"/>
                      <w:color w:val="000000"/>
                      <w:sz w:val="22"/>
                      <w:szCs w:val="22"/>
                      <w:lang w:val="en-US"/>
                    </w:rPr>
                  </w:rPrChange>
                </w:rPr>
                <w:t>daty</w:t>
              </w:r>
              <w:proofErr w:type="spellEnd"/>
            </w:ins>
          </w:p>
        </w:tc>
        <w:tc>
          <w:tcPr>
            <w:tcW w:w="1769" w:type="dxa"/>
            <w:tcBorders>
              <w:top w:val="nil"/>
              <w:left w:val="nil"/>
              <w:bottom w:val="single" w:sz="4" w:space="0" w:color="auto"/>
              <w:right w:val="nil"/>
            </w:tcBorders>
            <w:shd w:val="clear" w:color="auto" w:fill="auto"/>
            <w:noWrap/>
            <w:vAlign w:val="bottom"/>
            <w:hideMark/>
            <w:tcPrChange w:id="14892" w:author="Nick.Tolimieri" w:date="2022-09-30T15:03:00Z">
              <w:tcPr>
                <w:tcW w:w="134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93" w:author="Nick.Tolimieri [2]" w:date="2022-09-27T15:26:00Z"/>
                <w:rFonts w:ascii="Cambria" w:hAnsi="Cambria" w:cs="Calibri"/>
                <w:color w:val="000000"/>
                <w:sz w:val="22"/>
                <w:szCs w:val="22"/>
                <w:lang w:val="en-US"/>
              </w:rPr>
            </w:pPr>
            <w:ins w:id="14894" w:author="Nick.Tolimieri" w:date="2022-09-30T14:59:00Z">
              <w:r w:rsidRPr="0095582C">
                <w:rPr>
                  <w:rFonts w:ascii="Cambria" w:hAnsi="Cambria" w:cs="Calibri"/>
                  <w:color w:val="000000"/>
                  <w:sz w:val="22"/>
                  <w:szCs w:val="22"/>
                  <w:rPrChange w:id="14895" w:author="Nick.Tolimieri" w:date="2022-09-30T15:01:00Z">
                    <w:rPr>
                      <w:rFonts w:ascii="Calibri" w:hAnsi="Calibri" w:cs="Calibri"/>
                      <w:color w:val="000000"/>
                      <w:sz w:val="22"/>
                      <w:szCs w:val="22"/>
                    </w:rPr>
                  </w:rPrChange>
                </w:rPr>
                <w:t>-0.004</w:t>
              </w:r>
            </w:ins>
            <w:ins w:id="14896" w:author="Nick.Tolimieri [2]" w:date="2022-09-27T15:26:00Z">
              <w:del w:id="14897" w:author="Nick.Tolimieri" w:date="2022-09-30T14:59:00Z">
                <w:r w:rsidRPr="00D12321" w:rsidDel="00FE4935">
                  <w:rPr>
                    <w:rFonts w:ascii="Cambria" w:hAnsi="Cambria" w:cs="Calibri"/>
                    <w:color w:val="000000"/>
                    <w:sz w:val="22"/>
                    <w:szCs w:val="22"/>
                    <w:lang w:val="en-US"/>
                  </w:rPr>
                  <w:delText>-0.004</w:delText>
                </w:r>
              </w:del>
            </w:ins>
          </w:p>
        </w:tc>
        <w:tc>
          <w:tcPr>
            <w:tcW w:w="1525" w:type="dxa"/>
            <w:tcBorders>
              <w:top w:val="nil"/>
              <w:left w:val="nil"/>
              <w:bottom w:val="single" w:sz="4" w:space="0" w:color="auto"/>
              <w:right w:val="nil"/>
            </w:tcBorders>
            <w:shd w:val="clear" w:color="auto" w:fill="auto"/>
            <w:noWrap/>
            <w:vAlign w:val="bottom"/>
            <w:hideMark/>
            <w:tcPrChange w:id="14898" w:author="Nick.Tolimieri" w:date="2022-09-30T15:03:00Z">
              <w:tcPr>
                <w:tcW w:w="144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899" w:author="Nick.Tolimieri [2]" w:date="2022-09-27T15:26:00Z"/>
                <w:rFonts w:ascii="Cambria" w:hAnsi="Cambria" w:cs="Calibri"/>
                <w:color w:val="000000"/>
                <w:sz w:val="22"/>
                <w:szCs w:val="22"/>
                <w:lang w:val="en-US"/>
              </w:rPr>
            </w:pPr>
            <w:ins w:id="14900" w:author="Nick.Tolimieri" w:date="2022-09-30T14:59:00Z">
              <w:r w:rsidRPr="0095582C">
                <w:rPr>
                  <w:rFonts w:ascii="Cambria" w:hAnsi="Cambria" w:cs="Calibri"/>
                  <w:color w:val="000000"/>
                  <w:sz w:val="22"/>
                  <w:szCs w:val="22"/>
                  <w:rPrChange w:id="14901" w:author="Nick.Tolimieri" w:date="2022-09-30T15:01:00Z">
                    <w:rPr>
                      <w:rFonts w:ascii="Calibri" w:hAnsi="Calibri" w:cs="Calibri"/>
                      <w:color w:val="000000"/>
                      <w:sz w:val="22"/>
                      <w:szCs w:val="22"/>
                    </w:rPr>
                  </w:rPrChange>
                </w:rPr>
                <w:t>0.024</w:t>
              </w:r>
            </w:ins>
            <w:ins w:id="14902" w:author="Nick.Tolimieri [2]" w:date="2022-09-27T15:26:00Z">
              <w:del w:id="14903" w:author="Nick.Tolimieri" w:date="2022-09-30T14:59:00Z">
                <w:r w:rsidRPr="00D12321" w:rsidDel="00FE4935">
                  <w:rPr>
                    <w:rFonts w:ascii="Cambria" w:hAnsi="Cambria" w:cs="Calibri"/>
                    <w:color w:val="000000"/>
                    <w:sz w:val="22"/>
                    <w:szCs w:val="22"/>
                    <w:lang w:val="en-US"/>
                  </w:rPr>
                  <w:delText>0.024</w:delText>
                </w:r>
              </w:del>
            </w:ins>
          </w:p>
        </w:tc>
        <w:tc>
          <w:tcPr>
            <w:tcW w:w="1281" w:type="dxa"/>
            <w:tcBorders>
              <w:top w:val="nil"/>
              <w:left w:val="nil"/>
              <w:bottom w:val="single" w:sz="4" w:space="0" w:color="auto"/>
              <w:right w:val="nil"/>
            </w:tcBorders>
            <w:shd w:val="clear" w:color="auto" w:fill="auto"/>
            <w:noWrap/>
            <w:vAlign w:val="bottom"/>
            <w:hideMark/>
            <w:tcPrChange w:id="14904" w:author="Nick.Tolimieri" w:date="2022-09-30T15:03:00Z">
              <w:tcPr>
                <w:tcW w:w="960" w:type="dxa"/>
                <w:gridSpan w:val="2"/>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4905" w:author="Nick.Tolimieri [2]" w:date="2022-09-27T15:26:00Z"/>
                <w:rFonts w:ascii="Cambria" w:hAnsi="Cambria" w:cs="Calibri"/>
                <w:color w:val="000000"/>
                <w:sz w:val="22"/>
                <w:szCs w:val="22"/>
                <w:lang w:val="en-US"/>
              </w:rPr>
            </w:pPr>
            <w:ins w:id="14906" w:author="Nick.Tolimieri" w:date="2022-09-30T14:59:00Z">
              <w:r w:rsidRPr="0095582C">
                <w:rPr>
                  <w:rFonts w:ascii="Cambria" w:hAnsi="Cambria" w:cs="Calibri"/>
                  <w:color w:val="000000"/>
                  <w:sz w:val="22"/>
                  <w:szCs w:val="22"/>
                  <w:rPrChange w:id="14907" w:author="Nick.Tolimieri" w:date="2022-09-30T15:01:00Z">
                    <w:rPr>
                      <w:rFonts w:ascii="Calibri" w:hAnsi="Calibri" w:cs="Calibri"/>
                      <w:color w:val="000000"/>
                      <w:sz w:val="22"/>
                      <w:szCs w:val="22"/>
                    </w:rPr>
                  </w:rPrChange>
                </w:rPr>
                <w:t>-0.164</w:t>
              </w:r>
            </w:ins>
            <w:ins w:id="14908" w:author="Nick.Tolimieri [2]" w:date="2022-09-27T15:26:00Z">
              <w:del w:id="14909" w:author="Nick.Tolimieri" w:date="2022-09-30T14:59:00Z">
                <w:r w:rsidRPr="00D12321" w:rsidDel="00FE4935">
                  <w:rPr>
                    <w:rFonts w:ascii="Cambria" w:hAnsi="Cambria" w:cs="Calibri"/>
                    <w:color w:val="000000"/>
                    <w:sz w:val="22"/>
                    <w:szCs w:val="22"/>
                    <w:lang w:val="en-US"/>
                  </w:rPr>
                  <w:delText>-0.164</w:delText>
                </w:r>
              </w:del>
            </w:ins>
          </w:p>
        </w:tc>
      </w:tr>
    </w:tbl>
    <w:p w:rsidR="008D796A" w:rsidDel="00067C30" w:rsidRDefault="008D796A" w:rsidP="00067C30">
      <w:pPr>
        <w:ind w:right="3690" w:firstLine="0"/>
        <w:rPr>
          <w:del w:id="14910" w:author="Nick.Tolimieri [2]" w:date="2022-09-27T15:36:00Z"/>
        </w:rPr>
      </w:pPr>
    </w:p>
    <w:p w:rsidR="00975F14" w:rsidRDefault="00975F14" w:rsidP="00067C30">
      <w:pPr>
        <w:pStyle w:val="Heading5"/>
        <w:ind w:right="3690"/>
        <w:rPr>
          <w:ins w:id="14911" w:author="Nick.Tolimieri [2]" w:date="2022-09-27T15:35:00Z"/>
        </w:rPr>
      </w:pPr>
      <w:bookmarkStart w:id="14912" w:name="_qq89hmytn47d" w:colFirst="0" w:colLast="0"/>
      <w:bookmarkEnd w:id="14912"/>
      <w:ins w:id="14913" w:author="Nick.Tolimieri [2]" w:date="2022-09-27T15:35:00Z">
        <w:r>
          <w:t xml:space="preserve">Table S12.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w:t>
        </w:r>
        <w:proofErr w:type="gramStart"/>
        <w:r>
          <w:t>an</w:t>
        </w:r>
        <w:proofErr w:type="gramEnd"/>
        <w:r>
          <w:t xml:space="preserve"> slopes for the relevant terms.</w:t>
        </w:r>
      </w:ins>
    </w:p>
    <w:tbl>
      <w:tblPr>
        <w:tblW w:w="6155" w:type="dxa"/>
        <w:tblLook w:val="04A0" w:firstRow="1" w:lastRow="0" w:firstColumn="1" w:lastColumn="0" w:noHBand="0" w:noVBand="1"/>
        <w:tblPrChange w:id="14914" w:author="Nick.Tolimieri" w:date="2022-09-30T15:07:00Z">
          <w:tblPr>
            <w:tblW w:w="5560" w:type="dxa"/>
            <w:tblLook w:val="04A0" w:firstRow="1" w:lastRow="0" w:firstColumn="1" w:lastColumn="0" w:noHBand="0" w:noVBand="1"/>
          </w:tblPr>
        </w:tblPrChange>
      </w:tblPr>
      <w:tblGrid>
        <w:gridCol w:w="1580"/>
        <w:gridCol w:w="1647"/>
        <w:gridCol w:w="1647"/>
        <w:gridCol w:w="1281"/>
        <w:tblGridChange w:id="14915">
          <w:tblGrid>
            <w:gridCol w:w="1580"/>
            <w:gridCol w:w="1647"/>
            <w:gridCol w:w="1647"/>
            <w:gridCol w:w="1281"/>
          </w:tblGrid>
        </w:tblGridChange>
      </w:tblGrid>
      <w:tr w:rsidR="00067C30" w:rsidRPr="00067C30" w:rsidTr="00C07D91">
        <w:trPr>
          <w:trHeight w:val="285"/>
          <w:ins w:id="14916" w:author="Nick.Tolimieri [2]" w:date="2022-09-27T15:35:00Z"/>
          <w:trPrChange w:id="14917" w:author="Nick.Tolimieri" w:date="2022-09-30T15:07:00Z">
            <w:trPr>
              <w:trHeight w:val="285"/>
            </w:trPr>
          </w:trPrChange>
        </w:trPr>
        <w:tc>
          <w:tcPr>
            <w:tcW w:w="1580" w:type="dxa"/>
            <w:tcBorders>
              <w:top w:val="single" w:sz="4" w:space="0" w:color="auto"/>
              <w:left w:val="nil"/>
              <w:bottom w:val="nil"/>
              <w:right w:val="nil"/>
            </w:tcBorders>
            <w:shd w:val="clear" w:color="auto" w:fill="auto"/>
            <w:noWrap/>
            <w:vAlign w:val="bottom"/>
            <w:hideMark/>
            <w:tcPrChange w:id="14918" w:author="Nick.Tolimieri" w:date="2022-09-30T15:07:00Z">
              <w:tcPr>
                <w:tcW w:w="158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19" w:author="Nick.Tolimieri [2]" w:date="2022-09-27T15:35:00Z"/>
                <w:rFonts w:ascii="Cambria" w:hAnsi="Cambria" w:cs="Calibri"/>
                <w:color w:val="000000"/>
                <w:sz w:val="22"/>
                <w:szCs w:val="22"/>
                <w:lang w:val="en-US"/>
              </w:rPr>
            </w:pPr>
            <w:ins w:id="14920" w:author="Nick.Tolimieri [2]" w:date="2022-09-27T15:35:00Z">
              <w:r w:rsidRPr="00067C30">
                <w:rPr>
                  <w:rFonts w:ascii="Cambria" w:hAnsi="Cambria" w:cs="Calibri"/>
                  <w:color w:val="000000"/>
                  <w:sz w:val="22"/>
                  <w:szCs w:val="22"/>
                  <w:lang w:val="en-US"/>
                </w:rPr>
                <w:t>Random effects</w:t>
              </w:r>
            </w:ins>
          </w:p>
        </w:tc>
        <w:tc>
          <w:tcPr>
            <w:tcW w:w="1647" w:type="dxa"/>
            <w:tcBorders>
              <w:top w:val="single" w:sz="4" w:space="0" w:color="auto"/>
              <w:left w:val="nil"/>
              <w:bottom w:val="nil"/>
              <w:right w:val="nil"/>
            </w:tcBorders>
            <w:shd w:val="clear" w:color="auto" w:fill="auto"/>
            <w:noWrap/>
            <w:vAlign w:val="bottom"/>
            <w:hideMark/>
            <w:tcPrChange w:id="14921" w:author="Nick.Tolimieri" w:date="2022-09-30T15:07:00Z">
              <w:tcPr>
                <w:tcW w:w="134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2" w:author="Nick.Tolimieri [2]" w:date="2022-09-27T15:35:00Z"/>
                <w:rFonts w:ascii="Cambria" w:hAnsi="Cambria" w:cs="Calibri"/>
                <w:color w:val="000000"/>
                <w:sz w:val="22"/>
                <w:szCs w:val="22"/>
                <w:lang w:val="en-US"/>
              </w:rPr>
            </w:pPr>
            <w:ins w:id="14923" w:author="Nick.Tolimieri [2]" w:date="2022-09-27T15:35:00Z">
              <w:r w:rsidRPr="00067C30">
                <w:rPr>
                  <w:rFonts w:ascii="Cambria" w:hAnsi="Cambria" w:cs="Calibri"/>
                  <w:color w:val="000000"/>
                  <w:sz w:val="22"/>
                  <w:szCs w:val="22"/>
                  <w:lang w:val="en-US"/>
                </w:rPr>
                <w:t> </w:t>
              </w:r>
            </w:ins>
          </w:p>
        </w:tc>
        <w:tc>
          <w:tcPr>
            <w:tcW w:w="1647" w:type="dxa"/>
            <w:tcBorders>
              <w:top w:val="single" w:sz="4" w:space="0" w:color="auto"/>
              <w:left w:val="nil"/>
              <w:bottom w:val="nil"/>
              <w:right w:val="nil"/>
            </w:tcBorders>
            <w:shd w:val="clear" w:color="auto" w:fill="auto"/>
            <w:noWrap/>
            <w:vAlign w:val="bottom"/>
            <w:hideMark/>
            <w:tcPrChange w:id="14924" w:author="Nick.Tolimieri" w:date="2022-09-30T15:07:00Z">
              <w:tcPr>
                <w:tcW w:w="144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5" w:author="Nick.Tolimieri [2]" w:date="2022-09-27T15:35:00Z"/>
                <w:rFonts w:ascii="Cambria" w:hAnsi="Cambria" w:cs="Calibri"/>
                <w:color w:val="000000"/>
                <w:sz w:val="22"/>
                <w:szCs w:val="22"/>
                <w:lang w:val="en-US"/>
              </w:rPr>
            </w:pPr>
            <w:ins w:id="14926" w:author="Nick.Tolimieri [2]" w:date="2022-09-27T15:35:00Z">
              <w:r w:rsidRPr="00067C30">
                <w:rPr>
                  <w:rFonts w:ascii="Cambria" w:hAnsi="Cambria" w:cs="Calibri"/>
                  <w:color w:val="000000"/>
                  <w:sz w:val="22"/>
                  <w:szCs w:val="22"/>
                  <w:lang w:val="en-US"/>
                </w:rPr>
                <w:t> </w:t>
              </w:r>
            </w:ins>
          </w:p>
        </w:tc>
        <w:tc>
          <w:tcPr>
            <w:tcW w:w="1281" w:type="dxa"/>
            <w:tcBorders>
              <w:top w:val="single" w:sz="4" w:space="0" w:color="auto"/>
              <w:left w:val="nil"/>
              <w:bottom w:val="nil"/>
              <w:right w:val="nil"/>
            </w:tcBorders>
            <w:shd w:val="clear" w:color="auto" w:fill="auto"/>
            <w:noWrap/>
            <w:vAlign w:val="bottom"/>
            <w:hideMark/>
            <w:tcPrChange w:id="14927" w:author="Nick.Tolimieri" w:date="2022-09-30T15:07:00Z">
              <w:tcPr>
                <w:tcW w:w="1200" w:type="dxa"/>
                <w:tcBorders>
                  <w:top w:val="single" w:sz="4" w:space="0" w:color="auto"/>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4928" w:author="Nick.Tolimieri [2]" w:date="2022-09-27T15:35:00Z"/>
                <w:rFonts w:ascii="Cambria" w:hAnsi="Cambria" w:cs="Calibri"/>
                <w:color w:val="000000"/>
                <w:sz w:val="22"/>
                <w:szCs w:val="22"/>
                <w:lang w:val="en-US"/>
              </w:rPr>
            </w:pPr>
            <w:ins w:id="14929" w:author="Nick.Tolimieri [2]" w:date="2022-09-27T15:35:00Z">
              <w:r w:rsidRPr="00067C30">
                <w:rPr>
                  <w:rFonts w:ascii="Cambria" w:hAnsi="Cambria" w:cs="Calibri"/>
                  <w:color w:val="000000"/>
                  <w:sz w:val="22"/>
                  <w:szCs w:val="22"/>
                  <w:lang w:val="en-US"/>
                </w:rPr>
                <w:t> </w:t>
              </w:r>
            </w:ins>
          </w:p>
        </w:tc>
      </w:tr>
      <w:tr w:rsidR="00067C30" w:rsidRPr="00067C30" w:rsidTr="00C07D91">
        <w:trPr>
          <w:trHeight w:val="285"/>
          <w:ins w:id="14930" w:author="Nick.Tolimieri [2]" w:date="2022-09-27T15:35:00Z"/>
          <w:trPrChange w:id="14931"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bottom"/>
            <w:hideMark/>
            <w:tcPrChange w:id="14932"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4933" w:author="Nick.Tolimieri [2]" w:date="2022-09-27T15:35:00Z"/>
                <w:rFonts w:ascii="Cambria" w:hAnsi="Cambria" w:cs="Calibri"/>
                <w:color w:val="000000"/>
                <w:sz w:val="22"/>
                <w:szCs w:val="22"/>
                <w:lang w:val="en-US"/>
              </w:rPr>
            </w:pPr>
            <w:ins w:id="14934" w:author="Nick.Tolimieri [2]" w:date="2022-09-27T15:35:00Z">
              <w:r w:rsidRPr="00067C30">
                <w:rPr>
                  <w:rFonts w:ascii="Cambria" w:hAnsi="Cambria" w:cs="Calibri"/>
                  <w:color w:val="000000"/>
                  <w:sz w:val="22"/>
                  <w:szCs w:val="22"/>
                  <w:lang w:val="en-US"/>
                </w:rPr>
                <w:t>Group</w:t>
              </w:r>
            </w:ins>
          </w:p>
        </w:tc>
        <w:tc>
          <w:tcPr>
            <w:tcW w:w="1647" w:type="dxa"/>
            <w:tcBorders>
              <w:top w:val="nil"/>
              <w:left w:val="nil"/>
              <w:bottom w:val="single" w:sz="4" w:space="0" w:color="auto"/>
              <w:right w:val="nil"/>
            </w:tcBorders>
            <w:shd w:val="clear" w:color="auto" w:fill="auto"/>
            <w:noWrap/>
            <w:vAlign w:val="bottom"/>
            <w:hideMark/>
            <w:tcPrChange w:id="14935"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4936" w:author="Nick.Tolimieri [2]" w:date="2022-09-27T15:35:00Z"/>
                <w:rFonts w:ascii="Cambria" w:hAnsi="Cambria" w:cs="Calibri"/>
                <w:color w:val="000000"/>
                <w:sz w:val="22"/>
                <w:szCs w:val="22"/>
                <w:lang w:val="en-US"/>
              </w:rPr>
            </w:pPr>
            <w:ins w:id="14937" w:author="Nick.Tolimieri [2]" w:date="2022-09-27T15:35:00Z">
              <w:r w:rsidRPr="00067C30">
                <w:rPr>
                  <w:rFonts w:ascii="Cambria" w:hAnsi="Cambria" w:cs="Calibri"/>
                  <w:color w:val="000000"/>
                  <w:sz w:val="22"/>
                  <w:szCs w:val="22"/>
                  <w:lang w:val="en-US"/>
                </w:rPr>
                <w:t>Parameter</w:t>
              </w:r>
            </w:ins>
          </w:p>
        </w:tc>
        <w:tc>
          <w:tcPr>
            <w:tcW w:w="1647" w:type="dxa"/>
            <w:tcBorders>
              <w:top w:val="nil"/>
              <w:left w:val="nil"/>
              <w:bottom w:val="single" w:sz="4" w:space="0" w:color="auto"/>
              <w:right w:val="nil"/>
            </w:tcBorders>
            <w:shd w:val="clear" w:color="auto" w:fill="auto"/>
            <w:noWrap/>
            <w:vAlign w:val="center"/>
            <w:hideMark/>
            <w:tcPrChange w:id="14938" w:author="Nick.Tolimieri" w:date="2022-09-30T15:07:00Z">
              <w:tcPr>
                <w:tcW w:w="144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jc w:val="center"/>
              <w:rPr>
                <w:ins w:id="14939" w:author="Nick.Tolimieri [2]" w:date="2022-09-27T15:35:00Z"/>
                <w:rFonts w:ascii="Cambria" w:hAnsi="Cambria" w:cs="Calibri"/>
                <w:color w:val="000000"/>
                <w:sz w:val="22"/>
                <w:szCs w:val="22"/>
                <w:lang w:val="en-US"/>
              </w:rPr>
            </w:pPr>
            <w:ins w:id="14940" w:author="Nick.Tolimieri [2]" w:date="2022-09-27T15:35:00Z">
              <w:r w:rsidRPr="00067C30">
                <w:rPr>
                  <w:rFonts w:ascii="Cambria" w:hAnsi="Cambria" w:cs="Calibri"/>
                  <w:color w:val="000000"/>
                  <w:sz w:val="22"/>
                  <w:szCs w:val="22"/>
                  <w:lang w:val="en-US"/>
                </w:rPr>
                <w:t>Variance</w:t>
              </w:r>
            </w:ins>
          </w:p>
        </w:tc>
        <w:tc>
          <w:tcPr>
            <w:tcW w:w="1281" w:type="dxa"/>
            <w:tcBorders>
              <w:top w:val="nil"/>
              <w:left w:val="nil"/>
              <w:bottom w:val="single" w:sz="4" w:space="0" w:color="auto"/>
              <w:right w:val="nil"/>
            </w:tcBorders>
            <w:shd w:val="clear" w:color="auto" w:fill="auto"/>
            <w:noWrap/>
            <w:vAlign w:val="center"/>
            <w:hideMark/>
            <w:tcPrChange w:id="14941" w:author="Nick.Tolimieri" w:date="2022-09-30T15:07:00Z">
              <w:tcPr>
                <w:tcW w:w="120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jc w:val="center"/>
              <w:rPr>
                <w:ins w:id="14942" w:author="Nick.Tolimieri [2]" w:date="2022-09-27T15:35:00Z"/>
                <w:rFonts w:ascii="Cambria" w:hAnsi="Cambria" w:cs="Calibri"/>
                <w:color w:val="000000"/>
                <w:sz w:val="22"/>
                <w:szCs w:val="22"/>
                <w:lang w:val="en-US"/>
              </w:rPr>
            </w:pPr>
            <w:proofErr w:type="spellStart"/>
            <w:ins w:id="14943" w:author="Nick.Tolimieri [2]" w:date="2022-09-27T15:35:00Z">
              <w:r w:rsidRPr="00067C30">
                <w:rPr>
                  <w:rFonts w:ascii="Cambria" w:hAnsi="Cambria" w:cs="Calibri"/>
                  <w:color w:val="000000"/>
                  <w:sz w:val="22"/>
                  <w:szCs w:val="22"/>
                  <w:lang w:val="en-US"/>
                </w:rPr>
                <w:t>s.d.</w:t>
              </w:r>
              <w:proofErr w:type="spellEnd"/>
            </w:ins>
          </w:p>
        </w:tc>
      </w:tr>
      <w:tr w:rsidR="00067C30" w:rsidRPr="00067C30" w:rsidTr="00C07D91">
        <w:trPr>
          <w:trHeight w:val="285"/>
          <w:ins w:id="14944" w:author="Nick.Tolimieri [2]" w:date="2022-09-27T15:35:00Z"/>
          <w:trPrChange w:id="14945"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4946" w:author="Nick.Tolimieri" w:date="2022-09-30T15:07:00Z">
              <w:tcPr>
                <w:tcW w:w="1580" w:type="dxa"/>
                <w:tcBorders>
                  <w:top w:val="nil"/>
                  <w:left w:val="nil"/>
                  <w:bottom w:val="nil"/>
                  <w:right w:val="nil"/>
                </w:tcBorders>
                <w:shd w:val="clear" w:color="auto" w:fill="auto"/>
                <w:noWrap/>
                <w:vAlign w:val="center"/>
                <w:hideMark/>
              </w:tcPr>
            </w:tcPrChange>
          </w:tcPr>
          <w:p w:rsidR="00067C30" w:rsidRPr="00067C30" w:rsidRDefault="00067C30" w:rsidP="00067C30">
            <w:pPr>
              <w:spacing w:line="240" w:lineRule="auto"/>
              <w:ind w:firstLine="0"/>
              <w:rPr>
                <w:ins w:id="14947" w:author="Nick.Tolimieri [2]" w:date="2022-09-27T15:35:00Z"/>
                <w:rFonts w:ascii="Cambria" w:hAnsi="Cambria" w:cs="Calibri"/>
                <w:color w:val="000000"/>
                <w:sz w:val="22"/>
                <w:szCs w:val="22"/>
                <w:lang w:val="en-US"/>
              </w:rPr>
            </w:pPr>
            <w:ins w:id="14948" w:author="Nick.Tolimieri [2]" w:date="2022-09-27T15:35:00Z">
              <w:r w:rsidRPr="00067C30">
                <w:rPr>
                  <w:rFonts w:ascii="Cambria" w:hAnsi="Cambria" w:cs="Calibri"/>
                  <w:color w:val="000000"/>
                  <w:sz w:val="22"/>
                  <w:szCs w:val="22"/>
                  <w:lang w:val="en-US"/>
                </w:rPr>
                <w:t>Transect</w:t>
              </w:r>
            </w:ins>
          </w:p>
        </w:tc>
        <w:tc>
          <w:tcPr>
            <w:tcW w:w="1647" w:type="dxa"/>
            <w:tcBorders>
              <w:top w:val="nil"/>
              <w:left w:val="nil"/>
              <w:bottom w:val="nil"/>
              <w:right w:val="nil"/>
            </w:tcBorders>
            <w:shd w:val="clear" w:color="auto" w:fill="auto"/>
            <w:noWrap/>
            <w:vAlign w:val="center"/>
            <w:hideMark/>
            <w:tcPrChange w:id="14949"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RDefault="00C07D91" w:rsidP="00067C30">
            <w:pPr>
              <w:spacing w:line="240" w:lineRule="auto"/>
              <w:ind w:firstLine="0"/>
              <w:rPr>
                <w:ins w:id="14950" w:author="Nick.Tolimieri [2]" w:date="2022-09-27T15:35:00Z"/>
                <w:rFonts w:ascii="Cambria" w:hAnsi="Cambria" w:cs="Calibri"/>
                <w:color w:val="000000"/>
                <w:sz w:val="22"/>
                <w:szCs w:val="22"/>
                <w:lang w:val="en-US"/>
              </w:rPr>
            </w:pPr>
            <w:proofErr w:type="spellStart"/>
            <w:ins w:id="14951" w:author="Nick.Tolimieri" w:date="2022-09-30T15:07: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ins>
            <w:proofErr w:type="spellEnd"/>
            <w:ins w:id="14952" w:author="Nick.Tolimieri [2]" w:date="2022-09-27T15:35:00Z">
              <w:del w:id="14953" w:author="Nick.Tolimieri" w:date="2022-09-30T15:07:00Z">
                <w:r w:rsidR="00067C30" w:rsidRPr="00067C30" w:rsidDel="00C07D91">
                  <w:rPr>
                    <w:rFonts w:ascii="Cambria" w:hAnsi="Cambria" w:cs="Calibri"/>
                    <w:color w:val="000000"/>
                    <w:sz w:val="22"/>
                    <w:szCs w:val="22"/>
                    <w:lang w:val="en-US"/>
                  </w:rPr>
                  <w:delText>Intercept</w:delText>
                </w:r>
              </w:del>
            </w:ins>
          </w:p>
        </w:tc>
        <w:tc>
          <w:tcPr>
            <w:tcW w:w="1647" w:type="dxa"/>
            <w:tcBorders>
              <w:top w:val="nil"/>
              <w:left w:val="nil"/>
              <w:bottom w:val="nil"/>
              <w:right w:val="nil"/>
            </w:tcBorders>
            <w:shd w:val="clear" w:color="auto" w:fill="auto"/>
            <w:noWrap/>
            <w:vAlign w:val="bottom"/>
            <w:hideMark/>
            <w:tcPrChange w:id="14954"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4955" w:author="Nick.Tolimieri [2]" w:date="2022-09-27T15:35:00Z"/>
                <w:rFonts w:ascii="Cambria" w:hAnsi="Cambria" w:cs="Calibri"/>
                <w:color w:val="000000"/>
                <w:sz w:val="22"/>
                <w:szCs w:val="22"/>
                <w:lang w:val="en-US"/>
              </w:rPr>
            </w:pPr>
            <w:ins w:id="14956" w:author="Nick.Tolimieri [2]" w:date="2022-09-27T15:35:00Z">
              <w:del w:id="14957" w:author="Nick.Tolimieri" w:date="2022-09-30T15:08:00Z">
                <w:r w:rsidRPr="00067C30" w:rsidDel="00F202C0">
                  <w:rPr>
                    <w:rFonts w:ascii="Cambria" w:hAnsi="Cambria" w:cs="Calibri"/>
                    <w:color w:val="000000"/>
                    <w:sz w:val="22"/>
                    <w:szCs w:val="22"/>
                    <w:lang w:val="en-US"/>
                  </w:rPr>
                  <w:delText>5.6E-10</w:delText>
                </w:r>
              </w:del>
            </w:ins>
            <w:ins w:id="14958" w:author="Nick.Tolimieri" w:date="2022-09-30T15:08:00Z">
              <w:r w:rsidR="00F202C0">
                <w:rPr>
                  <w:rFonts w:ascii="Cambria" w:hAnsi="Cambria" w:cs="Calibri"/>
                  <w:color w:val="000000"/>
                  <w:sz w:val="22"/>
                  <w:szCs w:val="22"/>
                  <w:lang w:val="en-US"/>
                </w:rPr>
                <w:t>0</w:t>
              </w:r>
            </w:ins>
          </w:p>
        </w:tc>
        <w:tc>
          <w:tcPr>
            <w:tcW w:w="1281" w:type="dxa"/>
            <w:tcBorders>
              <w:top w:val="nil"/>
              <w:left w:val="nil"/>
              <w:bottom w:val="nil"/>
              <w:right w:val="nil"/>
            </w:tcBorders>
            <w:shd w:val="clear" w:color="auto" w:fill="auto"/>
            <w:noWrap/>
            <w:vAlign w:val="bottom"/>
            <w:hideMark/>
            <w:tcPrChange w:id="14959"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4960" w:author="Nick.Tolimieri [2]" w:date="2022-09-27T15:35:00Z"/>
                <w:rFonts w:ascii="Cambria" w:hAnsi="Cambria" w:cs="Calibri"/>
                <w:color w:val="000000"/>
                <w:sz w:val="22"/>
                <w:szCs w:val="22"/>
                <w:lang w:val="en-US"/>
              </w:rPr>
            </w:pPr>
            <w:ins w:id="14961" w:author="Nick.Tolimieri [2]" w:date="2022-09-27T15:35:00Z">
              <w:del w:id="14962" w:author="Nick.Tolimieri" w:date="2022-09-30T15:08:00Z">
                <w:r w:rsidRPr="00067C30" w:rsidDel="00F202C0">
                  <w:rPr>
                    <w:rFonts w:ascii="Cambria" w:hAnsi="Cambria" w:cs="Calibri"/>
                    <w:color w:val="000000"/>
                    <w:sz w:val="22"/>
                    <w:szCs w:val="22"/>
                    <w:lang w:val="en-US"/>
                  </w:rPr>
                  <w:delText>2.4E-05</w:delText>
                </w:r>
              </w:del>
            </w:ins>
            <w:ins w:id="14963" w:author="Nick.Tolimieri" w:date="2022-09-30T15:08:00Z">
              <w:r w:rsidR="00F202C0">
                <w:rPr>
                  <w:rFonts w:ascii="Cambria" w:hAnsi="Cambria" w:cs="Calibri"/>
                  <w:color w:val="000000"/>
                  <w:sz w:val="22"/>
                  <w:szCs w:val="22"/>
                  <w:lang w:val="en-US"/>
                </w:rPr>
                <w:t>0</w:t>
              </w:r>
            </w:ins>
          </w:p>
        </w:tc>
      </w:tr>
      <w:tr w:rsidR="00067C30" w:rsidRPr="00067C30" w:rsidDel="00C07D91" w:rsidTr="00C07D91">
        <w:trPr>
          <w:trHeight w:val="345"/>
          <w:ins w:id="14964" w:author="Nick.Tolimieri [2]" w:date="2022-09-27T15:35:00Z"/>
          <w:del w:id="14965" w:author="Nick.Tolimieri" w:date="2022-09-30T15:07:00Z"/>
          <w:trPrChange w:id="14966" w:author="Nick.Tolimieri" w:date="2022-09-30T15:07:00Z">
            <w:trPr>
              <w:trHeight w:val="345"/>
            </w:trPr>
          </w:trPrChange>
        </w:trPr>
        <w:tc>
          <w:tcPr>
            <w:tcW w:w="1580" w:type="dxa"/>
            <w:tcBorders>
              <w:top w:val="nil"/>
              <w:left w:val="nil"/>
              <w:bottom w:val="nil"/>
              <w:right w:val="nil"/>
            </w:tcBorders>
            <w:shd w:val="clear" w:color="auto" w:fill="auto"/>
            <w:noWrap/>
            <w:vAlign w:val="bottom"/>
            <w:hideMark/>
            <w:tcPrChange w:id="14967"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68" w:author="Nick.Tolimieri [2]" w:date="2022-09-27T15:35:00Z"/>
                <w:del w:id="14969" w:author="Nick.Tolimieri" w:date="2022-09-30T15:07: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center"/>
            <w:hideMark/>
            <w:tcPrChange w:id="14970"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Del="00C07D91" w:rsidRDefault="00067C30" w:rsidP="00067C30">
            <w:pPr>
              <w:spacing w:line="240" w:lineRule="auto"/>
              <w:ind w:firstLine="0"/>
              <w:rPr>
                <w:ins w:id="14971" w:author="Nick.Tolimieri [2]" w:date="2022-09-27T15:35:00Z"/>
                <w:del w:id="14972" w:author="Nick.Tolimieri" w:date="2022-09-30T15:07:00Z"/>
                <w:rFonts w:ascii="Cambria" w:hAnsi="Cambria" w:cs="Calibri"/>
                <w:color w:val="000000"/>
                <w:sz w:val="22"/>
                <w:szCs w:val="22"/>
                <w:lang w:val="en-US"/>
              </w:rPr>
            </w:pPr>
            <w:ins w:id="14973" w:author="Nick.Tolimieri [2]" w:date="2022-09-27T15:35:00Z">
              <w:del w:id="14974" w:author="Nick.Tolimieri" w:date="2022-09-30T15:07:00Z">
                <w:r w:rsidRPr="00067C30" w:rsidDel="00C07D91">
                  <w:rPr>
                    <w:rFonts w:ascii="Cambria" w:hAnsi="Cambria" w:cs="Calibri"/>
                    <w:color w:val="000000"/>
                    <w:sz w:val="22"/>
                    <w:szCs w:val="22"/>
                    <w:lang w:val="en-US"/>
                  </w:rPr>
                  <w:delText>W</w:delText>
                </w:r>
                <w:r w:rsidRPr="00067C30" w:rsidDel="00C07D91">
                  <w:rPr>
                    <w:rFonts w:ascii="Cambria" w:hAnsi="Cambria" w:cs="Calibri"/>
                    <w:color w:val="000000"/>
                    <w:sz w:val="22"/>
                    <w:szCs w:val="22"/>
                    <w:vertAlign w:val="subscript"/>
                    <w:lang w:val="en-US"/>
                  </w:rPr>
                  <w:delText>daty</w:delText>
                </w:r>
              </w:del>
            </w:ins>
          </w:p>
        </w:tc>
        <w:tc>
          <w:tcPr>
            <w:tcW w:w="1647" w:type="dxa"/>
            <w:tcBorders>
              <w:top w:val="nil"/>
              <w:left w:val="nil"/>
              <w:bottom w:val="nil"/>
              <w:right w:val="nil"/>
            </w:tcBorders>
            <w:shd w:val="clear" w:color="auto" w:fill="auto"/>
            <w:noWrap/>
            <w:vAlign w:val="bottom"/>
            <w:hideMark/>
            <w:tcPrChange w:id="14975"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76" w:author="Nick.Tolimieri [2]" w:date="2022-09-27T15:35:00Z"/>
                <w:del w:id="14977" w:author="Nick.Tolimieri" w:date="2022-09-30T15:07:00Z"/>
                <w:rFonts w:ascii="Cambria" w:hAnsi="Cambria" w:cs="Calibri"/>
                <w:color w:val="000000"/>
                <w:sz w:val="22"/>
                <w:szCs w:val="22"/>
                <w:lang w:val="en-US"/>
              </w:rPr>
            </w:pPr>
            <w:ins w:id="14978" w:author="Nick.Tolimieri [2]" w:date="2022-09-27T15:35:00Z">
              <w:del w:id="14979" w:author="Nick.Tolimieri" w:date="2022-09-30T15:07:00Z">
                <w:r w:rsidRPr="00067C30" w:rsidDel="00C07D91">
                  <w:rPr>
                    <w:rFonts w:ascii="Cambria" w:hAnsi="Cambria" w:cs="Calibri"/>
                    <w:color w:val="000000"/>
                    <w:sz w:val="22"/>
                    <w:szCs w:val="22"/>
                    <w:lang w:val="en-US"/>
                  </w:rPr>
                  <w:delText>3.1E-11</w:delText>
                </w:r>
              </w:del>
            </w:ins>
          </w:p>
        </w:tc>
        <w:tc>
          <w:tcPr>
            <w:tcW w:w="1281" w:type="dxa"/>
            <w:tcBorders>
              <w:top w:val="nil"/>
              <w:left w:val="nil"/>
              <w:bottom w:val="nil"/>
              <w:right w:val="nil"/>
            </w:tcBorders>
            <w:shd w:val="clear" w:color="auto" w:fill="auto"/>
            <w:noWrap/>
            <w:vAlign w:val="bottom"/>
            <w:hideMark/>
            <w:tcPrChange w:id="14980"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4981" w:author="Nick.Tolimieri [2]" w:date="2022-09-27T15:35:00Z"/>
                <w:del w:id="14982" w:author="Nick.Tolimieri" w:date="2022-09-30T15:07:00Z"/>
                <w:rFonts w:ascii="Cambria" w:hAnsi="Cambria" w:cs="Calibri"/>
                <w:color w:val="000000"/>
                <w:sz w:val="22"/>
                <w:szCs w:val="22"/>
                <w:lang w:val="en-US"/>
              </w:rPr>
            </w:pPr>
            <w:ins w:id="14983" w:author="Nick.Tolimieri [2]" w:date="2022-09-27T15:35:00Z">
              <w:del w:id="14984" w:author="Nick.Tolimieri" w:date="2022-09-30T15:07:00Z">
                <w:r w:rsidRPr="00067C30" w:rsidDel="00C07D91">
                  <w:rPr>
                    <w:rFonts w:ascii="Cambria" w:hAnsi="Cambria" w:cs="Calibri"/>
                    <w:color w:val="000000"/>
                    <w:sz w:val="22"/>
                    <w:szCs w:val="22"/>
                    <w:lang w:val="en-US"/>
                  </w:rPr>
                  <w:delText>5.5E-06</w:delText>
                </w:r>
              </w:del>
            </w:ins>
          </w:p>
        </w:tc>
      </w:tr>
      <w:tr w:rsidR="00067C30" w:rsidRPr="00067C30" w:rsidTr="00C07D91">
        <w:trPr>
          <w:trHeight w:val="285"/>
          <w:ins w:id="14985" w:author="Nick.Tolimieri [2]" w:date="2022-09-27T15:35:00Z"/>
          <w:trPrChange w:id="14986"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4987" w:author="Nick.Tolimieri" w:date="2022-09-30T15:07:00Z">
              <w:tcPr>
                <w:tcW w:w="1580" w:type="dxa"/>
                <w:tcBorders>
                  <w:top w:val="nil"/>
                  <w:left w:val="nil"/>
                  <w:bottom w:val="nil"/>
                  <w:right w:val="nil"/>
                </w:tcBorders>
                <w:shd w:val="clear" w:color="auto" w:fill="auto"/>
                <w:noWrap/>
                <w:vAlign w:val="center"/>
                <w:hideMark/>
              </w:tcPr>
            </w:tcPrChange>
          </w:tcPr>
          <w:p w:rsidR="00067C30" w:rsidRPr="00067C30" w:rsidRDefault="00067C30" w:rsidP="00067C30">
            <w:pPr>
              <w:spacing w:line="240" w:lineRule="auto"/>
              <w:ind w:firstLine="0"/>
              <w:rPr>
                <w:ins w:id="14988" w:author="Nick.Tolimieri [2]" w:date="2022-09-27T15:35:00Z"/>
                <w:rFonts w:ascii="Cambria" w:hAnsi="Cambria" w:cs="Calibri"/>
                <w:color w:val="000000"/>
                <w:sz w:val="22"/>
                <w:szCs w:val="22"/>
                <w:lang w:val="en-US"/>
              </w:rPr>
            </w:pPr>
            <w:ins w:id="14989" w:author="Nick.Tolimieri [2]" w:date="2022-09-27T15:35:00Z">
              <w:r w:rsidRPr="00067C30">
                <w:rPr>
                  <w:rFonts w:ascii="Cambria" w:hAnsi="Cambria" w:cs="Calibri"/>
                  <w:color w:val="000000"/>
                  <w:sz w:val="22"/>
                  <w:szCs w:val="22"/>
                  <w:lang w:val="en-US"/>
                </w:rPr>
                <w:t>Depth x Area</w:t>
              </w:r>
            </w:ins>
          </w:p>
        </w:tc>
        <w:tc>
          <w:tcPr>
            <w:tcW w:w="1647" w:type="dxa"/>
            <w:tcBorders>
              <w:top w:val="nil"/>
              <w:left w:val="nil"/>
              <w:bottom w:val="nil"/>
              <w:right w:val="nil"/>
            </w:tcBorders>
            <w:shd w:val="clear" w:color="auto" w:fill="auto"/>
            <w:noWrap/>
            <w:vAlign w:val="center"/>
            <w:hideMark/>
            <w:tcPrChange w:id="14990"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RDefault="00C07D91" w:rsidP="00067C30">
            <w:pPr>
              <w:spacing w:line="240" w:lineRule="auto"/>
              <w:ind w:firstLine="0"/>
              <w:rPr>
                <w:ins w:id="14991" w:author="Nick.Tolimieri [2]" w:date="2022-09-27T15:35:00Z"/>
                <w:rFonts w:ascii="Cambria" w:hAnsi="Cambria" w:cs="Calibri"/>
                <w:color w:val="000000"/>
                <w:sz w:val="22"/>
                <w:szCs w:val="22"/>
                <w:lang w:val="en-US"/>
              </w:rPr>
            </w:pPr>
            <w:proofErr w:type="spellStart"/>
            <w:ins w:id="14992" w:author="Nick.Tolimieri" w:date="2022-09-30T15:07: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ins>
            <w:proofErr w:type="spellEnd"/>
            <w:ins w:id="14993" w:author="Nick.Tolimieri [2]" w:date="2022-09-27T15:35:00Z">
              <w:del w:id="14994" w:author="Nick.Tolimieri" w:date="2022-09-30T15:07:00Z">
                <w:r w:rsidR="00067C30" w:rsidRPr="00067C30" w:rsidDel="00C07D91">
                  <w:rPr>
                    <w:rFonts w:ascii="Cambria" w:hAnsi="Cambria" w:cs="Calibri"/>
                    <w:color w:val="000000"/>
                    <w:sz w:val="22"/>
                    <w:szCs w:val="22"/>
                    <w:lang w:val="en-US"/>
                  </w:rPr>
                  <w:delText>Intercept</w:delText>
                </w:r>
              </w:del>
            </w:ins>
          </w:p>
        </w:tc>
        <w:tc>
          <w:tcPr>
            <w:tcW w:w="1647" w:type="dxa"/>
            <w:tcBorders>
              <w:top w:val="nil"/>
              <w:left w:val="nil"/>
              <w:bottom w:val="nil"/>
              <w:right w:val="nil"/>
            </w:tcBorders>
            <w:shd w:val="clear" w:color="auto" w:fill="auto"/>
            <w:noWrap/>
            <w:vAlign w:val="bottom"/>
            <w:hideMark/>
            <w:tcPrChange w:id="14995"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rsidP="00F202C0">
            <w:pPr>
              <w:spacing w:line="240" w:lineRule="auto"/>
              <w:ind w:firstLine="0"/>
              <w:jc w:val="right"/>
              <w:rPr>
                <w:ins w:id="14996" w:author="Nick.Tolimieri [2]" w:date="2022-09-27T15:35:00Z"/>
                <w:rFonts w:ascii="Cambria" w:hAnsi="Cambria" w:cs="Calibri"/>
                <w:color w:val="000000"/>
                <w:sz w:val="22"/>
                <w:szCs w:val="22"/>
                <w:lang w:val="en-US"/>
              </w:rPr>
              <w:pPrChange w:id="14997" w:author="Nick.Tolimieri" w:date="2022-09-30T15:08:00Z">
                <w:pPr>
                  <w:spacing w:line="240" w:lineRule="auto"/>
                  <w:ind w:firstLine="0"/>
                  <w:jc w:val="right"/>
                </w:pPr>
              </w:pPrChange>
            </w:pPr>
            <w:ins w:id="14998" w:author="Nick.Tolimieri [2]" w:date="2022-09-27T15:35:00Z">
              <w:del w:id="14999" w:author="Nick.Tolimieri" w:date="2022-09-30T15:08:00Z">
                <w:r w:rsidRPr="00067C30" w:rsidDel="00F202C0">
                  <w:rPr>
                    <w:rFonts w:ascii="Cambria" w:hAnsi="Cambria" w:cs="Calibri"/>
                    <w:color w:val="000000"/>
                    <w:sz w:val="22"/>
                    <w:szCs w:val="22"/>
                    <w:lang w:val="en-US"/>
                  </w:rPr>
                  <w:delText>5.9E-01</w:delText>
                </w:r>
              </w:del>
            </w:ins>
            <w:ins w:id="15000" w:author="Nick.Tolimieri" w:date="2022-09-30T15:08:00Z">
              <w:r w:rsidR="00F202C0">
                <w:rPr>
                  <w:rFonts w:ascii="Cambria" w:hAnsi="Cambria" w:cs="Calibri"/>
                  <w:color w:val="000000"/>
                  <w:sz w:val="22"/>
                  <w:szCs w:val="22"/>
                  <w:lang w:val="en-US"/>
                </w:rPr>
                <w:t>0.014</w:t>
              </w:r>
            </w:ins>
          </w:p>
        </w:tc>
        <w:tc>
          <w:tcPr>
            <w:tcW w:w="1281" w:type="dxa"/>
            <w:tcBorders>
              <w:top w:val="nil"/>
              <w:left w:val="nil"/>
              <w:bottom w:val="nil"/>
              <w:right w:val="nil"/>
            </w:tcBorders>
            <w:shd w:val="clear" w:color="auto" w:fill="auto"/>
            <w:noWrap/>
            <w:vAlign w:val="bottom"/>
            <w:hideMark/>
            <w:tcPrChange w:id="15001"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02" w:author="Nick.Tolimieri [2]" w:date="2022-09-27T15:35:00Z"/>
                <w:rFonts w:ascii="Cambria" w:hAnsi="Cambria" w:cs="Calibri"/>
                <w:color w:val="000000"/>
                <w:sz w:val="22"/>
                <w:szCs w:val="22"/>
                <w:lang w:val="en-US"/>
              </w:rPr>
            </w:pPr>
            <w:ins w:id="15003" w:author="Nick.Tolimieri [2]" w:date="2022-09-27T15:35:00Z">
              <w:del w:id="15004" w:author="Nick.Tolimieri" w:date="2022-09-30T15:08:00Z">
                <w:r w:rsidRPr="00067C30" w:rsidDel="00F202C0">
                  <w:rPr>
                    <w:rFonts w:ascii="Cambria" w:hAnsi="Cambria" w:cs="Calibri"/>
                    <w:color w:val="000000"/>
                    <w:sz w:val="22"/>
                    <w:szCs w:val="22"/>
                    <w:lang w:val="en-US"/>
                  </w:rPr>
                  <w:delText>7.7E-01</w:delText>
                </w:r>
              </w:del>
            </w:ins>
            <w:ins w:id="15005" w:author="Nick.Tolimieri" w:date="2022-09-30T15:08:00Z">
              <w:r w:rsidR="00F202C0">
                <w:rPr>
                  <w:rFonts w:ascii="Cambria" w:hAnsi="Cambria" w:cs="Calibri"/>
                  <w:color w:val="000000"/>
                  <w:sz w:val="22"/>
                  <w:szCs w:val="22"/>
                  <w:lang w:val="en-US"/>
                </w:rPr>
                <w:t>0.117</w:t>
              </w:r>
            </w:ins>
          </w:p>
        </w:tc>
      </w:tr>
      <w:tr w:rsidR="00067C30" w:rsidRPr="00067C30" w:rsidDel="00C07D91" w:rsidTr="00C07D91">
        <w:trPr>
          <w:trHeight w:val="345"/>
          <w:ins w:id="15006" w:author="Nick.Tolimieri [2]" w:date="2022-09-27T15:35:00Z"/>
          <w:del w:id="15007" w:author="Nick.Tolimieri" w:date="2022-09-30T15:07:00Z"/>
          <w:trPrChange w:id="15008" w:author="Nick.Tolimieri" w:date="2022-09-30T15:07:00Z">
            <w:trPr>
              <w:trHeight w:val="345"/>
            </w:trPr>
          </w:trPrChange>
        </w:trPr>
        <w:tc>
          <w:tcPr>
            <w:tcW w:w="1580" w:type="dxa"/>
            <w:tcBorders>
              <w:top w:val="nil"/>
              <w:left w:val="nil"/>
              <w:bottom w:val="nil"/>
              <w:right w:val="nil"/>
            </w:tcBorders>
            <w:shd w:val="clear" w:color="auto" w:fill="auto"/>
            <w:noWrap/>
            <w:vAlign w:val="bottom"/>
            <w:hideMark/>
            <w:tcPrChange w:id="15009"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10" w:author="Nick.Tolimieri [2]" w:date="2022-09-27T15:35:00Z"/>
                <w:del w:id="15011" w:author="Nick.Tolimieri" w:date="2022-09-30T15:07: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center"/>
            <w:hideMark/>
            <w:tcPrChange w:id="15012" w:author="Nick.Tolimieri" w:date="2022-09-30T15:07:00Z">
              <w:tcPr>
                <w:tcW w:w="1340" w:type="dxa"/>
                <w:tcBorders>
                  <w:top w:val="nil"/>
                  <w:left w:val="nil"/>
                  <w:bottom w:val="nil"/>
                  <w:right w:val="nil"/>
                </w:tcBorders>
                <w:shd w:val="clear" w:color="auto" w:fill="auto"/>
                <w:noWrap/>
                <w:vAlign w:val="center"/>
                <w:hideMark/>
              </w:tcPr>
            </w:tcPrChange>
          </w:tcPr>
          <w:p w:rsidR="00067C30" w:rsidRPr="00067C30" w:rsidDel="00C07D91" w:rsidRDefault="00067C30" w:rsidP="00067C30">
            <w:pPr>
              <w:spacing w:line="240" w:lineRule="auto"/>
              <w:ind w:firstLine="0"/>
              <w:rPr>
                <w:ins w:id="15013" w:author="Nick.Tolimieri [2]" w:date="2022-09-27T15:35:00Z"/>
                <w:del w:id="15014" w:author="Nick.Tolimieri" w:date="2022-09-30T15:07:00Z"/>
                <w:rFonts w:ascii="Cambria" w:hAnsi="Cambria" w:cs="Calibri"/>
                <w:color w:val="000000"/>
                <w:sz w:val="22"/>
                <w:szCs w:val="22"/>
                <w:lang w:val="en-US"/>
              </w:rPr>
            </w:pPr>
            <w:ins w:id="15015" w:author="Nick.Tolimieri [2]" w:date="2022-09-27T15:35:00Z">
              <w:del w:id="15016" w:author="Nick.Tolimieri" w:date="2022-09-30T15:07:00Z">
                <w:r w:rsidRPr="00067C30" w:rsidDel="00C07D91">
                  <w:rPr>
                    <w:rFonts w:ascii="Cambria" w:hAnsi="Cambria" w:cs="Calibri"/>
                    <w:color w:val="000000"/>
                    <w:sz w:val="22"/>
                    <w:szCs w:val="22"/>
                    <w:lang w:val="en-US"/>
                  </w:rPr>
                  <w:delText>W</w:delText>
                </w:r>
                <w:r w:rsidRPr="00067C30" w:rsidDel="00C07D91">
                  <w:rPr>
                    <w:rFonts w:ascii="Cambria" w:hAnsi="Cambria" w:cs="Calibri"/>
                    <w:color w:val="000000"/>
                    <w:sz w:val="22"/>
                    <w:szCs w:val="22"/>
                    <w:vertAlign w:val="subscript"/>
                    <w:lang w:val="en-US"/>
                  </w:rPr>
                  <w:delText>day</w:delText>
                </w:r>
              </w:del>
            </w:ins>
          </w:p>
        </w:tc>
        <w:tc>
          <w:tcPr>
            <w:tcW w:w="1647" w:type="dxa"/>
            <w:tcBorders>
              <w:top w:val="nil"/>
              <w:left w:val="nil"/>
              <w:bottom w:val="nil"/>
              <w:right w:val="nil"/>
            </w:tcBorders>
            <w:shd w:val="clear" w:color="auto" w:fill="auto"/>
            <w:noWrap/>
            <w:vAlign w:val="bottom"/>
            <w:hideMark/>
            <w:tcPrChange w:id="15017"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18" w:author="Nick.Tolimieri [2]" w:date="2022-09-27T15:35:00Z"/>
                <w:del w:id="15019" w:author="Nick.Tolimieri" w:date="2022-09-30T15:07:00Z"/>
                <w:rFonts w:ascii="Cambria" w:hAnsi="Cambria" w:cs="Calibri"/>
                <w:color w:val="000000"/>
                <w:sz w:val="22"/>
                <w:szCs w:val="22"/>
                <w:lang w:val="en-US"/>
              </w:rPr>
            </w:pPr>
            <w:ins w:id="15020" w:author="Nick.Tolimieri [2]" w:date="2022-09-27T15:35:00Z">
              <w:del w:id="15021" w:author="Nick.Tolimieri" w:date="2022-09-30T15:07:00Z">
                <w:r w:rsidRPr="00067C30" w:rsidDel="00C07D91">
                  <w:rPr>
                    <w:rFonts w:ascii="Cambria" w:hAnsi="Cambria" w:cs="Calibri"/>
                    <w:color w:val="000000"/>
                    <w:sz w:val="22"/>
                    <w:szCs w:val="22"/>
                    <w:lang w:val="en-US"/>
                  </w:rPr>
                  <w:delText>1.6E-10</w:delText>
                </w:r>
              </w:del>
            </w:ins>
          </w:p>
        </w:tc>
        <w:tc>
          <w:tcPr>
            <w:tcW w:w="1281" w:type="dxa"/>
            <w:tcBorders>
              <w:top w:val="nil"/>
              <w:left w:val="nil"/>
              <w:bottom w:val="nil"/>
              <w:right w:val="nil"/>
            </w:tcBorders>
            <w:shd w:val="clear" w:color="auto" w:fill="auto"/>
            <w:noWrap/>
            <w:vAlign w:val="bottom"/>
            <w:hideMark/>
            <w:tcPrChange w:id="15022"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Del="00C07D91" w:rsidRDefault="00067C30" w:rsidP="00067C30">
            <w:pPr>
              <w:spacing w:line="240" w:lineRule="auto"/>
              <w:ind w:firstLine="0"/>
              <w:jc w:val="right"/>
              <w:rPr>
                <w:ins w:id="15023" w:author="Nick.Tolimieri [2]" w:date="2022-09-27T15:35:00Z"/>
                <w:del w:id="15024" w:author="Nick.Tolimieri" w:date="2022-09-30T15:07:00Z"/>
                <w:rFonts w:ascii="Cambria" w:hAnsi="Cambria" w:cs="Calibri"/>
                <w:color w:val="000000"/>
                <w:sz w:val="22"/>
                <w:szCs w:val="22"/>
                <w:lang w:val="en-US"/>
              </w:rPr>
            </w:pPr>
            <w:ins w:id="15025" w:author="Nick.Tolimieri [2]" w:date="2022-09-27T15:35:00Z">
              <w:del w:id="15026" w:author="Nick.Tolimieri" w:date="2022-09-30T15:07:00Z">
                <w:r w:rsidRPr="00067C30" w:rsidDel="00C07D91">
                  <w:rPr>
                    <w:rFonts w:ascii="Cambria" w:hAnsi="Cambria" w:cs="Calibri"/>
                    <w:color w:val="000000"/>
                    <w:sz w:val="22"/>
                    <w:szCs w:val="22"/>
                    <w:lang w:val="en-US"/>
                  </w:rPr>
                  <w:delText>1.3E-05</w:delText>
                </w:r>
              </w:del>
            </w:ins>
          </w:p>
        </w:tc>
      </w:tr>
      <w:tr w:rsidR="00067C30" w:rsidRPr="00067C30" w:rsidTr="00C07D91">
        <w:trPr>
          <w:trHeight w:val="285"/>
          <w:ins w:id="15027" w:author="Nick.Tolimieri [2]" w:date="2022-09-27T15:35:00Z"/>
          <w:trPrChange w:id="15028"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center"/>
            <w:hideMark/>
            <w:tcPrChange w:id="15029" w:author="Nick.Tolimieri" w:date="2022-09-30T15:07:00Z">
              <w:tcPr>
                <w:tcW w:w="158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rPr>
                <w:ins w:id="15030" w:author="Nick.Tolimieri [2]" w:date="2022-09-27T15:35:00Z"/>
                <w:rFonts w:ascii="Cambria" w:hAnsi="Cambria" w:cs="Calibri"/>
                <w:color w:val="000000"/>
                <w:sz w:val="22"/>
                <w:szCs w:val="22"/>
                <w:lang w:val="en-US"/>
              </w:rPr>
            </w:pPr>
            <w:ins w:id="15031" w:author="Nick.Tolimieri [2]" w:date="2022-09-27T15:35:00Z">
              <w:r w:rsidRPr="00067C30">
                <w:rPr>
                  <w:rFonts w:ascii="Cambria" w:hAnsi="Cambria" w:cs="Calibri"/>
                  <w:color w:val="000000"/>
                  <w:sz w:val="22"/>
                  <w:szCs w:val="22"/>
                  <w:lang w:val="en-US"/>
                </w:rPr>
                <w:t>Residual</w:t>
              </w:r>
            </w:ins>
          </w:p>
        </w:tc>
        <w:tc>
          <w:tcPr>
            <w:tcW w:w="1647" w:type="dxa"/>
            <w:tcBorders>
              <w:top w:val="nil"/>
              <w:left w:val="nil"/>
              <w:bottom w:val="single" w:sz="4" w:space="0" w:color="auto"/>
              <w:right w:val="nil"/>
            </w:tcBorders>
            <w:shd w:val="clear" w:color="auto" w:fill="auto"/>
            <w:noWrap/>
            <w:vAlign w:val="center"/>
            <w:hideMark/>
            <w:tcPrChange w:id="15032" w:author="Nick.Tolimieri" w:date="2022-09-30T15:07:00Z">
              <w:tcPr>
                <w:tcW w:w="1340" w:type="dxa"/>
                <w:tcBorders>
                  <w:top w:val="nil"/>
                  <w:left w:val="nil"/>
                  <w:bottom w:val="single" w:sz="4" w:space="0" w:color="auto"/>
                  <w:right w:val="nil"/>
                </w:tcBorders>
                <w:shd w:val="clear" w:color="auto" w:fill="auto"/>
                <w:noWrap/>
                <w:vAlign w:val="center"/>
                <w:hideMark/>
              </w:tcPr>
            </w:tcPrChange>
          </w:tcPr>
          <w:p w:rsidR="00067C30" w:rsidRPr="00067C30" w:rsidRDefault="00067C30" w:rsidP="00067C30">
            <w:pPr>
              <w:spacing w:line="240" w:lineRule="auto"/>
              <w:ind w:firstLine="0"/>
              <w:rPr>
                <w:ins w:id="15033" w:author="Nick.Tolimieri [2]" w:date="2022-09-27T15:35:00Z"/>
                <w:rFonts w:ascii="Cambria" w:hAnsi="Cambria" w:cs="Calibri"/>
                <w:color w:val="000000"/>
                <w:sz w:val="22"/>
                <w:szCs w:val="22"/>
                <w:lang w:val="en-US"/>
              </w:rPr>
            </w:pPr>
            <w:ins w:id="15034" w:author="Nick.Tolimieri [2]" w:date="2022-09-27T15:35:00Z">
              <w:r w:rsidRPr="00067C30">
                <w:rPr>
                  <w:rFonts w:ascii="Cambria" w:hAnsi="Cambria" w:cs="Calibri"/>
                  <w:color w:val="000000"/>
                  <w:sz w:val="22"/>
                  <w:szCs w:val="22"/>
                  <w:lang w:val="en-US"/>
                </w:rPr>
                <w:t> </w:t>
              </w:r>
            </w:ins>
          </w:p>
        </w:tc>
        <w:tc>
          <w:tcPr>
            <w:tcW w:w="1647" w:type="dxa"/>
            <w:tcBorders>
              <w:top w:val="nil"/>
              <w:left w:val="nil"/>
              <w:bottom w:val="single" w:sz="4" w:space="0" w:color="auto"/>
              <w:right w:val="nil"/>
            </w:tcBorders>
            <w:shd w:val="clear" w:color="auto" w:fill="auto"/>
            <w:noWrap/>
            <w:vAlign w:val="bottom"/>
            <w:hideMark/>
            <w:tcPrChange w:id="15035"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36" w:author="Nick.Tolimieri [2]" w:date="2022-09-27T15:35:00Z"/>
                <w:rFonts w:ascii="Cambria" w:hAnsi="Cambria" w:cs="Calibri"/>
                <w:color w:val="000000"/>
                <w:sz w:val="22"/>
                <w:szCs w:val="22"/>
                <w:lang w:val="en-US"/>
              </w:rPr>
            </w:pPr>
            <w:ins w:id="15037" w:author="Nick.Tolimieri [2]" w:date="2022-09-27T15:35:00Z">
              <w:del w:id="15038" w:author="Nick.Tolimieri" w:date="2022-09-30T15:07:00Z">
                <w:r w:rsidRPr="00067C30" w:rsidDel="00F202C0">
                  <w:rPr>
                    <w:rFonts w:ascii="Cambria" w:hAnsi="Cambria" w:cs="Calibri"/>
                    <w:color w:val="000000"/>
                    <w:sz w:val="22"/>
                    <w:szCs w:val="22"/>
                    <w:lang w:val="en-US"/>
                  </w:rPr>
                  <w:delText>2.4E-01</w:delText>
                </w:r>
              </w:del>
            </w:ins>
            <w:ins w:id="15039" w:author="Nick.Tolimieri" w:date="2022-09-30T15:07:00Z">
              <w:r w:rsidR="00F202C0">
                <w:rPr>
                  <w:rFonts w:ascii="Cambria" w:hAnsi="Cambria" w:cs="Calibri"/>
                  <w:color w:val="000000"/>
                  <w:sz w:val="22"/>
                  <w:szCs w:val="22"/>
                  <w:lang w:val="en-US"/>
                </w:rPr>
                <w:t>0.304</w:t>
              </w:r>
            </w:ins>
          </w:p>
        </w:tc>
        <w:tc>
          <w:tcPr>
            <w:tcW w:w="1281" w:type="dxa"/>
            <w:tcBorders>
              <w:top w:val="nil"/>
              <w:left w:val="nil"/>
              <w:bottom w:val="single" w:sz="4" w:space="0" w:color="auto"/>
              <w:right w:val="nil"/>
            </w:tcBorders>
            <w:shd w:val="clear" w:color="auto" w:fill="auto"/>
            <w:noWrap/>
            <w:vAlign w:val="bottom"/>
            <w:hideMark/>
            <w:tcPrChange w:id="15040"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right"/>
              <w:rPr>
                <w:ins w:id="15041" w:author="Nick.Tolimieri [2]" w:date="2022-09-27T15:35:00Z"/>
                <w:rFonts w:ascii="Cambria" w:hAnsi="Cambria" w:cs="Calibri"/>
                <w:color w:val="000000"/>
                <w:sz w:val="22"/>
                <w:szCs w:val="22"/>
                <w:lang w:val="en-US"/>
              </w:rPr>
            </w:pPr>
            <w:ins w:id="15042" w:author="Nick.Tolimieri [2]" w:date="2022-09-27T15:35:00Z">
              <w:del w:id="15043" w:author="Nick.Tolimieri" w:date="2022-09-30T15:08:00Z">
                <w:r w:rsidRPr="00067C30" w:rsidDel="00F202C0">
                  <w:rPr>
                    <w:rFonts w:ascii="Cambria" w:hAnsi="Cambria" w:cs="Calibri"/>
                    <w:color w:val="000000"/>
                    <w:sz w:val="22"/>
                    <w:szCs w:val="22"/>
                    <w:lang w:val="en-US"/>
                  </w:rPr>
                  <w:delText>4.9E-01</w:delText>
                </w:r>
              </w:del>
            </w:ins>
            <w:ins w:id="15044" w:author="Nick.Tolimieri" w:date="2022-09-30T15:08:00Z">
              <w:r w:rsidR="00F202C0">
                <w:rPr>
                  <w:rFonts w:ascii="Cambria" w:hAnsi="Cambria" w:cs="Calibri"/>
                  <w:color w:val="000000"/>
                  <w:sz w:val="22"/>
                  <w:szCs w:val="22"/>
                  <w:lang w:val="en-US"/>
                </w:rPr>
                <w:t>0.551</w:t>
              </w:r>
            </w:ins>
          </w:p>
        </w:tc>
      </w:tr>
      <w:tr w:rsidR="00067C30" w:rsidRPr="00067C30" w:rsidTr="00C07D91">
        <w:trPr>
          <w:trHeight w:val="285"/>
          <w:ins w:id="15045" w:author="Nick.Tolimieri [2]" w:date="2022-09-27T15:35:00Z"/>
          <w:trPrChange w:id="15046" w:author="Nick.Tolimieri" w:date="2022-09-30T15:07:00Z">
            <w:trPr>
              <w:trHeight w:val="285"/>
            </w:trPr>
          </w:trPrChange>
        </w:trPr>
        <w:tc>
          <w:tcPr>
            <w:tcW w:w="1580" w:type="dxa"/>
            <w:tcBorders>
              <w:top w:val="nil"/>
              <w:left w:val="nil"/>
              <w:bottom w:val="nil"/>
              <w:right w:val="nil"/>
            </w:tcBorders>
            <w:shd w:val="clear" w:color="auto" w:fill="auto"/>
            <w:noWrap/>
            <w:vAlign w:val="bottom"/>
            <w:hideMark/>
            <w:tcPrChange w:id="15047" w:author="Nick.Tolimieri" w:date="2022-09-30T15:07:00Z">
              <w:tcPr>
                <w:tcW w:w="158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48" w:author="Nick.Tolimieri [2]" w:date="2022-09-27T15:35:00Z"/>
                <w:rFonts w:ascii="Cambria" w:hAnsi="Cambria" w:cs="Calibri"/>
                <w:color w:val="000000"/>
                <w:sz w:val="22"/>
                <w:szCs w:val="22"/>
                <w:lang w:val="en-US"/>
              </w:rPr>
            </w:pPr>
            <w:ins w:id="15049" w:author="Nick.Tolimieri [2]" w:date="2022-09-27T15:35:00Z">
              <w:r w:rsidRPr="00067C30">
                <w:rPr>
                  <w:rFonts w:ascii="Cambria" w:hAnsi="Cambria" w:cs="Calibri"/>
                  <w:color w:val="000000"/>
                  <w:sz w:val="22"/>
                  <w:szCs w:val="22"/>
                  <w:lang w:val="en-US"/>
                </w:rPr>
                <w:t>Fixed effects</w:t>
              </w:r>
            </w:ins>
          </w:p>
        </w:tc>
        <w:tc>
          <w:tcPr>
            <w:tcW w:w="1647" w:type="dxa"/>
            <w:tcBorders>
              <w:top w:val="nil"/>
              <w:left w:val="nil"/>
              <w:bottom w:val="nil"/>
              <w:right w:val="nil"/>
            </w:tcBorders>
            <w:shd w:val="clear" w:color="auto" w:fill="auto"/>
            <w:noWrap/>
            <w:vAlign w:val="bottom"/>
            <w:hideMark/>
            <w:tcPrChange w:id="15050" w:author="Nick.Tolimieri" w:date="2022-09-30T15:07:00Z">
              <w:tcPr>
                <w:tcW w:w="13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1" w:author="Nick.Tolimieri [2]" w:date="2022-09-27T15:35:00Z"/>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Change w:id="15052" w:author="Nick.Tolimieri" w:date="2022-09-30T15:07:00Z">
              <w:tcPr>
                <w:tcW w:w="144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3" w:author="Nick.Tolimieri [2]" w:date="2022-09-27T15:35:00Z"/>
                <w:sz w:val="20"/>
                <w:szCs w:val="20"/>
                <w:lang w:val="en-US"/>
              </w:rPr>
            </w:pPr>
          </w:p>
        </w:tc>
        <w:tc>
          <w:tcPr>
            <w:tcW w:w="1281" w:type="dxa"/>
            <w:tcBorders>
              <w:top w:val="nil"/>
              <w:left w:val="nil"/>
              <w:bottom w:val="nil"/>
              <w:right w:val="nil"/>
            </w:tcBorders>
            <w:shd w:val="clear" w:color="auto" w:fill="auto"/>
            <w:noWrap/>
            <w:vAlign w:val="bottom"/>
            <w:hideMark/>
            <w:tcPrChange w:id="15054" w:author="Nick.Tolimieri" w:date="2022-09-30T15:07:00Z">
              <w:tcPr>
                <w:tcW w:w="1200" w:type="dxa"/>
                <w:tcBorders>
                  <w:top w:val="nil"/>
                  <w:left w:val="nil"/>
                  <w:bottom w:val="nil"/>
                  <w:right w:val="nil"/>
                </w:tcBorders>
                <w:shd w:val="clear" w:color="auto" w:fill="auto"/>
                <w:noWrap/>
                <w:vAlign w:val="bottom"/>
                <w:hideMark/>
              </w:tcPr>
            </w:tcPrChange>
          </w:tcPr>
          <w:p w:rsidR="00067C30" w:rsidRPr="00067C30" w:rsidRDefault="00067C30" w:rsidP="00067C30">
            <w:pPr>
              <w:spacing w:line="240" w:lineRule="auto"/>
              <w:ind w:firstLine="0"/>
              <w:rPr>
                <w:ins w:id="15055" w:author="Nick.Tolimieri [2]" w:date="2022-09-27T15:35:00Z"/>
                <w:sz w:val="20"/>
                <w:szCs w:val="20"/>
                <w:lang w:val="en-US"/>
              </w:rPr>
            </w:pPr>
          </w:p>
        </w:tc>
      </w:tr>
      <w:tr w:rsidR="00067C30" w:rsidRPr="00067C30" w:rsidTr="00C07D91">
        <w:trPr>
          <w:trHeight w:val="285"/>
          <w:ins w:id="15056" w:author="Nick.Tolimieri [2]" w:date="2022-09-27T15:35:00Z"/>
          <w:trPrChange w:id="15057" w:author="Nick.Tolimieri" w:date="2022-09-30T15:07:00Z">
            <w:trPr>
              <w:trHeight w:val="285"/>
            </w:trPr>
          </w:trPrChange>
        </w:trPr>
        <w:tc>
          <w:tcPr>
            <w:tcW w:w="1580" w:type="dxa"/>
            <w:tcBorders>
              <w:top w:val="nil"/>
              <w:left w:val="nil"/>
              <w:bottom w:val="single" w:sz="4" w:space="0" w:color="auto"/>
              <w:right w:val="nil"/>
            </w:tcBorders>
            <w:shd w:val="clear" w:color="auto" w:fill="auto"/>
            <w:noWrap/>
            <w:vAlign w:val="bottom"/>
            <w:hideMark/>
            <w:tcPrChange w:id="15058" w:author="Nick.Tolimieri" w:date="2022-09-30T15:07:00Z">
              <w:tcPr>
                <w:tcW w:w="158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rPr>
                <w:ins w:id="15059" w:author="Nick.Tolimieri [2]" w:date="2022-09-27T15:35:00Z"/>
                <w:rFonts w:ascii="Cambria" w:hAnsi="Cambria" w:cs="Calibri"/>
                <w:color w:val="000000"/>
                <w:sz w:val="22"/>
                <w:szCs w:val="22"/>
                <w:lang w:val="en-US"/>
              </w:rPr>
            </w:pPr>
            <w:ins w:id="15060" w:author="Nick.Tolimieri [2]" w:date="2022-09-27T15:35:00Z">
              <w:r w:rsidRPr="00067C30">
                <w:rPr>
                  <w:rFonts w:ascii="Cambria" w:hAnsi="Cambria" w:cs="Calibri"/>
                  <w:color w:val="000000"/>
                  <w:sz w:val="22"/>
                  <w:szCs w:val="22"/>
                  <w:lang w:val="en-US"/>
                </w:rPr>
                <w:t>Term</w:t>
              </w:r>
            </w:ins>
          </w:p>
        </w:tc>
        <w:tc>
          <w:tcPr>
            <w:tcW w:w="1647" w:type="dxa"/>
            <w:tcBorders>
              <w:top w:val="nil"/>
              <w:left w:val="nil"/>
              <w:bottom w:val="single" w:sz="4" w:space="0" w:color="auto"/>
              <w:right w:val="nil"/>
            </w:tcBorders>
            <w:shd w:val="clear" w:color="auto" w:fill="auto"/>
            <w:noWrap/>
            <w:vAlign w:val="bottom"/>
            <w:hideMark/>
            <w:tcPrChange w:id="15061"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2" w:author="Nick.Tolimieri [2]" w:date="2022-09-27T15:35:00Z"/>
                <w:rFonts w:ascii="Cambria" w:hAnsi="Cambria" w:cs="Calibri"/>
                <w:color w:val="000000"/>
                <w:sz w:val="22"/>
                <w:szCs w:val="22"/>
                <w:lang w:val="en-US"/>
              </w:rPr>
            </w:pPr>
            <w:ins w:id="15063" w:author="Nick.Tolimieri [2]" w:date="2022-09-27T15:35:00Z">
              <w:r w:rsidRPr="00067C30">
                <w:rPr>
                  <w:rFonts w:ascii="Cambria" w:hAnsi="Cambria" w:cs="Calibri"/>
                  <w:color w:val="000000"/>
                  <w:sz w:val="22"/>
                  <w:szCs w:val="22"/>
                  <w:lang w:val="en-US"/>
                </w:rPr>
                <w:t>Estimate</w:t>
              </w:r>
            </w:ins>
          </w:p>
        </w:tc>
        <w:tc>
          <w:tcPr>
            <w:tcW w:w="1647" w:type="dxa"/>
            <w:tcBorders>
              <w:top w:val="nil"/>
              <w:left w:val="nil"/>
              <w:bottom w:val="single" w:sz="4" w:space="0" w:color="auto"/>
              <w:right w:val="nil"/>
            </w:tcBorders>
            <w:shd w:val="clear" w:color="auto" w:fill="auto"/>
            <w:noWrap/>
            <w:vAlign w:val="bottom"/>
            <w:hideMark/>
            <w:tcPrChange w:id="15064"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5" w:author="Nick.Tolimieri [2]" w:date="2022-09-27T15:35:00Z"/>
                <w:rFonts w:ascii="Cambria" w:hAnsi="Cambria" w:cs="Calibri"/>
                <w:color w:val="000000"/>
                <w:sz w:val="22"/>
                <w:szCs w:val="22"/>
                <w:lang w:val="en-US"/>
              </w:rPr>
            </w:pPr>
            <w:proofErr w:type="spellStart"/>
            <w:ins w:id="15066" w:author="Nick.Tolimieri [2]" w:date="2022-09-27T15:35:00Z">
              <w:r w:rsidRPr="00067C30">
                <w:rPr>
                  <w:rFonts w:ascii="Cambria" w:hAnsi="Cambria" w:cs="Calibri"/>
                  <w:color w:val="000000"/>
                  <w:sz w:val="22"/>
                  <w:szCs w:val="22"/>
                  <w:lang w:val="en-US"/>
                </w:rPr>
                <w:t>s.e.</w:t>
              </w:r>
              <w:proofErr w:type="spellEnd"/>
            </w:ins>
          </w:p>
        </w:tc>
        <w:tc>
          <w:tcPr>
            <w:tcW w:w="1281" w:type="dxa"/>
            <w:tcBorders>
              <w:top w:val="nil"/>
              <w:left w:val="nil"/>
              <w:bottom w:val="single" w:sz="4" w:space="0" w:color="auto"/>
              <w:right w:val="nil"/>
            </w:tcBorders>
            <w:shd w:val="clear" w:color="auto" w:fill="auto"/>
            <w:noWrap/>
            <w:vAlign w:val="bottom"/>
            <w:hideMark/>
            <w:tcPrChange w:id="15067"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067C30" w:rsidRPr="00067C30" w:rsidRDefault="00067C30" w:rsidP="00067C30">
            <w:pPr>
              <w:spacing w:line="240" w:lineRule="auto"/>
              <w:ind w:firstLine="0"/>
              <w:jc w:val="center"/>
              <w:rPr>
                <w:ins w:id="15068" w:author="Nick.Tolimieri [2]" w:date="2022-09-27T15:35:00Z"/>
                <w:rFonts w:ascii="Cambria" w:hAnsi="Cambria" w:cs="Calibri"/>
                <w:color w:val="000000"/>
                <w:sz w:val="22"/>
                <w:szCs w:val="22"/>
                <w:lang w:val="en-US"/>
              </w:rPr>
            </w:pPr>
            <w:ins w:id="15069" w:author="Nick.Tolimieri [2]" w:date="2022-09-27T15:35:00Z">
              <w:r w:rsidRPr="00067C30">
                <w:rPr>
                  <w:rFonts w:ascii="Cambria" w:hAnsi="Cambria" w:cs="Calibri"/>
                  <w:color w:val="000000"/>
                  <w:sz w:val="22"/>
                  <w:szCs w:val="22"/>
                  <w:lang w:val="en-US"/>
                </w:rPr>
                <w:t>t-value</w:t>
              </w:r>
            </w:ins>
          </w:p>
        </w:tc>
      </w:tr>
      <w:tr w:rsidR="0095582C" w:rsidRPr="00067C30" w:rsidTr="00C07D91">
        <w:trPr>
          <w:trHeight w:val="285"/>
          <w:ins w:id="15070" w:author="Nick.Tolimieri [2]" w:date="2022-09-27T15:35:00Z"/>
          <w:trPrChange w:id="15071"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072"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073" w:author="Nick.Tolimieri [2]" w:date="2022-09-27T15:35:00Z"/>
                <w:rFonts w:ascii="Cambria" w:hAnsi="Cambria" w:cs="Calibri"/>
                <w:color w:val="000000"/>
                <w:sz w:val="22"/>
                <w:szCs w:val="22"/>
                <w:lang w:val="en-US"/>
              </w:rPr>
            </w:pPr>
            <w:ins w:id="15074" w:author="Nick.Tolimieri [2]" w:date="2022-09-27T15:35:00Z">
              <w:r w:rsidRPr="00067C30">
                <w:rPr>
                  <w:rFonts w:ascii="Cambria" w:hAnsi="Cambria" w:cs="Calibri"/>
                  <w:color w:val="000000"/>
                  <w:sz w:val="22"/>
                  <w:szCs w:val="22"/>
                  <w:lang w:val="en-US"/>
                </w:rPr>
                <w:t>Intercept</w:t>
              </w:r>
            </w:ins>
          </w:p>
        </w:tc>
        <w:tc>
          <w:tcPr>
            <w:tcW w:w="1647" w:type="dxa"/>
            <w:tcBorders>
              <w:top w:val="nil"/>
              <w:left w:val="nil"/>
              <w:bottom w:val="nil"/>
              <w:right w:val="nil"/>
            </w:tcBorders>
            <w:shd w:val="clear" w:color="auto" w:fill="auto"/>
            <w:noWrap/>
            <w:vAlign w:val="bottom"/>
            <w:hideMark/>
            <w:tcPrChange w:id="15075"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76" w:author="Nick.Tolimieri [2]" w:date="2022-09-27T15:35:00Z"/>
                <w:rFonts w:ascii="Cambria" w:hAnsi="Cambria" w:cs="Calibri"/>
                <w:color w:val="000000"/>
                <w:sz w:val="22"/>
                <w:szCs w:val="22"/>
                <w:lang w:val="en-US"/>
              </w:rPr>
            </w:pPr>
            <w:ins w:id="15077" w:author="Nick.Tolimieri" w:date="2022-09-30T15:01:00Z">
              <w:r w:rsidRPr="0095582C">
                <w:rPr>
                  <w:rFonts w:ascii="Cambria" w:hAnsi="Cambria" w:cs="Calibri"/>
                  <w:color w:val="000000"/>
                  <w:sz w:val="22"/>
                  <w:szCs w:val="22"/>
                  <w:rPrChange w:id="15078" w:author="Nick.Tolimieri" w:date="2022-09-30T15:01:00Z">
                    <w:rPr>
                      <w:rFonts w:ascii="Calibri" w:hAnsi="Calibri" w:cs="Calibri"/>
                      <w:color w:val="000000"/>
                      <w:sz w:val="22"/>
                      <w:szCs w:val="22"/>
                    </w:rPr>
                  </w:rPrChange>
                </w:rPr>
                <w:t>-68.646</w:t>
              </w:r>
            </w:ins>
            <w:ins w:id="15079" w:author="Nick.Tolimieri [2]" w:date="2022-09-27T15:35:00Z">
              <w:del w:id="15080" w:author="Nick.Tolimieri" w:date="2022-09-30T15:01:00Z">
                <w:r w:rsidRPr="00D12321" w:rsidDel="001901E6">
                  <w:rPr>
                    <w:rFonts w:ascii="Cambria" w:hAnsi="Cambria" w:cs="Calibri"/>
                    <w:color w:val="000000"/>
                    <w:sz w:val="22"/>
                    <w:szCs w:val="22"/>
                    <w:lang w:val="en-US"/>
                  </w:rPr>
                  <w:delText>194.320</w:delText>
                </w:r>
              </w:del>
            </w:ins>
          </w:p>
        </w:tc>
        <w:tc>
          <w:tcPr>
            <w:tcW w:w="1647" w:type="dxa"/>
            <w:tcBorders>
              <w:top w:val="nil"/>
              <w:left w:val="nil"/>
              <w:bottom w:val="nil"/>
              <w:right w:val="nil"/>
            </w:tcBorders>
            <w:shd w:val="clear" w:color="auto" w:fill="auto"/>
            <w:noWrap/>
            <w:vAlign w:val="bottom"/>
            <w:hideMark/>
            <w:tcPrChange w:id="15081"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82" w:author="Nick.Tolimieri [2]" w:date="2022-09-27T15:35:00Z"/>
                <w:rFonts w:ascii="Cambria" w:hAnsi="Cambria" w:cs="Calibri"/>
                <w:color w:val="000000"/>
                <w:sz w:val="22"/>
                <w:szCs w:val="22"/>
                <w:lang w:val="en-US"/>
              </w:rPr>
            </w:pPr>
            <w:ins w:id="15083" w:author="Nick.Tolimieri" w:date="2022-09-30T15:01:00Z">
              <w:r w:rsidRPr="0095582C">
                <w:rPr>
                  <w:rFonts w:ascii="Cambria" w:hAnsi="Cambria" w:cs="Calibri"/>
                  <w:color w:val="000000"/>
                  <w:sz w:val="22"/>
                  <w:szCs w:val="22"/>
                  <w:rPrChange w:id="15084" w:author="Nick.Tolimieri" w:date="2022-09-30T15:01:00Z">
                    <w:rPr>
                      <w:rFonts w:ascii="Calibri" w:hAnsi="Calibri" w:cs="Calibri"/>
                      <w:color w:val="000000"/>
                      <w:sz w:val="22"/>
                      <w:szCs w:val="22"/>
                    </w:rPr>
                  </w:rPrChange>
                </w:rPr>
                <w:t>101.884</w:t>
              </w:r>
            </w:ins>
            <w:ins w:id="15085" w:author="Nick.Tolimieri [2]" w:date="2022-09-27T15:35:00Z">
              <w:del w:id="15086" w:author="Nick.Tolimieri" w:date="2022-09-30T15:01:00Z">
                <w:r w:rsidRPr="00D12321" w:rsidDel="001901E6">
                  <w:rPr>
                    <w:rFonts w:ascii="Cambria" w:hAnsi="Cambria" w:cs="Calibri"/>
                    <w:color w:val="000000"/>
                    <w:sz w:val="22"/>
                    <w:szCs w:val="22"/>
                    <w:lang w:val="en-US"/>
                  </w:rPr>
                  <w:delText>79.272</w:delText>
                </w:r>
              </w:del>
            </w:ins>
          </w:p>
        </w:tc>
        <w:tc>
          <w:tcPr>
            <w:tcW w:w="1281" w:type="dxa"/>
            <w:tcBorders>
              <w:top w:val="nil"/>
              <w:left w:val="nil"/>
              <w:bottom w:val="nil"/>
              <w:right w:val="nil"/>
            </w:tcBorders>
            <w:shd w:val="clear" w:color="auto" w:fill="auto"/>
            <w:noWrap/>
            <w:vAlign w:val="bottom"/>
            <w:hideMark/>
            <w:tcPrChange w:id="15087"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88" w:author="Nick.Tolimieri [2]" w:date="2022-09-27T15:35:00Z"/>
                <w:rFonts w:ascii="Cambria" w:hAnsi="Cambria" w:cs="Calibri"/>
                <w:color w:val="000000"/>
                <w:sz w:val="22"/>
                <w:szCs w:val="22"/>
                <w:lang w:val="en-US"/>
              </w:rPr>
            </w:pPr>
            <w:ins w:id="15089" w:author="Nick.Tolimieri" w:date="2022-09-30T15:01:00Z">
              <w:r w:rsidRPr="0095582C">
                <w:rPr>
                  <w:rFonts w:ascii="Cambria" w:hAnsi="Cambria" w:cs="Calibri"/>
                  <w:color w:val="000000"/>
                  <w:sz w:val="22"/>
                  <w:szCs w:val="22"/>
                  <w:rPrChange w:id="15090" w:author="Nick.Tolimieri" w:date="2022-09-30T15:01:00Z">
                    <w:rPr>
                      <w:rFonts w:ascii="Calibri" w:hAnsi="Calibri" w:cs="Calibri"/>
                      <w:color w:val="000000"/>
                      <w:sz w:val="22"/>
                      <w:szCs w:val="22"/>
                    </w:rPr>
                  </w:rPrChange>
                </w:rPr>
                <w:t>-0.674</w:t>
              </w:r>
            </w:ins>
            <w:ins w:id="15091" w:author="Nick.Tolimieri [2]" w:date="2022-09-27T15:35:00Z">
              <w:del w:id="15092" w:author="Nick.Tolimieri" w:date="2022-09-30T15:01:00Z">
                <w:r w:rsidRPr="00D12321" w:rsidDel="001901E6">
                  <w:rPr>
                    <w:rFonts w:ascii="Cambria" w:hAnsi="Cambria" w:cs="Calibri"/>
                    <w:color w:val="000000"/>
                    <w:sz w:val="22"/>
                    <w:szCs w:val="22"/>
                    <w:lang w:val="en-US"/>
                  </w:rPr>
                  <w:delText>2.451</w:delText>
                </w:r>
              </w:del>
            </w:ins>
          </w:p>
        </w:tc>
      </w:tr>
      <w:tr w:rsidR="0095582C" w:rsidRPr="00067C30" w:rsidTr="00C07D91">
        <w:trPr>
          <w:trHeight w:val="285"/>
          <w:ins w:id="15093" w:author="Nick.Tolimieri [2]" w:date="2022-09-27T15:35:00Z"/>
          <w:trPrChange w:id="15094"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095"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096" w:author="Nick.Tolimieri [2]" w:date="2022-09-27T15:35:00Z"/>
                <w:rFonts w:ascii="Cambria" w:hAnsi="Cambria" w:cs="Calibri"/>
                <w:color w:val="000000"/>
                <w:sz w:val="22"/>
                <w:szCs w:val="22"/>
                <w:lang w:val="en-US"/>
              </w:rPr>
            </w:pPr>
            <w:ins w:id="15097" w:author="Nick.Tolimieri [2]" w:date="2022-09-27T15:35:00Z">
              <w:r w:rsidRPr="00067C30">
                <w:rPr>
                  <w:rFonts w:ascii="Cambria" w:hAnsi="Cambria" w:cs="Calibri"/>
                  <w:color w:val="000000"/>
                  <w:sz w:val="22"/>
                  <w:szCs w:val="22"/>
                  <w:lang w:val="en-US"/>
                </w:rPr>
                <w:t>Depth – 10 m</w:t>
              </w:r>
            </w:ins>
          </w:p>
        </w:tc>
        <w:tc>
          <w:tcPr>
            <w:tcW w:w="1647" w:type="dxa"/>
            <w:tcBorders>
              <w:top w:val="nil"/>
              <w:left w:val="nil"/>
              <w:bottom w:val="nil"/>
              <w:right w:val="nil"/>
            </w:tcBorders>
            <w:shd w:val="clear" w:color="auto" w:fill="auto"/>
            <w:noWrap/>
            <w:vAlign w:val="bottom"/>
            <w:hideMark/>
            <w:tcPrChange w:id="15098"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099" w:author="Nick.Tolimieri [2]" w:date="2022-09-27T15:35:00Z"/>
                <w:rFonts w:ascii="Cambria" w:hAnsi="Cambria" w:cs="Calibri"/>
                <w:color w:val="000000"/>
                <w:sz w:val="22"/>
                <w:szCs w:val="22"/>
                <w:lang w:val="en-US"/>
              </w:rPr>
            </w:pPr>
            <w:ins w:id="15100" w:author="Nick.Tolimieri" w:date="2022-09-30T15:01:00Z">
              <w:r w:rsidRPr="0095582C">
                <w:rPr>
                  <w:rFonts w:ascii="Cambria" w:hAnsi="Cambria" w:cs="Calibri"/>
                  <w:color w:val="000000"/>
                  <w:sz w:val="22"/>
                  <w:szCs w:val="22"/>
                  <w:rPrChange w:id="15101" w:author="Nick.Tolimieri" w:date="2022-09-30T15:01:00Z">
                    <w:rPr>
                      <w:rFonts w:ascii="Calibri" w:hAnsi="Calibri" w:cs="Calibri"/>
                      <w:color w:val="000000"/>
                      <w:sz w:val="22"/>
                      <w:szCs w:val="22"/>
                    </w:rPr>
                  </w:rPrChange>
                </w:rPr>
                <w:t>-0.074</w:t>
              </w:r>
            </w:ins>
            <w:ins w:id="15102" w:author="Nick.Tolimieri [2]" w:date="2022-09-27T15:35:00Z">
              <w:del w:id="15103" w:author="Nick.Tolimieri" w:date="2022-09-30T15:01:00Z">
                <w:r w:rsidRPr="00D12321" w:rsidDel="001901E6">
                  <w:rPr>
                    <w:rFonts w:ascii="Cambria" w:hAnsi="Cambria" w:cs="Calibri"/>
                    <w:color w:val="000000"/>
                    <w:sz w:val="22"/>
                    <w:szCs w:val="22"/>
                    <w:lang w:val="en-US"/>
                  </w:rPr>
                  <w:delText>-0.455</w:delText>
                </w:r>
              </w:del>
            </w:ins>
          </w:p>
        </w:tc>
        <w:tc>
          <w:tcPr>
            <w:tcW w:w="1647" w:type="dxa"/>
            <w:tcBorders>
              <w:top w:val="nil"/>
              <w:left w:val="nil"/>
              <w:bottom w:val="nil"/>
              <w:right w:val="nil"/>
            </w:tcBorders>
            <w:shd w:val="clear" w:color="auto" w:fill="auto"/>
            <w:noWrap/>
            <w:vAlign w:val="bottom"/>
            <w:hideMark/>
            <w:tcPrChange w:id="15104"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05" w:author="Nick.Tolimieri [2]" w:date="2022-09-27T15:35:00Z"/>
                <w:rFonts w:ascii="Cambria" w:hAnsi="Cambria" w:cs="Calibri"/>
                <w:color w:val="000000"/>
                <w:sz w:val="22"/>
                <w:szCs w:val="22"/>
                <w:lang w:val="en-US"/>
              </w:rPr>
            </w:pPr>
            <w:ins w:id="15106" w:author="Nick.Tolimieri" w:date="2022-09-30T15:01:00Z">
              <w:r w:rsidRPr="0095582C">
                <w:rPr>
                  <w:rFonts w:ascii="Cambria" w:hAnsi="Cambria" w:cs="Calibri"/>
                  <w:color w:val="000000"/>
                  <w:sz w:val="22"/>
                  <w:szCs w:val="22"/>
                  <w:rPrChange w:id="15107" w:author="Nick.Tolimieri" w:date="2022-09-30T15:01:00Z">
                    <w:rPr>
                      <w:rFonts w:ascii="Calibri" w:hAnsi="Calibri" w:cs="Calibri"/>
                      <w:color w:val="000000"/>
                      <w:sz w:val="22"/>
                      <w:szCs w:val="22"/>
                    </w:rPr>
                  </w:rPrChange>
                </w:rPr>
                <w:t>0.343</w:t>
              </w:r>
            </w:ins>
            <w:ins w:id="15108" w:author="Nick.Tolimieri [2]" w:date="2022-09-27T15:35:00Z">
              <w:del w:id="15109" w:author="Nick.Tolimieri" w:date="2022-09-30T15:01:00Z">
                <w:r w:rsidRPr="00D12321" w:rsidDel="001901E6">
                  <w:rPr>
                    <w:rFonts w:ascii="Cambria" w:hAnsi="Cambria" w:cs="Calibri"/>
                    <w:color w:val="000000"/>
                    <w:sz w:val="22"/>
                    <w:szCs w:val="22"/>
                    <w:lang w:val="en-US"/>
                  </w:rPr>
                  <w:delText>1.854</w:delText>
                </w:r>
              </w:del>
            </w:ins>
          </w:p>
        </w:tc>
        <w:tc>
          <w:tcPr>
            <w:tcW w:w="1281" w:type="dxa"/>
            <w:tcBorders>
              <w:top w:val="nil"/>
              <w:left w:val="nil"/>
              <w:bottom w:val="nil"/>
              <w:right w:val="nil"/>
            </w:tcBorders>
            <w:shd w:val="clear" w:color="auto" w:fill="auto"/>
            <w:noWrap/>
            <w:vAlign w:val="bottom"/>
            <w:hideMark/>
            <w:tcPrChange w:id="15110"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11" w:author="Nick.Tolimieri [2]" w:date="2022-09-27T15:35:00Z"/>
                <w:rFonts w:ascii="Cambria" w:hAnsi="Cambria" w:cs="Calibri"/>
                <w:color w:val="000000"/>
                <w:sz w:val="22"/>
                <w:szCs w:val="22"/>
                <w:lang w:val="en-US"/>
              </w:rPr>
            </w:pPr>
            <w:ins w:id="15112" w:author="Nick.Tolimieri" w:date="2022-09-30T15:01:00Z">
              <w:r w:rsidRPr="0095582C">
                <w:rPr>
                  <w:rFonts w:ascii="Cambria" w:hAnsi="Cambria" w:cs="Calibri"/>
                  <w:color w:val="000000"/>
                  <w:sz w:val="22"/>
                  <w:szCs w:val="22"/>
                  <w:rPrChange w:id="15113" w:author="Nick.Tolimieri" w:date="2022-09-30T15:01:00Z">
                    <w:rPr>
                      <w:rFonts w:ascii="Calibri" w:hAnsi="Calibri" w:cs="Calibri"/>
                      <w:color w:val="000000"/>
                      <w:sz w:val="22"/>
                      <w:szCs w:val="22"/>
                    </w:rPr>
                  </w:rPrChange>
                </w:rPr>
                <w:t>-0.217</w:t>
              </w:r>
            </w:ins>
            <w:ins w:id="15114" w:author="Nick.Tolimieri [2]" w:date="2022-09-27T15:35:00Z">
              <w:del w:id="15115" w:author="Nick.Tolimieri" w:date="2022-09-30T15:01:00Z">
                <w:r w:rsidRPr="00D12321" w:rsidDel="001901E6">
                  <w:rPr>
                    <w:rFonts w:ascii="Cambria" w:hAnsi="Cambria" w:cs="Calibri"/>
                    <w:color w:val="000000"/>
                    <w:sz w:val="22"/>
                    <w:szCs w:val="22"/>
                    <w:lang w:val="en-US"/>
                  </w:rPr>
                  <w:delText>-0.245</w:delText>
                </w:r>
              </w:del>
            </w:ins>
          </w:p>
        </w:tc>
      </w:tr>
      <w:tr w:rsidR="0095582C" w:rsidRPr="00067C30" w:rsidTr="00C07D91">
        <w:trPr>
          <w:trHeight w:val="285"/>
          <w:ins w:id="15116" w:author="Nick.Tolimieri [2]" w:date="2022-09-27T15:35:00Z"/>
          <w:trPrChange w:id="15117"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118"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19" w:author="Nick.Tolimieri [2]" w:date="2022-09-27T15:35:00Z"/>
                <w:rFonts w:ascii="Cambria" w:hAnsi="Cambria" w:cs="Calibri"/>
                <w:color w:val="000000"/>
                <w:sz w:val="22"/>
                <w:szCs w:val="22"/>
                <w:lang w:val="en-US"/>
              </w:rPr>
            </w:pPr>
            <w:ins w:id="15120" w:author="Nick.Tolimieri [2]" w:date="2022-09-27T15:35:00Z">
              <w:r w:rsidRPr="00067C30">
                <w:rPr>
                  <w:rFonts w:ascii="Cambria" w:hAnsi="Cambria" w:cs="Calibri"/>
                  <w:color w:val="000000"/>
                  <w:sz w:val="22"/>
                  <w:szCs w:val="22"/>
                  <w:lang w:val="en-US"/>
                </w:rPr>
                <w:t>Area – South</w:t>
              </w:r>
            </w:ins>
          </w:p>
        </w:tc>
        <w:tc>
          <w:tcPr>
            <w:tcW w:w="1647" w:type="dxa"/>
            <w:tcBorders>
              <w:top w:val="nil"/>
              <w:left w:val="nil"/>
              <w:bottom w:val="nil"/>
              <w:right w:val="nil"/>
            </w:tcBorders>
            <w:shd w:val="clear" w:color="auto" w:fill="auto"/>
            <w:noWrap/>
            <w:vAlign w:val="bottom"/>
            <w:hideMark/>
            <w:tcPrChange w:id="15121"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22" w:author="Nick.Tolimieri [2]" w:date="2022-09-27T15:35:00Z"/>
                <w:rFonts w:ascii="Cambria" w:hAnsi="Cambria" w:cs="Calibri"/>
                <w:color w:val="000000"/>
                <w:sz w:val="22"/>
                <w:szCs w:val="22"/>
                <w:lang w:val="en-US"/>
              </w:rPr>
            </w:pPr>
            <w:ins w:id="15123" w:author="Nick.Tolimieri" w:date="2022-09-30T15:01:00Z">
              <w:r w:rsidRPr="0095582C">
                <w:rPr>
                  <w:rFonts w:ascii="Cambria" w:hAnsi="Cambria" w:cs="Calibri"/>
                  <w:color w:val="000000"/>
                  <w:sz w:val="22"/>
                  <w:szCs w:val="22"/>
                  <w:rPrChange w:id="15124" w:author="Nick.Tolimieri" w:date="2022-09-30T15:01:00Z">
                    <w:rPr>
                      <w:rFonts w:ascii="Calibri" w:hAnsi="Calibri" w:cs="Calibri"/>
                      <w:color w:val="000000"/>
                      <w:sz w:val="22"/>
                      <w:szCs w:val="22"/>
                    </w:rPr>
                  </w:rPrChange>
                </w:rPr>
                <w:t>0.062</w:t>
              </w:r>
            </w:ins>
            <w:ins w:id="15125" w:author="Nick.Tolimieri [2]" w:date="2022-09-27T15:35:00Z">
              <w:del w:id="15126" w:author="Nick.Tolimieri" w:date="2022-09-30T15:01:00Z">
                <w:r w:rsidRPr="00D12321" w:rsidDel="001901E6">
                  <w:rPr>
                    <w:rFonts w:ascii="Cambria" w:hAnsi="Cambria" w:cs="Calibri"/>
                    <w:color w:val="000000"/>
                    <w:sz w:val="22"/>
                    <w:szCs w:val="22"/>
                    <w:lang w:val="en-US"/>
                  </w:rPr>
                  <w:delText>-1.356</w:delText>
                </w:r>
              </w:del>
            </w:ins>
          </w:p>
        </w:tc>
        <w:tc>
          <w:tcPr>
            <w:tcW w:w="1647" w:type="dxa"/>
            <w:tcBorders>
              <w:top w:val="nil"/>
              <w:left w:val="nil"/>
              <w:bottom w:val="nil"/>
              <w:right w:val="nil"/>
            </w:tcBorders>
            <w:shd w:val="clear" w:color="auto" w:fill="auto"/>
            <w:noWrap/>
            <w:vAlign w:val="bottom"/>
            <w:hideMark/>
            <w:tcPrChange w:id="15127"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28" w:author="Nick.Tolimieri [2]" w:date="2022-09-27T15:35:00Z"/>
                <w:rFonts w:ascii="Cambria" w:hAnsi="Cambria" w:cs="Calibri"/>
                <w:color w:val="000000"/>
                <w:sz w:val="22"/>
                <w:szCs w:val="22"/>
                <w:lang w:val="en-US"/>
              </w:rPr>
            </w:pPr>
            <w:ins w:id="15129" w:author="Nick.Tolimieri" w:date="2022-09-30T15:01:00Z">
              <w:r w:rsidRPr="0095582C">
                <w:rPr>
                  <w:rFonts w:ascii="Cambria" w:hAnsi="Cambria" w:cs="Calibri"/>
                  <w:color w:val="000000"/>
                  <w:sz w:val="22"/>
                  <w:szCs w:val="22"/>
                  <w:rPrChange w:id="15130" w:author="Nick.Tolimieri" w:date="2022-09-30T15:01:00Z">
                    <w:rPr>
                      <w:rFonts w:ascii="Calibri" w:hAnsi="Calibri" w:cs="Calibri"/>
                      <w:color w:val="000000"/>
                      <w:sz w:val="22"/>
                      <w:szCs w:val="22"/>
                    </w:rPr>
                  </w:rPrChange>
                </w:rPr>
                <w:t>0.972</w:t>
              </w:r>
            </w:ins>
            <w:ins w:id="15131" w:author="Nick.Tolimieri [2]" w:date="2022-09-27T15:35:00Z">
              <w:del w:id="15132" w:author="Nick.Tolimieri" w:date="2022-09-30T15:01:00Z">
                <w:r w:rsidRPr="00D12321" w:rsidDel="001901E6">
                  <w:rPr>
                    <w:rFonts w:ascii="Cambria" w:hAnsi="Cambria" w:cs="Calibri"/>
                    <w:color w:val="000000"/>
                    <w:sz w:val="22"/>
                    <w:szCs w:val="22"/>
                    <w:lang w:val="en-US"/>
                  </w:rPr>
                  <w:delText>4.989</w:delText>
                </w:r>
              </w:del>
            </w:ins>
          </w:p>
        </w:tc>
        <w:tc>
          <w:tcPr>
            <w:tcW w:w="1281" w:type="dxa"/>
            <w:tcBorders>
              <w:top w:val="nil"/>
              <w:left w:val="nil"/>
              <w:bottom w:val="nil"/>
              <w:right w:val="nil"/>
            </w:tcBorders>
            <w:shd w:val="clear" w:color="auto" w:fill="auto"/>
            <w:noWrap/>
            <w:vAlign w:val="bottom"/>
            <w:hideMark/>
            <w:tcPrChange w:id="15133"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34" w:author="Nick.Tolimieri [2]" w:date="2022-09-27T15:35:00Z"/>
                <w:rFonts w:ascii="Cambria" w:hAnsi="Cambria" w:cs="Calibri"/>
                <w:color w:val="000000"/>
                <w:sz w:val="22"/>
                <w:szCs w:val="22"/>
                <w:lang w:val="en-US"/>
              </w:rPr>
            </w:pPr>
            <w:ins w:id="15135" w:author="Nick.Tolimieri" w:date="2022-09-30T15:01:00Z">
              <w:r w:rsidRPr="0095582C">
                <w:rPr>
                  <w:rFonts w:ascii="Cambria" w:hAnsi="Cambria" w:cs="Calibri"/>
                  <w:color w:val="000000"/>
                  <w:sz w:val="22"/>
                  <w:szCs w:val="22"/>
                  <w:rPrChange w:id="15136" w:author="Nick.Tolimieri" w:date="2022-09-30T15:01:00Z">
                    <w:rPr>
                      <w:rFonts w:ascii="Calibri" w:hAnsi="Calibri" w:cs="Calibri"/>
                      <w:color w:val="000000"/>
                      <w:sz w:val="22"/>
                      <w:szCs w:val="22"/>
                    </w:rPr>
                  </w:rPrChange>
                </w:rPr>
                <w:t>0.063</w:t>
              </w:r>
            </w:ins>
            <w:ins w:id="15137" w:author="Nick.Tolimieri [2]" w:date="2022-09-27T15:35:00Z">
              <w:del w:id="15138" w:author="Nick.Tolimieri" w:date="2022-09-30T15:01:00Z">
                <w:r w:rsidRPr="00D12321" w:rsidDel="001901E6">
                  <w:rPr>
                    <w:rFonts w:ascii="Cambria" w:hAnsi="Cambria" w:cs="Calibri"/>
                    <w:color w:val="000000"/>
                    <w:sz w:val="22"/>
                    <w:szCs w:val="22"/>
                    <w:lang w:val="en-US"/>
                  </w:rPr>
                  <w:delText>-0.272</w:delText>
                </w:r>
              </w:del>
            </w:ins>
          </w:p>
        </w:tc>
      </w:tr>
      <w:tr w:rsidR="0095582C" w:rsidRPr="00067C30" w:rsidTr="00C07D91">
        <w:trPr>
          <w:trHeight w:val="285"/>
          <w:ins w:id="15139" w:author="Nick.Tolimieri [2]" w:date="2022-09-27T15:35:00Z"/>
          <w:trPrChange w:id="15140" w:author="Nick.Tolimieri" w:date="2022-09-30T15:07:00Z">
            <w:trPr>
              <w:trHeight w:val="285"/>
            </w:trPr>
          </w:trPrChange>
        </w:trPr>
        <w:tc>
          <w:tcPr>
            <w:tcW w:w="1580" w:type="dxa"/>
            <w:tcBorders>
              <w:top w:val="nil"/>
              <w:left w:val="nil"/>
              <w:bottom w:val="nil"/>
              <w:right w:val="nil"/>
            </w:tcBorders>
            <w:shd w:val="clear" w:color="auto" w:fill="auto"/>
            <w:noWrap/>
            <w:vAlign w:val="center"/>
            <w:hideMark/>
            <w:tcPrChange w:id="15141"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42" w:author="Nick.Tolimieri [2]" w:date="2022-09-27T15:35:00Z"/>
                <w:rFonts w:ascii="Cambria" w:hAnsi="Cambria" w:cs="Calibri"/>
                <w:color w:val="000000"/>
                <w:sz w:val="22"/>
                <w:szCs w:val="22"/>
                <w:lang w:val="en-US"/>
              </w:rPr>
            </w:pPr>
            <w:ins w:id="15143" w:author="Nick.Tolimieri [2]" w:date="2022-09-27T15:35:00Z">
              <w:r w:rsidRPr="00067C30">
                <w:rPr>
                  <w:rFonts w:ascii="Cambria" w:hAnsi="Cambria" w:cs="Calibri"/>
                  <w:color w:val="000000"/>
                  <w:sz w:val="22"/>
                  <w:szCs w:val="22"/>
                  <w:lang w:val="en-US"/>
                </w:rPr>
                <w:t>Year</w:t>
              </w:r>
            </w:ins>
          </w:p>
        </w:tc>
        <w:tc>
          <w:tcPr>
            <w:tcW w:w="1647" w:type="dxa"/>
            <w:tcBorders>
              <w:top w:val="nil"/>
              <w:left w:val="nil"/>
              <w:bottom w:val="nil"/>
              <w:right w:val="nil"/>
            </w:tcBorders>
            <w:shd w:val="clear" w:color="auto" w:fill="auto"/>
            <w:noWrap/>
            <w:vAlign w:val="bottom"/>
            <w:hideMark/>
            <w:tcPrChange w:id="15144"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45" w:author="Nick.Tolimieri [2]" w:date="2022-09-27T15:35:00Z"/>
                <w:rFonts w:ascii="Cambria" w:hAnsi="Cambria" w:cs="Calibri"/>
                <w:color w:val="000000"/>
                <w:sz w:val="22"/>
                <w:szCs w:val="22"/>
                <w:lang w:val="en-US"/>
              </w:rPr>
            </w:pPr>
            <w:ins w:id="15146" w:author="Nick.Tolimieri" w:date="2022-09-30T15:01:00Z">
              <w:r w:rsidRPr="0095582C">
                <w:rPr>
                  <w:rFonts w:ascii="Cambria" w:hAnsi="Cambria" w:cs="Calibri"/>
                  <w:color w:val="000000"/>
                  <w:sz w:val="22"/>
                  <w:szCs w:val="22"/>
                  <w:rPrChange w:id="15147" w:author="Nick.Tolimieri" w:date="2022-09-30T15:01:00Z">
                    <w:rPr>
                      <w:rFonts w:ascii="Calibri" w:hAnsi="Calibri" w:cs="Calibri"/>
                      <w:color w:val="000000"/>
                      <w:sz w:val="22"/>
                      <w:szCs w:val="22"/>
                    </w:rPr>
                  </w:rPrChange>
                </w:rPr>
                <w:t>0.034</w:t>
              </w:r>
            </w:ins>
            <w:ins w:id="15148" w:author="Nick.Tolimieri [2]" w:date="2022-09-27T15:35:00Z">
              <w:del w:id="15149" w:author="Nick.Tolimieri" w:date="2022-09-30T15:01:00Z">
                <w:r w:rsidRPr="00D12321" w:rsidDel="001901E6">
                  <w:rPr>
                    <w:rFonts w:ascii="Cambria" w:hAnsi="Cambria" w:cs="Calibri"/>
                    <w:color w:val="000000"/>
                    <w:sz w:val="22"/>
                    <w:szCs w:val="22"/>
                    <w:lang w:val="en-US"/>
                  </w:rPr>
                  <w:delText>-0.096</w:delText>
                </w:r>
              </w:del>
            </w:ins>
          </w:p>
        </w:tc>
        <w:tc>
          <w:tcPr>
            <w:tcW w:w="1647" w:type="dxa"/>
            <w:tcBorders>
              <w:top w:val="nil"/>
              <w:left w:val="nil"/>
              <w:bottom w:val="nil"/>
              <w:right w:val="nil"/>
            </w:tcBorders>
            <w:shd w:val="clear" w:color="auto" w:fill="auto"/>
            <w:noWrap/>
            <w:vAlign w:val="bottom"/>
            <w:hideMark/>
            <w:tcPrChange w:id="15150"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51" w:author="Nick.Tolimieri [2]" w:date="2022-09-27T15:35:00Z"/>
                <w:rFonts w:ascii="Cambria" w:hAnsi="Cambria" w:cs="Calibri"/>
                <w:color w:val="000000"/>
                <w:sz w:val="22"/>
                <w:szCs w:val="22"/>
                <w:lang w:val="en-US"/>
              </w:rPr>
            </w:pPr>
            <w:ins w:id="15152" w:author="Nick.Tolimieri" w:date="2022-09-30T15:01:00Z">
              <w:r w:rsidRPr="0095582C">
                <w:rPr>
                  <w:rFonts w:ascii="Cambria" w:hAnsi="Cambria" w:cs="Calibri"/>
                  <w:color w:val="000000"/>
                  <w:sz w:val="22"/>
                  <w:szCs w:val="22"/>
                  <w:rPrChange w:id="15153" w:author="Nick.Tolimieri" w:date="2022-09-30T15:01:00Z">
                    <w:rPr>
                      <w:rFonts w:ascii="Calibri" w:hAnsi="Calibri" w:cs="Calibri"/>
                      <w:color w:val="000000"/>
                      <w:sz w:val="22"/>
                      <w:szCs w:val="22"/>
                    </w:rPr>
                  </w:rPrChange>
                </w:rPr>
                <w:t>0.050</w:t>
              </w:r>
            </w:ins>
            <w:ins w:id="15154" w:author="Nick.Tolimieri [2]" w:date="2022-09-27T15:35:00Z">
              <w:del w:id="15155" w:author="Nick.Tolimieri" w:date="2022-09-30T15:01:00Z">
                <w:r w:rsidRPr="00D12321" w:rsidDel="001901E6">
                  <w:rPr>
                    <w:rFonts w:ascii="Cambria" w:hAnsi="Cambria" w:cs="Calibri"/>
                    <w:color w:val="000000"/>
                    <w:sz w:val="22"/>
                    <w:szCs w:val="22"/>
                    <w:lang w:val="en-US"/>
                  </w:rPr>
                  <w:delText>0.039</w:delText>
                </w:r>
              </w:del>
            </w:ins>
          </w:p>
        </w:tc>
        <w:tc>
          <w:tcPr>
            <w:tcW w:w="1281" w:type="dxa"/>
            <w:tcBorders>
              <w:top w:val="nil"/>
              <w:left w:val="nil"/>
              <w:bottom w:val="nil"/>
              <w:right w:val="nil"/>
            </w:tcBorders>
            <w:shd w:val="clear" w:color="auto" w:fill="auto"/>
            <w:noWrap/>
            <w:vAlign w:val="bottom"/>
            <w:hideMark/>
            <w:tcPrChange w:id="15156"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57" w:author="Nick.Tolimieri [2]" w:date="2022-09-27T15:35:00Z"/>
                <w:rFonts w:ascii="Cambria" w:hAnsi="Cambria" w:cs="Calibri"/>
                <w:color w:val="000000"/>
                <w:sz w:val="22"/>
                <w:szCs w:val="22"/>
                <w:lang w:val="en-US"/>
              </w:rPr>
            </w:pPr>
            <w:ins w:id="15158" w:author="Nick.Tolimieri" w:date="2022-09-30T15:01:00Z">
              <w:r w:rsidRPr="0095582C">
                <w:rPr>
                  <w:rFonts w:ascii="Cambria" w:hAnsi="Cambria" w:cs="Calibri"/>
                  <w:color w:val="000000"/>
                  <w:sz w:val="22"/>
                  <w:szCs w:val="22"/>
                  <w:rPrChange w:id="15159" w:author="Nick.Tolimieri" w:date="2022-09-30T15:01:00Z">
                    <w:rPr>
                      <w:rFonts w:ascii="Calibri" w:hAnsi="Calibri" w:cs="Calibri"/>
                      <w:color w:val="000000"/>
                      <w:sz w:val="22"/>
                      <w:szCs w:val="22"/>
                    </w:rPr>
                  </w:rPrChange>
                </w:rPr>
                <w:t>0.682</w:t>
              </w:r>
            </w:ins>
            <w:ins w:id="15160" w:author="Nick.Tolimieri [2]" w:date="2022-09-27T15:35:00Z">
              <w:del w:id="15161" w:author="Nick.Tolimieri" w:date="2022-09-30T15:01:00Z">
                <w:r w:rsidRPr="00D12321" w:rsidDel="001901E6">
                  <w:rPr>
                    <w:rFonts w:ascii="Cambria" w:hAnsi="Cambria" w:cs="Calibri"/>
                    <w:color w:val="000000"/>
                    <w:sz w:val="22"/>
                    <w:szCs w:val="22"/>
                    <w:lang w:val="en-US"/>
                  </w:rPr>
                  <w:delText>-2.437</w:delText>
                </w:r>
              </w:del>
            </w:ins>
          </w:p>
        </w:tc>
      </w:tr>
      <w:tr w:rsidR="0095582C" w:rsidRPr="00067C30" w:rsidTr="00C07D91">
        <w:trPr>
          <w:trHeight w:val="345"/>
          <w:ins w:id="15162" w:author="Nick.Tolimieri [2]" w:date="2022-09-27T15:35:00Z"/>
          <w:trPrChange w:id="15163" w:author="Nick.Tolimieri" w:date="2022-09-30T15:07:00Z">
            <w:trPr>
              <w:trHeight w:val="345"/>
            </w:trPr>
          </w:trPrChange>
        </w:trPr>
        <w:tc>
          <w:tcPr>
            <w:tcW w:w="1580" w:type="dxa"/>
            <w:tcBorders>
              <w:top w:val="nil"/>
              <w:left w:val="nil"/>
              <w:bottom w:val="nil"/>
              <w:right w:val="nil"/>
            </w:tcBorders>
            <w:shd w:val="clear" w:color="auto" w:fill="auto"/>
            <w:noWrap/>
            <w:vAlign w:val="center"/>
            <w:hideMark/>
            <w:tcPrChange w:id="15164"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65" w:author="Nick.Tolimieri [2]" w:date="2022-09-27T15:35:00Z"/>
                <w:rFonts w:ascii="Cambria" w:hAnsi="Cambria" w:cs="Calibri"/>
                <w:color w:val="000000"/>
                <w:sz w:val="22"/>
                <w:szCs w:val="22"/>
                <w:lang w:val="en-US"/>
              </w:rPr>
            </w:pPr>
            <w:proofErr w:type="spellStart"/>
            <w:ins w:id="15166" w:author="Nick.Tolimieri [2]" w:date="2022-09-27T15:35:00Z">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ins>
          </w:p>
        </w:tc>
        <w:tc>
          <w:tcPr>
            <w:tcW w:w="1647" w:type="dxa"/>
            <w:tcBorders>
              <w:top w:val="nil"/>
              <w:left w:val="nil"/>
              <w:bottom w:val="nil"/>
              <w:right w:val="nil"/>
            </w:tcBorders>
            <w:shd w:val="clear" w:color="auto" w:fill="auto"/>
            <w:noWrap/>
            <w:vAlign w:val="bottom"/>
            <w:hideMark/>
            <w:tcPrChange w:id="15167"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68" w:author="Nick.Tolimieri [2]" w:date="2022-09-27T15:35:00Z"/>
                <w:rFonts w:ascii="Cambria" w:hAnsi="Cambria" w:cs="Calibri"/>
                <w:color w:val="000000"/>
                <w:sz w:val="22"/>
                <w:szCs w:val="22"/>
                <w:lang w:val="en-US"/>
              </w:rPr>
            </w:pPr>
            <w:ins w:id="15169" w:author="Nick.Tolimieri" w:date="2022-09-30T15:01:00Z">
              <w:r w:rsidRPr="0095582C">
                <w:rPr>
                  <w:rFonts w:ascii="Cambria" w:hAnsi="Cambria" w:cs="Calibri"/>
                  <w:color w:val="000000"/>
                  <w:sz w:val="22"/>
                  <w:szCs w:val="22"/>
                  <w:rPrChange w:id="15170" w:author="Nick.Tolimieri" w:date="2022-09-30T15:01:00Z">
                    <w:rPr>
                      <w:rFonts w:ascii="Calibri" w:hAnsi="Calibri" w:cs="Calibri"/>
                      <w:color w:val="000000"/>
                      <w:sz w:val="22"/>
                      <w:szCs w:val="22"/>
                    </w:rPr>
                  </w:rPrChange>
                </w:rPr>
                <w:t>-0.004</w:t>
              </w:r>
            </w:ins>
            <w:ins w:id="15171" w:author="Nick.Tolimieri [2]" w:date="2022-09-27T15:35:00Z">
              <w:del w:id="15172" w:author="Nick.Tolimieri" w:date="2022-09-30T15:01:00Z">
                <w:r w:rsidRPr="00D12321" w:rsidDel="001901E6">
                  <w:rPr>
                    <w:rFonts w:ascii="Cambria" w:hAnsi="Cambria" w:cs="Calibri"/>
                    <w:color w:val="000000"/>
                    <w:sz w:val="22"/>
                    <w:szCs w:val="22"/>
                    <w:lang w:val="en-US"/>
                  </w:rPr>
                  <w:delText>0.136</w:delText>
                </w:r>
              </w:del>
            </w:ins>
          </w:p>
        </w:tc>
        <w:tc>
          <w:tcPr>
            <w:tcW w:w="1647" w:type="dxa"/>
            <w:tcBorders>
              <w:top w:val="nil"/>
              <w:left w:val="nil"/>
              <w:bottom w:val="nil"/>
              <w:right w:val="nil"/>
            </w:tcBorders>
            <w:shd w:val="clear" w:color="auto" w:fill="auto"/>
            <w:noWrap/>
            <w:vAlign w:val="bottom"/>
            <w:hideMark/>
            <w:tcPrChange w:id="15173"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74" w:author="Nick.Tolimieri [2]" w:date="2022-09-27T15:35:00Z"/>
                <w:rFonts w:ascii="Cambria" w:hAnsi="Cambria" w:cs="Calibri"/>
                <w:color w:val="000000"/>
                <w:sz w:val="22"/>
                <w:szCs w:val="22"/>
                <w:lang w:val="en-US"/>
              </w:rPr>
            </w:pPr>
            <w:ins w:id="15175" w:author="Nick.Tolimieri" w:date="2022-09-30T15:01:00Z">
              <w:r w:rsidRPr="0095582C">
                <w:rPr>
                  <w:rFonts w:ascii="Cambria" w:hAnsi="Cambria" w:cs="Calibri"/>
                  <w:color w:val="000000"/>
                  <w:sz w:val="22"/>
                  <w:szCs w:val="22"/>
                  <w:rPrChange w:id="15176" w:author="Nick.Tolimieri" w:date="2022-09-30T15:01:00Z">
                    <w:rPr>
                      <w:rFonts w:ascii="Calibri" w:hAnsi="Calibri" w:cs="Calibri"/>
                      <w:color w:val="000000"/>
                      <w:sz w:val="22"/>
                      <w:szCs w:val="22"/>
                    </w:rPr>
                  </w:rPrChange>
                </w:rPr>
                <w:t>0.168</w:t>
              </w:r>
            </w:ins>
            <w:ins w:id="15177" w:author="Nick.Tolimieri [2]" w:date="2022-09-27T15:35:00Z">
              <w:del w:id="15178" w:author="Nick.Tolimieri" w:date="2022-09-30T15:01:00Z">
                <w:r w:rsidRPr="00D12321" w:rsidDel="001901E6">
                  <w:rPr>
                    <w:rFonts w:ascii="Cambria" w:hAnsi="Cambria" w:cs="Calibri"/>
                    <w:color w:val="000000"/>
                    <w:sz w:val="22"/>
                    <w:szCs w:val="22"/>
                    <w:lang w:val="en-US"/>
                  </w:rPr>
                  <w:delText>0.869</w:delText>
                </w:r>
              </w:del>
            </w:ins>
          </w:p>
        </w:tc>
        <w:tc>
          <w:tcPr>
            <w:tcW w:w="1281" w:type="dxa"/>
            <w:tcBorders>
              <w:top w:val="nil"/>
              <w:left w:val="nil"/>
              <w:bottom w:val="nil"/>
              <w:right w:val="nil"/>
            </w:tcBorders>
            <w:shd w:val="clear" w:color="auto" w:fill="auto"/>
            <w:noWrap/>
            <w:vAlign w:val="bottom"/>
            <w:hideMark/>
            <w:tcPrChange w:id="15179"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80" w:author="Nick.Tolimieri [2]" w:date="2022-09-27T15:35:00Z"/>
                <w:rFonts w:ascii="Cambria" w:hAnsi="Cambria" w:cs="Calibri"/>
                <w:color w:val="000000"/>
                <w:sz w:val="22"/>
                <w:szCs w:val="22"/>
                <w:lang w:val="en-US"/>
              </w:rPr>
            </w:pPr>
            <w:ins w:id="15181" w:author="Nick.Tolimieri" w:date="2022-09-30T15:01:00Z">
              <w:r w:rsidRPr="0095582C">
                <w:rPr>
                  <w:rFonts w:ascii="Cambria" w:hAnsi="Cambria" w:cs="Calibri"/>
                  <w:color w:val="000000"/>
                  <w:sz w:val="22"/>
                  <w:szCs w:val="22"/>
                  <w:rPrChange w:id="15182" w:author="Nick.Tolimieri" w:date="2022-09-30T15:01:00Z">
                    <w:rPr>
                      <w:rFonts w:ascii="Calibri" w:hAnsi="Calibri" w:cs="Calibri"/>
                      <w:color w:val="000000"/>
                      <w:sz w:val="22"/>
                      <w:szCs w:val="22"/>
                    </w:rPr>
                  </w:rPrChange>
                </w:rPr>
                <w:t>-0.025</w:t>
              </w:r>
            </w:ins>
            <w:ins w:id="15183" w:author="Nick.Tolimieri [2]" w:date="2022-09-27T15:35:00Z">
              <w:del w:id="15184" w:author="Nick.Tolimieri" w:date="2022-09-30T15:01:00Z">
                <w:r w:rsidRPr="00D12321" w:rsidDel="001901E6">
                  <w:rPr>
                    <w:rFonts w:ascii="Cambria" w:hAnsi="Cambria" w:cs="Calibri"/>
                    <w:color w:val="000000"/>
                    <w:sz w:val="22"/>
                    <w:szCs w:val="22"/>
                    <w:lang w:val="en-US"/>
                  </w:rPr>
                  <w:delText>0.156</w:delText>
                </w:r>
              </w:del>
            </w:ins>
          </w:p>
        </w:tc>
      </w:tr>
      <w:tr w:rsidR="0095582C" w:rsidRPr="00067C30" w:rsidTr="00C07D91">
        <w:trPr>
          <w:trHeight w:val="345"/>
          <w:ins w:id="15185" w:author="Nick.Tolimieri [2]" w:date="2022-09-27T15:35:00Z"/>
          <w:trPrChange w:id="15186" w:author="Nick.Tolimieri" w:date="2022-09-30T15:07:00Z">
            <w:trPr>
              <w:trHeight w:val="345"/>
            </w:trPr>
          </w:trPrChange>
        </w:trPr>
        <w:tc>
          <w:tcPr>
            <w:tcW w:w="1580" w:type="dxa"/>
            <w:tcBorders>
              <w:top w:val="nil"/>
              <w:left w:val="nil"/>
              <w:bottom w:val="nil"/>
              <w:right w:val="nil"/>
            </w:tcBorders>
            <w:shd w:val="clear" w:color="auto" w:fill="auto"/>
            <w:noWrap/>
            <w:vAlign w:val="center"/>
            <w:hideMark/>
            <w:tcPrChange w:id="15187" w:author="Nick.Tolimieri" w:date="2022-09-30T15:07:00Z">
              <w:tcPr>
                <w:tcW w:w="1580" w:type="dxa"/>
                <w:tcBorders>
                  <w:top w:val="nil"/>
                  <w:left w:val="nil"/>
                  <w:bottom w:val="nil"/>
                  <w:right w:val="nil"/>
                </w:tcBorders>
                <w:shd w:val="clear" w:color="auto" w:fill="auto"/>
                <w:noWrap/>
                <w:vAlign w:val="center"/>
                <w:hideMark/>
              </w:tcPr>
            </w:tcPrChange>
          </w:tcPr>
          <w:p w:rsidR="0095582C" w:rsidRPr="00067C30" w:rsidRDefault="0095582C" w:rsidP="0095582C">
            <w:pPr>
              <w:spacing w:line="240" w:lineRule="auto"/>
              <w:ind w:firstLine="0"/>
              <w:rPr>
                <w:ins w:id="15188" w:author="Nick.Tolimieri [2]" w:date="2022-09-27T15:35:00Z"/>
                <w:rFonts w:ascii="Cambria" w:hAnsi="Cambria" w:cs="Calibri"/>
                <w:color w:val="000000"/>
                <w:sz w:val="22"/>
                <w:szCs w:val="22"/>
                <w:lang w:val="en-US"/>
              </w:rPr>
            </w:pPr>
            <w:proofErr w:type="spellStart"/>
            <w:ins w:id="15189"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ins>
          </w:p>
        </w:tc>
        <w:tc>
          <w:tcPr>
            <w:tcW w:w="1647" w:type="dxa"/>
            <w:tcBorders>
              <w:top w:val="nil"/>
              <w:left w:val="nil"/>
              <w:bottom w:val="nil"/>
              <w:right w:val="nil"/>
            </w:tcBorders>
            <w:shd w:val="clear" w:color="auto" w:fill="auto"/>
            <w:noWrap/>
            <w:vAlign w:val="bottom"/>
            <w:hideMark/>
            <w:tcPrChange w:id="15190" w:author="Nick.Tolimieri" w:date="2022-09-30T15:07:00Z">
              <w:tcPr>
                <w:tcW w:w="13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91" w:author="Nick.Tolimieri [2]" w:date="2022-09-27T15:35:00Z"/>
                <w:rFonts w:ascii="Cambria" w:hAnsi="Cambria" w:cs="Calibri"/>
                <w:color w:val="000000"/>
                <w:sz w:val="22"/>
                <w:szCs w:val="22"/>
                <w:lang w:val="en-US"/>
              </w:rPr>
            </w:pPr>
            <w:ins w:id="15192" w:author="Nick.Tolimieri" w:date="2022-09-30T15:01:00Z">
              <w:r w:rsidRPr="0095582C">
                <w:rPr>
                  <w:rFonts w:ascii="Cambria" w:hAnsi="Cambria" w:cs="Calibri"/>
                  <w:color w:val="000000"/>
                  <w:sz w:val="22"/>
                  <w:szCs w:val="22"/>
                  <w:rPrChange w:id="15193" w:author="Nick.Tolimieri" w:date="2022-09-30T15:01:00Z">
                    <w:rPr>
                      <w:rFonts w:ascii="Calibri" w:hAnsi="Calibri" w:cs="Calibri"/>
                      <w:color w:val="000000"/>
                      <w:sz w:val="22"/>
                      <w:szCs w:val="22"/>
                    </w:rPr>
                  </w:rPrChange>
                </w:rPr>
                <w:t>-0.003</w:t>
              </w:r>
            </w:ins>
            <w:ins w:id="15194" w:author="Nick.Tolimieri [2]" w:date="2022-09-27T15:35:00Z">
              <w:del w:id="15195" w:author="Nick.Tolimieri" w:date="2022-09-30T15:01:00Z">
                <w:r w:rsidRPr="00D12321" w:rsidDel="001901E6">
                  <w:rPr>
                    <w:rFonts w:ascii="Cambria" w:hAnsi="Cambria" w:cs="Calibri"/>
                    <w:color w:val="000000"/>
                    <w:sz w:val="22"/>
                    <w:szCs w:val="22"/>
                    <w:lang w:val="en-US"/>
                  </w:rPr>
                  <w:delText>-0.022</w:delText>
                </w:r>
              </w:del>
            </w:ins>
          </w:p>
        </w:tc>
        <w:tc>
          <w:tcPr>
            <w:tcW w:w="1647" w:type="dxa"/>
            <w:tcBorders>
              <w:top w:val="nil"/>
              <w:left w:val="nil"/>
              <w:bottom w:val="nil"/>
              <w:right w:val="nil"/>
            </w:tcBorders>
            <w:shd w:val="clear" w:color="auto" w:fill="auto"/>
            <w:noWrap/>
            <w:vAlign w:val="bottom"/>
            <w:hideMark/>
            <w:tcPrChange w:id="15196" w:author="Nick.Tolimieri" w:date="2022-09-30T15:07:00Z">
              <w:tcPr>
                <w:tcW w:w="144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197" w:author="Nick.Tolimieri [2]" w:date="2022-09-27T15:35:00Z"/>
                <w:rFonts w:ascii="Cambria" w:hAnsi="Cambria" w:cs="Calibri"/>
                <w:color w:val="000000"/>
                <w:sz w:val="22"/>
                <w:szCs w:val="22"/>
                <w:lang w:val="en-US"/>
              </w:rPr>
            </w:pPr>
            <w:ins w:id="15198" w:author="Nick.Tolimieri" w:date="2022-09-30T15:01:00Z">
              <w:r w:rsidRPr="0095582C">
                <w:rPr>
                  <w:rFonts w:ascii="Cambria" w:hAnsi="Cambria" w:cs="Calibri"/>
                  <w:color w:val="000000"/>
                  <w:sz w:val="22"/>
                  <w:szCs w:val="22"/>
                  <w:rPrChange w:id="15199" w:author="Nick.Tolimieri" w:date="2022-09-30T15:01:00Z">
                    <w:rPr>
                      <w:rFonts w:ascii="Calibri" w:hAnsi="Calibri" w:cs="Calibri"/>
                      <w:color w:val="000000"/>
                      <w:sz w:val="22"/>
                      <w:szCs w:val="22"/>
                    </w:rPr>
                  </w:rPrChange>
                </w:rPr>
                <w:t>0.084</w:t>
              </w:r>
            </w:ins>
            <w:ins w:id="15200" w:author="Nick.Tolimieri [2]" w:date="2022-09-27T15:35:00Z">
              <w:del w:id="15201" w:author="Nick.Tolimieri" w:date="2022-09-30T15:01:00Z">
                <w:r w:rsidRPr="00D12321" w:rsidDel="001901E6">
                  <w:rPr>
                    <w:rFonts w:ascii="Cambria" w:hAnsi="Cambria" w:cs="Calibri"/>
                    <w:color w:val="000000"/>
                    <w:sz w:val="22"/>
                    <w:szCs w:val="22"/>
                    <w:lang w:val="en-US"/>
                  </w:rPr>
                  <w:delText>0.026</w:delText>
                </w:r>
              </w:del>
            </w:ins>
          </w:p>
        </w:tc>
        <w:tc>
          <w:tcPr>
            <w:tcW w:w="1281" w:type="dxa"/>
            <w:tcBorders>
              <w:top w:val="nil"/>
              <w:left w:val="nil"/>
              <w:bottom w:val="nil"/>
              <w:right w:val="nil"/>
            </w:tcBorders>
            <w:shd w:val="clear" w:color="auto" w:fill="auto"/>
            <w:noWrap/>
            <w:vAlign w:val="bottom"/>
            <w:hideMark/>
            <w:tcPrChange w:id="15202" w:author="Nick.Tolimieri" w:date="2022-09-30T15:07:00Z">
              <w:tcPr>
                <w:tcW w:w="1200" w:type="dxa"/>
                <w:tcBorders>
                  <w:top w:val="nil"/>
                  <w:left w:val="nil"/>
                  <w:bottom w:val="nil"/>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03" w:author="Nick.Tolimieri [2]" w:date="2022-09-27T15:35:00Z"/>
                <w:rFonts w:ascii="Cambria" w:hAnsi="Cambria" w:cs="Calibri"/>
                <w:color w:val="000000"/>
                <w:sz w:val="22"/>
                <w:szCs w:val="22"/>
                <w:lang w:val="en-US"/>
              </w:rPr>
            </w:pPr>
            <w:ins w:id="15204" w:author="Nick.Tolimieri" w:date="2022-09-30T15:01:00Z">
              <w:r w:rsidRPr="0095582C">
                <w:rPr>
                  <w:rFonts w:ascii="Cambria" w:hAnsi="Cambria" w:cs="Calibri"/>
                  <w:color w:val="000000"/>
                  <w:sz w:val="22"/>
                  <w:szCs w:val="22"/>
                  <w:rPrChange w:id="15205" w:author="Nick.Tolimieri" w:date="2022-09-30T15:01:00Z">
                    <w:rPr>
                      <w:rFonts w:ascii="Calibri" w:hAnsi="Calibri" w:cs="Calibri"/>
                      <w:color w:val="000000"/>
                      <w:sz w:val="22"/>
                      <w:szCs w:val="22"/>
                    </w:rPr>
                  </w:rPrChange>
                </w:rPr>
                <w:t>-0.031</w:t>
              </w:r>
            </w:ins>
            <w:ins w:id="15206" w:author="Nick.Tolimieri [2]" w:date="2022-09-27T15:35:00Z">
              <w:del w:id="15207" w:author="Nick.Tolimieri" w:date="2022-09-30T15:01:00Z">
                <w:r w:rsidRPr="00D12321" w:rsidDel="001901E6">
                  <w:rPr>
                    <w:rFonts w:ascii="Cambria" w:hAnsi="Cambria" w:cs="Calibri"/>
                    <w:color w:val="000000"/>
                    <w:sz w:val="22"/>
                    <w:szCs w:val="22"/>
                    <w:lang w:val="en-US"/>
                  </w:rPr>
                  <w:delText>-0.850</w:delText>
                </w:r>
              </w:del>
            </w:ins>
          </w:p>
        </w:tc>
      </w:tr>
      <w:tr w:rsidR="0095582C" w:rsidRPr="00067C30" w:rsidTr="00C07D91">
        <w:trPr>
          <w:trHeight w:val="345"/>
          <w:ins w:id="15208" w:author="Nick.Tolimieri [2]" w:date="2022-09-27T15:35:00Z"/>
          <w:trPrChange w:id="15209" w:author="Nick.Tolimieri" w:date="2022-09-30T15:07:00Z">
            <w:trPr>
              <w:trHeight w:val="345"/>
            </w:trPr>
          </w:trPrChange>
        </w:trPr>
        <w:tc>
          <w:tcPr>
            <w:tcW w:w="1580" w:type="dxa"/>
            <w:tcBorders>
              <w:top w:val="nil"/>
              <w:left w:val="nil"/>
              <w:bottom w:val="single" w:sz="4" w:space="0" w:color="auto"/>
              <w:right w:val="nil"/>
            </w:tcBorders>
            <w:shd w:val="clear" w:color="auto" w:fill="auto"/>
            <w:noWrap/>
            <w:vAlign w:val="center"/>
            <w:hideMark/>
            <w:tcPrChange w:id="15210" w:author="Nick.Tolimieri" w:date="2022-09-30T15:07:00Z">
              <w:tcPr>
                <w:tcW w:w="1580" w:type="dxa"/>
                <w:tcBorders>
                  <w:top w:val="nil"/>
                  <w:left w:val="nil"/>
                  <w:bottom w:val="single" w:sz="4" w:space="0" w:color="auto"/>
                  <w:right w:val="nil"/>
                </w:tcBorders>
                <w:shd w:val="clear" w:color="auto" w:fill="auto"/>
                <w:noWrap/>
                <w:vAlign w:val="center"/>
                <w:hideMark/>
              </w:tcPr>
            </w:tcPrChange>
          </w:tcPr>
          <w:p w:rsidR="0095582C" w:rsidRPr="00067C30" w:rsidRDefault="0095582C" w:rsidP="0095582C">
            <w:pPr>
              <w:spacing w:line="240" w:lineRule="auto"/>
              <w:ind w:firstLine="0"/>
              <w:rPr>
                <w:ins w:id="15211" w:author="Nick.Tolimieri [2]" w:date="2022-09-27T15:35:00Z"/>
                <w:rFonts w:ascii="Cambria" w:hAnsi="Cambria" w:cs="Calibri"/>
                <w:color w:val="000000"/>
                <w:sz w:val="22"/>
                <w:szCs w:val="22"/>
                <w:lang w:val="en-US"/>
              </w:rPr>
            </w:pPr>
            <w:proofErr w:type="spellStart"/>
            <w:ins w:id="15212" w:author="Nick.Tolimieri [2]" w:date="2022-09-27T15:35:00Z">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ins>
          </w:p>
        </w:tc>
        <w:tc>
          <w:tcPr>
            <w:tcW w:w="1647" w:type="dxa"/>
            <w:tcBorders>
              <w:top w:val="nil"/>
              <w:left w:val="nil"/>
              <w:bottom w:val="single" w:sz="4" w:space="0" w:color="auto"/>
              <w:right w:val="nil"/>
            </w:tcBorders>
            <w:shd w:val="clear" w:color="auto" w:fill="auto"/>
            <w:noWrap/>
            <w:vAlign w:val="bottom"/>
            <w:hideMark/>
            <w:tcPrChange w:id="15213" w:author="Nick.Tolimieri" w:date="2022-09-30T15:07:00Z">
              <w:tcPr>
                <w:tcW w:w="134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14" w:author="Nick.Tolimieri [2]" w:date="2022-09-27T15:35:00Z"/>
                <w:rFonts w:ascii="Cambria" w:hAnsi="Cambria" w:cs="Calibri"/>
                <w:color w:val="000000"/>
                <w:sz w:val="22"/>
                <w:szCs w:val="22"/>
                <w:lang w:val="en-US"/>
              </w:rPr>
            </w:pPr>
            <w:ins w:id="15215" w:author="Nick.Tolimieri" w:date="2022-09-30T15:01:00Z">
              <w:r w:rsidRPr="0095582C">
                <w:rPr>
                  <w:rFonts w:ascii="Cambria" w:hAnsi="Cambria" w:cs="Calibri"/>
                  <w:color w:val="000000"/>
                  <w:sz w:val="22"/>
                  <w:szCs w:val="22"/>
                  <w:rPrChange w:id="15216" w:author="Nick.Tolimieri" w:date="2022-09-30T15:01:00Z">
                    <w:rPr>
                      <w:rFonts w:ascii="Calibri" w:hAnsi="Calibri" w:cs="Calibri"/>
                      <w:color w:val="000000"/>
                      <w:sz w:val="22"/>
                      <w:szCs w:val="22"/>
                    </w:rPr>
                  </w:rPrChange>
                </w:rPr>
                <w:t>0.001</w:t>
              </w:r>
            </w:ins>
            <w:ins w:id="15217" w:author="Nick.Tolimieri [2]" w:date="2022-09-27T15:35:00Z">
              <w:del w:id="15218" w:author="Nick.Tolimieri" w:date="2022-09-30T15:01:00Z">
                <w:r w:rsidRPr="00D12321" w:rsidDel="001901E6">
                  <w:rPr>
                    <w:rFonts w:ascii="Cambria" w:hAnsi="Cambria" w:cs="Calibri"/>
                    <w:color w:val="000000"/>
                    <w:sz w:val="22"/>
                    <w:szCs w:val="22"/>
                    <w:lang w:val="en-US"/>
                  </w:rPr>
                  <w:delText>-0.004</w:delText>
                </w:r>
              </w:del>
            </w:ins>
          </w:p>
        </w:tc>
        <w:tc>
          <w:tcPr>
            <w:tcW w:w="1647" w:type="dxa"/>
            <w:tcBorders>
              <w:top w:val="nil"/>
              <w:left w:val="nil"/>
              <w:bottom w:val="single" w:sz="4" w:space="0" w:color="auto"/>
              <w:right w:val="nil"/>
            </w:tcBorders>
            <w:shd w:val="clear" w:color="auto" w:fill="auto"/>
            <w:noWrap/>
            <w:vAlign w:val="bottom"/>
            <w:hideMark/>
            <w:tcPrChange w:id="15219" w:author="Nick.Tolimieri" w:date="2022-09-30T15:07:00Z">
              <w:tcPr>
                <w:tcW w:w="144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20" w:author="Nick.Tolimieri [2]" w:date="2022-09-27T15:35:00Z"/>
                <w:rFonts w:ascii="Cambria" w:hAnsi="Cambria" w:cs="Calibri"/>
                <w:color w:val="000000"/>
                <w:sz w:val="22"/>
                <w:szCs w:val="22"/>
                <w:lang w:val="en-US"/>
              </w:rPr>
            </w:pPr>
            <w:ins w:id="15221" w:author="Nick.Tolimieri" w:date="2022-09-30T15:01:00Z">
              <w:r w:rsidRPr="0095582C">
                <w:rPr>
                  <w:rFonts w:ascii="Cambria" w:hAnsi="Cambria" w:cs="Calibri"/>
                  <w:color w:val="000000"/>
                  <w:sz w:val="22"/>
                  <w:szCs w:val="22"/>
                  <w:rPrChange w:id="15222" w:author="Nick.Tolimieri" w:date="2022-09-30T15:01:00Z">
                    <w:rPr>
                      <w:rFonts w:ascii="Calibri" w:hAnsi="Calibri" w:cs="Calibri"/>
                      <w:color w:val="000000"/>
                      <w:sz w:val="22"/>
                      <w:szCs w:val="22"/>
                    </w:rPr>
                  </w:rPrChange>
                </w:rPr>
                <w:t>0.027</w:t>
              </w:r>
            </w:ins>
            <w:ins w:id="15223" w:author="Nick.Tolimieri [2]" w:date="2022-09-27T15:35:00Z">
              <w:del w:id="15224" w:author="Nick.Tolimieri" w:date="2022-09-30T15:01:00Z">
                <w:r w:rsidRPr="00D12321" w:rsidDel="001901E6">
                  <w:rPr>
                    <w:rFonts w:ascii="Cambria" w:hAnsi="Cambria" w:cs="Calibri"/>
                    <w:color w:val="000000"/>
                    <w:sz w:val="22"/>
                    <w:szCs w:val="22"/>
                    <w:lang w:val="en-US"/>
                  </w:rPr>
                  <w:delText>0.024</w:delText>
                </w:r>
              </w:del>
            </w:ins>
          </w:p>
        </w:tc>
        <w:tc>
          <w:tcPr>
            <w:tcW w:w="1281" w:type="dxa"/>
            <w:tcBorders>
              <w:top w:val="nil"/>
              <w:left w:val="nil"/>
              <w:bottom w:val="single" w:sz="4" w:space="0" w:color="auto"/>
              <w:right w:val="nil"/>
            </w:tcBorders>
            <w:shd w:val="clear" w:color="auto" w:fill="auto"/>
            <w:noWrap/>
            <w:vAlign w:val="bottom"/>
            <w:hideMark/>
            <w:tcPrChange w:id="15225" w:author="Nick.Tolimieri" w:date="2022-09-30T15:07:00Z">
              <w:tcPr>
                <w:tcW w:w="1200" w:type="dxa"/>
                <w:tcBorders>
                  <w:top w:val="nil"/>
                  <w:left w:val="nil"/>
                  <w:bottom w:val="single" w:sz="4" w:space="0" w:color="auto"/>
                  <w:right w:val="nil"/>
                </w:tcBorders>
                <w:shd w:val="clear" w:color="auto" w:fill="auto"/>
                <w:noWrap/>
                <w:vAlign w:val="bottom"/>
                <w:hideMark/>
              </w:tcPr>
            </w:tcPrChange>
          </w:tcPr>
          <w:p w:rsidR="0095582C" w:rsidRPr="00D12321" w:rsidRDefault="0095582C" w:rsidP="0095582C">
            <w:pPr>
              <w:spacing w:line="240" w:lineRule="auto"/>
              <w:ind w:firstLine="0"/>
              <w:jc w:val="right"/>
              <w:rPr>
                <w:ins w:id="15226" w:author="Nick.Tolimieri [2]" w:date="2022-09-27T15:35:00Z"/>
                <w:rFonts w:ascii="Cambria" w:hAnsi="Cambria" w:cs="Calibri"/>
                <w:color w:val="000000"/>
                <w:sz w:val="22"/>
                <w:szCs w:val="22"/>
                <w:lang w:val="en-US"/>
              </w:rPr>
            </w:pPr>
            <w:ins w:id="15227" w:author="Nick.Tolimieri" w:date="2022-09-30T15:01:00Z">
              <w:r w:rsidRPr="0095582C">
                <w:rPr>
                  <w:rFonts w:ascii="Cambria" w:hAnsi="Cambria" w:cs="Calibri"/>
                  <w:color w:val="000000"/>
                  <w:sz w:val="22"/>
                  <w:szCs w:val="22"/>
                  <w:rPrChange w:id="15228" w:author="Nick.Tolimieri" w:date="2022-09-30T15:01:00Z">
                    <w:rPr>
                      <w:rFonts w:ascii="Calibri" w:hAnsi="Calibri" w:cs="Calibri"/>
                      <w:color w:val="000000"/>
                      <w:sz w:val="22"/>
                      <w:szCs w:val="22"/>
                    </w:rPr>
                  </w:rPrChange>
                </w:rPr>
                <w:t>0.038</w:t>
              </w:r>
            </w:ins>
            <w:ins w:id="15229" w:author="Nick.Tolimieri [2]" w:date="2022-09-27T15:35:00Z">
              <w:del w:id="15230" w:author="Nick.Tolimieri" w:date="2022-09-30T15:01:00Z">
                <w:r w:rsidRPr="00D12321" w:rsidDel="001901E6">
                  <w:rPr>
                    <w:rFonts w:ascii="Cambria" w:hAnsi="Cambria" w:cs="Calibri"/>
                    <w:color w:val="000000"/>
                    <w:sz w:val="22"/>
                    <w:szCs w:val="22"/>
                    <w:lang w:val="en-US"/>
                  </w:rPr>
                  <w:delText>-0.164</w:delText>
                </w:r>
              </w:del>
            </w:ins>
          </w:p>
        </w:tc>
      </w:tr>
    </w:tbl>
    <w:p w:rsidR="0038698C" w:rsidRPr="00075AD8" w:rsidRDefault="0038698C" w:rsidP="0038698C">
      <w:pPr>
        <w:pStyle w:val="Heading5"/>
        <w:rPr>
          <w:i/>
        </w:rPr>
      </w:pPr>
      <w:r>
        <w:lastRenderedPageBreak/>
        <w:t xml:space="preserve">Table </w:t>
      </w:r>
      <w:del w:id="15231" w:author="Nick.Tolimieri [2]" w:date="2022-09-02T10:15:00Z">
        <w:r w:rsidDel="00B14AC6">
          <w:delText>S10</w:delText>
        </w:r>
      </w:del>
      <w:ins w:id="15232" w:author="Nick.Tolimieri [2]" w:date="2022-09-02T10:15:00Z">
        <w:r w:rsidR="00B14AC6">
          <w:t>S1</w:t>
        </w:r>
      </w:ins>
      <w:ins w:id="15233" w:author="Nick.Tolimieri [2]" w:date="2022-09-27T15:28:00Z">
        <w:r w:rsidR="008D796A">
          <w:t>3</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5234" w:name="_huqsuo4qvcle" w:colFirst="0" w:colLast="0"/>
      <w:bookmarkEnd w:id="15234"/>
      <w:r>
        <w:br w:type="page"/>
      </w:r>
      <w:r>
        <w:lastRenderedPageBreak/>
        <w:t xml:space="preserve">Table </w:t>
      </w:r>
      <w:del w:id="15235" w:author="Nick.Tolimieri [2]" w:date="2022-09-02T10:15:00Z">
        <w:r w:rsidDel="00B14AC6">
          <w:delText>S11</w:delText>
        </w:r>
      </w:del>
      <w:ins w:id="15236" w:author="Nick.Tolimieri [2]" w:date="2022-09-02T10:15:00Z">
        <w:r w:rsidR="00B14AC6">
          <w:t>S1</w:t>
        </w:r>
      </w:ins>
      <w:ins w:id="15237" w:author="Nick.Tolimieri [2]" w:date="2022-09-27T15:28:00Z">
        <w:r w:rsidR="008D796A">
          <w:t>4</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w:t>
      </w:r>
      <w:proofErr w:type="gramStart"/>
      <w:r>
        <w:t>fit  positive</w:t>
      </w:r>
      <w:proofErr w:type="gramEnd"/>
      <w:r>
        <w:t xml:space="preser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5238" w:author="Nick.Tolimieri [2]" w:date="2022-09-02T10:10:00Z"/>
        </w:trPr>
        <w:tc>
          <w:tcPr>
            <w:tcW w:w="2335" w:type="dxa"/>
            <w:tcBorders>
              <w:bottom w:val="single" w:sz="4" w:space="0" w:color="auto"/>
            </w:tcBorders>
          </w:tcPr>
          <w:p w:rsidR="0038698C" w:rsidDel="00300B3A" w:rsidRDefault="0038698C" w:rsidP="005A68BC">
            <w:pPr>
              <w:ind w:firstLine="0"/>
              <w:rPr>
                <w:del w:id="15239" w:author="Nick.Tolimieri [2]" w:date="2022-09-02T10:10:00Z"/>
              </w:rPr>
            </w:pPr>
          </w:p>
        </w:tc>
        <w:tc>
          <w:tcPr>
            <w:tcW w:w="1260" w:type="dxa"/>
            <w:tcBorders>
              <w:bottom w:val="single" w:sz="4" w:space="0" w:color="auto"/>
            </w:tcBorders>
          </w:tcPr>
          <w:p w:rsidR="0038698C" w:rsidDel="00300B3A" w:rsidRDefault="0038698C" w:rsidP="005A68BC">
            <w:pPr>
              <w:ind w:firstLine="0"/>
              <w:rPr>
                <w:del w:id="15240" w:author="Nick.Tolimieri [2]" w:date="2022-09-02T10:10:00Z"/>
              </w:rPr>
            </w:pPr>
          </w:p>
        </w:tc>
        <w:tc>
          <w:tcPr>
            <w:tcW w:w="990" w:type="dxa"/>
            <w:tcBorders>
              <w:bottom w:val="single" w:sz="4" w:space="0" w:color="auto"/>
            </w:tcBorders>
          </w:tcPr>
          <w:p w:rsidR="0038698C" w:rsidDel="00300B3A" w:rsidRDefault="0038698C" w:rsidP="005A68BC">
            <w:pPr>
              <w:ind w:firstLine="0"/>
              <w:rPr>
                <w:del w:id="15241" w:author="Nick.Tolimieri [2]" w:date="2022-09-02T10:10:00Z"/>
              </w:rPr>
            </w:pPr>
          </w:p>
        </w:tc>
        <w:tc>
          <w:tcPr>
            <w:tcW w:w="1080" w:type="dxa"/>
            <w:tcBorders>
              <w:bottom w:val="single" w:sz="4" w:space="0" w:color="auto"/>
            </w:tcBorders>
          </w:tcPr>
          <w:p w:rsidR="0038698C" w:rsidDel="00300B3A" w:rsidRDefault="0038698C" w:rsidP="005A68BC">
            <w:pPr>
              <w:ind w:firstLine="0"/>
              <w:rPr>
                <w:del w:id="15242" w:author="Nick.Tolimieri [2]" w:date="2022-09-02T10:10:00Z"/>
              </w:rPr>
            </w:pPr>
          </w:p>
        </w:tc>
        <w:tc>
          <w:tcPr>
            <w:tcW w:w="990" w:type="dxa"/>
            <w:tcBorders>
              <w:bottom w:val="single" w:sz="4" w:space="0" w:color="auto"/>
            </w:tcBorders>
          </w:tcPr>
          <w:p w:rsidR="0038698C" w:rsidDel="00300B3A" w:rsidRDefault="0038698C" w:rsidP="005A68BC">
            <w:pPr>
              <w:ind w:firstLine="0"/>
              <w:rPr>
                <w:del w:id="15243"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5244" w:author="Nick.Tolimieri [2]" w:date="2022-09-02T10:10:00Z"/>
        </w:trPr>
        <w:tc>
          <w:tcPr>
            <w:tcW w:w="2335" w:type="dxa"/>
            <w:tcBorders>
              <w:bottom w:val="single" w:sz="4" w:space="0" w:color="auto"/>
            </w:tcBorders>
          </w:tcPr>
          <w:p w:rsidR="0038698C" w:rsidDel="00300B3A" w:rsidRDefault="0038698C" w:rsidP="005A68BC">
            <w:pPr>
              <w:ind w:firstLine="0"/>
              <w:rPr>
                <w:del w:id="15245" w:author="Nick.Tolimieri [2]" w:date="2022-09-02T10:10:00Z"/>
              </w:rPr>
            </w:pPr>
          </w:p>
        </w:tc>
        <w:tc>
          <w:tcPr>
            <w:tcW w:w="1260" w:type="dxa"/>
            <w:tcBorders>
              <w:bottom w:val="single" w:sz="4" w:space="0" w:color="auto"/>
            </w:tcBorders>
          </w:tcPr>
          <w:p w:rsidR="0038698C" w:rsidDel="00300B3A" w:rsidRDefault="0038698C" w:rsidP="005A68BC">
            <w:pPr>
              <w:ind w:firstLine="0"/>
              <w:rPr>
                <w:del w:id="15246" w:author="Nick.Tolimieri [2]" w:date="2022-09-02T10:10:00Z"/>
              </w:rPr>
            </w:pPr>
          </w:p>
        </w:tc>
        <w:tc>
          <w:tcPr>
            <w:tcW w:w="990" w:type="dxa"/>
            <w:tcBorders>
              <w:bottom w:val="single" w:sz="4" w:space="0" w:color="auto"/>
            </w:tcBorders>
          </w:tcPr>
          <w:p w:rsidR="0038698C" w:rsidDel="00300B3A" w:rsidRDefault="0038698C" w:rsidP="005A68BC">
            <w:pPr>
              <w:ind w:firstLine="0"/>
              <w:rPr>
                <w:del w:id="15247" w:author="Nick.Tolimieri [2]" w:date="2022-09-02T10:10:00Z"/>
              </w:rPr>
            </w:pPr>
          </w:p>
        </w:tc>
        <w:tc>
          <w:tcPr>
            <w:tcW w:w="1080" w:type="dxa"/>
            <w:tcBorders>
              <w:bottom w:val="single" w:sz="4" w:space="0" w:color="auto"/>
            </w:tcBorders>
          </w:tcPr>
          <w:p w:rsidR="0038698C" w:rsidDel="00300B3A" w:rsidRDefault="0038698C" w:rsidP="005A68BC">
            <w:pPr>
              <w:ind w:firstLine="0"/>
              <w:rPr>
                <w:del w:id="15248" w:author="Nick.Tolimieri [2]" w:date="2022-09-02T10:10:00Z"/>
              </w:rPr>
            </w:pPr>
          </w:p>
        </w:tc>
        <w:tc>
          <w:tcPr>
            <w:tcW w:w="990" w:type="dxa"/>
            <w:tcBorders>
              <w:bottom w:val="single" w:sz="4" w:space="0" w:color="auto"/>
            </w:tcBorders>
          </w:tcPr>
          <w:p w:rsidR="0038698C" w:rsidDel="00300B3A" w:rsidRDefault="0038698C" w:rsidP="005A68BC">
            <w:pPr>
              <w:ind w:firstLine="0"/>
              <w:rPr>
                <w:del w:id="15249"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5250" w:author="Nick.Tolimieri [2]" w:date="2022-09-02T10:10:00Z"/>
        </w:trPr>
        <w:tc>
          <w:tcPr>
            <w:tcW w:w="2335" w:type="dxa"/>
            <w:tcBorders>
              <w:top w:val="single" w:sz="4" w:space="0" w:color="auto"/>
            </w:tcBorders>
          </w:tcPr>
          <w:p w:rsidR="0038698C" w:rsidDel="008F7981" w:rsidRDefault="0038698C" w:rsidP="005A68BC">
            <w:pPr>
              <w:ind w:firstLine="0"/>
              <w:rPr>
                <w:del w:id="15251" w:author="Nick.Tolimieri [2]" w:date="2022-09-02T10:10:00Z"/>
              </w:rPr>
            </w:pPr>
          </w:p>
        </w:tc>
        <w:tc>
          <w:tcPr>
            <w:tcW w:w="1260" w:type="dxa"/>
            <w:tcBorders>
              <w:top w:val="single" w:sz="4" w:space="0" w:color="auto"/>
            </w:tcBorders>
          </w:tcPr>
          <w:p w:rsidR="0038698C" w:rsidDel="008F7981" w:rsidRDefault="0038698C" w:rsidP="005A68BC">
            <w:pPr>
              <w:ind w:firstLine="0"/>
              <w:rPr>
                <w:del w:id="15252" w:author="Nick.Tolimieri [2]" w:date="2022-09-02T10:10:00Z"/>
              </w:rPr>
            </w:pPr>
          </w:p>
        </w:tc>
        <w:tc>
          <w:tcPr>
            <w:tcW w:w="990" w:type="dxa"/>
            <w:tcBorders>
              <w:top w:val="single" w:sz="4" w:space="0" w:color="auto"/>
            </w:tcBorders>
          </w:tcPr>
          <w:p w:rsidR="0038698C" w:rsidDel="008F7981" w:rsidRDefault="0038698C" w:rsidP="005A68BC">
            <w:pPr>
              <w:ind w:firstLine="0"/>
              <w:rPr>
                <w:del w:id="15253" w:author="Nick.Tolimieri [2]" w:date="2022-09-02T10:10:00Z"/>
              </w:rPr>
            </w:pPr>
          </w:p>
        </w:tc>
        <w:tc>
          <w:tcPr>
            <w:tcW w:w="1080" w:type="dxa"/>
            <w:tcBorders>
              <w:top w:val="single" w:sz="4" w:space="0" w:color="auto"/>
            </w:tcBorders>
          </w:tcPr>
          <w:p w:rsidR="0038698C" w:rsidDel="008F7981" w:rsidRDefault="0038698C" w:rsidP="005A68BC">
            <w:pPr>
              <w:ind w:firstLine="0"/>
              <w:rPr>
                <w:del w:id="15254" w:author="Nick.Tolimieri [2]" w:date="2022-09-02T10:10:00Z"/>
              </w:rPr>
            </w:pPr>
          </w:p>
        </w:tc>
        <w:tc>
          <w:tcPr>
            <w:tcW w:w="990" w:type="dxa"/>
            <w:tcBorders>
              <w:top w:val="single" w:sz="4" w:space="0" w:color="auto"/>
            </w:tcBorders>
          </w:tcPr>
          <w:p w:rsidR="0038698C" w:rsidDel="008F7981" w:rsidRDefault="0038698C" w:rsidP="005A68BC">
            <w:pPr>
              <w:ind w:firstLine="0"/>
              <w:rPr>
                <w:del w:id="15255" w:author="Nick.Tolimieri [2]" w:date="2022-09-02T10:10:00Z"/>
              </w:rPr>
            </w:pPr>
          </w:p>
        </w:tc>
      </w:tr>
    </w:tbl>
    <w:p w:rsidR="0038698C" w:rsidRDefault="0038698C" w:rsidP="0038698C">
      <w:pPr>
        <w:spacing w:line="240" w:lineRule="auto"/>
      </w:pPr>
    </w:p>
    <w:p w:rsidR="0038698C" w:rsidRDefault="0038698C" w:rsidP="0038698C">
      <w:pPr>
        <w:pStyle w:val="Heading5"/>
        <w:ind w:right="3510"/>
      </w:pPr>
      <w:bookmarkStart w:id="15256" w:name="_wkii9gu6o2fl" w:colFirst="0" w:colLast="0"/>
      <w:bookmarkEnd w:id="15256"/>
      <w:r>
        <w:br w:type="page"/>
      </w:r>
    </w:p>
    <w:p w:rsidR="0038698C" w:rsidRPr="00075AD8" w:rsidRDefault="0038698C" w:rsidP="0038698C">
      <w:pPr>
        <w:pStyle w:val="Heading5"/>
        <w:rPr>
          <w:i/>
        </w:rPr>
      </w:pPr>
      <w:r>
        <w:lastRenderedPageBreak/>
        <w:t xml:space="preserve">Table </w:t>
      </w:r>
      <w:del w:id="15257" w:author="Nick.Tolimieri [2]" w:date="2022-09-02T10:15:00Z">
        <w:r w:rsidDel="00B14AC6">
          <w:delText>S12</w:delText>
        </w:r>
      </w:del>
      <w:ins w:id="15258" w:author="Nick.Tolimieri [2]" w:date="2022-09-02T10:15:00Z">
        <w:r w:rsidR="00B14AC6">
          <w:t>S1</w:t>
        </w:r>
      </w:ins>
      <w:ins w:id="15259" w:author="Nick.Tolimieri [2]" w:date="2022-09-27T15:28:00Z">
        <w:r w:rsidR="008D796A">
          <w:t>5</w:t>
        </w:r>
      </w:ins>
      <w:r>
        <w:t>.</w:t>
      </w:r>
      <w:r w:rsidRPr="00C81551">
        <w:t xml:space="preserve"> </w:t>
      </w:r>
      <w:r>
        <w:t xml:space="preserve">Results of model selection for positive abundance models predicting the density of juvenile rockfishes. </w:t>
      </w:r>
      <w:bookmarkStart w:id="15260" w:name="_wevhoo6kd9g5" w:colFirst="0" w:colLast="0"/>
      <w:bookmarkEnd w:id="15260"/>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5261" w:author="Nick.Tolimieri [2]" w:date="2022-09-06T14:04:00Z">
          <w:pPr>
            <w:pStyle w:val="Heading5"/>
          </w:pPr>
        </w:pPrChange>
      </w:pPr>
    </w:p>
    <w:p w:rsidR="0038698C" w:rsidRDefault="0038698C" w:rsidP="0038698C">
      <w:pPr>
        <w:pStyle w:val="Heading2"/>
      </w:pPr>
      <w:bookmarkStart w:id="15262" w:name="_rsiltnns0pnj" w:colFirst="0" w:colLast="0"/>
      <w:bookmarkEnd w:id="15262"/>
      <w:r>
        <w:br w:type="page"/>
      </w:r>
    </w:p>
    <w:p w:rsidR="0038698C" w:rsidRDefault="0038698C" w:rsidP="0038698C">
      <w:pPr>
        <w:pStyle w:val="Heading2"/>
      </w:pPr>
      <w:bookmarkStart w:id="15263" w:name="_vvknb4n4tpdq" w:colFirst="0" w:colLast="0"/>
      <w:bookmarkEnd w:id="15263"/>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5264" w:name="_jmvonyj6prg1" w:colFirst="0" w:colLast="0"/>
      <w:bookmarkEnd w:id="15264"/>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5265" w:name="_si5p3bles54l" w:colFirst="0" w:colLast="0"/>
      <w:bookmarkEnd w:id="15265"/>
    </w:p>
    <w:p w:rsidR="0038698C" w:rsidDel="00AC752A" w:rsidRDefault="00AC752A">
      <w:pPr>
        <w:ind w:firstLine="0"/>
        <w:jc w:val="center"/>
        <w:rPr>
          <w:del w:id="15266" w:author="Nick.Tolimieri [2]" w:date="2022-09-06T11:31:00Z"/>
        </w:rPr>
        <w:pPrChange w:id="15267" w:author="Nick.Tolimieri [2]" w:date="2022-09-06T11:31:00Z">
          <w:pPr/>
        </w:pPrChange>
      </w:pPr>
      <w:bookmarkStart w:id="15268" w:name="_qdmblj59vhf1" w:colFirst="0" w:colLast="0"/>
      <w:bookmarkEnd w:id="15268"/>
      <w:ins w:id="15269" w:author="Nick.Tolimieri [2]"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5270" w:author="Nick.Tolimieri [2]" w:date="2022-09-06T11:31:00Z">
          <w:pPr/>
        </w:pPrChange>
      </w:pPr>
      <w:bookmarkStart w:id="15271" w:name="_1bplmm5dhi9t" w:colFirst="0" w:colLast="0"/>
      <w:bookmarkEnd w:id="15271"/>
      <w:del w:id="15272" w:author="Nick.Tolimieri [2]"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5273" w:author="Nick.Tolimieri [2]" w:date="2022-09-13T12:38:00Z"/>
        </w:rPr>
      </w:pPr>
      <w:bookmarkStart w:id="15274" w:name="_3tpj4zpm8qe5" w:colFirst="0" w:colLast="0"/>
      <w:bookmarkEnd w:id="15274"/>
      <w:r>
        <w:t xml:space="preserve">Figure S2. Mean </w:t>
      </w:r>
      <w:ins w:id="15275" w:author="Nick.Tolimieri [2]" w:date="2022-09-06T11:32:00Z">
        <w:r w:rsidR="00AC752A">
          <w:t xml:space="preserve">maximum </w:t>
        </w:r>
      </w:ins>
      <w:ins w:id="15276" w:author="Nick.Tolimieri [2]" w:date="2022-09-06T11:38:00Z">
        <w:r w:rsidR="005A68BC">
          <w:t xml:space="preserve">monthly </w:t>
        </w:r>
      </w:ins>
      <w:r>
        <w:t xml:space="preserve">SST at the five sites (5-day smooth) from </w:t>
      </w:r>
      <w:del w:id="15277" w:author="Nick.Tolimieri [2]" w:date="2022-09-06T11:32:00Z">
        <w:r w:rsidDel="00AC752A">
          <w:delText>2003</w:delText>
        </w:r>
      </w:del>
      <w:ins w:id="15278" w:author="Nick.Tolimieri [2]"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5279" w:author="Nick.Tolimieri [2]" w:date="2022-09-06T11:32:00Z">
        <w:r w:rsidDel="00622209">
          <w:delText xml:space="preserve"> in pane 1</w:delText>
        </w:r>
      </w:del>
      <w:r>
        <w:t>.</w:t>
      </w:r>
    </w:p>
    <w:p w:rsidR="00AC752A" w:rsidRDefault="00AC752A">
      <w:pPr>
        <w:ind w:firstLine="0"/>
        <w:rPr>
          <w:ins w:id="15280" w:author="Nick.Tolimieri [2]" w:date="2022-09-06T11:31:00Z"/>
        </w:rPr>
        <w:pPrChange w:id="15281" w:author="Nick.Tolimieri [2]" w:date="2022-09-19T13:20:00Z">
          <w:pPr/>
        </w:pPrChange>
      </w:pPr>
      <w:ins w:id="15282" w:author="Nick.Tolimieri [2]" w:date="2022-09-06T11:31:00Z">
        <w:r>
          <w:br w:type="page"/>
        </w:r>
      </w:ins>
    </w:p>
    <w:p w:rsidR="00AC752A" w:rsidRPr="001255CF" w:rsidDel="003C4645" w:rsidRDefault="00AC752A">
      <w:pPr>
        <w:rPr>
          <w:del w:id="15283" w:author="Nick.Tolimieri [2]" w:date="2022-09-06T11:34:00Z"/>
        </w:rPr>
        <w:pPrChange w:id="15284" w:author="Nick.Tolimieri [2]" w:date="2022-09-06T11:31:00Z">
          <w:pPr>
            <w:pStyle w:val="Heading5"/>
          </w:pPr>
        </w:pPrChange>
      </w:pPr>
    </w:p>
    <w:p w:rsidR="0038698C" w:rsidDel="003C4645" w:rsidRDefault="0038698C" w:rsidP="0038698C">
      <w:pPr>
        <w:rPr>
          <w:del w:id="15285" w:author="Nick.Tolimieri [2]" w:date="2022-09-06T11:34:00Z"/>
        </w:rPr>
      </w:pPr>
    </w:p>
    <w:p w:rsidR="0038698C" w:rsidRDefault="0038698C">
      <w:pPr>
        <w:ind w:firstLine="0"/>
      </w:pPr>
      <w:del w:id="15286" w:author="Nick.Tolimieri [2]"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5287" w:author="Nick.Tolimieri [2]"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134D32" w:rsidRDefault="0038698C" w:rsidP="002F2C4B">
      <w:pPr>
        <w:pStyle w:val="Heading5"/>
        <w:rPr>
          <w:ins w:id="15288" w:author="Nick.Tolimieri [2]" w:date="2022-09-19T13:20:00Z"/>
        </w:rPr>
      </w:pPr>
      <w:bookmarkStart w:id="15289" w:name="_sllb5lz8o67m" w:colFirst="0" w:colLast="0"/>
      <w:bookmarkEnd w:id="15289"/>
      <w:r w:rsidRPr="00A617BD">
        <w:t xml:space="preserve">Figure S3. Yearly progression of SST for </w:t>
      </w:r>
      <w:del w:id="15290" w:author="Nick.Tolimieri [2]" w:date="2022-09-06T11:15:00Z">
        <w:r w:rsidRPr="00A617BD" w:rsidDel="002D0433">
          <w:delText>2013</w:delText>
        </w:r>
      </w:del>
      <w:ins w:id="15291" w:author="Nick.Tolimieri [2]" w:date="2022-09-06T11:15:00Z">
        <w:r w:rsidR="002D0433" w:rsidRPr="00A617BD">
          <w:t>2012</w:t>
        </w:r>
      </w:ins>
      <w:r w:rsidRPr="00A617BD">
        <w:t xml:space="preserve">-2021 compared to the average of </w:t>
      </w:r>
      <w:del w:id="15292" w:author="Nick.Tolimieri [2]" w:date="2022-09-06T11:27:00Z">
        <w:r w:rsidRPr="00A617BD" w:rsidDel="00206AD3">
          <w:delText>2003</w:delText>
        </w:r>
      </w:del>
      <w:ins w:id="15293" w:author="Nick.Tolimieri [2]" w:date="2022-09-06T11:27:00Z">
        <w:r w:rsidR="00206AD3" w:rsidRPr="00A617BD">
          <w:t>1992</w:t>
        </w:r>
      </w:ins>
      <w:r w:rsidRPr="00A617BD">
        <w:t>-2012</w:t>
      </w:r>
      <w:r w:rsidR="009E77F2" w:rsidRPr="00A617BD">
        <w:t>. Red line is</w:t>
      </w:r>
      <w:ins w:id="15294" w:author="Nick.Tolimieri [2]" w:date="2022-09-13T12:51:00Z">
        <w:r w:rsidR="009A5BFE">
          <w:t xml:space="preserve"> </w:t>
        </w:r>
      </w:ins>
      <w:del w:id="15295" w:author="Nick.Tolimieri [2]" w:date="2022-09-13T12:51:00Z">
        <w:r w:rsidR="009E77F2" w:rsidRPr="00A617BD" w:rsidDel="009A5BFE">
          <w:delText xml:space="preserve"> </w:delText>
        </w:r>
      </w:del>
      <w:r w:rsidR="009E77F2" w:rsidRPr="00A617BD">
        <w:t>the average across the four sites for each year.</w:t>
      </w:r>
      <w:ins w:id="15296" w:author="Nick.Tolimieri [2]" w:date="2022-09-13T15:29:00Z">
        <w:r w:rsidR="009A2B41">
          <w:t xml:space="preserve"> Envelopes represent 1.0 </w:t>
        </w:r>
        <w:proofErr w:type="spellStart"/>
        <w:r w:rsidR="009A2B41">
          <w:t>s.d.</w:t>
        </w:r>
        <w:proofErr w:type="spellEnd"/>
        <w:r w:rsidR="009A2B41">
          <w:t xml:space="preserve"> </w:t>
        </w:r>
      </w:ins>
    </w:p>
    <w:p w:rsidR="002F2C4B" w:rsidRDefault="002F2C4B">
      <w:pPr>
        <w:rPr>
          <w:ins w:id="15297" w:author="Nick.Tolimieri [2]" w:date="2022-09-19T13:20:00Z"/>
        </w:rPr>
        <w:pPrChange w:id="15298" w:author="Nick.Tolimieri [2]" w:date="2022-09-19T13:20:00Z">
          <w:pPr>
            <w:pStyle w:val="Heading5"/>
          </w:pPr>
        </w:pPrChange>
      </w:pPr>
      <w:ins w:id="15299" w:author="Nick.Tolimieri [2]" w:date="2022-09-19T13:20:00Z">
        <w:r>
          <w:br w:type="page"/>
        </w:r>
      </w:ins>
    </w:p>
    <w:p w:rsidR="009E77F2" w:rsidRPr="00A617BD" w:rsidDel="00A617BD" w:rsidRDefault="009E77F2">
      <w:pPr>
        <w:pStyle w:val="Heading5"/>
        <w:rPr>
          <w:del w:id="15300" w:author="Nick.Tolimieri [2]" w:date="2022-09-06T14:03:00Z"/>
        </w:rPr>
      </w:pPr>
      <w:del w:id="15301" w:author="Nick.Tolimieri [2]" w:date="2022-09-13T12:50:00Z">
        <w:r w:rsidRPr="00A617BD" w:rsidDel="009A5BFE">
          <w:lastRenderedPageBreak/>
          <w:delText xml:space="preserve">  </w:delText>
        </w:r>
      </w:del>
    </w:p>
    <w:p w:rsidR="009E77F2" w:rsidDel="002F2C4B" w:rsidRDefault="009E77F2">
      <w:pPr>
        <w:pStyle w:val="Heading5"/>
        <w:rPr>
          <w:del w:id="15302" w:author="Nick.Tolimieri [2]" w:date="2022-09-19T13:19:00Z"/>
        </w:rPr>
      </w:pPr>
    </w:p>
    <w:p w:rsidR="009E77F2" w:rsidRDefault="009E77F2">
      <w:pPr>
        <w:pStyle w:val="Heading5"/>
      </w:pPr>
      <w:del w:id="15303" w:author="Nick.Tolimieri [2]" w:date="2022-09-19T13:19:00Z">
        <w:r w:rsidDel="002F2C4B">
          <w:br w:type="page"/>
        </w:r>
      </w:del>
    </w:p>
    <w:p w:rsidR="00B00E92" w:rsidRDefault="009E77F2">
      <w:pPr>
        <w:pStyle w:val="NoSpacing"/>
        <w:pPrChange w:id="15304" w:author="Nick.Tolimieri [2]" w:date="2022-09-06T14:04:00Z">
          <w:pPr>
            <w:pStyle w:val="Heading5"/>
            <w:jc w:val="center"/>
          </w:pPr>
        </w:pPrChange>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5305" w:author="Nick.Tolimieri [2]" w:date="2022-09-06T14:04:00Z"/>
        </w:rPr>
      </w:pPr>
    </w:p>
    <w:p w:rsidR="00B00E92" w:rsidRPr="00B00E92" w:rsidRDefault="00B00E92" w:rsidP="006D256D">
      <w:pPr>
        <w:pStyle w:val="Heading5"/>
      </w:pPr>
      <w:r w:rsidRPr="00B00E92">
        <w:t>Figure S</w:t>
      </w:r>
      <w:r>
        <w:t>4</w:t>
      </w:r>
      <w:r w:rsidRPr="00B00E92">
        <w:t xml:space="preserve">. </w:t>
      </w:r>
      <w:ins w:id="15306" w:author="Nick.Tolimieri [2]" w:date="2022-09-13T15:33:00Z">
        <w:r w:rsidR="005A7654">
          <w:t>Occurrence of m</w:t>
        </w:r>
      </w:ins>
      <w:del w:id="15307" w:author="Nick.Tolimieri [2]" w:date="2022-09-13T15:33:00Z">
        <w:r w:rsidR="006D256D" w:rsidDel="005A7654">
          <w:delText>M</w:delText>
        </w:r>
      </w:del>
      <w:r w:rsidR="006D256D">
        <w:t>arine heatwave</w:t>
      </w:r>
      <w:ins w:id="15308" w:author="Nick.Tolimieri [2]" w:date="2022-09-13T15:33:00Z">
        <w:r w:rsidR="005A7654">
          <w:t>s</w:t>
        </w:r>
      </w:ins>
      <w:del w:id="15309" w:author="Nick.Tolimieri [2]" w:date="2022-09-13T15:33:00Z">
        <w:r w:rsidR="006D256D" w:rsidDel="005A7654">
          <w:delText xml:space="preserve"> statistics </w:delText>
        </w:r>
      </w:del>
      <w:ins w:id="15310" w:author="Nick.Tolimieri [2]" w:date="2022-09-13T15:33:00Z">
        <w:r w:rsidR="005A7654">
          <w:t xml:space="preserve"> </w:t>
        </w:r>
      </w:ins>
      <w:r w:rsidR="006D256D">
        <w:t xml:space="preserve">for four locations along the Washington coast from </w:t>
      </w:r>
      <w:del w:id="15311" w:author="Nick.Tolimieri [2]" w:date="2022-09-13T15:13:00Z">
        <w:r w:rsidR="006D256D" w:rsidDel="006D379C">
          <w:delText xml:space="preserve">2012 </w:delText>
        </w:r>
      </w:del>
      <w:ins w:id="15312" w:author="Nick.Tolimieri [2]" w:date="2022-09-13T15:13:00Z">
        <w:r w:rsidR="006D379C">
          <w:t xml:space="preserve">2013 </w:t>
        </w:r>
      </w:ins>
      <w:r w:rsidR="006D256D">
        <w:t xml:space="preserve">through </w:t>
      </w:r>
      <w:del w:id="15313" w:author="Nick.Tolimieri [2]" w:date="2022-09-06T09:57:00Z">
        <w:r w:rsidR="006D256D" w:rsidDel="001A7F6C">
          <w:delText>20XX</w:delText>
        </w:r>
      </w:del>
      <w:ins w:id="15314" w:author="Nick.Tolimieri [2]" w:date="2022-09-06T09:57:00Z">
        <w:r w:rsidR="001A7F6C">
          <w:t>20</w:t>
        </w:r>
      </w:ins>
      <w:ins w:id="15315" w:author="Nick.Tolimieri [2]"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5316" w:author="Nick.Tolimieri [2]" w:date="2022-09-06T10:26:00Z">
            <w:rPr>
              <w:highlight w:val="yellow"/>
            </w:rPr>
          </w:rPrChange>
        </w:rPr>
        <w:t>mean</w:t>
      </w:r>
      <w:r w:rsidR="00C41F65" w:rsidRPr="00DB61B2">
        <w:t xml:space="preserve"> te</w:t>
      </w:r>
      <w:r w:rsidR="00C41F65">
        <w:t xml:space="preserve">mperature; blue line indicates the 30-year </w:t>
      </w:r>
      <w:ins w:id="15317" w:author="Nick.Tolimieri [2]" w:date="2022-09-06T09:57:00Z">
        <w:r w:rsidR="001A7F6C">
          <w:t xml:space="preserve">(1992-20221) </w:t>
        </w:r>
      </w:ins>
      <w:r w:rsidR="00C41F65">
        <w:t xml:space="preserve">climatological mean by day of year; red line indicates the </w:t>
      </w:r>
      <w:del w:id="15318" w:author="Nick.Tolimieri [2]" w:date="2022-09-06T10:27:00Z">
        <w:r w:rsidR="00C41F65" w:rsidDel="00DB61B2">
          <w:delText>95</w:delText>
        </w:r>
      </w:del>
      <w:ins w:id="15319" w:author="Nick.Tolimieri [2]"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5320" w:name="_j0sxv6xvznze" w:colFirst="0" w:colLast="0"/>
      <w:bookmarkEnd w:id="15320"/>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5321" w:author="Nick.Tolimieri [2]" w:date="2022-09-02T10:11:00Z"/>
        </w:rPr>
      </w:pPr>
    </w:p>
    <w:p w:rsidR="0038698C" w:rsidDel="00775EFE" w:rsidRDefault="0038698C" w:rsidP="0038698C">
      <w:pPr>
        <w:rPr>
          <w:del w:id="15322" w:author="Nick.Tolimieri [2]"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5323" w:name="_8tjttts9le8n" w:colFirst="0" w:colLast="0"/>
      <w:bookmarkEnd w:id="15323"/>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5324" w:name="_32vg8hmw5u0g" w:colFirst="0" w:colLast="0"/>
      <w:bookmarkEnd w:id="15324"/>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5325" w:name="_9398cubh7527" w:colFirst="0" w:colLast="0"/>
      <w:bookmarkEnd w:id="15325"/>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rPr>
          <w:ins w:id="15326" w:author="Nick.Tolimieri [2]" w:date="2022-09-27T11:51:00Z"/>
        </w:rPr>
      </w:pPr>
      <w:bookmarkStart w:id="15327" w:name="_4d6dqq7x59qj" w:colFirst="0" w:colLast="0"/>
      <w:bookmarkEnd w:id="15327"/>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pPr>
        <w:rPr>
          <w:ins w:id="15328" w:author="Nick.Tolimieri [2]" w:date="2022-09-27T11:51:00Z"/>
        </w:rPr>
      </w:pPr>
      <w:ins w:id="15329" w:author="Nick.Tolimieri [2]" w:date="2022-09-27T11:51:00Z">
        <w:r>
          <w:br w:type="page"/>
        </w:r>
      </w:ins>
    </w:p>
    <w:p w:rsidR="00B41F3D" w:rsidRPr="00B41F3D" w:rsidRDefault="00FF190A">
      <w:pPr>
        <w:pPrChange w:id="15330" w:author="Nick.Tolimieri [2]" w:date="2022-09-27T11:51:00Z">
          <w:pPr>
            <w:pStyle w:val="Heading5"/>
          </w:pPr>
        </w:pPrChange>
      </w:pPr>
      <w:ins w:id="15331" w:author="Nick.Tolimieri [2]" w:date="2022-09-27T11:53:00Z">
        <w:del w:id="15332" w:author="Nick.Tolimieri" w:date="2022-09-30T15:09:00Z">
          <w:r w:rsidDel="004901F4">
            <w:rPr>
              <w:noProof/>
              <w:lang w:val="en-US"/>
            </w:rPr>
            <w:lastRenderedPageBreak/>
            <w:drawing>
              <wp:inline distT="0" distB="0" distL="0" distR="0">
                <wp:extent cx="4572000" cy="4572000"/>
                <wp:effectExtent l="0" t="0" r="0" b="0"/>
                <wp:docPr id="10"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del>
      </w:ins>
      <w:ins w:id="15333" w:author="Nick.Tolimieri" w:date="2022-09-30T15:10:00Z">
        <w:r w:rsidR="004901F4">
          <w:rPr>
            <w:noProof/>
            <w:lang w:val="en-US"/>
          </w:rPr>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ins>
    </w:p>
    <w:p w:rsidR="00B41F3D" w:rsidRPr="00D12321" w:rsidRDefault="00B41F3D">
      <w:pPr>
        <w:pStyle w:val="Heading5"/>
        <w:rPr>
          <w:ins w:id="15334" w:author="Nick.Tolimieri [2]" w:date="2022-09-27T11:51:00Z"/>
        </w:rPr>
        <w:pPrChange w:id="15335" w:author="Nick.Tolimieri [2]" w:date="2022-09-27T11:51:00Z">
          <w:pPr/>
        </w:pPrChange>
      </w:pPr>
      <w:ins w:id="15336" w:author="Nick.Tolimieri [2]" w:date="2022-09-27T11:51:00Z">
        <w:r w:rsidRPr="00B41F3D">
          <w:t>Figure S</w:t>
        </w:r>
        <w:r>
          <w:t>10</w:t>
        </w:r>
        <w:r w:rsidRPr="00B41F3D">
          <w:t>.</w:t>
        </w:r>
        <w:r>
          <w:t xml:space="preserve"> Results of REWB models </w:t>
        </w:r>
      </w:ins>
      <w:ins w:id="15337" w:author="Nick.Tolimieri [2]" w:date="2022-09-27T11:52:00Z">
        <w:r>
          <w:t xml:space="preserve">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ins>
      <w:ins w:id="15338" w:author="Nick.Tolimieri [2]" w:date="2022-09-27T11:53:00Z">
        <w:r w:rsidR="00FF190A">
          <w:t xml:space="preserve">Data are the parameter estimates for the fixed effects for each model.  </w:t>
        </w:r>
      </w:ins>
      <w:ins w:id="15339" w:author="Nick.Tolimieri [2]" w:date="2022-09-27T11:54:00Z">
        <w:r w:rsidR="00FF190A">
          <w:t>Error bars are 95% confidence limits. The intercepts are not shown.</w:t>
        </w:r>
      </w:ins>
      <w:ins w:id="15340" w:author="Nick.Tolimieri [2]" w:date="2022-09-27T12:01:00Z">
        <w:r w:rsidR="004130AE">
          <w:t xml:space="preserve"> Dotted red line indicates zero.</w:t>
        </w:r>
      </w:ins>
      <w:ins w:id="15341" w:author="Nick.Tolimieri" w:date="2022-09-30T15:10:00Z">
        <w:r w:rsidR="00AD07D8">
          <w:t xml:space="preserve"> </w:t>
        </w:r>
      </w:ins>
      <w:bookmarkStart w:id="15342" w:name="_GoBack"/>
      <w:bookmarkEnd w:id="15342"/>
    </w:p>
    <w:p w:rsidR="0038698C" w:rsidRDefault="0038698C" w:rsidP="0038698C"/>
    <w:p w:rsidR="00B41F3D" w:rsidRDefault="00B41F3D" w:rsidP="008706B8">
      <w:pPr>
        <w:pStyle w:val="Heading1"/>
        <w:rPr>
          <w:ins w:id="15343" w:author="Nick.Tolimieri [2]" w:date="2022-09-27T11:51:00Z"/>
        </w:rPr>
      </w:pPr>
      <w:ins w:id="15344" w:author="Nick.Tolimieri [2]" w:date="2022-09-27T11:51:00Z">
        <w:r>
          <w:br w:type="page"/>
        </w:r>
      </w:ins>
    </w:p>
    <w:p w:rsidR="0038698C" w:rsidRDefault="00716BDE" w:rsidP="008706B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2A0C" w:rsidRDefault="00D82A0C">
      <w:pPr>
        <w:spacing w:line="240" w:lineRule="auto"/>
      </w:pPr>
      <w:r>
        <w:separator/>
      </w:r>
    </w:p>
  </w:endnote>
  <w:endnote w:type="continuationSeparator" w:id="0">
    <w:p w:rsidR="00D82A0C" w:rsidRDefault="00D82A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C07D91" w:rsidRDefault="00C07D91">
        <w:pPr>
          <w:pStyle w:val="Footer"/>
          <w:jc w:val="center"/>
        </w:pPr>
        <w:r>
          <w:fldChar w:fldCharType="begin"/>
        </w:r>
        <w:r>
          <w:instrText xml:space="preserve"> PAGE   \* MERGEFORMAT </w:instrText>
        </w:r>
        <w:r>
          <w:fldChar w:fldCharType="separate"/>
        </w:r>
        <w:r w:rsidR="00AD07D8">
          <w:rPr>
            <w:noProof/>
          </w:rPr>
          <w:t>34</w:t>
        </w:r>
        <w:r>
          <w:rPr>
            <w:noProof/>
          </w:rPr>
          <w:fldChar w:fldCharType="end"/>
        </w:r>
      </w:p>
    </w:sdtContent>
  </w:sdt>
  <w:p w:rsidR="00C07D91" w:rsidRDefault="00C07D9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2A0C" w:rsidRDefault="00D82A0C">
      <w:pPr>
        <w:spacing w:line="240" w:lineRule="auto"/>
      </w:pPr>
      <w:r>
        <w:separator/>
      </w:r>
    </w:p>
  </w:footnote>
  <w:footnote w:type="continuationSeparator" w:id="0">
    <w:p w:rsidR="00D82A0C" w:rsidRDefault="00D82A0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4504"/>
    <w:rsid w:val="0015220B"/>
    <w:rsid w:val="00161CEB"/>
    <w:rsid w:val="001A7F6C"/>
    <w:rsid w:val="001B15B8"/>
    <w:rsid w:val="00206AD3"/>
    <w:rsid w:val="002075F8"/>
    <w:rsid w:val="00207938"/>
    <w:rsid w:val="00233132"/>
    <w:rsid w:val="00277D38"/>
    <w:rsid w:val="00280B28"/>
    <w:rsid w:val="002860FA"/>
    <w:rsid w:val="002B6D10"/>
    <w:rsid w:val="002D0433"/>
    <w:rsid w:val="002F2C4B"/>
    <w:rsid w:val="003007E6"/>
    <w:rsid w:val="00300B3A"/>
    <w:rsid w:val="00333E54"/>
    <w:rsid w:val="003549D0"/>
    <w:rsid w:val="003561DB"/>
    <w:rsid w:val="0038698C"/>
    <w:rsid w:val="003C4645"/>
    <w:rsid w:val="003F5DC5"/>
    <w:rsid w:val="004130AE"/>
    <w:rsid w:val="004162AB"/>
    <w:rsid w:val="0043413B"/>
    <w:rsid w:val="004717E2"/>
    <w:rsid w:val="0048438B"/>
    <w:rsid w:val="004901F4"/>
    <w:rsid w:val="004B08A7"/>
    <w:rsid w:val="004C5EBF"/>
    <w:rsid w:val="00511AFB"/>
    <w:rsid w:val="005A68BC"/>
    <w:rsid w:val="005A7654"/>
    <w:rsid w:val="005C1637"/>
    <w:rsid w:val="005C3928"/>
    <w:rsid w:val="0061254F"/>
    <w:rsid w:val="00622209"/>
    <w:rsid w:val="00627D25"/>
    <w:rsid w:val="00647636"/>
    <w:rsid w:val="006C35F0"/>
    <w:rsid w:val="006D256D"/>
    <w:rsid w:val="006D379C"/>
    <w:rsid w:val="006D7C96"/>
    <w:rsid w:val="006F5856"/>
    <w:rsid w:val="00716BDE"/>
    <w:rsid w:val="00731687"/>
    <w:rsid w:val="007417F2"/>
    <w:rsid w:val="007654F7"/>
    <w:rsid w:val="00775EFE"/>
    <w:rsid w:val="007772DD"/>
    <w:rsid w:val="007B3552"/>
    <w:rsid w:val="007C6BA2"/>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619C"/>
    <w:rsid w:val="00A617BD"/>
    <w:rsid w:val="00AB3881"/>
    <w:rsid w:val="00AB6821"/>
    <w:rsid w:val="00AC752A"/>
    <w:rsid w:val="00AD07D8"/>
    <w:rsid w:val="00AD2B5C"/>
    <w:rsid w:val="00AE199D"/>
    <w:rsid w:val="00B00E92"/>
    <w:rsid w:val="00B14AC6"/>
    <w:rsid w:val="00B41F3D"/>
    <w:rsid w:val="00B7111A"/>
    <w:rsid w:val="00B956DF"/>
    <w:rsid w:val="00BA46D0"/>
    <w:rsid w:val="00BB700B"/>
    <w:rsid w:val="00C07D91"/>
    <w:rsid w:val="00C41F65"/>
    <w:rsid w:val="00C71710"/>
    <w:rsid w:val="00C95242"/>
    <w:rsid w:val="00C97A89"/>
    <w:rsid w:val="00CA6C5C"/>
    <w:rsid w:val="00CB6232"/>
    <w:rsid w:val="00CC2848"/>
    <w:rsid w:val="00D12321"/>
    <w:rsid w:val="00D74037"/>
    <w:rsid w:val="00D82A0C"/>
    <w:rsid w:val="00DA090B"/>
    <w:rsid w:val="00DA5CFE"/>
    <w:rsid w:val="00DB61B2"/>
    <w:rsid w:val="00DE1D4F"/>
    <w:rsid w:val="00E25C93"/>
    <w:rsid w:val="00E92348"/>
    <w:rsid w:val="00E93FE8"/>
    <w:rsid w:val="00EB5CE3"/>
    <w:rsid w:val="00EC111B"/>
    <w:rsid w:val="00ED6D4C"/>
    <w:rsid w:val="00F12365"/>
    <w:rsid w:val="00F202C0"/>
    <w:rsid w:val="00F55A8C"/>
    <w:rsid w:val="00F87AA6"/>
    <w:rsid w:val="00FA3A81"/>
    <w:rsid w:val="00FA74E1"/>
    <w:rsid w:val="00FB591D"/>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360940"/>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file:///C:\Users\nick.tolimieri\Documents\GitHub\OCNMS\Flagstone%20paper\Plots\REWB_coefficients.jpg" TargetMode="Externa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image" Target="media/image12.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13486-B841-468D-A0EA-A019E07E3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36</Pages>
  <Words>5449</Words>
  <Characters>3106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92</cp:revision>
  <dcterms:created xsi:type="dcterms:W3CDTF">2022-05-04T15:58:00Z</dcterms:created>
  <dcterms:modified xsi:type="dcterms:W3CDTF">2022-09-30T22:11:00Z</dcterms:modified>
</cp:coreProperties>
</file>